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4EA000" w14:textId="77777777" w:rsidR="00C92CDA" w:rsidRDefault="00025605" w:rsidP="001F7971">
      <w:pPr>
        <w:tabs>
          <w:tab w:val="left" w:pos="5245"/>
        </w:tabs>
        <w:jc w:val="center"/>
        <w:rPr>
          <w:sz w:val="56"/>
          <w:szCs w:val="144"/>
        </w:rPr>
      </w:pPr>
      <w:r>
        <w:rPr>
          <w:noProof/>
          <w:sz w:val="56"/>
          <w:szCs w:val="144"/>
          <w:lang w:eastAsia="es-CO"/>
        </w:rPr>
        <w:pict w14:anchorId="3D4EA66D">
          <v:rect id="15 Rectángulo" o:spid="_x0000_s1026" style="position:absolute;left:0;text-align:left;margin-left:60pt;margin-top:-69.9pt;width:483.45pt;height:794.2pt;z-index:-251657217;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" fillcolor="white [3212]" stroked="f" strokeweight="2pt"/>
        </w:pict>
      </w:r>
      <w:r w:rsidR="000A7651">
        <w:rPr>
          <w:noProof/>
          <w:sz w:val="56"/>
          <w:szCs w:val="144"/>
          <w:lang w:eastAsia="es-CO"/>
        </w:rPr>
        <w:drawing>
          <wp:anchor distT="0" distB="0" distL="114300" distR="114300" simplePos="0" relativeHeight="251661312" behindDoc="0" locked="0" layoutInCell="1" allowOverlap="1" wp14:anchorId="3D4EA66E" wp14:editId="3D4EA66F">
            <wp:simplePos x="0" y="0"/>
            <wp:positionH relativeFrom="column">
              <wp:posOffset>1357805</wp:posOffset>
            </wp:positionH>
            <wp:positionV relativeFrom="paragraph">
              <wp:posOffset>46858</wp:posOffset>
            </wp:positionV>
            <wp:extent cx="4661535" cy="1529080"/>
            <wp:effectExtent l="0" t="0" r="5715" b="0"/>
            <wp:wrapNone/>
            <wp:docPr id="13" name="Imagen 13" descr="C:\Users\Estudiante\Documents\Ingesoft\Bocetos\Banner\nameH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udiante\Documents\Ingesoft\Bocetos\Banner\nameH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61535" cy="1529080"/>
                    </a:xfrm>
                    <a:prstGeom prst="rect">
                      <a:avLst/>
                    </a:prstGeom>
                    <a:noFill/>
                    <a:ln>
                      <a:noFill/>
                    </a:ln>
                  </pic:spPr>
                </pic:pic>
              </a:graphicData>
            </a:graphic>
          </wp:anchor>
        </w:drawing>
      </w:r>
      <w:r>
        <w:rPr>
          <w:noProof/>
          <w:sz w:val="56"/>
          <w:szCs w:val="144"/>
          <w:lang w:eastAsia="es-CO"/>
        </w:rPr>
        <w:pict w14:anchorId="3D4EA670">
          <v:rect id="Rectángulo 12" o:spid="_x0000_s1027" style="position:absolute;left:0;text-align:left;margin-left:-77.1pt;margin-top:-83.25pt;width:136.55pt;height:807.3pt;z-index:251660288;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" fillcolor="#3b9c14 [3204]" stroked="f" strokeweight="6.25pt"/>
        </w:pict>
      </w:r>
    </w:p>
    <w:p w14:paraId="3D4EA001" w14:textId="77777777" w:rsidR="000A7651" w:rsidRDefault="000A7651" w:rsidP="000A7651">
      <w:pPr>
        <w:ind w:firstLine="708"/>
        <w:jc w:val="center"/>
        <w:rPr>
          <w:b/>
          <w:color w:val="3B9C14" w:themeColor="accent1"/>
          <w:sz w:val="56"/>
          <w:szCs w:val="144"/>
          <w:lang w:val="en-US"/>
        </w:rPr>
      </w:pPr>
    </w:p>
    <w:p w14:paraId="3D4EA002" w14:textId="77777777" w:rsidR="000A7651" w:rsidRDefault="000A7651" w:rsidP="000A7651">
      <w:pPr>
        <w:ind w:firstLine="708"/>
        <w:jc w:val="center"/>
        <w:rPr>
          <w:b/>
          <w:color w:val="3B9C14" w:themeColor="accent1"/>
          <w:sz w:val="56"/>
          <w:szCs w:val="144"/>
          <w:lang w:val="en-US"/>
        </w:rPr>
      </w:pPr>
    </w:p>
    <w:p w14:paraId="3D4EA003" w14:textId="77777777" w:rsidR="000A7651" w:rsidRDefault="000A7651" w:rsidP="000A7651">
      <w:pPr>
        <w:ind w:firstLine="708"/>
        <w:jc w:val="center"/>
        <w:rPr>
          <w:b/>
          <w:color w:val="3B9C14" w:themeColor="accent1"/>
          <w:sz w:val="56"/>
          <w:szCs w:val="144"/>
          <w:lang w:val="en-US"/>
        </w:rPr>
      </w:pPr>
    </w:p>
    <w:p w14:paraId="3D4EA004" w14:textId="77777777" w:rsidR="00F56AB2" w:rsidRPr="001F7971" w:rsidRDefault="00F56AB2" w:rsidP="001F7971">
      <w:pPr>
        <w:spacing w:after="0"/>
        <w:ind w:left="2124"/>
        <w:jc w:val="center"/>
        <w:rPr>
          <w:b/>
          <w:color w:val="3B9C14" w:themeColor="accent1"/>
          <w:sz w:val="48"/>
          <w:szCs w:val="144"/>
          <w:lang w:val="en-US"/>
        </w:rPr>
      </w:pPr>
      <w:r w:rsidRPr="001F7971">
        <w:rPr>
          <w:b/>
          <w:color w:val="3B9C14" w:themeColor="accent1"/>
          <w:sz w:val="48"/>
          <w:szCs w:val="144"/>
          <w:lang w:val="en-US"/>
        </w:rPr>
        <w:t>Software Project Management Plan</w:t>
      </w:r>
    </w:p>
    <w:p w14:paraId="3D4EA005" w14:textId="77777777" w:rsidR="001F7971" w:rsidRDefault="00F56AB2" w:rsidP="000A7651">
      <w:pPr>
        <w:spacing w:after="0"/>
        <w:ind w:left="2124"/>
        <w:jc w:val="center"/>
        <w:rPr>
          <w:b/>
          <w:color w:val="3B9C14" w:themeColor="accent1"/>
          <w:sz w:val="48"/>
          <w:szCs w:val="144"/>
          <w:lang w:val="en-US"/>
        </w:rPr>
      </w:pPr>
      <w:r w:rsidRPr="001F7971">
        <w:rPr>
          <w:b/>
          <w:color w:val="3B9C14" w:themeColor="accent1"/>
          <w:sz w:val="48"/>
          <w:szCs w:val="144"/>
          <w:lang w:val="en-US"/>
        </w:rPr>
        <w:t>(SPMP)</w:t>
      </w:r>
    </w:p>
    <w:p w14:paraId="3D4EA006" w14:textId="77777777" w:rsidR="00F56AB2" w:rsidRPr="001F7971" w:rsidRDefault="00C92CDA" w:rsidP="000A7651">
      <w:pPr>
        <w:spacing w:after="0"/>
        <w:ind w:left="2124"/>
        <w:jc w:val="center"/>
        <w:rPr>
          <w:b/>
          <w:color w:val="3B9C14" w:themeColor="accent1"/>
          <w:sz w:val="48"/>
          <w:szCs w:val="144"/>
          <w:lang w:val="en-US"/>
        </w:rPr>
      </w:pPr>
      <w:r w:rsidRPr="006C09E9">
        <w:rPr>
          <w:rFonts w:ascii="Times New Roman" w:eastAsia="Times New Roman" w:hAnsi="Times New Roman" w:cs="Times New Roman"/>
          <w:b/>
          <w:snapToGrid w:val="0"/>
          <w:color w:val="3B9C14" w:themeColor="accent1"/>
          <w:w w:val="0"/>
          <w:sz w:val="2"/>
          <w:szCs w:val="0"/>
          <w:u w:color="000000"/>
          <w:bdr w:val="none" w:sz="0" w:space="0" w:color="000000"/>
          <w:shd w:val="clear" w:color="000000" w:fill="000000"/>
          <w:lang w:val="en-US"/>
        </w:rPr>
        <w:t xml:space="preserve"> </w:t>
      </w:r>
    </w:p>
    <w:p w14:paraId="3D4EA007" w14:textId="77777777" w:rsidR="00C92CDA" w:rsidRPr="006C09E9" w:rsidRDefault="00C92CDA" w:rsidP="000A7651">
      <w:pPr>
        <w:spacing w:after="0"/>
        <w:ind w:left="2124"/>
        <w:jc w:val="center"/>
        <w:rPr>
          <w:sz w:val="20"/>
          <w:lang w:val="en-US"/>
        </w:rPr>
      </w:pPr>
    </w:p>
    <w:p w14:paraId="3D4EA008" w14:textId="77777777" w:rsidR="000A7651" w:rsidRPr="006C09E9" w:rsidRDefault="000A7651" w:rsidP="000A7651">
      <w:pPr>
        <w:spacing w:after="0"/>
        <w:ind w:left="2124"/>
        <w:jc w:val="center"/>
        <w:rPr>
          <w:sz w:val="20"/>
          <w:lang w:val="en-US"/>
        </w:rPr>
      </w:pPr>
    </w:p>
    <w:p w14:paraId="3D4EA009" w14:textId="77777777" w:rsidR="00FC6341" w:rsidRPr="000A7651" w:rsidRDefault="00FC6341" w:rsidP="000A7651">
      <w:pPr>
        <w:spacing w:after="0"/>
        <w:ind w:left="2124"/>
        <w:jc w:val="center"/>
        <w:rPr>
          <w:b/>
          <w:color w:val="3B9C14" w:themeColor="accent1"/>
          <w:sz w:val="44"/>
          <w:szCs w:val="144"/>
        </w:rPr>
      </w:pPr>
      <w:r w:rsidRPr="000A7651">
        <w:rPr>
          <w:b/>
          <w:color w:val="3B9C14" w:themeColor="accent1"/>
          <w:sz w:val="44"/>
          <w:szCs w:val="144"/>
        </w:rPr>
        <w:t>Presentado a:</w:t>
      </w:r>
    </w:p>
    <w:p w14:paraId="3D4EA00A" w14:textId="77777777" w:rsidR="00FC6341" w:rsidRPr="000A7651" w:rsidRDefault="00FC6341" w:rsidP="000A7651">
      <w:pPr>
        <w:spacing w:after="0"/>
        <w:ind w:left="2124"/>
        <w:jc w:val="center"/>
        <w:rPr>
          <w:sz w:val="40"/>
          <w:szCs w:val="48"/>
        </w:rPr>
      </w:pPr>
      <w:r w:rsidRPr="000A7651">
        <w:rPr>
          <w:sz w:val="40"/>
          <w:szCs w:val="48"/>
        </w:rPr>
        <w:t xml:space="preserve">Ing. Jaime Pavlich PhD. </w:t>
      </w:r>
    </w:p>
    <w:p w14:paraId="3D4EA00B" w14:textId="77777777" w:rsidR="00FC6341" w:rsidRPr="000A7651" w:rsidRDefault="00FC6341" w:rsidP="000A7651">
      <w:pPr>
        <w:spacing w:after="0"/>
        <w:ind w:left="2124"/>
        <w:jc w:val="center"/>
        <w:rPr>
          <w:sz w:val="40"/>
          <w:szCs w:val="48"/>
        </w:rPr>
      </w:pPr>
      <w:r w:rsidRPr="000A7651">
        <w:rPr>
          <w:sz w:val="40"/>
          <w:szCs w:val="48"/>
        </w:rPr>
        <w:t>Ing. Miguel Torres MSc.</w:t>
      </w:r>
    </w:p>
    <w:p w14:paraId="3D4EA00C" w14:textId="77777777" w:rsidR="000A7651" w:rsidRPr="000A7651" w:rsidRDefault="000A7651" w:rsidP="000A7651">
      <w:pPr>
        <w:spacing w:after="0"/>
        <w:ind w:left="2124"/>
        <w:jc w:val="center"/>
        <w:rPr>
          <w:sz w:val="36"/>
          <w:szCs w:val="144"/>
        </w:rPr>
      </w:pPr>
    </w:p>
    <w:p w14:paraId="3D4EA00D" w14:textId="77777777" w:rsidR="000A7651" w:rsidRPr="000A7651" w:rsidRDefault="000A7651" w:rsidP="000A7651">
      <w:pPr>
        <w:spacing w:after="0"/>
        <w:ind w:left="2124"/>
        <w:jc w:val="center"/>
        <w:rPr>
          <w:sz w:val="36"/>
          <w:szCs w:val="144"/>
        </w:rPr>
      </w:pPr>
    </w:p>
    <w:p w14:paraId="3D4EA00E" w14:textId="77777777" w:rsidR="00712D41" w:rsidRPr="000A7651" w:rsidRDefault="00712D41" w:rsidP="000A7651">
      <w:pPr>
        <w:spacing w:after="0"/>
        <w:ind w:left="2124"/>
        <w:jc w:val="center"/>
        <w:rPr>
          <w:sz w:val="36"/>
          <w:szCs w:val="144"/>
        </w:rPr>
      </w:pPr>
      <w:r w:rsidRPr="000A7651">
        <w:rPr>
          <w:sz w:val="36"/>
          <w:szCs w:val="144"/>
        </w:rPr>
        <w:t>Luisa Alvarez</w:t>
      </w:r>
    </w:p>
    <w:p w14:paraId="3D4EA00F" w14:textId="77777777" w:rsidR="00712D41" w:rsidRPr="000A7651" w:rsidRDefault="00712D41" w:rsidP="000A7651">
      <w:pPr>
        <w:spacing w:after="0"/>
        <w:ind w:left="2124"/>
        <w:jc w:val="center"/>
        <w:rPr>
          <w:sz w:val="36"/>
          <w:szCs w:val="144"/>
        </w:rPr>
      </w:pPr>
      <w:r w:rsidRPr="000A7651">
        <w:rPr>
          <w:sz w:val="36"/>
          <w:szCs w:val="144"/>
        </w:rPr>
        <w:t>Stiven Ávila</w:t>
      </w:r>
    </w:p>
    <w:p w14:paraId="3D4EA010" w14:textId="77777777" w:rsidR="00712D41" w:rsidRPr="000A7651" w:rsidRDefault="00712D41" w:rsidP="000A7651">
      <w:pPr>
        <w:spacing w:after="0"/>
        <w:ind w:left="2124"/>
        <w:jc w:val="center"/>
        <w:rPr>
          <w:sz w:val="36"/>
          <w:szCs w:val="144"/>
        </w:rPr>
      </w:pPr>
      <w:r w:rsidRPr="000A7651">
        <w:rPr>
          <w:sz w:val="36"/>
          <w:szCs w:val="144"/>
        </w:rPr>
        <w:t>David Calle</w:t>
      </w:r>
    </w:p>
    <w:p w14:paraId="3D4EA011" w14:textId="77777777" w:rsidR="00C92CDA" w:rsidRPr="000A7651" w:rsidRDefault="00712D41" w:rsidP="000A7651">
      <w:pPr>
        <w:spacing w:after="0"/>
        <w:ind w:left="2124"/>
        <w:jc w:val="center"/>
        <w:rPr>
          <w:sz w:val="36"/>
          <w:szCs w:val="144"/>
        </w:rPr>
      </w:pPr>
      <w:r w:rsidRPr="000A7651">
        <w:rPr>
          <w:sz w:val="36"/>
          <w:szCs w:val="144"/>
        </w:rPr>
        <w:t>Fabián Merchán</w:t>
      </w:r>
    </w:p>
    <w:p w14:paraId="3D4EA012" w14:textId="77777777" w:rsidR="00712D41" w:rsidRPr="000A7651" w:rsidRDefault="00712D41" w:rsidP="000A7651">
      <w:pPr>
        <w:spacing w:after="0"/>
        <w:ind w:left="2124"/>
        <w:jc w:val="center"/>
        <w:rPr>
          <w:sz w:val="48"/>
          <w:szCs w:val="144"/>
        </w:rPr>
      </w:pPr>
      <w:r w:rsidRPr="000A7651">
        <w:rPr>
          <w:sz w:val="36"/>
          <w:szCs w:val="144"/>
        </w:rPr>
        <w:t>Luis Montaño</w:t>
      </w:r>
    </w:p>
    <w:p w14:paraId="3D4EA013" w14:textId="77777777" w:rsidR="00712D41" w:rsidRPr="000A7651" w:rsidRDefault="00712D41" w:rsidP="000A7651">
      <w:pPr>
        <w:spacing w:after="0"/>
        <w:ind w:left="1416" w:firstLine="708"/>
        <w:jc w:val="center"/>
        <w:rPr>
          <w:sz w:val="36"/>
          <w:szCs w:val="144"/>
        </w:rPr>
      </w:pPr>
      <w:r w:rsidRPr="000A7651">
        <w:rPr>
          <w:sz w:val="36"/>
          <w:szCs w:val="144"/>
        </w:rPr>
        <w:t>Alfredo Santamaría</w:t>
      </w:r>
    </w:p>
    <w:p w14:paraId="3D4EA014" w14:textId="77777777" w:rsidR="00DE0038" w:rsidRPr="00DE0038" w:rsidRDefault="00DE0038" w:rsidP="005D2CEA">
      <w:pPr>
        <w:pStyle w:val="Ttulo"/>
        <w:numPr>
          <w:ilvl w:val="0"/>
          <w:numId w:val="1"/>
        </w:numPr>
        <w:outlineLvl w:val="0"/>
      </w:pPr>
      <w:bookmarkStart w:id="0" w:name="_Toc413829862"/>
      <w:r w:rsidRPr="00DE0038">
        <w:lastRenderedPageBreak/>
        <w:t>Historial de cambios</w:t>
      </w:r>
      <w:bookmarkEnd w:id="0"/>
    </w:p>
    <w:tbl>
      <w:tblPr>
        <w:tblStyle w:val="Sombreadomedio1-nfasis3"/>
        <w:tblW w:w="9366" w:type="dxa"/>
        <w:tblLook w:val="04A0" w:firstRow="1" w:lastRow="0" w:firstColumn="1" w:lastColumn="0" w:noHBand="0" w:noVBand="1"/>
      </w:tblPr>
      <w:tblGrid>
        <w:gridCol w:w="1190"/>
        <w:gridCol w:w="1318"/>
        <w:gridCol w:w="1668"/>
        <w:gridCol w:w="2549"/>
        <w:gridCol w:w="2641"/>
      </w:tblGrid>
      <w:tr w:rsidR="00DE0038" w:rsidRPr="00DE0038" w14:paraId="3D4EA01A" w14:textId="77777777" w:rsidTr="000A7651">
        <w:trPr>
          <w:cnfStyle w:val="100000000000" w:firstRow="1" w:lastRow="0" w:firstColumn="0" w:lastColumn="0" w:oddVBand="0" w:evenVBand="0" w:oddHBand="0" w:evenHBand="0"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1195" w:type="dxa"/>
            <w:vAlign w:val="center"/>
            <w:hideMark/>
          </w:tcPr>
          <w:p w14:paraId="3D4EA015" w14:textId="77777777" w:rsidR="00DE0038" w:rsidRPr="00DE0038" w:rsidRDefault="00DE0038" w:rsidP="000A7651">
            <w:pPr>
              <w:jc w:val="center"/>
              <w:rPr>
                <w:rFonts w:ascii="Calibri" w:eastAsia="Times New Roman" w:hAnsi="Calibri" w:cs="Calibri"/>
                <w:lang w:eastAsia="es-CO"/>
              </w:rPr>
            </w:pPr>
            <w:r w:rsidRPr="00DE0038">
              <w:rPr>
                <w:rFonts w:ascii="Calibri" w:eastAsia="Times New Roman" w:hAnsi="Calibri" w:cs="Calibri"/>
                <w:color w:val="215868" w:themeColor="accent5" w:themeShade="80"/>
                <w:lang w:eastAsia="es-CO"/>
              </w:rPr>
              <w:t>VERSIÓN</w:t>
            </w:r>
          </w:p>
        </w:tc>
        <w:tc>
          <w:tcPr>
            <w:tcW w:w="1242" w:type="dxa"/>
            <w:vAlign w:val="center"/>
            <w:hideMark/>
          </w:tcPr>
          <w:p w14:paraId="3D4EA016" w14:textId="77777777" w:rsidR="00DE0038" w:rsidRPr="00DE0038" w:rsidRDefault="00DE0038" w:rsidP="000A765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s-CO"/>
              </w:rPr>
            </w:pPr>
            <w:r w:rsidRPr="00DE0038">
              <w:rPr>
                <w:rFonts w:ascii="Calibri" w:eastAsia="Times New Roman" w:hAnsi="Calibri" w:cs="Calibri"/>
                <w:color w:val="215868" w:themeColor="accent5" w:themeShade="80"/>
                <w:lang w:eastAsia="es-CO"/>
              </w:rPr>
              <w:t>FECHA</w:t>
            </w:r>
          </w:p>
        </w:tc>
        <w:tc>
          <w:tcPr>
            <w:tcW w:w="1675" w:type="dxa"/>
            <w:vAlign w:val="center"/>
            <w:hideMark/>
          </w:tcPr>
          <w:p w14:paraId="3D4EA017" w14:textId="77777777" w:rsidR="00DE0038" w:rsidRPr="00DE0038" w:rsidRDefault="00DE0038" w:rsidP="000A765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s-CO"/>
              </w:rPr>
            </w:pPr>
            <w:r w:rsidRPr="00DE0038">
              <w:rPr>
                <w:rFonts w:ascii="Calibri" w:eastAsia="Times New Roman" w:hAnsi="Calibri" w:cs="Calibri"/>
                <w:color w:val="215868" w:themeColor="accent5" w:themeShade="80"/>
                <w:lang w:eastAsia="es-CO"/>
              </w:rPr>
              <w:t>SECCIÓN DEL DOCUMENTO</w:t>
            </w:r>
          </w:p>
        </w:tc>
        <w:tc>
          <w:tcPr>
            <w:tcW w:w="2578" w:type="dxa"/>
            <w:vAlign w:val="center"/>
            <w:hideMark/>
          </w:tcPr>
          <w:p w14:paraId="3D4EA018" w14:textId="77777777" w:rsidR="00DE0038" w:rsidRPr="00DE0038" w:rsidRDefault="00DE0038" w:rsidP="000A765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s-CO"/>
              </w:rPr>
            </w:pPr>
            <w:r w:rsidRPr="00DE0038">
              <w:rPr>
                <w:rFonts w:ascii="Calibri" w:eastAsia="Times New Roman" w:hAnsi="Calibri" w:cs="Calibri"/>
                <w:color w:val="215868" w:themeColor="accent5" w:themeShade="80"/>
                <w:lang w:eastAsia="es-CO"/>
              </w:rPr>
              <w:t>DESCRIPCIÓN DEL CAMBIO</w:t>
            </w:r>
          </w:p>
        </w:tc>
        <w:tc>
          <w:tcPr>
            <w:tcW w:w="2676" w:type="dxa"/>
            <w:vAlign w:val="center"/>
            <w:hideMark/>
          </w:tcPr>
          <w:p w14:paraId="3D4EA019" w14:textId="77777777" w:rsidR="00DE0038" w:rsidRPr="00DE0038" w:rsidRDefault="00DE0038" w:rsidP="000A765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s-CO"/>
              </w:rPr>
            </w:pPr>
            <w:r w:rsidRPr="00DE0038">
              <w:rPr>
                <w:rFonts w:ascii="Calibri" w:eastAsia="Times New Roman" w:hAnsi="Calibri" w:cs="Calibri"/>
                <w:color w:val="215868" w:themeColor="accent5" w:themeShade="80"/>
                <w:lang w:eastAsia="es-CO"/>
              </w:rPr>
              <w:t>RESPONSABLE</w:t>
            </w:r>
          </w:p>
        </w:tc>
      </w:tr>
      <w:tr w:rsidR="00A00DAD" w:rsidRPr="00DE0038" w14:paraId="3D4EA020" w14:textId="77777777" w:rsidTr="000A7651">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95" w:type="dxa"/>
            <w:vAlign w:val="center"/>
          </w:tcPr>
          <w:p w14:paraId="3D4EA01B" w14:textId="77777777" w:rsidR="00A00DAD" w:rsidRPr="00DE0038" w:rsidRDefault="00A00DAD" w:rsidP="000A7651">
            <w:pPr>
              <w:jc w:val="center"/>
              <w:rPr>
                <w:rFonts w:ascii="Calibri" w:eastAsia="Times New Roman" w:hAnsi="Calibri" w:cs="Calibri"/>
                <w:lang w:eastAsia="es-CO"/>
              </w:rPr>
            </w:pPr>
            <w:r w:rsidRPr="001C4674">
              <w:rPr>
                <w:rFonts w:ascii="Arial" w:hAnsi="Arial" w:cs="Arial"/>
                <w:color w:val="000000" w:themeColor="text1"/>
              </w:rPr>
              <w:t>0.1</w:t>
            </w:r>
          </w:p>
        </w:tc>
        <w:tc>
          <w:tcPr>
            <w:tcW w:w="1242" w:type="dxa"/>
            <w:vAlign w:val="center"/>
          </w:tcPr>
          <w:p w14:paraId="3D4EA01C" w14:textId="77777777" w:rsidR="00A00DAD" w:rsidRPr="00DE0038" w:rsidRDefault="00A00DAD" w:rsidP="000A76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s-CO"/>
              </w:rPr>
            </w:pPr>
            <w:r>
              <w:rPr>
                <w:rFonts w:ascii="Arial" w:hAnsi="Arial" w:cs="Arial"/>
              </w:rPr>
              <w:t>1/03/</w:t>
            </w:r>
            <w:r w:rsidRPr="001C4674">
              <w:rPr>
                <w:rFonts w:ascii="Arial" w:hAnsi="Arial" w:cs="Arial"/>
              </w:rPr>
              <w:t>1</w:t>
            </w:r>
            <w:r>
              <w:rPr>
                <w:rFonts w:ascii="Arial" w:hAnsi="Arial" w:cs="Arial"/>
              </w:rPr>
              <w:t>5</w:t>
            </w:r>
          </w:p>
        </w:tc>
        <w:tc>
          <w:tcPr>
            <w:tcW w:w="1675" w:type="dxa"/>
            <w:vAlign w:val="center"/>
          </w:tcPr>
          <w:p w14:paraId="3D4EA01D" w14:textId="77777777" w:rsidR="00A00DAD" w:rsidRPr="00DE0038" w:rsidRDefault="00A00DAD" w:rsidP="000A76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s-CO"/>
              </w:rPr>
            </w:pPr>
            <w:r w:rsidRPr="001C4674">
              <w:rPr>
                <w:rFonts w:ascii="Arial" w:hAnsi="Arial" w:cs="Arial"/>
              </w:rPr>
              <w:t>10.2</w:t>
            </w:r>
          </w:p>
        </w:tc>
        <w:tc>
          <w:tcPr>
            <w:tcW w:w="2578" w:type="dxa"/>
            <w:vAlign w:val="center"/>
          </w:tcPr>
          <w:p w14:paraId="3D4EA01E" w14:textId="77777777" w:rsidR="00A00DAD" w:rsidRPr="00DE0038" w:rsidRDefault="00A00DAD" w:rsidP="000A76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s-CO"/>
              </w:rPr>
            </w:pPr>
            <w:r w:rsidRPr="001C4674">
              <w:rPr>
                <w:rFonts w:ascii="Arial" w:hAnsi="Arial" w:cs="Arial"/>
              </w:rPr>
              <w:t>Monitoreo u control de progreso</w:t>
            </w:r>
          </w:p>
        </w:tc>
        <w:tc>
          <w:tcPr>
            <w:tcW w:w="2676" w:type="dxa"/>
            <w:vAlign w:val="center"/>
          </w:tcPr>
          <w:p w14:paraId="3D4EA01F" w14:textId="77777777" w:rsidR="00A00DAD" w:rsidRPr="00DE0038" w:rsidRDefault="00A00DAD" w:rsidP="000A76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s-CO"/>
              </w:rPr>
            </w:pPr>
            <w:r w:rsidRPr="001C4674">
              <w:rPr>
                <w:rFonts w:ascii="Arial" w:hAnsi="Arial" w:cs="Arial"/>
              </w:rPr>
              <w:t>SoS Master</w:t>
            </w:r>
          </w:p>
        </w:tc>
      </w:tr>
      <w:tr w:rsidR="00A00DAD" w:rsidRPr="00DE0038" w14:paraId="3D4EA026" w14:textId="77777777" w:rsidTr="000A7651">
        <w:trPr>
          <w:cnfStyle w:val="000000010000" w:firstRow="0" w:lastRow="0" w:firstColumn="0" w:lastColumn="0" w:oddVBand="0" w:evenVBand="0" w:oddHBand="0" w:evenHBand="1"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195" w:type="dxa"/>
            <w:vAlign w:val="center"/>
          </w:tcPr>
          <w:p w14:paraId="3D4EA021" w14:textId="77777777" w:rsidR="00A00DAD" w:rsidRPr="00DE0038" w:rsidRDefault="00A00DAD" w:rsidP="000A7651">
            <w:pPr>
              <w:jc w:val="center"/>
              <w:rPr>
                <w:rFonts w:ascii="Calibri" w:eastAsia="Times New Roman" w:hAnsi="Calibri" w:cs="Calibri"/>
                <w:lang w:eastAsia="es-CO"/>
              </w:rPr>
            </w:pPr>
            <w:r w:rsidRPr="001C4674">
              <w:rPr>
                <w:rFonts w:ascii="Arial" w:hAnsi="Arial" w:cs="Arial"/>
                <w:color w:val="000000" w:themeColor="text1"/>
              </w:rPr>
              <w:t>0.2</w:t>
            </w:r>
          </w:p>
        </w:tc>
        <w:tc>
          <w:tcPr>
            <w:tcW w:w="1242" w:type="dxa"/>
            <w:vAlign w:val="center"/>
          </w:tcPr>
          <w:p w14:paraId="3D4EA022" w14:textId="77777777" w:rsidR="00A00DAD" w:rsidRPr="00DE0038" w:rsidRDefault="00A00DAD" w:rsidP="000A765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lang w:eastAsia="es-CO"/>
              </w:rPr>
            </w:pPr>
            <w:r w:rsidRPr="001C4674">
              <w:rPr>
                <w:rFonts w:ascii="Arial" w:hAnsi="Arial" w:cs="Arial"/>
              </w:rPr>
              <w:t>07/03/15</w:t>
            </w:r>
          </w:p>
        </w:tc>
        <w:tc>
          <w:tcPr>
            <w:tcW w:w="1675" w:type="dxa"/>
            <w:vAlign w:val="center"/>
          </w:tcPr>
          <w:p w14:paraId="3D4EA023" w14:textId="77777777" w:rsidR="00A00DAD" w:rsidRPr="00DE0038" w:rsidRDefault="00774DF9" w:rsidP="000A765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lang w:eastAsia="es-CO"/>
              </w:rPr>
            </w:pPr>
            <w:r>
              <w:rPr>
                <w:rFonts w:ascii="Arial" w:hAnsi="Arial" w:cs="Arial"/>
              </w:rPr>
              <w:t>1, 12.5, 6.4</w:t>
            </w:r>
            <w:r w:rsidR="00A00DAD" w:rsidRPr="001C4674">
              <w:rPr>
                <w:rFonts w:ascii="Arial" w:hAnsi="Arial" w:cs="Arial"/>
              </w:rPr>
              <w:t>,</w:t>
            </w:r>
            <w:r>
              <w:rPr>
                <w:rFonts w:ascii="Arial" w:hAnsi="Arial" w:cs="Arial"/>
              </w:rPr>
              <w:t xml:space="preserve"> </w:t>
            </w:r>
            <w:r w:rsidR="00A00DAD" w:rsidRPr="001C4674">
              <w:rPr>
                <w:rFonts w:ascii="Arial" w:hAnsi="Arial" w:cs="Arial"/>
              </w:rPr>
              <w:t>8.1, 8. 4, 2, 9.3.1, 9.3.2</w:t>
            </w:r>
          </w:p>
        </w:tc>
        <w:tc>
          <w:tcPr>
            <w:tcW w:w="2578" w:type="dxa"/>
            <w:vAlign w:val="center"/>
          </w:tcPr>
          <w:p w14:paraId="3D4EA024" w14:textId="77777777" w:rsidR="00A00DAD" w:rsidRPr="00DE0038" w:rsidRDefault="00A00DAD" w:rsidP="000A765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lang w:eastAsia="es-CO"/>
              </w:rPr>
            </w:pPr>
            <w:r w:rsidRPr="001C4674">
              <w:rPr>
                <w:rFonts w:ascii="Arial" w:hAnsi="Arial" w:cs="Arial"/>
              </w:rPr>
              <w:t>Se añade el prefacio, control de calidad,</w:t>
            </w:r>
            <w:r>
              <w:rPr>
                <w:rFonts w:ascii="Arial" w:hAnsi="Arial" w:cs="Arial"/>
              </w:rPr>
              <w:t xml:space="preserve"> </w:t>
            </w:r>
            <w:r w:rsidRPr="001C4674">
              <w:rPr>
                <w:rFonts w:ascii="Arial" w:hAnsi="Arial" w:cs="Arial"/>
              </w:rPr>
              <w:t>entregables, ciclo de vida, interfaces externas, actividades calendario</w:t>
            </w:r>
          </w:p>
        </w:tc>
        <w:tc>
          <w:tcPr>
            <w:tcW w:w="2676" w:type="dxa"/>
            <w:vAlign w:val="center"/>
          </w:tcPr>
          <w:p w14:paraId="3D4EA025" w14:textId="77777777" w:rsidR="00A00DAD" w:rsidRPr="00DE0038" w:rsidRDefault="00A00DAD" w:rsidP="000A7651">
            <w:pPr>
              <w:jc w:val="cente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lang w:eastAsia="es-CO"/>
              </w:rPr>
            </w:pPr>
            <w:r w:rsidRPr="001C4674">
              <w:rPr>
                <w:rFonts w:ascii="Arial" w:hAnsi="Arial" w:cs="Arial"/>
              </w:rPr>
              <w:t>SoS Master</w:t>
            </w:r>
            <w:r>
              <w:rPr>
                <w:rFonts w:ascii="Arial" w:hAnsi="Arial" w:cs="Arial"/>
              </w:rPr>
              <w:t>, Scrum Master de Calidad y Administración</w:t>
            </w:r>
          </w:p>
        </w:tc>
      </w:tr>
      <w:tr w:rsidR="00A00DAD" w:rsidRPr="00DE0038" w14:paraId="3D4EA02D" w14:textId="77777777" w:rsidTr="000A7651">
        <w:trPr>
          <w:cnfStyle w:val="000000100000" w:firstRow="0" w:lastRow="0" w:firstColumn="0" w:lastColumn="0" w:oddVBand="0" w:evenVBand="0" w:oddHBand="1" w:evenHBand="0"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195" w:type="dxa"/>
            <w:vAlign w:val="center"/>
          </w:tcPr>
          <w:p w14:paraId="3D4EA027" w14:textId="77777777" w:rsidR="00A00DAD" w:rsidRPr="00DE0038" w:rsidRDefault="00A00DAD" w:rsidP="000A7651">
            <w:pPr>
              <w:jc w:val="center"/>
              <w:rPr>
                <w:rFonts w:ascii="Calibri" w:eastAsia="Times New Roman" w:hAnsi="Calibri" w:cs="Calibri"/>
                <w:bCs w:val="0"/>
                <w:color w:val="000000" w:themeColor="text1"/>
                <w:lang w:eastAsia="es-CO"/>
              </w:rPr>
            </w:pPr>
            <w:r w:rsidRPr="00F12A29">
              <w:rPr>
                <w:rFonts w:ascii="Arial" w:hAnsi="Arial" w:cs="Arial"/>
                <w:color w:val="000000" w:themeColor="text1"/>
              </w:rPr>
              <w:t>0.3</w:t>
            </w:r>
          </w:p>
        </w:tc>
        <w:tc>
          <w:tcPr>
            <w:tcW w:w="1242" w:type="dxa"/>
            <w:vAlign w:val="center"/>
          </w:tcPr>
          <w:p w14:paraId="3D4EA028" w14:textId="77777777" w:rsidR="00A00DAD" w:rsidRPr="00DE0038" w:rsidRDefault="00A00DAD" w:rsidP="000A76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s-CO"/>
              </w:rPr>
            </w:pPr>
            <w:r>
              <w:rPr>
                <w:rFonts w:ascii="Arial" w:hAnsi="Arial" w:cs="Arial"/>
              </w:rPr>
              <w:t>08/03/15</w:t>
            </w:r>
          </w:p>
        </w:tc>
        <w:tc>
          <w:tcPr>
            <w:tcW w:w="1675" w:type="dxa"/>
            <w:vAlign w:val="center"/>
          </w:tcPr>
          <w:p w14:paraId="3D4EA029" w14:textId="77777777" w:rsidR="00A00DAD" w:rsidRPr="00DE0038" w:rsidRDefault="00A00DAD" w:rsidP="000A76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s-CO"/>
              </w:rPr>
            </w:pPr>
            <w:r>
              <w:rPr>
                <w:rFonts w:ascii="Arial" w:hAnsi="Arial" w:cs="Arial"/>
              </w:rPr>
              <w:t>9.3.4, 12.2, 6.5</w:t>
            </w:r>
          </w:p>
        </w:tc>
        <w:tc>
          <w:tcPr>
            <w:tcW w:w="2578" w:type="dxa"/>
            <w:vAlign w:val="center"/>
          </w:tcPr>
          <w:p w14:paraId="3D4EA02A" w14:textId="77777777" w:rsidR="00A00DAD" w:rsidRPr="00DE0038" w:rsidRDefault="00A00DAD" w:rsidP="000A76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s-CO"/>
              </w:rPr>
            </w:pPr>
            <w:r>
              <w:rPr>
                <w:rFonts w:ascii="Arial" w:hAnsi="Arial" w:cs="Arial"/>
              </w:rPr>
              <w:t>Se añade la asignación de presupuesto y el plan de análisis y administración de riesgos, resumen de calendarización y presupuesto.</w:t>
            </w:r>
          </w:p>
        </w:tc>
        <w:tc>
          <w:tcPr>
            <w:tcW w:w="2676" w:type="dxa"/>
            <w:vAlign w:val="center"/>
          </w:tcPr>
          <w:p w14:paraId="3D4EA02B" w14:textId="77777777" w:rsidR="00A00DAD" w:rsidRDefault="00F03C82" w:rsidP="000A7651">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oS Master, Equipo</w:t>
            </w:r>
            <w:r w:rsidR="00A00DAD">
              <w:rPr>
                <w:rFonts w:ascii="Arial" w:hAnsi="Arial" w:cs="Arial"/>
              </w:rPr>
              <w:t xml:space="preserve"> área de calidad y administración de la configuración</w:t>
            </w:r>
          </w:p>
          <w:p w14:paraId="3D4EA02C" w14:textId="77777777" w:rsidR="00A00DAD" w:rsidRPr="00DE0038" w:rsidRDefault="00A00DAD" w:rsidP="000A7651">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s-CO"/>
              </w:rPr>
            </w:pPr>
          </w:p>
        </w:tc>
      </w:tr>
      <w:tr w:rsidR="00A00DAD" w:rsidRPr="00DE0038" w14:paraId="3D4EA033" w14:textId="77777777" w:rsidTr="000A7651">
        <w:trPr>
          <w:cnfStyle w:val="000000010000" w:firstRow="0" w:lastRow="0" w:firstColumn="0" w:lastColumn="0" w:oddVBand="0" w:evenVBand="0" w:oddHBand="0" w:evenHBand="1"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195" w:type="dxa"/>
            <w:vAlign w:val="center"/>
          </w:tcPr>
          <w:p w14:paraId="3D4EA02E" w14:textId="77777777" w:rsidR="00A00DAD" w:rsidRPr="00F12A29" w:rsidRDefault="00A00DAD" w:rsidP="000A7651">
            <w:pPr>
              <w:jc w:val="center"/>
              <w:rPr>
                <w:rFonts w:ascii="Arial" w:hAnsi="Arial" w:cs="Arial"/>
                <w:color w:val="000000" w:themeColor="text1"/>
              </w:rPr>
            </w:pPr>
            <w:r>
              <w:rPr>
                <w:rFonts w:ascii="Arial" w:hAnsi="Arial" w:cs="Arial"/>
                <w:color w:val="000000" w:themeColor="text1"/>
              </w:rPr>
              <w:t>0.4</w:t>
            </w:r>
          </w:p>
        </w:tc>
        <w:tc>
          <w:tcPr>
            <w:tcW w:w="1242" w:type="dxa"/>
            <w:vAlign w:val="center"/>
          </w:tcPr>
          <w:p w14:paraId="3D4EA02F" w14:textId="77777777" w:rsidR="00A00DAD" w:rsidRDefault="00A00DAD" w:rsidP="000A7651">
            <w:pPr>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10/03/2015</w:t>
            </w:r>
          </w:p>
        </w:tc>
        <w:tc>
          <w:tcPr>
            <w:tcW w:w="1675" w:type="dxa"/>
            <w:vAlign w:val="center"/>
          </w:tcPr>
          <w:p w14:paraId="3D4EA030" w14:textId="77777777" w:rsidR="00A00DAD" w:rsidRDefault="00A00DAD" w:rsidP="000A7651">
            <w:pPr>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6.6</w:t>
            </w:r>
          </w:p>
        </w:tc>
        <w:tc>
          <w:tcPr>
            <w:tcW w:w="2578" w:type="dxa"/>
            <w:vAlign w:val="center"/>
          </w:tcPr>
          <w:p w14:paraId="3D4EA031" w14:textId="77777777" w:rsidR="00A00DAD" w:rsidRDefault="00A00DAD" w:rsidP="000A7651">
            <w:pPr>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Se añade evolución del plan</w:t>
            </w:r>
          </w:p>
        </w:tc>
        <w:tc>
          <w:tcPr>
            <w:tcW w:w="2676" w:type="dxa"/>
            <w:vAlign w:val="center"/>
          </w:tcPr>
          <w:p w14:paraId="3D4EA032" w14:textId="77777777" w:rsidR="00A00DAD" w:rsidRDefault="00A00DAD" w:rsidP="000A7651">
            <w:pPr>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SoS Master</w:t>
            </w:r>
          </w:p>
        </w:tc>
      </w:tr>
      <w:tr w:rsidR="00FA37A4" w:rsidRPr="00DE0038" w14:paraId="3D4EA039" w14:textId="77777777" w:rsidTr="000A7651">
        <w:trPr>
          <w:cnfStyle w:val="000000100000" w:firstRow="0" w:lastRow="0" w:firstColumn="0" w:lastColumn="0" w:oddVBand="0" w:evenVBand="0" w:oddHBand="1" w:evenHBand="0"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195" w:type="dxa"/>
            <w:vAlign w:val="center"/>
          </w:tcPr>
          <w:p w14:paraId="3D4EA034" w14:textId="77777777" w:rsidR="00FA37A4" w:rsidRDefault="00FA37A4" w:rsidP="000A7651">
            <w:pPr>
              <w:jc w:val="center"/>
              <w:rPr>
                <w:rFonts w:ascii="Arial" w:hAnsi="Arial" w:cs="Arial"/>
                <w:color w:val="000000" w:themeColor="text1"/>
              </w:rPr>
            </w:pPr>
            <w:r>
              <w:rPr>
                <w:rFonts w:ascii="Arial" w:hAnsi="Arial" w:cs="Arial"/>
                <w:color w:val="000000" w:themeColor="text1"/>
              </w:rPr>
              <w:t>0.5</w:t>
            </w:r>
          </w:p>
        </w:tc>
        <w:tc>
          <w:tcPr>
            <w:tcW w:w="1242" w:type="dxa"/>
            <w:vAlign w:val="center"/>
          </w:tcPr>
          <w:p w14:paraId="3D4EA035" w14:textId="77777777" w:rsidR="00FA37A4" w:rsidRDefault="00FA37A4" w:rsidP="000A7651">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03/2015</w:t>
            </w:r>
          </w:p>
        </w:tc>
        <w:tc>
          <w:tcPr>
            <w:tcW w:w="1675" w:type="dxa"/>
            <w:vAlign w:val="center"/>
          </w:tcPr>
          <w:p w14:paraId="3D4EA036" w14:textId="77777777" w:rsidR="00FA37A4" w:rsidRDefault="00FA37A4" w:rsidP="000A7651">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4.2</w:t>
            </w:r>
          </w:p>
        </w:tc>
        <w:tc>
          <w:tcPr>
            <w:tcW w:w="2578" w:type="dxa"/>
            <w:vAlign w:val="center"/>
          </w:tcPr>
          <w:p w14:paraId="3D4EA037" w14:textId="77777777" w:rsidR="00FA37A4" w:rsidRDefault="00FA37A4" w:rsidP="000A7651">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e añade la sección 8.4.3</w:t>
            </w:r>
          </w:p>
        </w:tc>
        <w:tc>
          <w:tcPr>
            <w:tcW w:w="2676" w:type="dxa"/>
            <w:vAlign w:val="center"/>
          </w:tcPr>
          <w:p w14:paraId="3D4EA038" w14:textId="77777777" w:rsidR="00FA37A4" w:rsidRDefault="0067078B" w:rsidP="000A7651">
            <w:pPr>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oS</w:t>
            </w:r>
            <w:r w:rsidR="00FA37A4">
              <w:rPr>
                <w:rFonts w:ascii="Arial" w:hAnsi="Arial" w:cs="Arial"/>
              </w:rPr>
              <w:t xml:space="preserve"> Master</w:t>
            </w:r>
          </w:p>
        </w:tc>
      </w:tr>
      <w:tr w:rsidR="00127216" w:rsidRPr="00DE0038" w14:paraId="3D4EA03F" w14:textId="77777777" w:rsidTr="000A7651">
        <w:trPr>
          <w:cnfStyle w:val="000000010000" w:firstRow="0" w:lastRow="0" w:firstColumn="0" w:lastColumn="0" w:oddVBand="0" w:evenVBand="0" w:oddHBand="0" w:evenHBand="1" w:firstRowFirstColumn="0" w:firstRowLastColumn="0" w:lastRowFirstColumn="0" w:lastRowLastColumn="0"/>
          <w:trHeight w:val="1815"/>
        </w:trPr>
        <w:tc>
          <w:tcPr>
            <w:cnfStyle w:val="001000000000" w:firstRow="0" w:lastRow="0" w:firstColumn="1" w:lastColumn="0" w:oddVBand="0" w:evenVBand="0" w:oddHBand="0" w:evenHBand="0" w:firstRowFirstColumn="0" w:firstRowLastColumn="0" w:lastRowFirstColumn="0" w:lastRowLastColumn="0"/>
            <w:tcW w:w="1195" w:type="dxa"/>
            <w:vAlign w:val="center"/>
          </w:tcPr>
          <w:p w14:paraId="3D4EA03A" w14:textId="77777777" w:rsidR="00127216" w:rsidRDefault="00127216" w:rsidP="000A7651">
            <w:pPr>
              <w:jc w:val="center"/>
              <w:rPr>
                <w:rFonts w:ascii="Arial" w:hAnsi="Arial" w:cs="Arial"/>
                <w:color w:val="000000" w:themeColor="text1"/>
              </w:rPr>
            </w:pPr>
            <w:r>
              <w:rPr>
                <w:rFonts w:ascii="Arial" w:hAnsi="Arial" w:cs="Arial"/>
                <w:color w:val="000000" w:themeColor="text1"/>
              </w:rPr>
              <w:t>0.6</w:t>
            </w:r>
          </w:p>
        </w:tc>
        <w:tc>
          <w:tcPr>
            <w:tcW w:w="1242" w:type="dxa"/>
            <w:vAlign w:val="center"/>
          </w:tcPr>
          <w:p w14:paraId="3D4EA03B" w14:textId="77777777" w:rsidR="00127216" w:rsidRDefault="00127216" w:rsidP="000A7651">
            <w:pPr>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08/04/2015</w:t>
            </w:r>
          </w:p>
        </w:tc>
        <w:tc>
          <w:tcPr>
            <w:tcW w:w="1675" w:type="dxa"/>
            <w:vAlign w:val="center"/>
          </w:tcPr>
          <w:p w14:paraId="3D4EA03C" w14:textId="77777777" w:rsidR="00127216" w:rsidRDefault="00127216" w:rsidP="000A7651">
            <w:pPr>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10.1</w:t>
            </w:r>
          </w:p>
        </w:tc>
        <w:tc>
          <w:tcPr>
            <w:tcW w:w="2578" w:type="dxa"/>
            <w:vAlign w:val="center"/>
          </w:tcPr>
          <w:p w14:paraId="3D4EA03D" w14:textId="77777777" w:rsidR="00127216" w:rsidRDefault="00127216" w:rsidP="000A7651">
            <w:pPr>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Se añade gestión de requerimientos</w:t>
            </w:r>
          </w:p>
        </w:tc>
        <w:tc>
          <w:tcPr>
            <w:tcW w:w="2676" w:type="dxa"/>
            <w:vAlign w:val="center"/>
          </w:tcPr>
          <w:p w14:paraId="3D4EA03E" w14:textId="77777777" w:rsidR="00127216" w:rsidRDefault="00127216" w:rsidP="000A7651">
            <w:pPr>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Equipo área desarrollo</w:t>
            </w:r>
          </w:p>
        </w:tc>
      </w:tr>
    </w:tbl>
    <w:p w14:paraId="3D4EA040" w14:textId="77777777" w:rsidR="004B65E0" w:rsidRDefault="004B65E0" w:rsidP="00900800">
      <w:pPr>
        <w:jc w:val="center"/>
        <w:rPr>
          <w:sz w:val="56"/>
          <w:szCs w:val="144"/>
        </w:rPr>
      </w:pPr>
    </w:p>
    <w:p w14:paraId="3D4EA041" w14:textId="77777777" w:rsidR="00FC6341" w:rsidRDefault="00FC6341" w:rsidP="00900800">
      <w:pPr>
        <w:rPr>
          <w:sz w:val="56"/>
          <w:szCs w:val="144"/>
        </w:rPr>
      </w:pPr>
    </w:p>
    <w:p w14:paraId="3D4EA042" w14:textId="77777777" w:rsidR="00394E72" w:rsidRPr="00FC6341" w:rsidRDefault="00394E72" w:rsidP="00900800">
      <w:pPr>
        <w:rPr>
          <w:sz w:val="56"/>
          <w:szCs w:val="144"/>
        </w:rPr>
      </w:pPr>
    </w:p>
    <w:p w14:paraId="3D4EA043" w14:textId="77777777" w:rsidR="00712D41" w:rsidRPr="00DE0038" w:rsidRDefault="00712D41" w:rsidP="005D2CEA">
      <w:pPr>
        <w:pStyle w:val="Ttulo"/>
        <w:numPr>
          <w:ilvl w:val="0"/>
          <w:numId w:val="1"/>
        </w:numPr>
        <w:outlineLvl w:val="0"/>
      </w:pPr>
      <w:bookmarkStart w:id="1" w:name="_Toc413829863"/>
      <w:r>
        <w:t>Prefacio</w:t>
      </w:r>
      <w:bookmarkEnd w:id="1"/>
    </w:p>
    <w:p w14:paraId="3D4EA044" w14:textId="77777777" w:rsidR="00712D41" w:rsidRPr="00712D41" w:rsidRDefault="00712D41" w:rsidP="00900800">
      <w:pPr>
        <w:rPr>
          <w:lang w:eastAsia="es-CO"/>
        </w:rPr>
      </w:pPr>
      <w:r w:rsidRPr="00712D41">
        <w:rPr>
          <w:lang w:eastAsia="es-CO"/>
        </w:rPr>
        <w:t>Este documento presenta el desarrollo del Software Project Management Plan aplicado a la creación de una aplicación denominada RAWR, la cual pretende ser una red social de mascotas. Fue desarrollado de manera conjunta por Stiven Ávila, Luisa Álvarez, David Calle, Fabián Merchán, Luis Montaño y Alfredo Santamaría. Todos estudiantes de la Pontificia Universidad Javeriana, inscritos en el programa de Ingeniería de Sistemas.</w:t>
      </w:r>
    </w:p>
    <w:p w14:paraId="3D4EA045" w14:textId="77777777" w:rsidR="00712D41" w:rsidRPr="00712D41" w:rsidRDefault="00712D41" w:rsidP="00900800">
      <w:pPr>
        <w:rPr>
          <w:lang w:eastAsia="es-CO"/>
        </w:rPr>
      </w:pPr>
      <w:r w:rsidRPr="00712D41">
        <w:rPr>
          <w:lang w:eastAsia="es-CO"/>
        </w:rPr>
        <w:t>Entre los temas que se abordaran encontramos: la vista general del proyecto en donde se definirán alcances y objetivos. Posteriormente se analizará el contexto del proyecto, en esta parte se definirán lenguajes, herramientas y el modelo del ciclo de vida a seguir. Más adelante se mostrarán los planes para la administración del proyecto en donde encontramos la descomposición del mismo en actividades. Seguidamente trataremos el tema de monitoreo, control del proyecto y  para finalizar se determinarán los procesos de soporte necesarios, para esto se crearan planes de control de riesgo y de control de calidad.</w:t>
      </w:r>
    </w:p>
    <w:p w14:paraId="3D4EA046" w14:textId="77777777" w:rsidR="00712D41" w:rsidRPr="00712D41" w:rsidRDefault="00712D41" w:rsidP="00900800">
      <w:pPr>
        <w:rPr>
          <w:lang w:eastAsia="es-CO"/>
        </w:rPr>
      </w:pPr>
      <w:r w:rsidRPr="00712D41">
        <w:rPr>
          <w:lang w:eastAsia="es-CO"/>
        </w:rPr>
        <w:t>Este trabajo se ha realizado con el propósito de aplicar la Ingeniería de Software al momento de crear un producto, en nuestro caso se quiere diseñar una aplicación llamada RAWR cuyo objetivo es facilitar la interacción social entre las mascotas y sus dueños. Por medio de RAWR las personas podrán crear cuentas de usuario, inscribir sus mascotas,  y las entidades comerciales podrán ofrecer sus productos y servicios.</w:t>
      </w:r>
    </w:p>
    <w:p w14:paraId="3D4EA047" w14:textId="77777777" w:rsidR="00712D41" w:rsidRPr="00712D41" w:rsidRDefault="00712D41" w:rsidP="00900800">
      <w:pPr>
        <w:rPr>
          <w:lang w:eastAsia="es-CO"/>
        </w:rPr>
      </w:pPr>
      <w:r w:rsidRPr="00712D41">
        <w:rPr>
          <w:lang w:eastAsia="es-CO"/>
        </w:rPr>
        <w:t>El documento está dirigido a Miguel Torres y Jaime Pavlich, quienes figuran como asesores en el organigrama de RAWR. Además es importante que todos los integrantes tengan acceso al documento y completo conocimiento de lo que se encuentra en cada una de las secciones.</w:t>
      </w:r>
    </w:p>
    <w:p w14:paraId="3D4EA048" w14:textId="77777777" w:rsidR="00712D41" w:rsidRPr="00FC6341" w:rsidRDefault="00712D41" w:rsidP="00900800">
      <w:pPr>
        <w:rPr>
          <w:sz w:val="56"/>
          <w:szCs w:val="144"/>
        </w:rPr>
      </w:pPr>
    </w:p>
    <w:p w14:paraId="3D4EA049" w14:textId="77777777" w:rsidR="00712D41" w:rsidRDefault="00712D41" w:rsidP="00900800">
      <w:pPr>
        <w:rPr>
          <w:sz w:val="56"/>
          <w:szCs w:val="144"/>
        </w:rPr>
      </w:pPr>
    </w:p>
    <w:p w14:paraId="3D4EA04A" w14:textId="77777777" w:rsidR="00712D41" w:rsidRDefault="00712D41" w:rsidP="00900800">
      <w:pPr>
        <w:rPr>
          <w:sz w:val="56"/>
          <w:szCs w:val="144"/>
        </w:rPr>
      </w:pPr>
    </w:p>
    <w:p w14:paraId="3D4EA04B" w14:textId="77777777" w:rsidR="00712D41" w:rsidRDefault="00712D41" w:rsidP="00900800">
      <w:pPr>
        <w:rPr>
          <w:sz w:val="56"/>
          <w:szCs w:val="144"/>
        </w:rPr>
      </w:pPr>
    </w:p>
    <w:p w14:paraId="3D4EA04C" w14:textId="77777777" w:rsidR="00394E72" w:rsidRDefault="00394E72" w:rsidP="00900800">
      <w:pPr>
        <w:rPr>
          <w:sz w:val="56"/>
          <w:szCs w:val="144"/>
        </w:rPr>
      </w:pPr>
    </w:p>
    <w:p w14:paraId="3D4EA04D" w14:textId="77777777" w:rsidR="00712D41" w:rsidRDefault="00712D41" w:rsidP="005D2CEA">
      <w:pPr>
        <w:pStyle w:val="Ttulo"/>
        <w:numPr>
          <w:ilvl w:val="0"/>
          <w:numId w:val="1"/>
        </w:numPr>
        <w:outlineLvl w:val="0"/>
      </w:pPr>
      <w:bookmarkStart w:id="2" w:name="_Toc413829864"/>
      <w:r>
        <w:t>Tabla de contenidos</w:t>
      </w:r>
      <w:bookmarkEnd w:id="2"/>
    </w:p>
    <w:sdt>
      <w:sdtPr>
        <w:rPr>
          <w:rFonts w:asciiTheme="minorHAnsi" w:eastAsiaTheme="minorHAnsi" w:hAnsiTheme="minorHAnsi" w:cstheme="minorBidi"/>
          <w:b w:val="0"/>
          <w:bCs w:val="0"/>
          <w:color w:val="auto"/>
          <w:sz w:val="22"/>
          <w:szCs w:val="22"/>
          <w:lang w:val="es-ES" w:eastAsia="en-US"/>
        </w:rPr>
        <w:id w:val="671227942"/>
        <w:docPartObj>
          <w:docPartGallery w:val="Table of Contents"/>
          <w:docPartUnique/>
        </w:docPartObj>
      </w:sdtPr>
      <w:sdtEndPr/>
      <w:sdtContent>
        <w:p w14:paraId="3D4EA04E" w14:textId="77777777" w:rsidR="004B65E0" w:rsidRDefault="004B65E0" w:rsidP="00900800">
          <w:pPr>
            <w:pStyle w:val="TtuloTDC"/>
          </w:pPr>
          <w:r>
            <w:rPr>
              <w:lang w:val="es-ES"/>
            </w:rPr>
            <w:t>Contenido</w:t>
          </w:r>
        </w:p>
        <w:p w14:paraId="3D4EA04F" w14:textId="77777777" w:rsidR="003355FA" w:rsidRDefault="00647A3C">
          <w:pPr>
            <w:pStyle w:val="TDC1"/>
            <w:tabs>
              <w:tab w:val="left" w:pos="440"/>
              <w:tab w:val="right" w:leader="dot" w:pos="9394"/>
            </w:tabs>
            <w:rPr>
              <w:rFonts w:eastAsiaTheme="minorEastAsia"/>
              <w:noProof/>
              <w:lang w:eastAsia="es-CO"/>
            </w:rPr>
          </w:pPr>
          <w:r>
            <w:fldChar w:fldCharType="begin"/>
          </w:r>
          <w:r w:rsidR="004B65E0">
            <w:instrText xml:space="preserve"> TOC \o "1-3" \h \z \u </w:instrText>
          </w:r>
          <w:r>
            <w:fldChar w:fldCharType="separate"/>
          </w:r>
          <w:hyperlink w:anchor="_Toc413829862" w:history="1">
            <w:r w:rsidR="003355FA" w:rsidRPr="00A96F75">
              <w:rPr>
                <w:rStyle w:val="Hipervnculo"/>
                <w:noProof/>
              </w:rPr>
              <w:t>1.</w:t>
            </w:r>
            <w:r w:rsidR="003355FA">
              <w:rPr>
                <w:rFonts w:eastAsiaTheme="minorEastAsia"/>
                <w:noProof/>
                <w:lang w:eastAsia="es-CO"/>
              </w:rPr>
              <w:tab/>
            </w:r>
            <w:r w:rsidR="003355FA" w:rsidRPr="00A96F75">
              <w:rPr>
                <w:rStyle w:val="Hipervnculo"/>
                <w:noProof/>
              </w:rPr>
              <w:t>Historial de cambios</w:t>
            </w:r>
            <w:r w:rsidR="003355FA">
              <w:rPr>
                <w:noProof/>
                <w:webHidden/>
              </w:rPr>
              <w:tab/>
            </w:r>
            <w:r w:rsidR="003355FA">
              <w:rPr>
                <w:noProof/>
                <w:webHidden/>
              </w:rPr>
              <w:fldChar w:fldCharType="begin"/>
            </w:r>
            <w:r w:rsidR="003355FA">
              <w:rPr>
                <w:noProof/>
                <w:webHidden/>
              </w:rPr>
              <w:instrText xml:space="preserve"> PAGEREF _Toc413829862 \h </w:instrText>
            </w:r>
            <w:r w:rsidR="003355FA">
              <w:rPr>
                <w:noProof/>
                <w:webHidden/>
              </w:rPr>
            </w:r>
            <w:r w:rsidR="003355FA">
              <w:rPr>
                <w:noProof/>
                <w:webHidden/>
              </w:rPr>
              <w:fldChar w:fldCharType="separate"/>
            </w:r>
            <w:r w:rsidR="003355FA">
              <w:rPr>
                <w:noProof/>
                <w:webHidden/>
              </w:rPr>
              <w:t>2</w:t>
            </w:r>
            <w:r w:rsidR="003355FA">
              <w:rPr>
                <w:noProof/>
                <w:webHidden/>
              </w:rPr>
              <w:fldChar w:fldCharType="end"/>
            </w:r>
          </w:hyperlink>
        </w:p>
        <w:p w14:paraId="3D4EA050" w14:textId="77777777" w:rsidR="003355FA" w:rsidRDefault="00025605">
          <w:pPr>
            <w:pStyle w:val="TDC1"/>
            <w:tabs>
              <w:tab w:val="left" w:pos="440"/>
              <w:tab w:val="right" w:leader="dot" w:pos="9394"/>
            </w:tabs>
            <w:rPr>
              <w:rFonts w:eastAsiaTheme="minorEastAsia"/>
              <w:noProof/>
              <w:lang w:eastAsia="es-CO"/>
            </w:rPr>
          </w:pPr>
          <w:hyperlink w:anchor="_Toc413829863" w:history="1">
            <w:r w:rsidR="003355FA" w:rsidRPr="00A96F75">
              <w:rPr>
                <w:rStyle w:val="Hipervnculo"/>
                <w:noProof/>
              </w:rPr>
              <w:t>2.</w:t>
            </w:r>
            <w:r w:rsidR="003355FA">
              <w:rPr>
                <w:rFonts w:eastAsiaTheme="minorEastAsia"/>
                <w:noProof/>
                <w:lang w:eastAsia="es-CO"/>
              </w:rPr>
              <w:tab/>
            </w:r>
            <w:r w:rsidR="003355FA" w:rsidRPr="00A96F75">
              <w:rPr>
                <w:rStyle w:val="Hipervnculo"/>
                <w:noProof/>
              </w:rPr>
              <w:t>Prefacio</w:t>
            </w:r>
            <w:r w:rsidR="003355FA">
              <w:rPr>
                <w:noProof/>
                <w:webHidden/>
              </w:rPr>
              <w:tab/>
            </w:r>
            <w:r w:rsidR="003355FA">
              <w:rPr>
                <w:noProof/>
                <w:webHidden/>
              </w:rPr>
              <w:fldChar w:fldCharType="begin"/>
            </w:r>
            <w:r w:rsidR="003355FA">
              <w:rPr>
                <w:noProof/>
                <w:webHidden/>
              </w:rPr>
              <w:instrText xml:space="preserve"> PAGEREF _Toc413829863 \h </w:instrText>
            </w:r>
            <w:r w:rsidR="003355FA">
              <w:rPr>
                <w:noProof/>
                <w:webHidden/>
              </w:rPr>
            </w:r>
            <w:r w:rsidR="003355FA">
              <w:rPr>
                <w:noProof/>
                <w:webHidden/>
              </w:rPr>
              <w:fldChar w:fldCharType="separate"/>
            </w:r>
            <w:r w:rsidR="003355FA">
              <w:rPr>
                <w:noProof/>
                <w:webHidden/>
              </w:rPr>
              <w:t>3</w:t>
            </w:r>
            <w:r w:rsidR="003355FA">
              <w:rPr>
                <w:noProof/>
                <w:webHidden/>
              </w:rPr>
              <w:fldChar w:fldCharType="end"/>
            </w:r>
          </w:hyperlink>
        </w:p>
        <w:p w14:paraId="3D4EA051" w14:textId="77777777" w:rsidR="003355FA" w:rsidRDefault="00025605">
          <w:pPr>
            <w:pStyle w:val="TDC1"/>
            <w:tabs>
              <w:tab w:val="left" w:pos="440"/>
              <w:tab w:val="right" w:leader="dot" w:pos="9394"/>
            </w:tabs>
            <w:rPr>
              <w:rFonts w:eastAsiaTheme="minorEastAsia"/>
              <w:noProof/>
              <w:lang w:eastAsia="es-CO"/>
            </w:rPr>
          </w:pPr>
          <w:hyperlink w:anchor="_Toc413829864" w:history="1">
            <w:r w:rsidR="003355FA" w:rsidRPr="00A96F75">
              <w:rPr>
                <w:rStyle w:val="Hipervnculo"/>
                <w:noProof/>
              </w:rPr>
              <w:t>3.</w:t>
            </w:r>
            <w:r w:rsidR="003355FA">
              <w:rPr>
                <w:rFonts w:eastAsiaTheme="minorEastAsia"/>
                <w:noProof/>
                <w:lang w:eastAsia="es-CO"/>
              </w:rPr>
              <w:tab/>
            </w:r>
            <w:r w:rsidR="003355FA" w:rsidRPr="00A96F75">
              <w:rPr>
                <w:rStyle w:val="Hipervnculo"/>
                <w:noProof/>
              </w:rPr>
              <w:t>Tabla de contenidos</w:t>
            </w:r>
            <w:r w:rsidR="003355FA">
              <w:rPr>
                <w:noProof/>
                <w:webHidden/>
              </w:rPr>
              <w:tab/>
            </w:r>
            <w:r w:rsidR="003355FA">
              <w:rPr>
                <w:noProof/>
                <w:webHidden/>
              </w:rPr>
              <w:fldChar w:fldCharType="begin"/>
            </w:r>
            <w:r w:rsidR="003355FA">
              <w:rPr>
                <w:noProof/>
                <w:webHidden/>
              </w:rPr>
              <w:instrText xml:space="preserve"> PAGEREF _Toc413829864 \h </w:instrText>
            </w:r>
            <w:r w:rsidR="003355FA">
              <w:rPr>
                <w:noProof/>
                <w:webHidden/>
              </w:rPr>
            </w:r>
            <w:r w:rsidR="003355FA">
              <w:rPr>
                <w:noProof/>
                <w:webHidden/>
              </w:rPr>
              <w:fldChar w:fldCharType="separate"/>
            </w:r>
            <w:r w:rsidR="003355FA">
              <w:rPr>
                <w:noProof/>
                <w:webHidden/>
              </w:rPr>
              <w:t>4</w:t>
            </w:r>
            <w:r w:rsidR="003355FA">
              <w:rPr>
                <w:noProof/>
                <w:webHidden/>
              </w:rPr>
              <w:fldChar w:fldCharType="end"/>
            </w:r>
          </w:hyperlink>
        </w:p>
        <w:p w14:paraId="3D4EA052" w14:textId="77777777" w:rsidR="003355FA" w:rsidRDefault="00025605">
          <w:pPr>
            <w:pStyle w:val="TDC1"/>
            <w:tabs>
              <w:tab w:val="left" w:pos="440"/>
              <w:tab w:val="right" w:leader="dot" w:pos="9394"/>
            </w:tabs>
            <w:rPr>
              <w:rFonts w:eastAsiaTheme="minorEastAsia"/>
              <w:noProof/>
              <w:lang w:eastAsia="es-CO"/>
            </w:rPr>
          </w:pPr>
          <w:hyperlink w:anchor="_Toc413829865" w:history="1">
            <w:r w:rsidR="003355FA" w:rsidRPr="00A96F75">
              <w:rPr>
                <w:rStyle w:val="Hipervnculo"/>
                <w:noProof/>
              </w:rPr>
              <w:t>4.</w:t>
            </w:r>
            <w:r w:rsidR="003355FA">
              <w:rPr>
                <w:rFonts w:eastAsiaTheme="minorEastAsia"/>
                <w:noProof/>
                <w:lang w:eastAsia="es-CO"/>
              </w:rPr>
              <w:tab/>
            </w:r>
            <w:r w:rsidR="003355FA" w:rsidRPr="00A96F75">
              <w:rPr>
                <w:rStyle w:val="Hipervnculo"/>
                <w:noProof/>
              </w:rPr>
              <w:t>Lista de figuras</w:t>
            </w:r>
            <w:r w:rsidR="003355FA">
              <w:rPr>
                <w:noProof/>
                <w:webHidden/>
              </w:rPr>
              <w:tab/>
            </w:r>
            <w:r w:rsidR="003355FA">
              <w:rPr>
                <w:noProof/>
                <w:webHidden/>
              </w:rPr>
              <w:fldChar w:fldCharType="begin"/>
            </w:r>
            <w:r w:rsidR="003355FA">
              <w:rPr>
                <w:noProof/>
                <w:webHidden/>
              </w:rPr>
              <w:instrText xml:space="preserve"> PAGEREF _Toc413829865 \h </w:instrText>
            </w:r>
            <w:r w:rsidR="003355FA">
              <w:rPr>
                <w:noProof/>
                <w:webHidden/>
              </w:rPr>
            </w:r>
            <w:r w:rsidR="003355FA">
              <w:rPr>
                <w:noProof/>
                <w:webHidden/>
              </w:rPr>
              <w:fldChar w:fldCharType="separate"/>
            </w:r>
            <w:r w:rsidR="003355FA">
              <w:rPr>
                <w:noProof/>
                <w:webHidden/>
              </w:rPr>
              <w:t>6</w:t>
            </w:r>
            <w:r w:rsidR="003355FA">
              <w:rPr>
                <w:noProof/>
                <w:webHidden/>
              </w:rPr>
              <w:fldChar w:fldCharType="end"/>
            </w:r>
          </w:hyperlink>
        </w:p>
        <w:p w14:paraId="3D4EA053" w14:textId="77777777" w:rsidR="003355FA" w:rsidRDefault="00025605">
          <w:pPr>
            <w:pStyle w:val="TDC1"/>
            <w:tabs>
              <w:tab w:val="left" w:pos="440"/>
              <w:tab w:val="right" w:leader="dot" w:pos="9394"/>
            </w:tabs>
            <w:rPr>
              <w:rFonts w:eastAsiaTheme="minorEastAsia"/>
              <w:noProof/>
              <w:lang w:eastAsia="es-CO"/>
            </w:rPr>
          </w:pPr>
          <w:hyperlink w:anchor="_Toc413829866" w:history="1">
            <w:r w:rsidR="003355FA" w:rsidRPr="00A96F75">
              <w:rPr>
                <w:rStyle w:val="Hipervnculo"/>
                <w:noProof/>
              </w:rPr>
              <w:t>5.</w:t>
            </w:r>
            <w:r w:rsidR="003355FA">
              <w:rPr>
                <w:rFonts w:eastAsiaTheme="minorEastAsia"/>
                <w:noProof/>
                <w:lang w:eastAsia="es-CO"/>
              </w:rPr>
              <w:tab/>
            </w:r>
            <w:r w:rsidR="003355FA" w:rsidRPr="00A96F75">
              <w:rPr>
                <w:rStyle w:val="Hipervnculo"/>
                <w:noProof/>
              </w:rPr>
              <w:t>Lista de Tablas</w:t>
            </w:r>
            <w:r w:rsidR="003355FA">
              <w:rPr>
                <w:noProof/>
                <w:webHidden/>
              </w:rPr>
              <w:tab/>
            </w:r>
            <w:r w:rsidR="003355FA">
              <w:rPr>
                <w:noProof/>
                <w:webHidden/>
              </w:rPr>
              <w:fldChar w:fldCharType="begin"/>
            </w:r>
            <w:r w:rsidR="003355FA">
              <w:rPr>
                <w:noProof/>
                <w:webHidden/>
              </w:rPr>
              <w:instrText xml:space="preserve"> PAGEREF _Toc413829866 \h </w:instrText>
            </w:r>
            <w:r w:rsidR="003355FA">
              <w:rPr>
                <w:noProof/>
                <w:webHidden/>
              </w:rPr>
            </w:r>
            <w:r w:rsidR="003355FA">
              <w:rPr>
                <w:noProof/>
                <w:webHidden/>
              </w:rPr>
              <w:fldChar w:fldCharType="separate"/>
            </w:r>
            <w:r w:rsidR="003355FA">
              <w:rPr>
                <w:noProof/>
                <w:webHidden/>
              </w:rPr>
              <w:t>7</w:t>
            </w:r>
            <w:r w:rsidR="003355FA">
              <w:rPr>
                <w:noProof/>
                <w:webHidden/>
              </w:rPr>
              <w:fldChar w:fldCharType="end"/>
            </w:r>
          </w:hyperlink>
        </w:p>
        <w:p w14:paraId="3D4EA054" w14:textId="77777777" w:rsidR="003355FA" w:rsidRDefault="00025605">
          <w:pPr>
            <w:pStyle w:val="TDC1"/>
            <w:tabs>
              <w:tab w:val="left" w:pos="440"/>
              <w:tab w:val="right" w:leader="dot" w:pos="9394"/>
            </w:tabs>
            <w:rPr>
              <w:rFonts w:eastAsiaTheme="minorEastAsia"/>
              <w:noProof/>
              <w:lang w:eastAsia="es-CO"/>
            </w:rPr>
          </w:pPr>
          <w:hyperlink w:anchor="_Toc413829867" w:history="1">
            <w:r w:rsidR="003355FA" w:rsidRPr="00A96F75">
              <w:rPr>
                <w:rStyle w:val="Hipervnculo"/>
                <w:noProof/>
              </w:rPr>
              <w:t>6.</w:t>
            </w:r>
            <w:r w:rsidR="003355FA">
              <w:rPr>
                <w:rFonts w:eastAsiaTheme="minorEastAsia"/>
                <w:noProof/>
                <w:lang w:eastAsia="es-CO"/>
              </w:rPr>
              <w:tab/>
            </w:r>
            <w:r w:rsidR="003355FA" w:rsidRPr="00A96F75">
              <w:rPr>
                <w:rStyle w:val="Hipervnculo"/>
                <w:noProof/>
              </w:rPr>
              <w:t>Vista general del proyecto</w:t>
            </w:r>
            <w:r w:rsidR="003355FA">
              <w:rPr>
                <w:noProof/>
                <w:webHidden/>
              </w:rPr>
              <w:tab/>
            </w:r>
            <w:r w:rsidR="003355FA">
              <w:rPr>
                <w:noProof/>
                <w:webHidden/>
              </w:rPr>
              <w:fldChar w:fldCharType="begin"/>
            </w:r>
            <w:r w:rsidR="003355FA">
              <w:rPr>
                <w:noProof/>
                <w:webHidden/>
              </w:rPr>
              <w:instrText xml:space="preserve"> PAGEREF _Toc413829867 \h </w:instrText>
            </w:r>
            <w:r w:rsidR="003355FA">
              <w:rPr>
                <w:noProof/>
                <w:webHidden/>
              </w:rPr>
            </w:r>
            <w:r w:rsidR="003355FA">
              <w:rPr>
                <w:noProof/>
                <w:webHidden/>
              </w:rPr>
              <w:fldChar w:fldCharType="separate"/>
            </w:r>
            <w:r w:rsidR="003355FA">
              <w:rPr>
                <w:noProof/>
                <w:webHidden/>
              </w:rPr>
              <w:t>8</w:t>
            </w:r>
            <w:r w:rsidR="003355FA">
              <w:rPr>
                <w:noProof/>
                <w:webHidden/>
              </w:rPr>
              <w:fldChar w:fldCharType="end"/>
            </w:r>
          </w:hyperlink>
        </w:p>
        <w:p w14:paraId="3D4EA055" w14:textId="77777777" w:rsidR="003355FA" w:rsidRDefault="00025605">
          <w:pPr>
            <w:pStyle w:val="TDC2"/>
            <w:tabs>
              <w:tab w:val="right" w:leader="dot" w:pos="9394"/>
            </w:tabs>
            <w:rPr>
              <w:rFonts w:eastAsiaTheme="minorEastAsia"/>
              <w:noProof/>
              <w:lang w:eastAsia="es-CO"/>
            </w:rPr>
          </w:pPr>
          <w:hyperlink w:anchor="_Toc413829868" w:history="1">
            <w:r w:rsidR="003355FA" w:rsidRPr="00A96F75">
              <w:rPr>
                <w:rStyle w:val="Hipervnculo"/>
                <w:noProof/>
              </w:rPr>
              <w:t>6.1 Visión del producto</w:t>
            </w:r>
            <w:r w:rsidR="003355FA">
              <w:rPr>
                <w:noProof/>
                <w:webHidden/>
              </w:rPr>
              <w:tab/>
            </w:r>
            <w:r w:rsidR="003355FA">
              <w:rPr>
                <w:noProof/>
                <w:webHidden/>
              </w:rPr>
              <w:fldChar w:fldCharType="begin"/>
            </w:r>
            <w:r w:rsidR="003355FA">
              <w:rPr>
                <w:noProof/>
                <w:webHidden/>
              </w:rPr>
              <w:instrText xml:space="preserve"> PAGEREF _Toc413829868 \h </w:instrText>
            </w:r>
            <w:r w:rsidR="003355FA">
              <w:rPr>
                <w:noProof/>
                <w:webHidden/>
              </w:rPr>
            </w:r>
            <w:r w:rsidR="003355FA">
              <w:rPr>
                <w:noProof/>
                <w:webHidden/>
              </w:rPr>
              <w:fldChar w:fldCharType="separate"/>
            </w:r>
            <w:r w:rsidR="003355FA">
              <w:rPr>
                <w:noProof/>
                <w:webHidden/>
              </w:rPr>
              <w:t>9</w:t>
            </w:r>
            <w:r w:rsidR="003355FA">
              <w:rPr>
                <w:noProof/>
                <w:webHidden/>
              </w:rPr>
              <w:fldChar w:fldCharType="end"/>
            </w:r>
          </w:hyperlink>
        </w:p>
        <w:p w14:paraId="3D4EA056" w14:textId="77777777" w:rsidR="003355FA" w:rsidRDefault="00025605">
          <w:pPr>
            <w:pStyle w:val="TDC3"/>
            <w:tabs>
              <w:tab w:val="right" w:leader="dot" w:pos="9394"/>
            </w:tabs>
            <w:rPr>
              <w:rFonts w:eastAsiaTheme="minorEastAsia"/>
              <w:noProof/>
              <w:lang w:eastAsia="es-CO"/>
            </w:rPr>
          </w:pPr>
          <w:hyperlink w:anchor="_Toc413829869" w:history="1">
            <w:r w:rsidR="003355FA" w:rsidRPr="00A96F75">
              <w:rPr>
                <w:rStyle w:val="Hipervnculo"/>
                <w:noProof/>
              </w:rPr>
              <w:t>6.1.1 Perspectiva</w:t>
            </w:r>
            <w:r w:rsidR="003355FA">
              <w:rPr>
                <w:noProof/>
                <w:webHidden/>
              </w:rPr>
              <w:tab/>
            </w:r>
            <w:r w:rsidR="003355FA">
              <w:rPr>
                <w:noProof/>
                <w:webHidden/>
              </w:rPr>
              <w:fldChar w:fldCharType="begin"/>
            </w:r>
            <w:r w:rsidR="003355FA">
              <w:rPr>
                <w:noProof/>
                <w:webHidden/>
              </w:rPr>
              <w:instrText xml:space="preserve"> PAGEREF _Toc413829869 \h </w:instrText>
            </w:r>
            <w:r w:rsidR="003355FA">
              <w:rPr>
                <w:noProof/>
                <w:webHidden/>
              </w:rPr>
            </w:r>
            <w:r w:rsidR="003355FA">
              <w:rPr>
                <w:noProof/>
                <w:webHidden/>
              </w:rPr>
              <w:fldChar w:fldCharType="separate"/>
            </w:r>
            <w:r w:rsidR="003355FA">
              <w:rPr>
                <w:noProof/>
                <w:webHidden/>
              </w:rPr>
              <w:t>9</w:t>
            </w:r>
            <w:r w:rsidR="003355FA">
              <w:rPr>
                <w:noProof/>
                <w:webHidden/>
              </w:rPr>
              <w:fldChar w:fldCharType="end"/>
            </w:r>
          </w:hyperlink>
        </w:p>
        <w:p w14:paraId="3D4EA057" w14:textId="77777777" w:rsidR="003355FA" w:rsidRDefault="00025605">
          <w:pPr>
            <w:pStyle w:val="TDC3"/>
            <w:tabs>
              <w:tab w:val="right" w:leader="dot" w:pos="9394"/>
            </w:tabs>
            <w:rPr>
              <w:rFonts w:eastAsiaTheme="minorEastAsia"/>
              <w:noProof/>
              <w:lang w:eastAsia="es-CO"/>
            </w:rPr>
          </w:pPr>
          <w:hyperlink w:anchor="_Toc413829870" w:history="1">
            <w:r w:rsidR="003355FA" w:rsidRPr="00A96F75">
              <w:rPr>
                <w:rStyle w:val="Hipervnculo"/>
                <w:noProof/>
              </w:rPr>
              <w:t>6.2.1 Propósito</w:t>
            </w:r>
            <w:r w:rsidR="003355FA">
              <w:rPr>
                <w:noProof/>
                <w:webHidden/>
              </w:rPr>
              <w:tab/>
            </w:r>
            <w:r w:rsidR="003355FA">
              <w:rPr>
                <w:noProof/>
                <w:webHidden/>
              </w:rPr>
              <w:fldChar w:fldCharType="begin"/>
            </w:r>
            <w:r w:rsidR="003355FA">
              <w:rPr>
                <w:noProof/>
                <w:webHidden/>
              </w:rPr>
              <w:instrText xml:space="preserve"> PAGEREF _Toc413829870 \h </w:instrText>
            </w:r>
            <w:r w:rsidR="003355FA">
              <w:rPr>
                <w:noProof/>
                <w:webHidden/>
              </w:rPr>
            </w:r>
            <w:r w:rsidR="003355FA">
              <w:rPr>
                <w:noProof/>
                <w:webHidden/>
              </w:rPr>
              <w:fldChar w:fldCharType="separate"/>
            </w:r>
            <w:r w:rsidR="003355FA">
              <w:rPr>
                <w:noProof/>
                <w:webHidden/>
              </w:rPr>
              <w:t>9</w:t>
            </w:r>
            <w:r w:rsidR="003355FA">
              <w:rPr>
                <w:noProof/>
                <w:webHidden/>
              </w:rPr>
              <w:fldChar w:fldCharType="end"/>
            </w:r>
          </w:hyperlink>
        </w:p>
        <w:p w14:paraId="3D4EA058" w14:textId="77777777" w:rsidR="003355FA" w:rsidRDefault="00025605">
          <w:pPr>
            <w:pStyle w:val="TDC3"/>
            <w:tabs>
              <w:tab w:val="right" w:leader="dot" w:pos="9394"/>
            </w:tabs>
            <w:rPr>
              <w:rFonts w:eastAsiaTheme="minorEastAsia"/>
              <w:noProof/>
              <w:lang w:eastAsia="es-CO"/>
            </w:rPr>
          </w:pPr>
          <w:hyperlink w:anchor="_Toc413829871" w:history="1">
            <w:r w:rsidR="003355FA" w:rsidRPr="00A96F75">
              <w:rPr>
                <w:rStyle w:val="Hipervnculo"/>
                <w:noProof/>
              </w:rPr>
              <w:t>6.2.2 Alcance</w:t>
            </w:r>
            <w:r w:rsidR="003355FA">
              <w:rPr>
                <w:noProof/>
                <w:webHidden/>
              </w:rPr>
              <w:tab/>
            </w:r>
            <w:r w:rsidR="003355FA">
              <w:rPr>
                <w:noProof/>
                <w:webHidden/>
              </w:rPr>
              <w:fldChar w:fldCharType="begin"/>
            </w:r>
            <w:r w:rsidR="003355FA">
              <w:rPr>
                <w:noProof/>
                <w:webHidden/>
              </w:rPr>
              <w:instrText xml:space="preserve"> PAGEREF _Toc413829871 \h </w:instrText>
            </w:r>
            <w:r w:rsidR="003355FA">
              <w:rPr>
                <w:noProof/>
                <w:webHidden/>
              </w:rPr>
            </w:r>
            <w:r w:rsidR="003355FA">
              <w:rPr>
                <w:noProof/>
                <w:webHidden/>
              </w:rPr>
              <w:fldChar w:fldCharType="separate"/>
            </w:r>
            <w:r w:rsidR="003355FA">
              <w:rPr>
                <w:noProof/>
                <w:webHidden/>
              </w:rPr>
              <w:t>9</w:t>
            </w:r>
            <w:r w:rsidR="003355FA">
              <w:rPr>
                <w:noProof/>
                <w:webHidden/>
              </w:rPr>
              <w:fldChar w:fldCharType="end"/>
            </w:r>
          </w:hyperlink>
        </w:p>
        <w:p w14:paraId="3D4EA059" w14:textId="77777777" w:rsidR="003355FA" w:rsidRDefault="00025605">
          <w:pPr>
            <w:pStyle w:val="TDC3"/>
            <w:tabs>
              <w:tab w:val="right" w:leader="dot" w:pos="9394"/>
            </w:tabs>
            <w:rPr>
              <w:rFonts w:eastAsiaTheme="minorEastAsia"/>
              <w:noProof/>
              <w:lang w:eastAsia="es-CO"/>
            </w:rPr>
          </w:pPr>
          <w:hyperlink w:anchor="_Toc413829872" w:history="1">
            <w:r w:rsidR="003355FA" w:rsidRPr="00A96F75">
              <w:rPr>
                <w:rStyle w:val="Hipervnculo"/>
                <w:noProof/>
              </w:rPr>
              <w:t>6.2.3 Objetivos</w:t>
            </w:r>
            <w:r w:rsidR="003355FA">
              <w:rPr>
                <w:noProof/>
                <w:webHidden/>
              </w:rPr>
              <w:tab/>
            </w:r>
            <w:r w:rsidR="003355FA">
              <w:rPr>
                <w:noProof/>
                <w:webHidden/>
              </w:rPr>
              <w:fldChar w:fldCharType="begin"/>
            </w:r>
            <w:r w:rsidR="003355FA">
              <w:rPr>
                <w:noProof/>
                <w:webHidden/>
              </w:rPr>
              <w:instrText xml:space="preserve"> PAGEREF _Toc413829872 \h </w:instrText>
            </w:r>
            <w:r w:rsidR="003355FA">
              <w:rPr>
                <w:noProof/>
                <w:webHidden/>
              </w:rPr>
            </w:r>
            <w:r w:rsidR="003355FA">
              <w:rPr>
                <w:noProof/>
                <w:webHidden/>
              </w:rPr>
              <w:fldChar w:fldCharType="separate"/>
            </w:r>
            <w:r w:rsidR="003355FA">
              <w:rPr>
                <w:noProof/>
                <w:webHidden/>
              </w:rPr>
              <w:t>10</w:t>
            </w:r>
            <w:r w:rsidR="003355FA">
              <w:rPr>
                <w:noProof/>
                <w:webHidden/>
              </w:rPr>
              <w:fldChar w:fldCharType="end"/>
            </w:r>
          </w:hyperlink>
        </w:p>
        <w:p w14:paraId="3D4EA05A" w14:textId="77777777" w:rsidR="003355FA" w:rsidRDefault="00025605">
          <w:pPr>
            <w:pStyle w:val="TDC2"/>
            <w:tabs>
              <w:tab w:val="right" w:leader="dot" w:pos="9394"/>
            </w:tabs>
            <w:rPr>
              <w:rFonts w:eastAsiaTheme="minorEastAsia"/>
              <w:noProof/>
              <w:lang w:eastAsia="es-CO"/>
            </w:rPr>
          </w:pPr>
          <w:hyperlink w:anchor="_Toc413829873" w:history="1">
            <w:r w:rsidR="003355FA" w:rsidRPr="00A96F75">
              <w:rPr>
                <w:rStyle w:val="Hipervnculo"/>
                <w:noProof/>
              </w:rPr>
              <w:t>6.3 Supuestos y restricciones</w:t>
            </w:r>
            <w:r w:rsidR="003355FA">
              <w:rPr>
                <w:noProof/>
                <w:webHidden/>
              </w:rPr>
              <w:tab/>
            </w:r>
            <w:r w:rsidR="003355FA">
              <w:rPr>
                <w:noProof/>
                <w:webHidden/>
              </w:rPr>
              <w:fldChar w:fldCharType="begin"/>
            </w:r>
            <w:r w:rsidR="003355FA">
              <w:rPr>
                <w:noProof/>
                <w:webHidden/>
              </w:rPr>
              <w:instrText xml:space="preserve"> PAGEREF _Toc413829873 \h </w:instrText>
            </w:r>
            <w:r w:rsidR="003355FA">
              <w:rPr>
                <w:noProof/>
                <w:webHidden/>
              </w:rPr>
            </w:r>
            <w:r w:rsidR="003355FA">
              <w:rPr>
                <w:noProof/>
                <w:webHidden/>
              </w:rPr>
              <w:fldChar w:fldCharType="separate"/>
            </w:r>
            <w:r w:rsidR="003355FA">
              <w:rPr>
                <w:noProof/>
                <w:webHidden/>
              </w:rPr>
              <w:t>10</w:t>
            </w:r>
            <w:r w:rsidR="003355FA">
              <w:rPr>
                <w:noProof/>
                <w:webHidden/>
              </w:rPr>
              <w:fldChar w:fldCharType="end"/>
            </w:r>
          </w:hyperlink>
        </w:p>
        <w:p w14:paraId="3D4EA05B" w14:textId="77777777" w:rsidR="003355FA" w:rsidRDefault="00025605">
          <w:pPr>
            <w:pStyle w:val="TDC3"/>
            <w:tabs>
              <w:tab w:val="right" w:leader="dot" w:pos="9394"/>
            </w:tabs>
            <w:rPr>
              <w:rFonts w:eastAsiaTheme="minorEastAsia"/>
              <w:noProof/>
              <w:lang w:eastAsia="es-CO"/>
            </w:rPr>
          </w:pPr>
          <w:hyperlink w:anchor="_Toc413829874" w:history="1">
            <w:r w:rsidR="003355FA" w:rsidRPr="00A96F75">
              <w:rPr>
                <w:rStyle w:val="Hipervnculo"/>
                <w:noProof/>
              </w:rPr>
              <w:t>6.3.1 Supuestos</w:t>
            </w:r>
            <w:r w:rsidR="003355FA">
              <w:rPr>
                <w:noProof/>
                <w:webHidden/>
              </w:rPr>
              <w:tab/>
            </w:r>
            <w:r w:rsidR="003355FA">
              <w:rPr>
                <w:noProof/>
                <w:webHidden/>
              </w:rPr>
              <w:fldChar w:fldCharType="begin"/>
            </w:r>
            <w:r w:rsidR="003355FA">
              <w:rPr>
                <w:noProof/>
                <w:webHidden/>
              </w:rPr>
              <w:instrText xml:space="preserve"> PAGEREF _Toc413829874 \h </w:instrText>
            </w:r>
            <w:r w:rsidR="003355FA">
              <w:rPr>
                <w:noProof/>
                <w:webHidden/>
              </w:rPr>
            </w:r>
            <w:r w:rsidR="003355FA">
              <w:rPr>
                <w:noProof/>
                <w:webHidden/>
              </w:rPr>
              <w:fldChar w:fldCharType="separate"/>
            </w:r>
            <w:r w:rsidR="003355FA">
              <w:rPr>
                <w:noProof/>
                <w:webHidden/>
              </w:rPr>
              <w:t>10</w:t>
            </w:r>
            <w:r w:rsidR="003355FA">
              <w:rPr>
                <w:noProof/>
                <w:webHidden/>
              </w:rPr>
              <w:fldChar w:fldCharType="end"/>
            </w:r>
          </w:hyperlink>
        </w:p>
        <w:p w14:paraId="3D4EA05C" w14:textId="77777777" w:rsidR="003355FA" w:rsidRDefault="00025605">
          <w:pPr>
            <w:pStyle w:val="TDC3"/>
            <w:tabs>
              <w:tab w:val="right" w:leader="dot" w:pos="9394"/>
            </w:tabs>
            <w:rPr>
              <w:rFonts w:eastAsiaTheme="minorEastAsia"/>
              <w:noProof/>
              <w:lang w:eastAsia="es-CO"/>
            </w:rPr>
          </w:pPr>
          <w:hyperlink w:anchor="_Toc413829875" w:history="1">
            <w:r w:rsidR="003355FA" w:rsidRPr="00A96F75">
              <w:rPr>
                <w:rStyle w:val="Hipervnculo"/>
                <w:noProof/>
              </w:rPr>
              <w:t>6.3.2 Restricciones</w:t>
            </w:r>
            <w:r w:rsidR="003355FA">
              <w:rPr>
                <w:noProof/>
                <w:webHidden/>
              </w:rPr>
              <w:tab/>
            </w:r>
            <w:r w:rsidR="003355FA">
              <w:rPr>
                <w:noProof/>
                <w:webHidden/>
              </w:rPr>
              <w:fldChar w:fldCharType="begin"/>
            </w:r>
            <w:r w:rsidR="003355FA">
              <w:rPr>
                <w:noProof/>
                <w:webHidden/>
              </w:rPr>
              <w:instrText xml:space="preserve"> PAGEREF _Toc413829875 \h </w:instrText>
            </w:r>
            <w:r w:rsidR="003355FA">
              <w:rPr>
                <w:noProof/>
                <w:webHidden/>
              </w:rPr>
            </w:r>
            <w:r w:rsidR="003355FA">
              <w:rPr>
                <w:noProof/>
                <w:webHidden/>
              </w:rPr>
              <w:fldChar w:fldCharType="separate"/>
            </w:r>
            <w:r w:rsidR="003355FA">
              <w:rPr>
                <w:noProof/>
                <w:webHidden/>
              </w:rPr>
              <w:t>10</w:t>
            </w:r>
            <w:r w:rsidR="003355FA">
              <w:rPr>
                <w:noProof/>
                <w:webHidden/>
              </w:rPr>
              <w:fldChar w:fldCharType="end"/>
            </w:r>
          </w:hyperlink>
        </w:p>
        <w:p w14:paraId="3D4EA05D" w14:textId="77777777" w:rsidR="003355FA" w:rsidRDefault="00025605">
          <w:pPr>
            <w:pStyle w:val="TDC2"/>
            <w:tabs>
              <w:tab w:val="right" w:leader="dot" w:pos="9394"/>
            </w:tabs>
            <w:rPr>
              <w:rFonts w:eastAsiaTheme="minorEastAsia"/>
              <w:noProof/>
              <w:lang w:eastAsia="es-CO"/>
            </w:rPr>
          </w:pPr>
          <w:hyperlink w:anchor="_Toc413829876" w:history="1">
            <w:r w:rsidR="003355FA" w:rsidRPr="00A96F75">
              <w:rPr>
                <w:rStyle w:val="Hipervnculo"/>
                <w:noProof/>
              </w:rPr>
              <w:t>6.4 Entregables</w:t>
            </w:r>
            <w:r w:rsidR="003355FA">
              <w:rPr>
                <w:noProof/>
                <w:webHidden/>
              </w:rPr>
              <w:tab/>
            </w:r>
            <w:r w:rsidR="003355FA">
              <w:rPr>
                <w:noProof/>
                <w:webHidden/>
              </w:rPr>
              <w:fldChar w:fldCharType="begin"/>
            </w:r>
            <w:r w:rsidR="003355FA">
              <w:rPr>
                <w:noProof/>
                <w:webHidden/>
              </w:rPr>
              <w:instrText xml:space="preserve"> PAGEREF _Toc413829876 \h </w:instrText>
            </w:r>
            <w:r w:rsidR="003355FA">
              <w:rPr>
                <w:noProof/>
                <w:webHidden/>
              </w:rPr>
            </w:r>
            <w:r w:rsidR="003355FA">
              <w:rPr>
                <w:noProof/>
                <w:webHidden/>
              </w:rPr>
              <w:fldChar w:fldCharType="separate"/>
            </w:r>
            <w:r w:rsidR="003355FA">
              <w:rPr>
                <w:noProof/>
                <w:webHidden/>
              </w:rPr>
              <w:t>11</w:t>
            </w:r>
            <w:r w:rsidR="003355FA">
              <w:rPr>
                <w:noProof/>
                <w:webHidden/>
              </w:rPr>
              <w:fldChar w:fldCharType="end"/>
            </w:r>
          </w:hyperlink>
        </w:p>
        <w:p w14:paraId="3D4EA05E" w14:textId="77777777" w:rsidR="003355FA" w:rsidRDefault="00025605">
          <w:pPr>
            <w:pStyle w:val="TDC2"/>
            <w:tabs>
              <w:tab w:val="right" w:leader="dot" w:pos="9394"/>
            </w:tabs>
            <w:rPr>
              <w:rFonts w:eastAsiaTheme="minorEastAsia"/>
              <w:noProof/>
              <w:lang w:eastAsia="es-CO"/>
            </w:rPr>
          </w:pPr>
          <w:hyperlink w:anchor="_Toc413829877" w:history="1">
            <w:r w:rsidR="003355FA" w:rsidRPr="00A96F75">
              <w:rPr>
                <w:rStyle w:val="Hipervnculo"/>
                <w:noProof/>
              </w:rPr>
              <w:t>6.5 Resumen Calendarización y Presupuesto</w:t>
            </w:r>
            <w:r w:rsidR="003355FA">
              <w:rPr>
                <w:noProof/>
                <w:webHidden/>
              </w:rPr>
              <w:tab/>
            </w:r>
            <w:r w:rsidR="003355FA">
              <w:rPr>
                <w:noProof/>
                <w:webHidden/>
              </w:rPr>
              <w:fldChar w:fldCharType="begin"/>
            </w:r>
            <w:r w:rsidR="003355FA">
              <w:rPr>
                <w:noProof/>
                <w:webHidden/>
              </w:rPr>
              <w:instrText xml:space="preserve"> PAGEREF _Toc413829877 \h </w:instrText>
            </w:r>
            <w:r w:rsidR="003355FA">
              <w:rPr>
                <w:noProof/>
                <w:webHidden/>
              </w:rPr>
            </w:r>
            <w:r w:rsidR="003355FA">
              <w:rPr>
                <w:noProof/>
                <w:webHidden/>
              </w:rPr>
              <w:fldChar w:fldCharType="separate"/>
            </w:r>
            <w:r w:rsidR="003355FA">
              <w:rPr>
                <w:noProof/>
                <w:webHidden/>
              </w:rPr>
              <w:t>14</w:t>
            </w:r>
            <w:r w:rsidR="003355FA">
              <w:rPr>
                <w:noProof/>
                <w:webHidden/>
              </w:rPr>
              <w:fldChar w:fldCharType="end"/>
            </w:r>
          </w:hyperlink>
        </w:p>
        <w:p w14:paraId="3D4EA05F" w14:textId="77777777" w:rsidR="003355FA" w:rsidRDefault="00025605">
          <w:pPr>
            <w:pStyle w:val="TDC3"/>
            <w:tabs>
              <w:tab w:val="right" w:leader="dot" w:pos="9394"/>
            </w:tabs>
            <w:rPr>
              <w:rFonts w:eastAsiaTheme="minorEastAsia"/>
              <w:noProof/>
              <w:lang w:eastAsia="es-CO"/>
            </w:rPr>
          </w:pPr>
          <w:hyperlink w:anchor="_Toc413829878" w:history="1">
            <w:r w:rsidR="003355FA" w:rsidRPr="00A96F75">
              <w:rPr>
                <w:rStyle w:val="Hipervnculo"/>
                <w:noProof/>
              </w:rPr>
              <w:t>6.5.1 Objetivos</w:t>
            </w:r>
            <w:r w:rsidR="003355FA">
              <w:rPr>
                <w:noProof/>
                <w:webHidden/>
              </w:rPr>
              <w:tab/>
            </w:r>
            <w:r w:rsidR="003355FA">
              <w:rPr>
                <w:noProof/>
                <w:webHidden/>
              </w:rPr>
              <w:fldChar w:fldCharType="begin"/>
            </w:r>
            <w:r w:rsidR="003355FA">
              <w:rPr>
                <w:noProof/>
                <w:webHidden/>
              </w:rPr>
              <w:instrText xml:space="preserve"> PAGEREF _Toc413829878 \h </w:instrText>
            </w:r>
            <w:r w:rsidR="003355FA">
              <w:rPr>
                <w:noProof/>
                <w:webHidden/>
              </w:rPr>
            </w:r>
            <w:r w:rsidR="003355FA">
              <w:rPr>
                <w:noProof/>
                <w:webHidden/>
              </w:rPr>
              <w:fldChar w:fldCharType="separate"/>
            </w:r>
            <w:r w:rsidR="003355FA">
              <w:rPr>
                <w:noProof/>
                <w:webHidden/>
              </w:rPr>
              <w:t>14</w:t>
            </w:r>
            <w:r w:rsidR="003355FA">
              <w:rPr>
                <w:noProof/>
                <w:webHidden/>
              </w:rPr>
              <w:fldChar w:fldCharType="end"/>
            </w:r>
          </w:hyperlink>
        </w:p>
        <w:p w14:paraId="3D4EA060" w14:textId="77777777" w:rsidR="003355FA" w:rsidRDefault="00025605">
          <w:pPr>
            <w:pStyle w:val="TDC3"/>
            <w:tabs>
              <w:tab w:val="right" w:leader="dot" w:pos="9394"/>
            </w:tabs>
            <w:rPr>
              <w:rFonts w:eastAsiaTheme="minorEastAsia"/>
              <w:noProof/>
              <w:lang w:eastAsia="es-CO"/>
            </w:rPr>
          </w:pPr>
          <w:hyperlink w:anchor="_Toc413829879" w:history="1">
            <w:r w:rsidR="003355FA" w:rsidRPr="00A96F75">
              <w:rPr>
                <w:rStyle w:val="Hipervnculo"/>
                <w:noProof/>
              </w:rPr>
              <w:t>6.5.2 Responsables</w:t>
            </w:r>
            <w:r w:rsidR="003355FA">
              <w:rPr>
                <w:noProof/>
                <w:webHidden/>
              </w:rPr>
              <w:tab/>
            </w:r>
            <w:r w:rsidR="003355FA">
              <w:rPr>
                <w:noProof/>
                <w:webHidden/>
              </w:rPr>
              <w:fldChar w:fldCharType="begin"/>
            </w:r>
            <w:r w:rsidR="003355FA">
              <w:rPr>
                <w:noProof/>
                <w:webHidden/>
              </w:rPr>
              <w:instrText xml:space="preserve"> PAGEREF _Toc413829879 \h </w:instrText>
            </w:r>
            <w:r w:rsidR="003355FA">
              <w:rPr>
                <w:noProof/>
                <w:webHidden/>
              </w:rPr>
            </w:r>
            <w:r w:rsidR="003355FA">
              <w:rPr>
                <w:noProof/>
                <w:webHidden/>
              </w:rPr>
              <w:fldChar w:fldCharType="separate"/>
            </w:r>
            <w:r w:rsidR="003355FA">
              <w:rPr>
                <w:noProof/>
                <w:webHidden/>
              </w:rPr>
              <w:t>14</w:t>
            </w:r>
            <w:r w:rsidR="003355FA">
              <w:rPr>
                <w:noProof/>
                <w:webHidden/>
              </w:rPr>
              <w:fldChar w:fldCharType="end"/>
            </w:r>
          </w:hyperlink>
        </w:p>
        <w:p w14:paraId="3D4EA061" w14:textId="77777777" w:rsidR="003355FA" w:rsidRDefault="00025605">
          <w:pPr>
            <w:pStyle w:val="TDC3"/>
            <w:tabs>
              <w:tab w:val="right" w:leader="dot" w:pos="9394"/>
            </w:tabs>
            <w:rPr>
              <w:rFonts w:eastAsiaTheme="minorEastAsia"/>
              <w:noProof/>
              <w:lang w:eastAsia="es-CO"/>
            </w:rPr>
          </w:pPr>
          <w:hyperlink w:anchor="_Toc413829880" w:history="1">
            <w:r w:rsidR="003355FA" w:rsidRPr="00A96F75">
              <w:rPr>
                <w:rStyle w:val="Hipervnculo"/>
                <w:noProof/>
              </w:rPr>
              <w:t>6.5.3 Recursos Requeridos:</w:t>
            </w:r>
            <w:r w:rsidR="003355FA">
              <w:rPr>
                <w:noProof/>
                <w:webHidden/>
              </w:rPr>
              <w:tab/>
            </w:r>
            <w:r w:rsidR="003355FA">
              <w:rPr>
                <w:noProof/>
                <w:webHidden/>
              </w:rPr>
              <w:fldChar w:fldCharType="begin"/>
            </w:r>
            <w:r w:rsidR="003355FA">
              <w:rPr>
                <w:noProof/>
                <w:webHidden/>
              </w:rPr>
              <w:instrText xml:space="preserve"> PAGEREF _Toc413829880 \h </w:instrText>
            </w:r>
            <w:r w:rsidR="003355FA">
              <w:rPr>
                <w:noProof/>
                <w:webHidden/>
              </w:rPr>
            </w:r>
            <w:r w:rsidR="003355FA">
              <w:rPr>
                <w:noProof/>
                <w:webHidden/>
              </w:rPr>
              <w:fldChar w:fldCharType="separate"/>
            </w:r>
            <w:r w:rsidR="003355FA">
              <w:rPr>
                <w:noProof/>
                <w:webHidden/>
              </w:rPr>
              <w:t>14</w:t>
            </w:r>
            <w:r w:rsidR="003355FA">
              <w:rPr>
                <w:noProof/>
                <w:webHidden/>
              </w:rPr>
              <w:fldChar w:fldCharType="end"/>
            </w:r>
          </w:hyperlink>
        </w:p>
        <w:p w14:paraId="3D4EA062" w14:textId="77777777" w:rsidR="003355FA" w:rsidRDefault="00025605">
          <w:pPr>
            <w:pStyle w:val="TDC3"/>
            <w:tabs>
              <w:tab w:val="right" w:leader="dot" w:pos="9394"/>
            </w:tabs>
            <w:rPr>
              <w:rFonts w:eastAsiaTheme="minorEastAsia"/>
              <w:noProof/>
              <w:lang w:eastAsia="es-CO"/>
            </w:rPr>
          </w:pPr>
          <w:hyperlink w:anchor="_Toc413829881" w:history="1">
            <w:r w:rsidR="003355FA" w:rsidRPr="00A96F75">
              <w:rPr>
                <w:rStyle w:val="Hipervnculo"/>
                <w:noProof/>
              </w:rPr>
              <w:t>6.5.4 Resumen</w:t>
            </w:r>
            <w:r w:rsidR="003355FA">
              <w:rPr>
                <w:noProof/>
                <w:webHidden/>
              </w:rPr>
              <w:tab/>
            </w:r>
            <w:r w:rsidR="003355FA">
              <w:rPr>
                <w:noProof/>
                <w:webHidden/>
              </w:rPr>
              <w:fldChar w:fldCharType="begin"/>
            </w:r>
            <w:r w:rsidR="003355FA">
              <w:rPr>
                <w:noProof/>
                <w:webHidden/>
              </w:rPr>
              <w:instrText xml:space="preserve"> PAGEREF _Toc413829881 \h </w:instrText>
            </w:r>
            <w:r w:rsidR="003355FA">
              <w:rPr>
                <w:noProof/>
                <w:webHidden/>
              </w:rPr>
            </w:r>
            <w:r w:rsidR="003355FA">
              <w:rPr>
                <w:noProof/>
                <w:webHidden/>
              </w:rPr>
              <w:fldChar w:fldCharType="separate"/>
            </w:r>
            <w:r w:rsidR="003355FA">
              <w:rPr>
                <w:noProof/>
                <w:webHidden/>
              </w:rPr>
              <w:t>14</w:t>
            </w:r>
            <w:r w:rsidR="003355FA">
              <w:rPr>
                <w:noProof/>
                <w:webHidden/>
              </w:rPr>
              <w:fldChar w:fldCharType="end"/>
            </w:r>
          </w:hyperlink>
        </w:p>
        <w:p w14:paraId="3D4EA063" w14:textId="77777777" w:rsidR="003355FA" w:rsidRDefault="00025605">
          <w:pPr>
            <w:pStyle w:val="TDC2"/>
            <w:tabs>
              <w:tab w:val="right" w:leader="dot" w:pos="9394"/>
            </w:tabs>
            <w:rPr>
              <w:rFonts w:eastAsiaTheme="minorEastAsia"/>
              <w:noProof/>
              <w:lang w:eastAsia="es-CO"/>
            </w:rPr>
          </w:pPr>
          <w:hyperlink w:anchor="_Toc413829882" w:history="1">
            <w:r w:rsidR="003355FA" w:rsidRPr="00A96F75">
              <w:rPr>
                <w:rStyle w:val="Hipervnculo"/>
                <w:noProof/>
              </w:rPr>
              <w:t>6.6 Evolución del plan</w:t>
            </w:r>
            <w:r w:rsidR="003355FA">
              <w:rPr>
                <w:noProof/>
                <w:webHidden/>
              </w:rPr>
              <w:tab/>
            </w:r>
            <w:r w:rsidR="003355FA">
              <w:rPr>
                <w:noProof/>
                <w:webHidden/>
              </w:rPr>
              <w:fldChar w:fldCharType="begin"/>
            </w:r>
            <w:r w:rsidR="003355FA">
              <w:rPr>
                <w:noProof/>
                <w:webHidden/>
              </w:rPr>
              <w:instrText xml:space="preserve"> PAGEREF _Toc413829882 \h </w:instrText>
            </w:r>
            <w:r w:rsidR="003355FA">
              <w:rPr>
                <w:noProof/>
                <w:webHidden/>
              </w:rPr>
            </w:r>
            <w:r w:rsidR="003355FA">
              <w:rPr>
                <w:noProof/>
                <w:webHidden/>
              </w:rPr>
              <w:fldChar w:fldCharType="separate"/>
            </w:r>
            <w:r w:rsidR="003355FA">
              <w:rPr>
                <w:noProof/>
                <w:webHidden/>
              </w:rPr>
              <w:t>16</w:t>
            </w:r>
            <w:r w:rsidR="003355FA">
              <w:rPr>
                <w:noProof/>
                <w:webHidden/>
              </w:rPr>
              <w:fldChar w:fldCharType="end"/>
            </w:r>
          </w:hyperlink>
        </w:p>
        <w:p w14:paraId="3D4EA064" w14:textId="77777777" w:rsidR="003355FA" w:rsidRDefault="00025605">
          <w:pPr>
            <w:pStyle w:val="TDC3"/>
            <w:tabs>
              <w:tab w:val="right" w:leader="dot" w:pos="9394"/>
            </w:tabs>
            <w:rPr>
              <w:rFonts w:eastAsiaTheme="minorEastAsia"/>
              <w:noProof/>
              <w:lang w:eastAsia="es-CO"/>
            </w:rPr>
          </w:pPr>
          <w:hyperlink w:anchor="_Toc413829883" w:history="1">
            <w:r w:rsidR="003355FA" w:rsidRPr="00A96F75">
              <w:rPr>
                <w:rStyle w:val="Hipervnculo"/>
                <w:noProof/>
              </w:rPr>
              <w:t>6.5.1 Objetivos</w:t>
            </w:r>
            <w:r w:rsidR="003355FA">
              <w:rPr>
                <w:noProof/>
                <w:webHidden/>
              </w:rPr>
              <w:tab/>
            </w:r>
            <w:r w:rsidR="003355FA">
              <w:rPr>
                <w:noProof/>
                <w:webHidden/>
              </w:rPr>
              <w:fldChar w:fldCharType="begin"/>
            </w:r>
            <w:r w:rsidR="003355FA">
              <w:rPr>
                <w:noProof/>
                <w:webHidden/>
              </w:rPr>
              <w:instrText xml:space="preserve"> PAGEREF _Toc413829883 \h </w:instrText>
            </w:r>
            <w:r w:rsidR="003355FA">
              <w:rPr>
                <w:noProof/>
                <w:webHidden/>
              </w:rPr>
            </w:r>
            <w:r w:rsidR="003355FA">
              <w:rPr>
                <w:noProof/>
                <w:webHidden/>
              </w:rPr>
              <w:fldChar w:fldCharType="separate"/>
            </w:r>
            <w:r w:rsidR="003355FA">
              <w:rPr>
                <w:noProof/>
                <w:webHidden/>
              </w:rPr>
              <w:t>16</w:t>
            </w:r>
            <w:r w:rsidR="003355FA">
              <w:rPr>
                <w:noProof/>
                <w:webHidden/>
              </w:rPr>
              <w:fldChar w:fldCharType="end"/>
            </w:r>
          </w:hyperlink>
        </w:p>
        <w:p w14:paraId="3D4EA065" w14:textId="77777777" w:rsidR="003355FA" w:rsidRDefault="00025605">
          <w:pPr>
            <w:pStyle w:val="TDC3"/>
            <w:tabs>
              <w:tab w:val="right" w:leader="dot" w:pos="9394"/>
            </w:tabs>
            <w:rPr>
              <w:rFonts w:eastAsiaTheme="minorEastAsia"/>
              <w:noProof/>
              <w:lang w:eastAsia="es-CO"/>
            </w:rPr>
          </w:pPr>
          <w:hyperlink w:anchor="_Toc413829884" w:history="1">
            <w:r w:rsidR="003355FA" w:rsidRPr="00A96F75">
              <w:rPr>
                <w:rStyle w:val="Hipervnculo"/>
                <w:noProof/>
              </w:rPr>
              <w:t>6.5.2 Responsables</w:t>
            </w:r>
            <w:r w:rsidR="003355FA">
              <w:rPr>
                <w:noProof/>
                <w:webHidden/>
              </w:rPr>
              <w:tab/>
            </w:r>
            <w:r w:rsidR="003355FA">
              <w:rPr>
                <w:noProof/>
                <w:webHidden/>
              </w:rPr>
              <w:fldChar w:fldCharType="begin"/>
            </w:r>
            <w:r w:rsidR="003355FA">
              <w:rPr>
                <w:noProof/>
                <w:webHidden/>
              </w:rPr>
              <w:instrText xml:space="preserve"> PAGEREF _Toc413829884 \h </w:instrText>
            </w:r>
            <w:r w:rsidR="003355FA">
              <w:rPr>
                <w:noProof/>
                <w:webHidden/>
              </w:rPr>
            </w:r>
            <w:r w:rsidR="003355FA">
              <w:rPr>
                <w:noProof/>
                <w:webHidden/>
              </w:rPr>
              <w:fldChar w:fldCharType="separate"/>
            </w:r>
            <w:r w:rsidR="003355FA">
              <w:rPr>
                <w:noProof/>
                <w:webHidden/>
              </w:rPr>
              <w:t>16</w:t>
            </w:r>
            <w:r w:rsidR="003355FA">
              <w:rPr>
                <w:noProof/>
                <w:webHidden/>
              </w:rPr>
              <w:fldChar w:fldCharType="end"/>
            </w:r>
          </w:hyperlink>
        </w:p>
        <w:p w14:paraId="3D4EA066" w14:textId="77777777" w:rsidR="003355FA" w:rsidRDefault="00025605">
          <w:pPr>
            <w:pStyle w:val="TDC3"/>
            <w:tabs>
              <w:tab w:val="right" w:leader="dot" w:pos="9394"/>
            </w:tabs>
            <w:rPr>
              <w:rFonts w:eastAsiaTheme="minorEastAsia"/>
              <w:noProof/>
              <w:lang w:eastAsia="es-CO"/>
            </w:rPr>
          </w:pPr>
          <w:hyperlink w:anchor="_Toc413829885" w:history="1">
            <w:r w:rsidR="003355FA" w:rsidRPr="00A96F75">
              <w:rPr>
                <w:rStyle w:val="Hipervnculo"/>
                <w:noProof/>
              </w:rPr>
              <w:t>6.5.3 Recursos Requeridos:</w:t>
            </w:r>
            <w:r w:rsidR="003355FA">
              <w:rPr>
                <w:noProof/>
                <w:webHidden/>
              </w:rPr>
              <w:tab/>
            </w:r>
            <w:r w:rsidR="003355FA">
              <w:rPr>
                <w:noProof/>
                <w:webHidden/>
              </w:rPr>
              <w:fldChar w:fldCharType="begin"/>
            </w:r>
            <w:r w:rsidR="003355FA">
              <w:rPr>
                <w:noProof/>
                <w:webHidden/>
              </w:rPr>
              <w:instrText xml:space="preserve"> PAGEREF _Toc413829885 \h </w:instrText>
            </w:r>
            <w:r w:rsidR="003355FA">
              <w:rPr>
                <w:noProof/>
                <w:webHidden/>
              </w:rPr>
            </w:r>
            <w:r w:rsidR="003355FA">
              <w:rPr>
                <w:noProof/>
                <w:webHidden/>
              </w:rPr>
              <w:fldChar w:fldCharType="separate"/>
            </w:r>
            <w:r w:rsidR="003355FA">
              <w:rPr>
                <w:noProof/>
                <w:webHidden/>
              </w:rPr>
              <w:t>16</w:t>
            </w:r>
            <w:r w:rsidR="003355FA">
              <w:rPr>
                <w:noProof/>
                <w:webHidden/>
              </w:rPr>
              <w:fldChar w:fldCharType="end"/>
            </w:r>
          </w:hyperlink>
        </w:p>
        <w:p w14:paraId="3D4EA067" w14:textId="77777777" w:rsidR="003355FA" w:rsidRDefault="00025605">
          <w:pPr>
            <w:pStyle w:val="TDC3"/>
            <w:tabs>
              <w:tab w:val="right" w:leader="dot" w:pos="9394"/>
            </w:tabs>
            <w:rPr>
              <w:rFonts w:eastAsiaTheme="minorEastAsia"/>
              <w:noProof/>
              <w:lang w:eastAsia="es-CO"/>
            </w:rPr>
          </w:pPr>
          <w:hyperlink w:anchor="_Toc413829886" w:history="1">
            <w:r w:rsidR="003355FA" w:rsidRPr="00A96F75">
              <w:rPr>
                <w:rStyle w:val="Hipervnculo"/>
                <w:noProof/>
              </w:rPr>
              <w:t>6.5.4 Puesto en Marcha</w:t>
            </w:r>
            <w:r w:rsidR="003355FA">
              <w:rPr>
                <w:noProof/>
                <w:webHidden/>
              </w:rPr>
              <w:tab/>
            </w:r>
            <w:r w:rsidR="003355FA">
              <w:rPr>
                <w:noProof/>
                <w:webHidden/>
              </w:rPr>
              <w:fldChar w:fldCharType="begin"/>
            </w:r>
            <w:r w:rsidR="003355FA">
              <w:rPr>
                <w:noProof/>
                <w:webHidden/>
              </w:rPr>
              <w:instrText xml:space="preserve"> PAGEREF _Toc413829886 \h </w:instrText>
            </w:r>
            <w:r w:rsidR="003355FA">
              <w:rPr>
                <w:noProof/>
                <w:webHidden/>
              </w:rPr>
            </w:r>
            <w:r w:rsidR="003355FA">
              <w:rPr>
                <w:noProof/>
                <w:webHidden/>
              </w:rPr>
              <w:fldChar w:fldCharType="separate"/>
            </w:r>
            <w:r w:rsidR="003355FA">
              <w:rPr>
                <w:noProof/>
                <w:webHidden/>
              </w:rPr>
              <w:t>16</w:t>
            </w:r>
            <w:r w:rsidR="003355FA">
              <w:rPr>
                <w:noProof/>
                <w:webHidden/>
              </w:rPr>
              <w:fldChar w:fldCharType="end"/>
            </w:r>
          </w:hyperlink>
        </w:p>
        <w:p w14:paraId="3D4EA068" w14:textId="77777777" w:rsidR="003355FA" w:rsidRDefault="00025605">
          <w:pPr>
            <w:pStyle w:val="TDC1"/>
            <w:tabs>
              <w:tab w:val="right" w:leader="dot" w:pos="9394"/>
            </w:tabs>
            <w:rPr>
              <w:rFonts w:eastAsiaTheme="minorEastAsia"/>
              <w:noProof/>
              <w:lang w:eastAsia="es-CO"/>
            </w:rPr>
          </w:pPr>
          <w:hyperlink w:anchor="_Toc413829887" w:history="1">
            <w:r w:rsidR="003355FA" w:rsidRPr="00A96F75">
              <w:rPr>
                <w:rStyle w:val="Hipervnculo"/>
                <w:noProof/>
              </w:rPr>
              <w:t>8. Contexto del Proyecto</w:t>
            </w:r>
            <w:r w:rsidR="003355FA">
              <w:rPr>
                <w:noProof/>
                <w:webHidden/>
              </w:rPr>
              <w:tab/>
            </w:r>
            <w:r w:rsidR="003355FA">
              <w:rPr>
                <w:noProof/>
                <w:webHidden/>
              </w:rPr>
              <w:fldChar w:fldCharType="begin"/>
            </w:r>
            <w:r w:rsidR="003355FA">
              <w:rPr>
                <w:noProof/>
                <w:webHidden/>
              </w:rPr>
              <w:instrText xml:space="preserve"> PAGEREF _Toc413829887 \h </w:instrText>
            </w:r>
            <w:r w:rsidR="003355FA">
              <w:rPr>
                <w:noProof/>
                <w:webHidden/>
              </w:rPr>
            </w:r>
            <w:r w:rsidR="003355FA">
              <w:rPr>
                <w:noProof/>
                <w:webHidden/>
              </w:rPr>
              <w:fldChar w:fldCharType="separate"/>
            </w:r>
            <w:r w:rsidR="003355FA">
              <w:rPr>
                <w:noProof/>
                <w:webHidden/>
              </w:rPr>
              <w:t>17</w:t>
            </w:r>
            <w:r w:rsidR="003355FA">
              <w:rPr>
                <w:noProof/>
                <w:webHidden/>
              </w:rPr>
              <w:fldChar w:fldCharType="end"/>
            </w:r>
          </w:hyperlink>
        </w:p>
        <w:p w14:paraId="3D4EA069" w14:textId="77777777" w:rsidR="003355FA" w:rsidRDefault="00025605">
          <w:pPr>
            <w:pStyle w:val="TDC2"/>
            <w:tabs>
              <w:tab w:val="right" w:leader="dot" w:pos="9394"/>
            </w:tabs>
            <w:rPr>
              <w:rFonts w:eastAsiaTheme="minorEastAsia"/>
              <w:noProof/>
              <w:lang w:eastAsia="es-CO"/>
            </w:rPr>
          </w:pPr>
          <w:hyperlink w:anchor="_Toc413829888" w:history="1">
            <w:r w:rsidR="003355FA" w:rsidRPr="00A96F75">
              <w:rPr>
                <w:rStyle w:val="Hipervnculo"/>
                <w:noProof/>
              </w:rPr>
              <w:t>8.1 Ciclo de Vida</w:t>
            </w:r>
            <w:r w:rsidR="003355FA">
              <w:rPr>
                <w:noProof/>
                <w:webHidden/>
              </w:rPr>
              <w:tab/>
            </w:r>
            <w:r w:rsidR="003355FA">
              <w:rPr>
                <w:noProof/>
                <w:webHidden/>
              </w:rPr>
              <w:fldChar w:fldCharType="begin"/>
            </w:r>
            <w:r w:rsidR="003355FA">
              <w:rPr>
                <w:noProof/>
                <w:webHidden/>
              </w:rPr>
              <w:instrText xml:space="preserve"> PAGEREF _Toc413829888 \h </w:instrText>
            </w:r>
            <w:r w:rsidR="003355FA">
              <w:rPr>
                <w:noProof/>
                <w:webHidden/>
              </w:rPr>
            </w:r>
            <w:r w:rsidR="003355FA">
              <w:rPr>
                <w:noProof/>
                <w:webHidden/>
              </w:rPr>
              <w:fldChar w:fldCharType="separate"/>
            </w:r>
            <w:r w:rsidR="003355FA">
              <w:rPr>
                <w:noProof/>
                <w:webHidden/>
              </w:rPr>
              <w:t>17</w:t>
            </w:r>
            <w:r w:rsidR="003355FA">
              <w:rPr>
                <w:noProof/>
                <w:webHidden/>
              </w:rPr>
              <w:fldChar w:fldCharType="end"/>
            </w:r>
          </w:hyperlink>
        </w:p>
        <w:p w14:paraId="3D4EA06A" w14:textId="77777777" w:rsidR="003355FA" w:rsidRDefault="00025605">
          <w:pPr>
            <w:pStyle w:val="TDC3"/>
            <w:tabs>
              <w:tab w:val="right" w:leader="dot" w:pos="9394"/>
            </w:tabs>
            <w:rPr>
              <w:rFonts w:eastAsiaTheme="minorEastAsia"/>
              <w:noProof/>
              <w:lang w:eastAsia="es-CO"/>
            </w:rPr>
          </w:pPr>
          <w:hyperlink w:anchor="_Toc413829889" w:history="1">
            <w:r w:rsidR="003355FA" w:rsidRPr="00A96F75">
              <w:rPr>
                <w:rStyle w:val="Hipervnculo"/>
                <w:noProof/>
              </w:rPr>
              <w:t>RUP</w:t>
            </w:r>
            <w:r w:rsidR="003355FA">
              <w:rPr>
                <w:noProof/>
                <w:webHidden/>
              </w:rPr>
              <w:tab/>
            </w:r>
            <w:r w:rsidR="003355FA">
              <w:rPr>
                <w:noProof/>
                <w:webHidden/>
              </w:rPr>
              <w:fldChar w:fldCharType="begin"/>
            </w:r>
            <w:r w:rsidR="003355FA">
              <w:rPr>
                <w:noProof/>
                <w:webHidden/>
              </w:rPr>
              <w:instrText xml:space="preserve"> PAGEREF _Toc413829889 \h </w:instrText>
            </w:r>
            <w:r w:rsidR="003355FA">
              <w:rPr>
                <w:noProof/>
                <w:webHidden/>
              </w:rPr>
            </w:r>
            <w:r w:rsidR="003355FA">
              <w:rPr>
                <w:noProof/>
                <w:webHidden/>
              </w:rPr>
              <w:fldChar w:fldCharType="separate"/>
            </w:r>
            <w:r w:rsidR="003355FA">
              <w:rPr>
                <w:noProof/>
                <w:webHidden/>
              </w:rPr>
              <w:t>17</w:t>
            </w:r>
            <w:r w:rsidR="003355FA">
              <w:rPr>
                <w:noProof/>
                <w:webHidden/>
              </w:rPr>
              <w:fldChar w:fldCharType="end"/>
            </w:r>
          </w:hyperlink>
        </w:p>
        <w:p w14:paraId="3D4EA06B" w14:textId="77777777" w:rsidR="003355FA" w:rsidRDefault="00025605">
          <w:pPr>
            <w:pStyle w:val="TDC3"/>
            <w:tabs>
              <w:tab w:val="right" w:leader="dot" w:pos="9394"/>
            </w:tabs>
            <w:rPr>
              <w:rFonts w:eastAsiaTheme="minorEastAsia"/>
              <w:noProof/>
              <w:lang w:eastAsia="es-CO"/>
            </w:rPr>
          </w:pPr>
          <w:hyperlink w:anchor="_Toc413829890" w:history="1">
            <w:r w:rsidR="003355FA" w:rsidRPr="00A96F75">
              <w:rPr>
                <w:rStyle w:val="Hipervnculo"/>
                <w:noProof/>
              </w:rPr>
              <w:t>SCRUM</w:t>
            </w:r>
            <w:r w:rsidR="003355FA">
              <w:rPr>
                <w:noProof/>
                <w:webHidden/>
              </w:rPr>
              <w:tab/>
            </w:r>
            <w:r w:rsidR="003355FA">
              <w:rPr>
                <w:noProof/>
                <w:webHidden/>
              </w:rPr>
              <w:fldChar w:fldCharType="begin"/>
            </w:r>
            <w:r w:rsidR="003355FA">
              <w:rPr>
                <w:noProof/>
                <w:webHidden/>
              </w:rPr>
              <w:instrText xml:space="preserve"> PAGEREF _Toc413829890 \h </w:instrText>
            </w:r>
            <w:r w:rsidR="003355FA">
              <w:rPr>
                <w:noProof/>
                <w:webHidden/>
              </w:rPr>
            </w:r>
            <w:r w:rsidR="003355FA">
              <w:rPr>
                <w:noProof/>
                <w:webHidden/>
              </w:rPr>
              <w:fldChar w:fldCharType="separate"/>
            </w:r>
            <w:r w:rsidR="003355FA">
              <w:rPr>
                <w:noProof/>
                <w:webHidden/>
              </w:rPr>
              <w:t>19</w:t>
            </w:r>
            <w:r w:rsidR="003355FA">
              <w:rPr>
                <w:noProof/>
                <w:webHidden/>
              </w:rPr>
              <w:fldChar w:fldCharType="end"/>
            </w:r>
          </w:hyperlink>
        </w:p>
        <w:p w14:paraId="3D4EA06C" w14:textId="77777777" w:rsidR="003355FA" w:rsidRDefault="00025605">
          <w:pPr>
            <w:pStyle w:val="TDC3"/>
            <w:tabs>
              <w:tab w:val="right" w:leader="dot" w:pos="9394"/>
            </w:tabs>
            <w:rPr>
              <w:rFonts w:eastAsiaTheme="minorEastAsia"/>
              <w:noProof/>
              <w:lang w:eastAsia="es-CO"/>
            </w:rPr>
          </w:pPr>
          <w:hyperlink w:anchor="_Toc413829891" w:history="1">
            <w:r w:rsidR="003355FA" w:rsidRPr="00A96F75">
              <w:rPr>
                <w:rStyle w:val="Hipervnculo"/>
                <w:noProof/>
              </w:rPr>
              <w:t>Extreme Programming</w:t>
            </w:r>
            <w:r w:rsidR="003355FA">
              <w:rPr>
                <w:noProof/>
                <w:webHidden/>
              </w:rPr>
              <w:tab/>
            </w:r>
            <w:r w:rsidR="003355FA">
              <w:rPr>
                <w:noProof/>
                <w:webHidden/>
              </w:rPr>
              <w:fldChar w:fldCharType="begin"/>
            </w:r>
            <w:r w:rsidR="003355FA">
              <w:rPr>
                <w:noProof/>
                <w:webHidden/>
              </w:rPr>
              <w:instrText xml:space="preserve"> PAGEREF _Toc413829891 \h </w:instrText>
            </w:r>
            <w:r w:rsidR="003355FA">
              <w:rPr>
                <w:noProof/>
                <w:webHidden/>
              </w:rPr>
            </w:r>
            <w:r w:rsidR="003355FA">
              <w:rPr>
                <w:noProof/>
                <w:webHidden/>
              </w:rPr>
              <w:fldChar w:fldCharType="separate"/>
            </w:r>
            <w:r w:rsidR="003355FA">
              <w:rPr>
                <w:noProof/>
                <w:webHidden/>
              </w:rPr>
              <w:t>20</w:t>
            </w:r>
            <w:r w:rsidR="003355FA">
              <w:rPr>
                <w:noProof/>
                <w:webHidden/>
              </w:rPr>
              <w:fldChar w:fldCharType="end"/>
            </w:r>
          </w:hyperlink>
        </w:p>
        <w:p w14:paraId="3D4EA06D" w14:textId="77777777" w:rsidR="003355FA" w:rsidRDefault="00025605">
          <w:pPr>
            <w:pStyle w:val="TDC3"/>
            <w:tabs>
              <w:tab w:val="right" w:leader="dot" w:pos="9394"/>
            </w:tabs>
            <w:rPr>
              <w:rFonts w:eastAsiaTheme="minorEastAsia"/>
              <w:noProof/>
              <w:lang w:eastAsia="es-CO"/>
            </w:rPr>
          </w:pPr>
          <w:hyperlink w:anchor="_Toc413829892" w:history="1">
            <w:r w:rsidR="003355FA" w:rsidRPr="00A96F75">
              <w:rPr>
                <w:rStyle w:val="Hipervnculo"/>
                <w:noProof/>
              </w:rPr>
              <w:t>8.1.1 Análisis de Alternativas y Justificación</w:t>
            </w:r>
            <w:r w:rsidR="003355FA">
              <w:rPr>
                <w:noProof/>
                <w:webHidden/>
              </w:rPr>
              <w:tab/>
            </w:r>
            <w:r w:rsidR="003355FA">
              <w:rPr>
                <w:noProof/>
                <w:webHidden/>
              </w:rPr>
              <w:fldChar w:fldCharType="begin"/>
            </w:r>
            <w:r w:rsidR="003355FA">
              <w:rPr>
                <w:noProof/>
                <w:webHidden/>
              </w:rPr>
              <w:instrText xml:space="preserve"> PAGEREF _Toc413829892 \h </w:instrText>
            </w:r>
            <w:r w:rsidR="003355FA">
              <w:rPr>
                <w:noProof/>
                <w:webHidden/>
              </w:rPr>
            </w:r>
            <w:r w:rsidR="003355FA">
              <w:rPr>
                <w:noProof/>
                <w:webHidden/>
              </w:rPr>
              <w:fldChar w:fldCharType="separate"/>
            </w:r>
            <w:r w:rsidR="003355FA">
              <w:rPr>
                <w:noProof/>
                <w:webHidden/>
              </w:rPr>
              <w:t>20</w:t>
            </w:r>
            <w:r w:rsidR="003355FA">
              <w:rPr>
                <w:noProof/>
                <w:webHidden/>
              </w:rPr>
              <w:fldChar w:fldCharType="end"/>
            </w:r>
          </w:hyperlink>
        </w:p>
        <w:p w14:paraId="3D4EA06E" w14:textId="77777777" w:rsidR="003355FA" w:rsidRDefault="00025605">
          <w:pPr>
            <w:pStyle w:val="TDC2"/>
            <w:tabs>
              <w:tab w:val="right" w:leader="dot" w:pos="9394"/>
            </w:tabs>
            <w:rPr>
              <w:rFonts w:eastAsiaTheme="minorEastAsia"/>
              <w:noProof/>
              <w:lang w:eastAsia="es-CO"/>
            </w:rPr>
          </w:pPr>
          <w:hyperlink w:anchor="_Toc413829893" w:history="1">
            <w:r w:rsidR="003355FA" w:rsidRPr="00A96F75">
              <w:rPr>
                <w:rStyle w:val="Hipervnculo"/>
                <w:noProof/>
              </w:rPr>
              <w:t>8.2 Lenguajes y Herramientas</w:t>
            </w:r>
            <w:r w:rsidR="003355FA">
              <w:rPr>
                <w:noProof/>
                <w:webHidden/>
              </w:rPr>
              <w:tab/>
            </w:r>
            <w:r w:rsidR="003355FA">
              <w:rPr>
                <w:noProof/>
                <w:webHidden/>
              </w:rPr>
              <w:fldChar w:fldCharType="begin"/>
            </w:r>
            <w:r w:rsidR="003355FA">
              <w:rPr>
                <w:noProof/>
                <w:webHidden/>
              </w:rPr>
              <w:instrText xml:space="preserve"> PAGEREF _Toc413829893 \h </w:instrText>
            </w:r>
            <w:r w:rsidR="003355FA">
              <w:rPr>
                <w:noProof/>
                <w:webHidden/>
              </w:rPr>
            </w:r>
            <w:r w:rsidR="003355FA">
              <w:rPr>
                <w:noProof/>
                <w:webHidden/>
              </w:rPr>
              <w:fldChar w:fldCharType="separate"/>
            </w:r>
            <w:r w:rsidR="003355FA">
              <w:rPr>
                <w:noProof/>
                <w:webHidden/>
              </w:rPr>
              <w:t>23</w:t>
            </w:r>
            <w:r w:rsidR="003355FA">
              <w:rPr>
                <w:noProof/>
                <w:webHidden/>
              </w:rPr>
              <w:fldChar w:fldCharType="end"/>
            </w:r>
          </w:hyperlink>
        </w:p>
        <w:p w14:paraId="3D4EA06F" w14:textId="77777777" w:rsidR="003355FA" w:rsidRDefault="00025605">
          <w:pPr>
            <w:pStyle w:val="TDC3"/>
            <w:tabs>
              <w:tab w:val="right" w:leader="dot" w:pos="9394"/>
            </w:tabs>
            <w:rPr>
              <w:rFonts w:eastAsiaTheme="minorEastAsia"/>
              <w:noProof/>
              <w:lang w:eastAsia="es-CO"/>
            </w:rPr>
          </w:pPr>
          <w:hyperlink w:anchor="_Toc413829894" w:history="1">
            <w:r w:rsidR="003355FA" w:rsidRPr="00A96F75">
              <w:rPr>
                <w:rStyle w:val="Hipervnculo"/>
                <w:noProof/>
              </w:rPr>
              <w:t>8.2.1 Metodología de Desarrollo</w:t>
            </w:r>
            <w:r w:rsidR="003355FA">
              <w:rPr>
                <w:noProof/>
                <w:webHidden/>
              </w:rPr>
              <w:tab/>
            </w:r>
            <w:r w:rsidR="003355FA">
              <w:rPr>
                <w:noProof/>
                <w:webHidden/>
              </w:rPr>
              <w:fldChar w:fldCharType="begin"/>
            </w:r>
            <w:r w:rsidR="003355FA">
              <w:rPr>
                <w:noProof/>
                <w:webHidden/>
              </w:rPr>
              <w:instrText xml:space="preserve"> PAGEREF _Toc413829894 \h </w:instrText>
            </w:r>
            <w:r w:rsidR="003355FA">
              <w:rPr>
                <w:noProof/>
                <w:webHidden/>
              </w:rPr>
            </w:r>
            <w:r w:rsidR="003355FA">
              <w:rPr>
                <w:noProof/>
                <w:webHidden/>
              </w:rPr>
              <w:fldChar w:fldCharType="separate"/>
            </w:r>
            <w:r w:rsidR="003355FA">
              <w:rPr>
                <w:noProof/>
                <w:webHidden/>
              </w:rPr>
              <w:t>23</w:t>
            </w:r>
            <w:r w:rsidR="003355FA">
              <w:rPr>
                <w:noProof/>
                <w:webHidden/>
              </w:rPr>
              <w:fldChar w:fldCharType="end"/>
            </w:r>
          </w:hyperlink>
        </w:p>
        <w:p w14:paraId="3D4EA070" w14:textId="77777777" w:rsidR="003355FA" w:rsidRDefault="00025605">
          <w:pPr>
            <w:pStyle w:val="TDC3"/>
            <w:tabs>
              <w:tab w:val="right" w:leader="dot" w:pos="9394"/>
            </w:tabs>
            <w:rPr>
              <w:rFonts w:eastAsiaTheme="minorEastAsia"/>
              <w:noProof/>
              <w:lang w:eastAsia="es-CO"/>
            </w:rPr>
          </w:pPr>
          <w:hyperlink w:anchor="_Toc413829895" w:history="1">
            <w:r w:rsidR="003355FA" w:rsidRPr="00A96F75">
              <w:rPr>
                <w:rStyle w:val="Hipervnculo"/>
                <w:noProof/>
              </w:rPr>
              <w:t>8.2.2 Lenguaje de Programación</w:t>
            </w:r>
            <w:r w:rsidR="003355FA">
              <w:rPr>
                <w:noProof/>
                <w:webHidden/>
              </w:rPr>
              <w:tab/>
            </w:r>
            <w:r w:rsidR="003355FA">
              <w:rPr>
                <w:noProof/>
                <w:webHidden/>
              </w:rPr>
              <w:fldChar w:fldCharType="begin"/>
            </w:r>
            <w:r w:rsidR="003355FA">
              <w:rPr>
                <w:noProof/>
                <w:webHidden/>
              </w:rPr>
              <w:instrText xml:space="preserve"> PAGEREF _Toc413829895 \h </w:instrText>
            </w:r>
            <w:r w:rsidR="003355FA">
              <w:rPr>
                <w:noProof/>
                <w:webHidden/>
              </w:rPr>
            </w:r>
            <w:r w:rsidR="003355FA">
              <w:rPr>
                <w:noProof/>
                <w:webHidden/>
              </w:rPr>
              <w:fldChar w:fldCharType="separate"/>
            </w:r>
            <w:r w:rsidR="003355FA">
              <w:rPr>
                <w:noProof/>
                <w:webHidden/>
              </w:rPr>
              <w:t>23</w:t>
            </w:r>
            <w:r w:rsidR="003355FA">
              <w:rPr>
                <w:noProof/>
                <w:webHidden/>
              </w:rPr>
              <w:fldChar w:fldCharType="end"/>
            </w:r>
          </w:hyperlink>
        </w:p>
        <w:p w14:paraId="3D4EA071" w14:textId="77777777" w:rsidR="003355FA" w:rsidRDefault="00025605">
          <w:pPr>
            <w:pStyle w:val="TDC3"/>
            <w:tabs>
              <w:tab w:val="right" w:leader="dot" w:pos="9394"/>
            </w:tabs>
            <w:rPr>
              <w:rFonts w:eastAsiaTheme="minorEastAsia"/>
              <w:noProof/>
              <w:lang w:eastAsia="es-CO"/>
            </w:rPr>
          </w:pPr>
          <w:hyperlink w:anchor="_Toc413829896" w:history="1">
            <w:r w:rsidR="003355FA" w:rsidRPr="00A96F75">
              <w:rPr>
                <w:rStyle w:val="Hipervnculo"/>
                <w:noProof/>
              </w:rPr>
              <w:t>8.2.3 Herramientas</w:t>
            </w:r>
            <w:r w:rsidR="003355FA">
              <w:rPr>
                <w:noProof/>
                <w:webHidden/>
              </w:rPr>
              <w:tab/>
            </w:r>
            <w:r w:rsidR="003355FA">
              <w:rPr>
                <w:noProof/>
                <w:webHidden/>
              </w:rPr>
              <w:fldChar w:fldCharType="begin"/>
            </w:r>
            <w:r w:rsidR="003355FA">
              <w:rPr>
                <w:noProof/>
                <w:webHidden/>
              </w:rPr>
              <w:instrText xml:space="preserve"> PAGEREF _Toc413829896 \h </w:instrText>
            </w:r>
            <w:r w:rsidR="003355FA">
              <w:rPr>
                <w:noProof/>
                <w:webHidden/>
              </w:rPr>
            </w:r>
            <w:r w:rsidR="003355FA">
              <w:rPr>
                <w:noProof/>
                <w:webHidden/>
              </w:rPr>
              <w:fldChar w:fldCharType="separate"/>
            </w:r>
            <w:r w:rsidR="003355FA">
              <w:rPr>
                <w:noProof/>
                <w:webHidden/>
              </w:rPr>
              <w:t>24</w:t>
            </w:r>
            <w:r w:rsidR="003355FA">
              <w:rPr>
                <w:noProof/>
                <w:webHidden/>
              </w:rPr>
              <w:fldChar w:fldCharType="end"/>
            </w:r>
          </w:hyperlink>
        </w:p>
        <w:p w14:paraId="3D4EA072" w14:textId="77777777" w:rsidR="003355FA" w:rsidRDefault="00025605">
          <w:pPr>
            <w:pStyle w:val="TDC2"/>
            <w:tabs>
              <w:tab w:val="right" w:leader="dot" w:pos="9394"/>
            </w:tabs>
            <w:rPr>
              <w:rFonts w:eastAsiaTheme="minorEastAsia"/>
              <w:noProof/>
              <w:lang w:eastAsia="es-CO"/>
            </w:rPr>
          </w:pPr>
          <w:hyperlink w:anchor="_Toc413829897" w:history="1">
            <w:r w:rsidR="003355FA" w:rsidRPr="00A96F75">
              <w:rPr>
                <w:rStyle w:val="Hipervnculo"/>
                <w:noProof/>
              </w:rPr>
              <w:t>8.3 Plan de Aceptación del Producto</w:t>
            </w:r>
            <w:r w:rsidR="003355FA">
              <w:rPr>
                <w:noProof/>
                <w:webHidden/>
              </w:rPr>
              <w:tab/>
            </w:r>
            <w:r w:rsidR="003355FA">
              <w:rPr>
                <w:noProof/>
                <w:webHidden/>
              </w:rPr>
              <w:fldChar w:fldCharType="begin"/>
            </w:r>
            <w:r w:rsidR="003355FA">
              <w:rPr>
                <w:noProof/>
                <w:webHidden/>
              </w:rPr>
              <w:instrText xml:space="preserve"> PAGEREF _Toc413829897 \h </w:instrText>
            </w:r>
            <w:r w:rsidR="003355FA">
              <w:rPr>
                <w:noProof/>
                <w:webHidden/>
              </w:rPr>
            </w:r>
            <w:r w:rsidR="003355FA">
              <w:rPr>
                <w:noProof/>
                <w:webHidden/>
              </w:rPr>
              <w:fldChar w:fldCharType="separate"/>
            </w:r>
            <w:r w:rsidR="003355FA">
              <w:rPr>
                <w:noProof/>
                <w:webHidden/>
              </w:rPr>
              <w:t>27</w:t>
            </w:r>
            <w:r w:rsidR="003355FA">
              <w:rPr>
                <w:noProof/>
                <w:webHidden/>
              </w:rPr>
              <w:fldChar w:fldCharType="end"/>
            </w:r>
          </w:hyperlink>
        </w:p>
        <w:p w14:paraId="3D4EA073" w14:textId="77777777" w:rsidR="003355FA" w:rsidRDefault="00025605">
          <w:pPr>
            <w:pStyle w:val="TDC3"/>
            <w:tabs>
              <w:tab w:val="right" w:leader="dot" w:pos="9394"/>
            </w:tabs>
            <w:rPr>
              <w:rFonts w:eastAsiaTheme="minorEastAsia"/>
              <w:noProof/>
              <w:lang w:eastAsia="es-CO"/>
            </w:rPr>
          </w:pPr>
          <w:hyperlink w:anchor="_Toc413829898" w:history="1">
            <w:r w:rsidR="003355FA" w:rsidRPr="00A96F75">
              <w:rPr>
                <w:rStyle w:val="Hipervnculo"/>
                <w:noProof/>
              </w:rPr>
              <w:t>8.3.1 Objetivos</w:t>
            </w:r>
            <w:r w:rsidR="003355FA">
              <w:rPr>
                <w:noProof/>
                <w:webHidden/>
              </w:rPr>
              <w:tab/>
            </w:r>
            <w:r w:rsidR="003355FA">
              <w:rPr>
                <w:noProof/>
                <w:webHidden/>
              </w:rPr>
              <w:fldChar w:fldCharType="begin"/>
            </w:r>
            <w:r w:rsidR="003355FA">
              <w:rPr>
                <w:noProof/>
                <w:webHidden/>
              </w:rPr>
              <w:instrText xml:space="preserve"> PAGEREF _Toc413829898 \h </w:instrText>
            </w:r>
            <w:r w:rsidR="003355FA">
              <w:rPr>
                <w:noProof/>
                <w:webHidden/>
              </w:rPr>
            </w:r>
            <w:r w:rsidR="003355FA">
              <w:rPr>
                <w:noProof/>
                <w:webHidden/>
              </w:rPr>
              <w:fldChar w:fldCharType="separate"/>
            </w:r>
            <w:r w:rsidR="003355FA">
              <w:rPr>
                <w:noProof/>
                <w:webHidden/>
              </w:rPr>
              <w:t>27</w:t>
            </w:r>
            <w:r w:rsidR="003355FA">
              <w:rPr>
                <w:noProof/>
                <w:webHidden/>
              </w:rPr>
              <w:fldChar w:fldCharType="end"/>
            </w:r>
          </w:hyperlink>
        </w:p>
        <w:p w14:paraId="3D4EA074" w14:textId="77777777" w:rsidR="003355FA" w:rsidRDefault="00025605">
          <w:pPr>
            <w:pStyle w:val="TDC3"/>
            <w:tabs>
              <w:tab w:val="right" w:leader="dot" w:pos="9394"/>
            </w:tabs>
            <w:rPr>
              <w:rFonts w:eastAsiaTheme="minorEastAsia"/>
              <w:noProof/>
              <w:lang w:eastAsia="es-CO"/>
            </w:rPr>
          </w:pPr>
          <w:hyperlink w:anchor="_Toc413829899" w:history="1">
            <w:r w:rsidR="003355FA" w:rsidRPr="00A96F75">
              <w:rPr>
                <w:rStyle w:val="Hipervnculo"/>
                <w:noProof/>
              </w:rPr>
              <w:t>8.3.2 Responsables</w:t>
            </w:r>
            <w:r w:rsidR="003355FA">
              <w:rPr>
                <w:noProof/>
                <w:webHidden/>
              </w:rPr>
              <w:tab/>
            </w:r>
            <w:r w:rsidR="003355FA">
              <w:rPr>
                <w:noProof/>
                <w:webHidden/>
              </w:rPr>
              <w:fldChar w:fldCharType="begin"/>
            </w:r>
            <w:r w:rsidR="003355FA">
              <w:rPr>
                <w:noProof/>
                <w:webHidden/>
              </w:rPr>
              <w:instrText xml:space="preserve"> PAGEREF _Toc413829899 \h </w:instrText>
            </w:r>
            <w:r w:rsidR="003355FA">
              <w:rPr>
                <w:noProof/>
                <w:webHidden/>
              </w:rPr>
            </w:r>
            <w:r w:rsidR="003355FA">
              <w:rPr>
                <w:noProof/>
                <w:webHidden/>
              </w:rPr>
              <w:fldChar w:fldCharType="separate"/>
            </w:r>
            <w:r w:rsidR="003355FA">
              <w:rPr>
                <w:noProof/>
                <w:webHidden/>
              </w:rPr>
              <w:t>27</w:t>
            </w:r>
            <w:r w:rsidR="003355FA">
              <w:rPr>
                <w:noProof/>
                <w:webHidden/>
              </w:rPr>
              <w:fldChar w:fldCharType="end"/>
            </w:r>
          </w:hyperlink>
        </w:p>
        <w:p w14:paraId="3D4EA075" w14:textId="77777777" w:rsidR="003355FA" w:rsidRDefault="00025605">
          <w:pPr>
            <w:pStyle w:val="TDC3"/>
            <w:tabs>
              <w:tab w:val="right" w:leader="dot" w:pos="9394"/>
            </w:tabs>
            <w:rPr>
              <w:rFonts w:eastAsiaTheme="minorEastAsia"/>
              <w:noProof/>
              <w:lang w:eastAsia="es-CO"/>
            </w:rPr>
          </w:pPr>
          <w:hyperlink w:anchor="_Toc413829900" w:history="1">
            <w:r w:rsidR="003355FA" w:rsidRPr="00A96F75">
              <w:rPr>
                <w:rStyle w:val="Hipervnculo"/>
                <w:noProof/>
              </w:rPr>
              <w:t>8.3.3 Recursos Requeridos</w:t>
            </w:r>
            <w:r w:rsidR="003355FA">
              <w:rPr>
                <w:noProof/>
                <w:webHidden/>
              </w:rPr>
              <w:tab/>
            </w:r>
            <w:r w:rsidR="003355FA">
              <w:rPr>
                <w:noProof/>
                <w:webHidden/>
              </w:rPr>
              <w:fldChar w:fldCharType="begin"/>
            </w:r>
            <w:r w:rsidR="003355FA">
              <w:rPr>
                <w:noProof/>
                <w:webHidden/>
              </w:rPr>
              <w:instrText xml:space="preserve"> PAGEREF _Toc413829900 \h </w:instrText>
            </w:r>
            <w:r w:rsidR="003355FA">
              <w:rPr>
                <w:noProof/>
                <w:webHidden/>
              </w:rPr>
            </w:r>
            <w:r w:rsidR="003355FA">
              <w:rPr>
                <w:noProof/>
                <w:webHidden/>
              </w:rPr>
              <w:fldChar w:fldCharType="separate"/>
            </w:r>
            <w:r w:rsidR="003355FA">
              <w:rPr>
                <w:noProof/>
                <w:webHidden/>
              </w:rPr>
              <w:t>27</w:t>
            </w:r>
            <w:r w:rsidR="003355FA">
              <w:rPr>
                <w:noProof/>
                <w:webHidden/>
              </w:rPr>
              <w:fldChar w:fldCharType="end"/>
            </w:r>
          </w:hyperlink>
        </w:p>
        <w:p w14:paraId="3D4EA076" w14:textId="77777777" w:rsidR="003355FA" w:rsidRDefault="00025605">
          <w:pPr>
            <w:pStyle w:val="TDC3"/>
            <w:tabs>
              <w:tab w:val="right" w:leader="dot" w:pos="9394"/>
            </w:tabs>
            <w:rPr>
              <w:rFonts w:eastAsiaTheme="minorEastAsia"/>
              <w:noProof/>
              <w:lang w:eastAsia="es-CO"/>
            </w:rPr>
          </w:pPr>
          <w:hyperlink w:anchor="_Toc413829901" w:history="1">
            <w:r w:rsidR="003355FA" w:rsidRPr="00A96F75">
              <w:rPr>
                <w:rStyle w:val="Hipervnculo"/>
                <w:noProof/>
              </w:rPr>
              <w:t>8.3.4 Puesta en marcha</w:t>
            </w:r>
            <w:r w:rsidR="003355FA">
              <w:rPr>
                <w:noProof/>
                <w:webHidden/>
              </w:rPr>
              <w:tab/>
            </w:r>
            <w:r w:rsidR="003355FA">
              <w:rPr>
                <w:noProof/>
                <w:webHidden/>
              </w:rPr>
              <w:fldChar w:fldCharType="begin"/>
            </w:r>
            <w:r w:rsidR="003355FA">
              <w:rPr>
                <w:noProof/>
                <w:webHidden/>
              </w:rPr>
              <w:instrText xml:space="preserve"> PAGEREF _Toc413829901 \h </w:instrText>
            </w:r>
            <w:r w:rsidR="003355FA">
              <w:rPr>
                <w:noProof/>
                <w:webHidden/>
              </w:rPr>
            </w:r>
            <w:r w:rsidR="003355FA">
              <w:rPr>
                <w:noProof/>
                <w:webHidden/>
              </w:rPr>
              <w:fldChar w:fldCharType="separate"/>
            </w:r>
            <w:r w:rsidR="003355FA">
              <w:rPr>
                <w:noProof/>
                <w:webHidden/>
              </w:rPr>
              <w:t>28</w:t>
            </w:r>
            <w:r w:rsidR="003355FA">
              <w:rPr>
                <w:noProof/>
                <w:webHidden/>
              </w:rPr>
              <w:fldChar w:fldCharType="end"/>
            </w:r>
          </w:hyperlink>
        </w:p>
        <w:p w14:paraId="3D4EA077" w14:textId="77777777" w:rsidR="003355FA" w:rsidRDefault="00025605">
          <w:pPr>
            <w:pStyle w:val="TDC3"/>
            <w:tabs>
              <w:tab w:val="right" w:leader="dot" w:pos="9394"/>
            </w:tabs>
            <w:rPr>
              <w:rFonts w:eastAsiaTheme="minorEastAsia"/>
              <w:noProof/>
              <w:lang w:eastAsia="es-CO"/>
            </w:rPr>
          </w:pPr>
          <w:hyperlink w:anchor="_Toc413829902" w:history="1">
            <w:r w:rsidR="003355FA" w:rsidRPr="00A96F75">
              <w:rPr>
                <w:rStyle w:val="Hipervnculo"/>
                <w:noProof/>
              </w:rPr>
              <w:t>8.3.3 Riesgos</w:t>
            </w:r>
            <w:r w:rsidR="003355FA">
              <w:rPr>
                <w:noProof/>
                <w:webHidden/>
              </w:rPr>
              <w:tab/>
            </w:r>
            <w:r w:rsidR="003355FA">
              <w:rPr>
                <w:noProof/>
                <w:webHidden/>
              </w:rPr>
              <w:fldChar w:fldCharType="begin"/>
            </w:r>
            <w:r w:rsidR="003355FA">
              <w:rPr>
                <w:noProof/>
                <w:webHidden/>
              </w:rPr>
              <w:instrText xml:space="preserve"> PAGEREF _Toc413829902 \h </w:instrText>
            </w:r>
            <w:r w:rsidR="003355FA">
              <w:rPr>
                <w:noProof/>
                <w:webHidden/>
              </w:rPr>
            </w:r>
            <w:r w:rsidR="003355FA">
              <w:rPr>
                <w:noProof/>
                <w:webHidden/>
              </w:rPr>
              <w:fldChar w:fldCharType="separate"/>
            </w:r>
            <w:r w:rsidR="003355FA">
              <w:rPr>
                <w:noProof/>
                <w:webHidden/>
              </w:rPr>
              <w:t>29</w:t>
            </w:r>
            <w:r w:rsidR="003355FA">
              <w:rPr>
                <w:noProof/>
                <w:webHidden/>
              </w:rPr>
              <w:fldChar w:fldCharType="end"/>
            </w:r>
          </w:hyperlink>
        </w:p>
        <w:p w14:paraId="3D4EA078" w14:textId="77777777" w:rsidR="003355FA" w:rsidRDefault="00025605">
          <w:pPr>
            <w:pStyle w:val="TDC2"/>
            <w:tabs>
              <w:tab w:val="right" w:leader="dot" w:pos="9394"/>
            </w:tabs>
            <w:rPr>
              <w:rFonts w:eastAsiaTheme="minorEastAsia"/>
              <w:noProof/>
              <w:lang w:eastAsia="es-CO"/>
            </w:rPr>
          </w:pPr>
          <w:hyperlink w:anchor="_Toc413829903" w:history="1">
            <w:r w:rsidR="003355FA" w:rsidRPr="00A96F75">
              <w:rPr>
                <w:rStyle w:val="Hipervnculo"/>
                <w:noProof/>
              </w:rPr>
              <w:t>8.4 Organización del Proyecto</w:t>
            </w:r>
            <w:r w:rsidR="003355FA">
              <w:rPr>
                <w:noProof/>
                <w:webHidden/>
              </w:rPr>
              <w:tab/>
            </w:r>
            <w:r w:rsidR="003355FA">
              <w:rPr>
                <w:noProof/>
                <w:webHidden/>
              </w:rPr>
              <w:fldChar w:fldCharType="begin"/>
            </w:r>
            <w:r w:rsidR="003355FA">
              <w:rPr>
                <w:noProof/>
                <w:webHidden/>
              </w:rPr>
              <w:instrText xml:space="preserve"> PAGEREF _Toc413829903 \h </w:instrText>
            </w:r>
            <w:r w:rsidR="003355FA">
              <w:rPr>
                <w:noProof/>
                <w:webHidden/>
              </w:rPr>
            </w:r>
            <w:r w:rsidR="003355FA">
              <w:rPr>
                <w:noProof/>
                <w:webHidden/>
              </w:rPr>
              <w:fldChar w:fldCharType="separate"/>
            </w:r>
            <w:r w:rsidR="003355FA">
              <w:rPr>
                <w:noProof/>
                <w:webHidden/>
              </w:rPr>
              <w:t>29</w:t>
            </w:r>
            <w:r w:rsidR="003355FA">
              <w:rPr>
                <w:noProof/>
                <w:webHidden/>
              </w:rPr>
              <w:fldChar w:fldCharType="end"/>
            </w:r>
          </w:hyperlink>
        </w:p>
        <w:p w14:paraId="3D4EA079" w14:textId="77777777" w:rsidR="003355FA" w:rsidRDefault="00025605">
          <w:pPr>
            <w:pStyle w:val="TDC3"/>
            <w:tabs>
              <w:tab w:val="right" w:leader="dot" w:pos="9394"/>
            </w:tabs>
            <w:rPr>
              <w:rFonts w:eastAsiaTheme="minorEastAsia"/>
              <w:noProof/>
              <w:lang w:eastAsia="es-CO"/>
            </w:rPr>
          </w:pPr>
          <w:hyperlink w:anchor="_Toc413829904" w:history="1">
            <w:r w:rsidR="003355FA" w:rsidRPr="00A96F75">
              <w:rPr>
                <w:rStyle w:val="Hipervnculo"/>
                <w:noProof/>
              </w:rPr>
              <w:t>8.4.1 Interfaces Externas</w:t>
            </w:r>
            <w:r w:rsidR="003355FA">
              <w:rPr>
                <w:noProof/>
                <w:webHidden/>
              </w:rPr>
              <w:tab/>
            </w:r>
            <w:r w:rsidR="003355FA">
              <w:rPr>
                <w:noProof/>
                <w:webHidden/>
              </w:rPr>
              <w:fldChar w:fldCharType="begin"/>
            </w:r>
            <w:r w:rsidR="003355FA">
              <w:rPr>
                <w:noProof/>
                <w:webHidden/>
              </w:rPr>
              <w:instrText xml:space="preserve"> PAGEREF _Toc413829904 \h </w:instrText>
            </w:r>
            <w:r w:rsidR="003355FA">
              <w:rPr>
                <w:noProof/>
                <w:webHidden/>
              </w:rPr>
            </w:r>
            <w:r w:rsidR="003355FA">
              <w:rPr>
                <w:noProof/>
                <w:webHidden/>
              </w:rPr>
              <w:fldChar w:fldCharType="separate"/>
            </w:r>
            <w:r w:rsidR="003355FA">
              <w:rPr>
                <w:noProof/>
                <w:webHidden/>
              </w:rPr>
              <w:t>29</w:t>
            </w:r>
            <w:r w:rsidR="003355FA">
              <w:rPr>
                <w:noProof/>
                <w:webHidden/>
              </w:rPr>
              <w:fldChar w:fldCharType="end"/>
            </w:r>
          </w:hyperlink>
        </w:p>
        <w:p w14:paraId="3D4EA07A" w14:textId="77777777" w:rsidR="003355FA" w:rsidRDefault="00025605">
          <w:pPr>
            <w:pStyle w:val="TDC3"/>
            <w:tabs>
              <w:tab w:val="right" w:leader="dot" w:pos="9394"/>
            </w:tabs>
            <w:rPr>
              <w:rFonts w:eastAsiaTheme="minorEastAsia"/>
              <w:noProof/>
              <w:lang w:eastAsia="es-CO"/>
            </w:rPr>
          </w:pPr>
          <w:hyperlink w:anchor="_Toc413829905" w:history="1">
            <w:r w:rsidR="003355FA" w:rsidRPr="00A96F75">
              <w:rPr>
                <w:rStyle w:val="Hipervnculo"/>
                <w:noProof/>
              </w:rPr>
              <w:t>8.4.2 Organigrama y Descripción de Roles</w:t>
            </w:r>
            <w:r w:rsidR="003355FA">
              <w:rPr>
                <w:noProof/>
                <w:webHidden/>
              </w:rPr>
              <w:tab/>
            </w:r>
            <w:r w:rsidR="003355FA">
              <w:rPr>
                <w:noProof/>
                <w:webHidden/>
              </w:rPr>
              <w:fldChar w:fldCharType="begin"/>
            </w:r>
            <w:r w:rsidR="003355FA">
              <w:rPr>
                <w:noProof/>
                <w:webHidden/>
              </w:rPr>
              <w:instrText xml:space="preserve"> PAGEREF _Toc413829905 \h </w:instrText>
            </w:r>
            <w:r w:rsidR="003355FA">
              <w:rPr>
                <w:noProof/>
                <w:webHidden/>
              </w:rPr>
            </w:r>
            <w:r w:rsidR="003355FA">
              <w:rPr>
                <w:noProof/>
                <w:webHidden/>
              </w:rPr>
              <w:fldChar w:fldCharType="separate"/>
            </w:r>
            <w:r w:rsidR="003355FA">
              <w:rPr>
                <w:noProof/>
                <w:webHidden/>
              </w:rPr>
              <w:t>31</w:t>
            </w:r>
            <w:r w:rsidR="003355FA">
              <w:rPr>
                <w:noProof/>
                <w:webHidden/>
              </w:rPr>
              <w:fldChar w:fldCharType="end"/>
            </w:r>
          </w:hyperlink>
        </w:p>
        <w:p w14:paraId="3D4EA07B" w14:textId="77777777" w:rsidR="003355FA" w:rsidRDefault="00025605">
          <w:pPr>
            <w:pStyle w:val="TDC1"/>
            <w:tabs>
              <w:tab w:val="right" w:leader="dot" w:pos="9394"/>
            </w:tabs>
            <w:rPr>
              <w:rFonts w:eastAsiaTheme="minorEastAsia"/>
              <w:noProof/>
              <w:lang w:eastAsia="es-CO"/>
            </w:rPr>
          </w:pPr>
          <w:hyperlink w:anchor="_Toc413829906" w:history="1">
            <w:r w:rsidR="003355FA" w:rsidRPr="00A96F75">
              <w:rPr>
                <w:rStyle w:val="Hipervnculo"/>
                <w:noProof/>
              </w:rPr>
              <w:t>9. Administración del Proyecto</w:t>
            </w:r>
            <w:r w:rsidR="003355FA">
              <w:rPr>
                <w:noProof/>
                <w:webHidden/>
              </w:rPr>
              <w:tab/>
            </w:r>
            <w:r w:rsidR="003355FA">
              <w:rPr>
                <w:noProof/>
                <w:webHidden/>
              </w:rPr>
              <w:fldChar w:fldCharType="begin"/>
            </w:r>
            <w:r w:rsidR="003355FA">
              <w:rPr>
                <w:noProof/>
                <w:webHidden/>
              </w:rPr>
              <w:instrText xml:space="preserve"> PAGEREF _Toc413829906 \h </w:instrText>
            </w:r>
            <w:r w:rsidR="003355FA">
              <w:rPr>
                <w:noProof/>
                <w:webHidden/>
              </w:rPr>
            </w:r>
            <w:r w:rsidR="003355FA">
              <w:rPr>
                <w:noProof/>
                <w:webHidden/>
              </w:rPr>
              <w:fldChar w:fldCharType="separate"/>
            </w:r>
            <w:r w:rsidR="003355FA">
              <w:rPr>
                <w:noProof/>
                <w:webHidden/>
              </w:rPr>
              <w:t>33</w:t>
            </w:r>
            <w:r w:rsidR="003355FA">
              <w:rPr>
                <w:noProof/>
                <w:webHidden/>
              </w:rPr>
              <w:fldChar w:fldCharType="end"/>
            </w:r>
          </w:hyperlink>
        </w:p>
        <w:p w14:paraId="3D4EA07C" w14:textId="77777777" w:rsidR="003355FA" w:rsidRDefault="00025605">
          <w:pPr>
            <w:pStyle w:val="TDC2"/>
            <w:tabs>
              <w:tab w:val="right" w:leader="dot" w:pos="9394"/>
            </w:tabs>
            <w:rPr>
              <w:rFonts w:eastAsiaTheme="minorEastAsia"/>
              <w:noProof/>
              <w:lang w:eastAsia="es-CO"/>
            </w:rPr>
          </w:pPr>
          <w:hyperlink w:anchor="_Toc413829907" w:history="1">
            <w:r w:rsidR="003355FA" w:rsidRPr="00A96F75">
              <w:rPr>
                <w:rStyle w:val="Hipervnculo"/>
                <w:noProof/>
                <w:highlight w:val="yellow"/>
              </w:rPr>
              <w:t>9.1 Métodos y Herramientas de Estimación</w:t>
            </w:r>
            <w:r w:rsidR="003355FA">
              <w:rPr>
                <w:noProof/>
                <w:webHidden/>
              </w:rPr>
              <w:tab/>
            </w:r>
            <w:r w:rsidR="003355FA">
              <w:rPr>
                <w:noProof/>
                <w:webHidden/>
              </w:rPr>
              <w:fldChar w:fldCharType="begin"/>
            </w:r>
            <w:r w:rsidR="003355FA">
              <w:rPr>
                <w:noProof/>
                <w:webHidden/>
              </w:rPr>
              <w:instrText xml:space="preserve"> PAGEREF _Toc413829907 \h </w:instrText>
            </w:r>
            <w:r w:rsidR="003355FA">
              <w:rPr>
                <w:noProof/>
                <w:webHidden/>
              </w:rPr>
            </w:r>
            <w:r w:rsidR="003355FA">
              <w:rPr>
                <w:noProof/>
                <w:webHidden/>
              </w:rPr>
              <w:fldChar w:fldCharType="separate"/>
            </w:r>
            <w:r w:rsidR="003355FA">
              <w:rPr>
                <w:noProof/>
                <w:webHidden/>
              </w:rPr>
              <w:t>33</w:t>
            </w:r>
            <w:r w:rsidR="003355FA">
              <w:rPr>
                <w:noProof/>
                <w:webHidden/>
              </w:rPr>
              <w:fldChar w:fldCharType="end"/>
            </w:r>
          </w:hyperlink>
        </w:p>
        <w:p w14:paraId="3D4EA07D" w14:textId="77777777" w:rsidR="003355FA" w:rsidRDefault="00025605">
          <w:pPr>
            <w:pStyle w:val="TDC2"/>
            <w:tabs>
              <w:tab w:val="right" w:leader="dot" w:pos="9394"/>
            </w:tabs>
            <w:rPr>
              <w:rFonts w:eastAsiaTheme="minorEastAsia"/>
              <w:noProof/>
              <w:lang w:eastAsia="es-CO"/>
            </w:rPr>
          </w:pPr>
          <w:hyperlink w:anchor="_Toc413829908" w:history="1">
            <w:r w:rsidR="003355FA" w:rsidRPr="00A96F75">
              <w:rPr>
                <w:rStyle w:val="Hipervnculo"/>
                <w:noProof/>
              </w:rPr>
              <w:t>9.2 Inicio del Proyecto</w:t>
            </w:r>
            <w:r w:rsidR="003355FA">
              <w:rPr>
                <w:noProof/>
                <w:webHidden/>
              </w:rPr>
              <w:tab/>
            </w:r>
            <w:r w:rsidR="003355FA">
              <w:rPr>
                <w:noProof/>
                <w:webHidden/>
              </w:rPr>
              <w:fldChar w:fldCharType="begin"/>
            </w:r>
            <w:r w:rsidR="003355FA">
              <w:rPr>
                <w:noProof/>
                <w:webHidden/>
              </w:rPr>
              <w:instrText xml:space="preserve"> PAGEREF _Toc413829908 \h </w:instrText>
            </w:r>
            <w:r w:rsidR="003355FA">
              <w:rPr>
                <w:noProof/>
                <w:webHidden/>
              </w:rPr>
            </w:r>
            <w:r w:rsidR="003355FA">
              <w:rPr>
                <w:noProof/>
                <w:webHidden/>
              </w:rPr>
              <w:fldChar w:fldCharType="separate"/>
            </w:r>
            <w:r w:rsidR="003355FA">
              <w:rPr>
                <w:noProof/>
                <w:webHidden/>
              </w:rPr>
              <w:t>33</w:t>
            </w:r>
            <w:r w:rsidR="003355FA">
              <w:rPr>
                <w:noProof/>
                <w:webHidden/>
              </w:rPr>
              <w:fldChar w:fldCharType="end"/>
            </w:r>
          </w:hyperlink>
        </w:p>
        <w:p w14:paraId="3D4EA07E" w14:textId="77777777" w:rsidR="003355FA" w:rsidRDefault="00025605">
          <w:pPr>
            <w:pStyle w:val="TDC3"/>
            <w:tabs>
              <w:tab w:val="right" w:leader="dot" w:pos="9394"/>
            </w:tabs>
            <w:rPr>
              <w:rFonts w:eastAsiaTheme="minorEastAsia"/>
              <w:noProof/>
              <w:lang w:eastAsia="es-CO"/>
            </w:rPr>
          </w:pPr>
          <w:hyperlink w:anchor="_Toc413829909" w:history="1">
            <w:r w:rsidR="003355FA" w:rsidRPr="00A96F75">
              <w:rPr>
                <w:rStyle w:val="Hipervnculo"/>
                <w:noProof/>
              </w:rPr>
              <w:t>9.2.2 Infraestructura</w:t>
            </w:r>
            <w:r w:rsidR="003355FA">
              <w:rPr>
                <w:noProof/>
                <w:webHidden/>
              </w:rPr>
              <w:tab/>
            </w:r>
            <w:r w:rsidR="003355FA">
              <w:rPr>
                <w:noProof/>
                <w:webHidden/>
              </w:rPr>
              <w:fldChar w:fldCharType="begin"/>
            </w:r>
            <w:r w:rsidR="003355FA">
              <w:rPr>
                <w:noProof/>
                <w:webHidden/>
              </w:rPr>
              <w:instrText xml:space="preserve"> PAGEREF _Toc413829909 \h </w:instrText>
            </w:r>
            <w:r w:rsidR="003355FA">
              <w:rPr>
                <w:noProof/>
                <w:webHidden/>
              </w:rPr>
            </w:r>
            <w:r w:rsidR="003355FA">
              <w:rPr>
                <w:noProof/>
                <w:webHidden/>
              </w:rPr>
              <w:fldChar w:fldCharType="separate"/>
            </w:r>
            <w:r w:rsidR="003355FA">
              <w:rPr>
                <w:noProof/>
                <w:webHidden/>
              </w:rPr>
              <w:t>33</w:t>
            </w:r>
            <w:r w:rsidR="003355FA">
              <w:rPr>
                <w:noProof/>
                <w:webHidden/>
              </w:rPr>
              <w:fldChar w:fldCharType="end"/>
            </w:r>
          </w:hyperlink>
        </w:p>
        <w:p w14:paraId="3D4EA07F" w14:textId="77777777" w:rsidR="003355FA" w:rsidRDefault="00025605">
          <w:pPr>
            <w:pStyle w:val="TDC2"/>
            <w:tabs>
              <w:tab w:val="right" w:leader="dot" w:pos="9394"/>
            </w:tabs>
            <w:rPr>
              <w:rFonts w:eastAsiaTheme="minorEastAsia"/>
              <w:noProof/>
              <w:lang w:eastAsia="es-CO"/>
            </w:rPr>
          </w:pPr>
          <w:hyperlink w:anchor="_Toc413829910" w:history="1">
            <w:r w:rsidR="003355FA" w:rsidRPr="00A96F75">
              <w:rPr>
                <w:rStyle w:val="Hipervnculo"/>
                <w:noProof/>
              </w:rPr>
              <w:t>9.3 Planes de Trabajo del Proyecto</w:t>
            </w:r>
            <w:r w:rsidR="003355FA">
              <w:rPr>
                <w:noProof/>
                <w:webHidden/>
              </w:rPr>
              <w:tab/>
            </w:r>
            <w:r w:rsidR="003355FA">
              <w:rPr>
                <w:noProof/>
                <w:webHidden/>
              </w:rPr>
              <w:fldChar w:fldCharType="begin"/>
            </w:r>
            <w:r w:rsidR="003355FA">
              <w:rPr>
                <w:noProof/>
                <w:webHidden/>
              </w:rPr>
              <w:instrText xml:space="preserve"> PAGEREF _Toc413829910 \h </w:instrText>
            </w:r>
            <w:r w:rsidR="003355FA">
              <w:rPr>
                <w:noProof/>
                <w:webHidden/>
              </w:rPr>
            </w:r>
            <w:r w:rsidR="003355FA">
              <w:rPr>
                <w:noProof/>
                <w:webHidden/>
              </w:rPr>
              <w:fldChar w:fldCharType="separate"/>
            </w:r>
            <w:r w:rsidR="003355FA">
              <w:rPr>
                <w:noProof/>
                <w:webHidden/>
              </w:rPr>
              <w:t>34</w:t>
            </w:r>
            <w:r w:rsidR="003355FA">
              <w:rPr>
                <w:noProof/>
                <w:webHidden/>
              </w:rPr>
              <w:fldChar w:fldCharType="end"/>
            </w:r>
          </w:hyperlink>
        </w:p>
        <w:p w14:paraId="3D4EA080" w14:textId="77777777" w:rsidR="003355FA" w:rsidRDefault="00025605">
          <w:pPr>
            <w:pStyle w:val="TDC3"/>
            <w:tabs>
              <w:tab w:val="right" w:leader="dot" w:pos="9394"/>
            </w:tabs>
            <w:rPr>
              <w:rFonts w:eastAsiaTheme="minorEastAsia"/>
              <w:noProof/>
              <w:lang w:eastAsia="es-CO"/>
            </w:rPr>
          </w:pPr>
          <w:hyperlink w:anchor="_Toc413829911" w:history="1">
            <w:r w:rsidR="003355FA" w:rsidRPr="00A96F75">
              <w:rPr>
                <w:rStyle w:val="Hipervnculo"/>
                <w:noProof/>
              </w:rPr>
              <w:t>9.3.1 Descomposición de Actividades</w:t>
            </w:r>
            <w:r w:rsidR="003355FA">
              <w:rPr>
                <w:noProof/>
                <w:webHidden/>
              </w:rPr>
              <w:tab/>
            </w:r>
            <w:r w:rsidR="003355FA">
              <w:rPr>
                <w:noProof/>
                <w:webHidden/>
              </w:rPr>
              <w:fldChar w:fldCharType="begin"/>
            </w:r>
            <w:r w:rsidR="003355FA">
              <w:rPr>
                <w:noProof/>
                <w:webHidden/>
              </w:rPr>
              <w:instrText xml:space="preserve"> PAGEREF _Toc413829911 \h </w:instrText>
            </w:r>
            <w:r w:rsidR="003355FA">
              <w:rPr>
                <w:noProof/>
                <w:webHidden/>
              </w:rPr>
            </w:r>
            <w:r w:rsidR="003355FA">
              <w:rPr>
                <w:noProof/>
                <w:webHidden/>
              </w:rPr>
              <w:fldChar w:fldCharType="separate"/>
            </w:r>
            <w:r w:rsidR="003355FA">
              <w:rPr>
                <w:noProof/>
                <w:webHidden/>
              </w:rPr>
              <w:t>34</w:t>
            </w:r>
            <w:r w:rsidR="003355FA">
              <w:rPr>
                <w:noProof/>
                <w:webHidden/>
              </w:rPr>
              <w:fldChar w:fldCharType="end"/>
            </w:r>
          </w:hyperlink>
        </w:p>
        <w:p w14:paraId="3D4EA081" w14:textId="77777777" w:rsidR="003355FA" w:rsidRDefault="00025605">
          <w:pPr>
            <w:pStyle w:val="TDC3"/>
            <w:tabs>
              <w:tab w:val="right" w:leader="dot" w:pos="9394"/>
            </w:tabs>
            <w:rPr>
              <w:rFonts w:eastAsiaTheme="minorEastAsia"/>
              <w:noProof/>
              <w:lang w:eastAsia="es-CO"/>
            </w:rPr>
          </w:pPr>
          <w:hyperlink w:anchor="_Toc413829912" w:history="1">
            <w:r w:rsidR="003355FA" w:rsidRPr="00A96F75">
              <w:rPr>
                <w:rStyle w:val="Hipervnculo"/>
                <w:noProof/>
              </w:rPr>
              <w:t>9.3.2 Calendarización</w:t>
            </w:r>
            <w:r w:rsidR="003355FA">
              <w:rPr>
                <w:noProof/>
                <w:webHidden/>
              </w:rPr>
              <w:tab/>
            </w:r>
            <w:r w:rsidR="003355FA">
              <w:rPr>
                <w:noProof/>
                <w:webHidden/>
              </w:rPr>
              <w:fldChar w:fldCharType="begin"/>
            </w:r>
            <w:r w:rsidR="003355FA">
              <w:rPr>
                <w:noProof/>
                <w:webHidden/>
              </w:rPr>
              <w:instrText xml:space="preserve"> PAGEREF _Toc413829912 \h </w:instrText>
            </w:r>
            <w:r w:rsidR="003355FA">
              <w:rPr>
                <w:noProof/>
                <w:webHidden/>
              </w:rPr>
            </w:r>
            <w:r w:rsidR="003355FA">
              <w:rPr>
                <w:noProof/>
                <w:webHidden/>
              </w:rPr>
              <w:fldChar w:fldCharType="separate"/>
            </w:r>
            <w:r w:rsidR="003355FA">
              <w:rPr>
                <w:noProof/>
                <w:webHidden/>
              </w:rPr>
              <w:t>35</w:t>
            </w:r>
            <w:r w:rsidR="003355FA">
              <w:rPr>
                <w:noProof/>
                <w:webHidden/>
              </w:rPr>
              <w:fldChar w:fldCharType="end"/>
            </w:r>
          </w:hyperlink>
        </w:p>
        <w:p w14:paraId="3D4EA082" w14:textId="77777777" w:rsidR="003355FA" w:rsidRDefault="00025605">
          <w:pPr>
            <w:pStyle w:val="TDC3"/>
            <w:tabs>
              <w:tab w:val="right" w:leader="dot" w:pos="9394"/>
            </w:tabs>
            <w:rPr>
              <w:rFonts w:eastAsiaTheme="minorEastAsia"/>
              <w:noProof/>
              <w:lang w:eastAsia="es-CO"/>
            </w:rPr>
          </w:pPr>
          <w:hyperlink w:anchor="_Toc413829913" w:history="1">
            <w:r w:rsidR="003355FA" w:rsidRPr="00A96F75">
              <w:rPr>
                <w:rStyle w:val="Hipervnculo"/>
                <w:i/>
                <w:iCs/>
                <w:noProof/>
              </w:rPr>
              <w:t>9.3.2.2 Responsables:</w:t>
            </w:r>
            <w:r w:rsidR="003355FA">
              <w:rPr>
                <w:noProof/>
                <w:webHidden/>
              </w:rPr>
              <w:tab/>
            </w:r>
            <w:r w:rsidR="003355FA">
              <w:rPr>
                <w:noProof/>
                <w:webHidden/>
              </w:rPr>
              <w:fldChar w:fldCharType="begin"/>
            </w:r>
            <w:r w:rsidR="003355FA">
              <w:rPr>
                <w:noProof/>
                <w:webHidden/>
              </w:rPr>
              <w:instrText xml:space="preserve"> PAGEREF _Toc413829913 \h </w:instrText>
            </w:r>
            <w:r w:rsidR="003355FA">
              <w:rPr>
                <w:noProof/>
                <w:webHidden/>
              </w:rPr>
            </w:r>
            <w:r w:rsidR="003355FA">
              <w:rPr>
                <w:noProof/>
                <w:webHidden/>
              </w:rPr>
              <w:fldChar w:fldCharType="separate"/>
            </w:r>
            <w:r w:rsidR="003355FA">
              <w:rPr>
                <w:noProof/>
                <w:webHidden/>
              </w:rPr>
              <w:t>35</w:t>
            </w:r>
            <w:r w:rsidR="003355FA">
              <w:rPr>
                <w:noProof/>
                <w:webHidden/>
              </w:rPr>
              <w:fldChar w:fldCharType="end"/>
            </w:r>
          </w:hyperlink>
        </w:p>
        <w:p w14:paraId="3D4EA083" w14:textId="77777777" w:rsidR="003355FA" w:rsidRDefault="00025605">
          <w:pPr>
            <w:pStyle w:val="TDC3"/>
            <w:tabs>
              <w:tab w:val="right" w:leader="dot" w:pos="9394"/>
            </w:tabs>
            <w:rPr>
              <w:rFonts w:eastAsiaTheme="minorEastAsia"/>
              <w:noProof/>
              <w:lang w:eastAsia="es-CO"/>
            </w:rPr>
          </w:pPr>
          <w:hyperlink w:anchor="_Toc413829914" w:history="1">
            <w:r w:rsidR="003355FA" w:rsidRPr="00A96F75">
              <w:rPr>
                <w:rStyle w:val="Hipervnculo"/>
                <w:noProof/>
              </w:rPr>
              <w:t>9.3.3 Asignación de recursos</w:t>
            </w:r>
            <w:r w:rsidR="003355FA">
              <w:rPr>
                <w:noProof/>
                <w:webHidden/>
              </w:rPr>
              <w:tab/>
            </w:r>
            <w:r w:rsidR="003355FA">
              <w:rPr>
                <w:noProof/>
                <w:webHidden/>
              </w:rPr>
              <w:fldChar w:fldCharType="begin"/>
            </w:r>
            <w:r w:rsidR="003355FA">
              <w:rPr>
                <w:noProof/>
                <w:webHidden/>
              </w:rPr>
              <w:instrText xml:space="preserve"> PAGEREF _Toc413829914 \h </w:instrText>
            </w:r>
            <w:r w:rsidR="003355FA">
              <w:rPr>
                <w:noProof/>
                <w:webHidden/>
              </w:rPr>
            </w:r>
            <w:r w:rsidR="003355FA">
              <w:rPr>
                <w:noProof/>
                <w:webHidden/>
              </w:rPr>
              <w:fldChar w:fldCharType="separate"/>
            </w:r>
            <w:r w:rsidR="003355FA">
              <w:rPr>
                <w:noProof/>
                <w:webHidden/>
              </w:rPr>
              <w:t>36</w:t>
            </w:r>
            <w:r w:rsidR="003355FA">
              <w:rPr>
                <w:noProof/>
                <w:webHidden/>
              </w:rPr>
              <w:fldChar w:fldCharType="end"/>
            </w:r>
          </w:hyperlink>
        </w:p>
        <w:p w14:paraId="3D4EA084" w14:textId="77777777" w:rsidR="003355FA" w:rsidRDefault="00025605">
          <w:pPr>
            <w:pStyle w:val="TDC3"/>
            <w:tabs>
              <w:tab w:val="right" w:leader="dot" w:pos="9394"/>
            </w:tabs>
            <w:rPr>
              <w:rFonts w:eastAsiaTheme="minorEastAsia"/>
              <w:noProof/>
              <w:lang w:eastAsia="es-CO"/>
            </w:rPr>
          </w:pPr>
          <w:hyperlink w:anchor="_Toc413829915" w:history="1">
            <w:r w:rsidR="003355FA" w:rsidRPr="00A96F75">
              <w:rPr>
                <w:rStyle w:val="Hipervnculo"/>
                <w:noProof/>
              </w:rPr>
              <w:t>9.3.4 Asignación de presupuesto y justificación</w:t>
            </w:r>
            <w:r w:rsidR="003355FA">
              <w:rPr>
                <w:noProof/>
                <w:webHidden/>
              </w:rPr>
              <w:tab/>
            </w:r>
            <w:r w:rsidR="003355FA">
              <w:rPr>
                <w:noProof/>
                <w:webHidden/>
              </w:rPr>
              <w:fldChar w:fldCharType="begin"/>
            </w:r>
            <w:r w:rsidR="003355FA">
              <w:rPr>
                <w:noProof/>
                <w:webHidden/>
              </w:rPr>
              <w:instrText xml:space="preserve"> PAGEREF _Toc413829915 \h </w:instrText>
            </w:r>
            <w:r w:rsidR="003355FA">
              <w:rPr>
                <w:noProof/>
                <w:webHidden/>
              </w:rPr>
            </w:r>
            <w:r w:rsidR="003355FA">
              <w:rPr>
                <w:noProof/>
                <w:webHidden/>
              </w:rPr>
              <w:fldChar w:fldCharType="separate"/>
            </w:r>
            <w:r w:rsidR="003355FA">
              <w:rPr>
                <w:noProof/>
                <w:webHidden/>
              </w:rPr>
              <w:t>36</w:t>
            </w:r>
            <w:r w:rsidR="003355FA">
              <w:rPr>
                <w:noProof/>
                <w:webHidden/>
              </w:rPr>
              <w:fldChar w:fldCharType="end"/>
            </w:r>
          </w:hyperlink>
        </w:p>
        <w:p w14:paraId="3D4EA085" w14:textId="77777777" w:rsidR="003355FA" w:rsidRDefault="00025605">
          <w:pPr>
            <w:pStyle w:val="TDC1"/>
            <w:tabs>
              <w:tab w:val="right" w:leader="dot" w:pos="9394"/>
            </w:tabs>
            <w:rPr>
              <w:rFonts w:eastAsiaTheme="minorEastAsia"/>
              <w:noProof/>
              <w:lang w:eastAsia="es-CO"/>
            </w:rPr>
          </w:pPr>
          <w:hyperlink w:anchor="_Toc413829916" w:history="1">
            <w:r w:rsidR="003355FA" w:rsidRPr="00A96F75">
              <w:rPr>
                <w:rStyle w:val="Hipervnculo"/>
                <w:noProof/>
                <w:lang w:eastAsia="es-CO"/>
              </w:rPr>
              <w:t>10 Monitoreo y Control del Proyecto</w:t>
            </w:r>
            <w:r w:rsidR="003355FA">
              <w:rPr>
                <w:noProof/>
                <w:webHidden/>
              </w:rPr>
              <w:tab/>
            </w:r>
            <w:r w:rsidR="003355FA">
              <w:rPr>
                <w:noProof/>
                <w:webHidden/>
              </w:rPr>
              <w:fldChar w:fldCharType="begin"/>
            </w:r>
            <w:r w:rsidR="003355FA">
              <w:rPr>
                <w:noProof/>
                <w:webHidden/>
              </w:rPr>
              <w:instrText xml:space="preserve"> PAGEREF _Toc413829916 \h </w:instrText>
            </w:r>
            <w:r w:rsidR="003355FA">
              <w:rPr>
                <w:noProof/>
                <w:webHidden/>
              </w:rPr>
            </w:r>
            <w:r w:rsidR="003355FA">
              <w:rPr>
                <w:noProof/>
                <w:webHidden/>
              </w:rPr>
              <w:fldChar w:fldCharType="separate"/>
            </w:r>
            <w:r w:rsidR="003355FA">
              <w:rPr>
                <w:noProof/>
                <w:webHidden/>
              </w:rPr>
              <w:t>37</w:t>
            </w:r>
            <w:r w:rsidR="003355FA">
              <w:rPr>
                <w:noProof/>
                <w:webHidden/>
              </w:rPr>
              <w:fldChar w:fldCharType="end"/>
            </w:r>
          </w:hyperlink>
        </w:p>
        <w:p w14:paraId="3D4EA086" w14:textId="77777777" w:rsidR="003355FA" w:rsidRDefault="00025605">
          <w:pPr>
            <w:pStyle w:val="TDC2"/>
            <w:tabs>
              <w:tab w:val="right" w:leader="dot" w:pos="9394"/>
            </w:tabs>
            <w:rPr>
              <w:rFonts w:eastAsiaTheme="minorEastAsia"/>
              <w:noProof/>
              <w:lang w:eastAsia="es-CO"/>
            </w:rPr>
          </w:pPr>
          <w:hyperlink w:anchor="_Toc413829917" w:history="1">
            <w:r w:rsidR="003355FA" w:rsidRPr="00A96F75">
              <w:rPr>
                <w:rStyle w:val="Hipervnculo"/>
                <w:noProof/>
              </w:rPr>
              <w:t>10.2 Monitoreo y control de progreso</w:t>
            </w:r>
            <w:r w:rsidR="003355FA">
              <w:rPr>
                <w:noProof/>
                <w:webHidden/>
              </w:rPr>
              <w:tab/>
            </w:r>
            <w:r w:rsidR="003355FA">
              <w:rPr>
                <w:noProof/>
                <w:webHidden/>
              </w:rPr>
              <w:fldChar w:fldCharType="begin"/>
            </w:r>
            <w:r w:rsidR="003355FA">
              <w:rPr>
                <w:noProof/>
                <w:webHidden/>
              </w:rPr>
              <w:instrText xml:space="preserve"> PAGEREF _Toc413829917 \h </w:instrText>
            </w:r>
            <w:r w:rsidR="003355FA">
              <w:rPr>
                <w:noProof/>
                <w:webHidden/>
              </w:rPr>
            </w:r>
            <w:r w:rsidR="003355FA">
              <w:rPr>
                <w:noProof/>
                <w:webHidden/>
              </w:rPr>
              <w:fldChar w:fldCharType="separate"/>
            </w:r>
            <w:r w:rsidR="003355FA">
              <w:rPr>
                <w:noProof/>
                <w:webHidden/>
              </w:rPr>
              <w:t>37</w:t>
            </w:r>
            <w:r w:rsidR="003355FA">
              <w:rPr>
                <w:noProof/>
                <w:webHidden/>
              </w:rPr>
              <w:fldChar w:fldCharType="end"/>
            </w:r>
          </w:hyperlink>
        </w:p>
        <w:p w14:paraId="3D4EA087" w14:textId="77777777" w:rsidR="003355FA" w:rsidRDefault="00025605">
          <w:pPr>
            <w:pStyle w:val="TDC3"/>
            <w:tabs>
              <w:tab w:val="right" w:leader="dot" w:pos="9394"/>
            </w:tabs>
            <w:rPr>
              <w:rFonts w:eastAsiaTheme="minorEastAsia"/>
              <w:noProof/>
              <w:lang w:eastAsia="es-CO"/>
            </w:rPr>
          </w:pPr>
          <w:hyperlink w:anchor="_Toc413829918" w:history="1">
            <w:r w:rsidR="003355FA" w:rsidRPr="00A96F75">
              <w:rPr>
                <w:rStyle w:val="Hipervnculo"/>
                <w:noProof/>
              </w:rPr>
              <w:t>10.2.1 Objetivos</w:t>
            </w:r>
            <w:r w:rsidR="003355FA">
              <w:rPr>
                <w:noProof/>
                <w:webHidden/>
              </w:rPr>
              <w:tab/>
            </w:r>
            <w:r w:rsidR="003355FA">
              <w:rPr>
                <w:noProof/>
                <w:webHidden/>
              </w:rPr>
              <w:fldChar w:fldCharType="begin"/>
            </w:r>
            <w:r w:rsidR="003355FA">
              <w:rPr>
                <w:noProof/>
                <w:webHidden/>
              </w:rPr>
              <w:instrText xml:space="preserve"> PAGEREF _Toc413829918 \h </w:instrText>
            </w:r>
            <w:r w:rsidR="003355FA">
              <w:rPr>
                <w:noProof/>
                <w:webHidden/>
              </w:rPr>
            </w:r>
            <w:r w:rsidR="003355FA">
              <w:rPr>
                <w:noProof/>
                <w:webHidden/>
              </w:rPr>
              <w:fldChar w:fldCharType="separate"/>
            </w:r>
            <w:r w:rsidR="003355FA">
              <w:rPr>
                <w:noProof/>
                <w:webHidden/>
              </w:rPr>
              <w:t>37</w:t>
            </w:r>
            <w:r w:rsidR="003355FA">
              <w:rPr>
                <w:noProof/>
                <w:webHidden/>
              </w:rPr>
              <w:fldChar w:fldCharType="end"/>
            </w:r>
          </w:hyperlink>
        </w:p>
        <w:p w14:paraId="3D4EA088" w14:textId="77777777" w:rsidR="003355FA" w:rsidRDefault="00025605">
          <w:pPr>
            <w:pStyle w:val="TDC3"/>
            <w:tabs>
              <w:tab w:val="right" w:leader="dot" w:pos="9394"/>
            </w:tabs>
            <w:rPr>
              <w:rFonts w:eastAsiaTheme="minorEastAsia"/>
              <w:noProof/>
              <w:lang w:eastAsia="es-CO"/>
            </w:rPr>
          </w:pPr>
          <w:hyperlink w:anchor="_Toc413829919" w:history="1">
            <w:r w:rsidR="003355FA" w:rsidRPr="00A96F75">
              <w:rPr>
                <w:rStyle w:val="Hipervnculo"/>
                <w:noProof/>
              </w:rPr>
              <w:t>10.2.2 Responsables</w:t>
            </w:r>
            <w:r w:rsidR="003355FA">
              <w:rPr>
                <w:noProof/>
                <w:webHidden/>
              </w:rPr>
              <w:tab/>
            </w:r>
            <w:r w:rsidR="003355FA">
              <w:rPr>
                <w:noProof/>
                <w:webHidden/>
              </w:rPr>
              <w:fldChar w:fldCharType="begin"/>
            </w:r>
            <w:r w:rsidR="003355FA">
              <w:rPr>
                <w:noProof/>
                <w:webHidden/>
              </w:rPr>
              <w:instrText xml:space="preserve"> PAGEREF _Toc413829919 \h </w:instrText>
            </w:r>
            <w:r w:rsidR="003355FA">
              <w:rPr>
                <w:noProof/>
                <w:webHidden/>
              </w:rPr>
            </w:r>
            <w:r w:rsidR="003355FA">
              <w:rPr>
                <w:noProof/>
                <w:webHidden/>
              </w:rPr>
              <w:fldChar w:fldCharType="separate"/>
            </w:r>
            <w:r w:rsidR="003355FA">
              <w:rPr>
                <w:noProof/>
                <w:webHidden/>
              </w:rPr>
              <w:t>37</w:t>
            </w:r>
            <w:r w:rsidR="003355FA">
              <w:rPr>
                <w:noProof/>
                <w:webHidden/>
              </w:rPr>
              <w:fldChar w:fldCharType="end"/>
            </w:r>
          </w:hyperlink>
        </w:p>
        <w:p w14:paraId="3D4EA089" w14:textId="77777777" w:rsidR="003355FA" w:rsidRDefault="00025605">
          <w:pPr>
            <w:pStyle w:val="TDC3"/>
            <w:tabs>
              <w:tab w:val="right" w:leader="dot" w:pos="9394"/>
            </w:tabs>
            <w:rPr>
              <w:rFonts w:eastAsiaTheme="minorEastAsia"/>
              <w:noProof/>
              <w:lang w:eastAsia="es-CO"/>
            </w:rPr>
          </w:pPr>
          <w:hyperlink w:anchor="_Toc413829920" w:history="1">
            <w:r w:rsidR="003355FA" w:rsidRPr="00A96F75">
              <w:rPr>
                <w:rStyle w:val="Hipervnculo"/>
                <w:noProof/>
              </w:rPr>
              <w:t>10.2.3 Recursos</w:t>
            </w:r>
            <w:r w:rsidR="003355FA">
              <w:rPr>
                <w:noProof/>
                <w:webHidden/>
              </w:rPr>
              <w:tab/>
            </w:r>
            <w:r w:rsidR="003355FA">
              <w:rPr>
                <w:noProof/>
                <w:webHidden/>
              </w:rPr>
              <w:fldChar w:fldCharType="begin"/>
            </w:r>
            <w:r w:rsidR="003355FA">
              <w:rPr>
                <w:noProof/>
                <w:webHidden/>
              </w:rPr>
              <w:instrText xml:space="preserve"> PAGEREF _Toc413829920 \h </w:instrText>
            </w:r>
            <w:r w:rsidR="003355FA">
              <w:rPr>
                <w:noProof/>
                <w:webHidden/>
              </w:rPr>
            </w:r>
            <w:r w:rsidR="003355FA">
              <w:rPr>
                <w:noProof/>
                <w:webHidden/>
              </w:rPr>
              <w:fldChar w:fldCharType="separate"/>
            </w:r>
            <w:r w:rsidR="003355FA">
              <w:rPr>
                <w:noProof/>
                <w:webHidden/>
              </w:rPr>
              <w:t>37</w:t>
            </w:r>
            <w:r w:rsidR="003355FA">
              <w:rPr>
                <w:noProof/>
                <w:webHidden/>
              </w:rPr>
              <w:fldChar w:fldCharType="end"/>
            </w:r>
          </w:hyperlink>
        </w:p>
        <w:p w14:paraId="3D4EA08A" w14:textId="77777777" w:rsidR="003355FA" w:rsidRDefault="00025605">
          <w:pPr>
            <w:pStyle w:val="TDC3"/>
            <w:tabs>
              <w:tab w:val="right" w:leader="dot" w:pos="9394"/>
            </w:tabs>
            <w:rPr>
              <w:rFonts w:eastAsiaTheme="minorEastAsia"/>
              <w:noProof/>
              <w:lang w:eastAsia="es-CO"/>
            </w:rPr>
          </w:pPr>
          <w:hyperlink w:anchor="_Toc413829921" w:history="1">
            <w:r w:rsidR="003355FA" w:rsidRPr="00A96F75">
              <w:rPr>
                <w:rStyle w:val="Hipervnculo"/>
                <w:noProof/>
              </w:rPr>
              <w:t>10.2.3 Puesta en marcha</w:t>
            </w:r>
            <w:r w:rsidR="003355FA">
              <w:rPr>
                <w:noProof/>
                <w:webHidden/>
              </w:rPr>
              <w:tab/>
            </w:r>
            <w:r w:rsidR="003355FA">
              <w:rPr>
                <w:noProof/>
                <w:webHidden/>
              </w:rPr>
              <w:fldChar w:fldCharType="begin"/>
            </w:r>
            <w:r w:rsidR="003355FA">
              <w:rPr>
                <w:noProof/>
                <w:webHidden/>
              </w:rPr>
              <w:instrText xml:space="preserve"> PAGEREF _Toc413829921 \h </w:instrText>
            </w:r>
            <w:r w:rsidR="003355FA">
              <w:rPr>
                <w:noProof/>
                <w:webHidden/>
              </w:rPr>
            </w:r>
            <w:r w:rsidR="003355FA">
              <w:rPr>
                <w:noProof/>
                <w:webHidden/>
              </w:rPr>
              <w:fldChar w:fldCharType="separate"/>
            </w:r>
            <w:r w:rsidR="003355FA">
              <w:rPr>
                <w:noProof/>
                <w:webHidden/>
              </w:rPr>
              <w:t>37</w:t>
            </w:r>
            <w:r w:rsidR="003355FA">
              <w:rPr>
                <w:noProof/>
                <w:webHidden/>
              </w:rPr>
              <w:fldChar w:fldCharType="end"/>
            </w:r>
          </w:hyperlink>
        </w:p>
        <w:p w14:paraId="3D4EA08B" w14:textId="77777777" w:rsidR="003355FA" w:rsidRDefault="00025605">
          <w:pPr>
            <w:pStyle w:val="TDC3"/>
            <w:tabs>
              <w:tab w:val="right" w:leader="dot" w:pos="9394"/>
            </w:tabs>
            <w:rPr>
              <w:rFonts w:eastAsiaTheme="minorEastAsia"/>
              <w:noProof/>
              <w:lang w:eastAsia="es-CO"/>
            </w:rPr>
          </w:pPr>
          <w:hyperlink w:anchor="_Toc413829922" w:history="1">
            <w:r w:rsidR="003355FA" w:rsidRPr="00A96F75">
              <w:rPr>
                <w:rStyle w:val="Hipervnculo"/>
                <w:noProof/>
              </w:rPr>
              <w:t>10.2.3.3 Reporte de progreso individual</w:t>
            </w:r>
            <w:r w:rsidR="003355FA">
              <w:rPr>
                <w:noProof/>
                <w:webHidden/>
              </w:rPr>
              <w:tab/>
            </w:r>
            <w:r w:rsidR="003355FA">
              <w:rPr>
                <w:noProof/>
                <w:webHidden/>
              </w:rPr>
              <w:fldChar w:fldCharType="begin"/>
            </w:r>
            <w:r w:rsidR="003355FA">
              <w:rPr>
                <w:noProof/>
                <w:webHidden/>
              </w:rPr>
              <w:instrText xml:space="preserve"> PAGEREF _Toc413829922 \h </w:instrText>
            </w:r>
            <w:r w:rsidR="003355FA">
              <w:rPr>
                <w:noProof/>
                <w:webHidden/>
              </w:rPr>
            </w:r>
            <w:r w:rsidR="003355FA">
              <w:rPr>
                <w:noProof/>
                <w:webHidden/>
              </w:rPr>
              <w:fldChar w:fldCharType="separate"/>
            </w:r>
            <w:r w:rsidR="003355FA">
              <w:rPr>
                <w:noProof/>
                <w:webHidden/>
              </w:rPr>
              <w:t>38</w:t>
            </w:r>
            <w:r w:rsidR="003355FA">
              <w:rPr>
                <w:noProof/>
                <w:webHidden/>
              </w:rPr>
              <w:fldChar w:fldCharType="end"/>
            </w:r>
          </w:hyperlink>
        </w:p>
        <w:p w14:paraId="3D4EA08C" w14:textId="77777777" w:rsidR="003355FA" w:rsidRDefault="00025605">
          <w:pPr>
            <w:pStyle w:val="TDC1"/>
            <w:tabs>
              <w:tab w:val="right" w:leader="dot" w:pos="9394"/>
            </w:tabs>
            <w:rPr>
              <w:rFonts w:eastAsiaTheme="minorEastAsia"/>
              <w:noProof/>
              <w:lang w:eastAsia="es-CO"/>
            </w:rPr>
          </w:pPr>
          <w:hyperlink w:anchor="_Toc413829923" w:history="1">
            <w:r w:rsidR="003355FA" w:rsidRPr="00A96F75">
              <w:rPr>
                <w:rStyle w:val="Hipervnculo"/>
                <w:noProof/>
              </w:rPr>
              <w:t>10.3 Cierre del Proyecto</w:t>
            </w:r>
            <w:r w:rsidR="003355FA">
              <w:rPr>
                <w:noProof/>
                <w:webHidden/>
              </w:rPr>
              <w:tab/>
            </w:r>
            <w:r w:rsidR="003355FA">
              <w:rPr>
                <w:noProof/>
                <w:webHidden/>
              </w:rPr>
              <w:fldChar w:fldCharType="begin"/>
            </w:r>
            <w:r w:rsidR="003355FA">
              <w:rPr>
                <w:noProof/>
                <w:webHidden/>
              </w:rPr>
              <w:instrText xml:space="preserve"> PAGEREF _Toc413829923 \h </w:instrText>
            </w:r>
            <w:r w:rsidR="003355FA">
              <w:rPr>
                <w:noProof/>
                <w:webHidden/>
              </w:rPr>
            </w:r>
            <w:r w:rsidR="003355FA">
              <w:rPr>
                <w:noProof/>
                <w:webHidden/>
              </w:rPr>
              <w:fldChar w:fldCharType="separate"/>
            </w:r>
            <w:r w:rsidR="003355FA">
              <w:rPr>
                <w:noProof/>
                <w:webHidden/>
              </w:rPr>
              <w:t>38</w:t>
            </w:r>
            <w:r w:rsidR="003355FA">
              <w:rPr>
                <w:noProof/>
                <w:webHidden/>
              </w:rPr>
              <w:fldChar w:fldCharType="end"/>
            </w:r>
          </w:hyperlink>
        </w:p>
        <w:p w14:paraId="3D4EA08D" w14:textId="77777777" w:rsidR="003355FA" w:rsidRDefault="00025605">
          <w:pPr>
            <w:pStyle w:val="TDC1"/>
            <w:tabs>
              <w:tab w:val="right" w:leader="dot" w:pos="9394"/>
            </w:tabs>
            <w:rPr>
              <w:rFonts w:eastAsiaTheme="minorEastAsia"/>
              <w:noProof/>
              <w:lang w:eastAsia="es-CO"/>
            </w:rPr>
          </w:pPr>
          <w:hyperlink w:anchor="_Toc413829924" w:history="1">
            <w:r w:rsidR="003355FA" w:rsidRPr="00A96F75">
              <w:rPr>
                <w:rStyle w:val="Hipervnculo"/>
                <w:noProof/>
              </w:rPr>
              <w:t>11 Entrega del Producto</w:t>
            </w:r>
            <w:r w:rsidR="003355FA">
              <w:rPr>
                <w:noProof/>
                <w:webHidden/>
              </w:rPr>
              <w:tab/>
            </w:r>
            <w:r w:rsidR="003355FA">
              <w:rPr>
                <w:noProof/>
                <w:webHidden/>
              </w:rPr>
              <w:fldChar w:fldCharType="begin"/>
            </w:r>
            <w:r w:rsidR="003355FA">
              <w:rPr>
                <w:noProof/>
                <w:webHidden/>
              </w:rPr>
              <w:instrText xml:space="preserve"> PAGEREF _Toc413829924 \h </w:instrText>
            </w:r>
            <w:r w:rsidR="003355FA">
              <w:rPr>
                <w:noProof/>
                <w:webHidden/>
              </w:rPr>
            </w:r>
            <w:r w:rsidR="003355FA">
              <w:rPr>
                <w:noProof/>
                <w:webHidden/>
              </w:rPr>
              <w:fldChar w:fldCharType="separate"/>
            </w:r>
            <w:r w:rsidR="003355FA">
              <w:rPr>
                <w:noProof/>
                <w:webHidden/>
              </w:rPr>
              <w:t>39</w:t>
            </w:r>
            <w:r w:rsidR="003355FA">
              <w:rPr>
                <w:noProof/>
                <w:webHidden/>
              </w:rPr>
              <w:fldChar w:fldCharType="end"/>
            </w:r>
          </w:hyperlink>
        </w:p>
        <w:p w14:paraId="3D4EA08E" w14:textId="77777777" w:rsidR="003355FA" w:rsidRDefault="00025605">
          <w:pPr>
            <w:pStyle w:val="TDC2"/>
            <w:tabs>
              <w:tab w:val="right" w:leader="dot" w:pos="9394"/>
            </w:tabs>
            <w:rPr>
              <w:rFonts w:eastAsiaTheme="minorEastAsia"/>
              <w:noProof/>
              <w:lang w:eastAsia="es-CO"/>
            </w:rPr>
          </w:pPr>
          <w:hyperlink w:anchor="_Toc413829925" w:history="1">
            <w:r w:rsidR="003355FA" w:rsidRPr="00A96F75">
              <w:rPr>
                <w:rStyle w:val="Hipervnculo"/>
                <w:noProof/>
              </w:rPr>
              <w:t>12.1 Ambiente de Trabajo</w:t>
            </w:r>
            <w:r w:rsidR="003355FA">
              <w:rPr>
                <w:noProof/>
                <w:webHidden/>
              </w:rPr>
              <w:tab/>
            </w:r>
            <w:r w:rsidR="003355FA">
              <w:rPr>
                <w:noProof/>
                <w:webHidden/>
              </w:rPr>
              <w:fldChar w:fldCharType="begin"/>
            </w:r>
            <w:r w:rsidR="003355FA">
              <w:rPr>
                <w:noProof/>
                <w:webHidden/>
              </w:rPr>
              <w:instrText xml:space="preserve"> PAGEREF _Toc413829925 \h </w:instrText>
            </w:r>
            <w:r w:rsidR="003355FA">
              <w:rPr>
                <w:noProof/>
                <w:webHidden/>
              </w:rPr>
            </w:r>
            <w:r w:rsidR="003355FA">
              <w:rPr>
                <w:noProof/>
                <w:webHidden/>
              </w:rPr>
              <w:fldChar w:fldCharType="separate"/>
            </w:r>
            <w:r w:rsidR="003355FA">
              <w:rPr>
                <w:noProof/>
                <w:webHidden/>
              </w:rPr>
              <w:t>39</w:t>
            </w:r>
            <w:r w:rsidR="003355FA">
              <w:rPr>
                <w:noProof/>
                <w:webHidden/>
              </w:rPr>
              <w:fldChar w:fldCharType="end"/>
            </w:r>
          </w:hyperlink>
        </w:p>
        <w:p w14:paraId="3D4EA08F" w14:textId="77777777" w:rsidR="003355FA" w:rsidRDefault="00025605">
          <w:pPr>
            <w:pStyle w:val="TDC3"/>
            <w:tabs>
              <w:tab w:val="right" w:leader="dot" w:pos="9394"/>
            </w:tabs>
            <w:rPr>
              <w:rFonts w:eastAsiaTheme="minorEastAsia"/>
              <w:noProof/>
              <w:lang w:eastAsia="es-CO"/>
            </w:rPr>
          </w:pPr>
          <w:hyperlink w:anchor="_Toc413829926" w:history="1">
            <w:r w:rsidR="003355FA" w:rsidRPr="00A96F75">
              <w:rPr>
                <w:rStyle w:val="Hipervnculo"/>
                <w:rFonts w:ascii="Arial" w:hAnsi="Arial" w:cs="Arial"/>
                <w:noProof/>
              </w:rPr>
              <w:t>12.1.1 Reglamento</w:t>
            </w:r>
            <w:r w:rsidR="003355FA">
              <w:rPr>
                <w:noProof/>
                <w:webHidden/>
              </w:rPr>
              <w:tab/>
            </w:r>
            <w:r w:rsidR="003355FA">
              <w:rPr>
                <w:noProof/>
                <w:webHidden/>
              </w:rPr>
              <w:fldChar w:fldCharType="begin"/>
            </w:r>
            <w:r w:rsidR="003355FA">
              <w:rPr>
                <w:noProof/>
                <w:webHidden/>
              </w:rPr>
              <w:instrText xml:space="preserve"> PAGEREF _Toc413829926 \h </w:instrText>
            </w:r>
            <w:r w:rsidR="003355FA">
              <w:rPr>
                <w:noProof/>
                <w:webHidden/>
              </w:rPr>
            </w:r>
            <w:r w:rsidR="003355FA">
              <w:rPr>
                <w:noProof/>
                <w:webHidden/>
              </w:rPr>
              <w:fldChar w:fldCharType="separate"/>
            </w:r>
            <w:r w:rsidR="003355FA">
              <w:rPr>
                <w:noProof/>
                <w:webHidden/>
              </w:rPr>
              <w:t>39</w:t>
            </w:r>
            <w:r w:rsidR="003355FA">
              <w:rPr>
                <w:noProof/>
                <w:webHidden/>
              </w:rPr>
              <w:fldChar w:fldCharType="end"/>
            </w:r>
          </w:hyperlink>
        </w:p>
        <w:p w14:paraId="3D4EA090" w14:textId="77777777" w:rsidR="003355FA" w:rsidRDefault="00025605">
          <w:pPr>
            <w:pStyle w:val="TDC3"/>
            <w:tabs>
              <w:tab w:val="right" w:leader="dot" w:pos="9394"/>
            </w:tabs>
            <w:rPr>
              <w:rFonts w:eastAsiaTheme="minorEastAsia"/>
              <w:noProof/>
              <w:lang w:eastAsia="es-CO"/>
            </w:rPr>
          </w:pPr>
          <w:hyperlink w:anchor="_Toc413829927" w:history="1">
            <w:r w:rsidR="003355FA" w:rsidRPr="00A96F75">
              <w:rPr>
                <w:rStyle w:val="Hipervnculo"/>
                <w:rFonts w:ascii="Arial" w:hAnsi="Arial" w:cs="Arial"/>
                <w:noProof/>
              </w:rPr>
              <w:t>12.2.2 Penalizaciones</w:t>
            </w:r>
            <w:r w:rsidR="003355FA">
              <w:rPr>
                <w:noProof/>
                <w:webHidden/>
              </w:rPr>
              <w:tab/>
            </w:r>
            <w:r w:rsidR="003355FA">
              <w:rPr>
                <w:noProof/>
                <w:webHidden/>
              </w:rPr>
              <w:fldChar w:fldCharType="begin"/>
            </w:r>
            <w:r w:rsidR="003355FA">
              <w:rPr>
                <w:noProof/>
                <w:webHidden/>
              </w:rPr>
              <w:instrText xml:space="preserve"> PAGEREF _Toc413829927 \h </w:instrText>
            </w:r>
            <w:r w:rsidR="003355FA">
              <w:rPr>
                <w:noProof/>
                <w:webHidden/>
              </w:rPr>
            </w:r>
            <w:r w:rsidR="003355FA">
              <w:rPr>
                <w:noProof/>
                <w:webHidden/>
              </w:rPr>
              <w:fldChar w:fldCharType="separate"/>
            </w:r>
            <w:r w:rsidR="003355FA">
              <w:rPr>
                <w:noProof/>
                <w:webHidden/>
              </w:rPr>
              <w:t>40</w:t>
            </w:r>
            <w:r w:rsidR="003355FA">
              <w:rPr>
                <w:noProof/>
                <w:webHidden/>
              </w:rPr>
              <w:fldChar w:fldCharType="end"/>
            </w:r>
          </w:hyperlink>
        </w:p>
        <w:p w14:paraId="3D4EA091" w14:textId="77777777" w:rsidR="003355FA" w:rsidRDefault="00025605">
          <w:pPr>
            <w:pStyle w:val="TDC3"/>
            <w:tabs>
              <w:tab w:val="right" w:leader="dot" w:pos="9394"/>
            </w:tabs>
            <w:rPr>
              <w:rFonts w:eastAsiaTheme="minorEastAsia"/>
              <w:noProof/>
              <w:lang w:eastAsia="es-CO"/>
            </w:rPr>
          </w:pPr>
          <w:hyperlink w:anchor="_Toc413829928" w:history="1">
            <w:r w:rsidR="003355FA" w:rsidRPr="00A96F75">
              <w:rPr>
                <w:rStyle w:val="Hipervnculo"/>
                <w:rFonts w:ascii="Arial" w:hAnsi="Arial" w:cs="Arial"/>
                <w:noProof/>
              </w:rPr>
              <w:t>12.2.3 Multas y sanciones</w:t>
            </w:r>
            <w:r w:rsidR="003355FA">
              <w:rPr>
                <w:noProof/>
                <w:webHidden/>
              </w:rPr>
              <w:tab/>
            </w:r>
            <w:r w:rsidR="003355FA">
              <w:rPr>
                <w:noProof/>
                <w:webHidden/>
              </w:rPr>
              <w:fldChar w:fldCharType="begin"/>
            </w:r>
            <w:r w:rsidR="003355FA">
              <w:rPr>
                <w:noProof/>
                <w:webHidden/>
              </w:rPr>
              <w:instrText xml:space="preserve"> PAGEREF _Toc413829928 \h </w:instrText>
            </w:r>
            <w:r w:rsidR="003355FA">
              <w:rPr>
                <w:noProof/>
                <w:webHidden/>
              </w:rPr>
            </w:r>
            <w:r w:rsidR="003355FA">
              <w:rPr>
                <w:noProof/>
                <w:webHidden/>
              </w:rPr>
              <w:fldChar w:fldCharType="separate"/>
            </w:r>
            <w:r w:rsidR="003355FA">
              <w:rPr>
                <w:noProof/>
                <w:webHidden/>
              </w:rPr>
              <w:t>41</w:t>
            </w:r>
            <w:r w:rsidR="003355FA">
              <w:rPr>
                <w:noProof/>
                <w:webHidden/>
              </w:rPr>
              <w:fldChar w:fldCharType="end"/>
            </w:r>
          </w:hyperlink>
        </w:p>
        <w:p w14:paraId="3D4EA092" w14:textId="77777777" w:rsidR="003355FA" w:rsidRDefault="00025605">
          <w:pPr>
            <w:pStyle w:val="TDC2"/>
            <w:tabs>
              <w:tab w:val="right" w:leader="dot" w:pos="9394"/>
            </w:tabs>
            <w:rPr>
              <w:rFonts w:eastAsiaTheme="minorEastAsia"/>
              <w:noProof/>
              <w:lang w:eastAsia="es-CO"/>
            </w:rPr>
          </w:pPr>
          <w:hyperlink w:anchor="_Toc413829929" w:history="1">
            <w:r w:rsidR="003355FA" w:rsidRPr="00A96F75">
              <w:rPr>
                <w:rStyle w:val="Hipervnculo"/>
                <w:noProof/>
              </w:rPr>
              <w:t>12.2 Análisis y administración de riesgos</w:t>
            </w:r>
            <w:r w:rsidR="003355FA">
              <w:rPr>
                <w:noProof/>
                <w:webHidden/>
              </w:rPr>
              <w:tab/>
            </w:r>
            <w:r w:rsidR="003355FA">
              <w:rPr>
                <w:noProof/>
                <w:webHidden/>
              </w:rPr>
              <w:fldChar w:fldCharType="begin"/>
            </w:r>
            <w:r w:rsidR="003355FA">
              <w:rPr>
                <w:noProof/>
                <w:webHidden/>
              </w:rPr>
              <w:instrText xml:space="preserve"> PAGEREF _Toc413829929 \h </w:instrText>
            </w:r>
            <w:r w:rsidR="003355FA">
              <w:rPr>
                <w:noProof/>
                <w:webHidden/>
              </w:rPr>
            </w:r>
            <w:r w:rsidR="003355FA">
              <w:rPr>
                <w:noProof/>
                <w:webHidden/>
              </w:rPr>
              <w:fldChar w:fldCharType="separate"/>
            </w:r>
            <w:r w:rsidR="003355FA">
              <w:rPr>
                <w:noProof/>
                <w:webHidden/>
              </w:rPr>
              <w:t>41</w:t>
            </w:r>
            <w:r w:rsidR="003355FA">
              <w:rPr>
                <w:noProof/>
                <w:webHidden/>
              </w:rPr>
              <w:fldChar w:fldCharType="end"/>
            </w:r>
          </w:hyperlink>
        </w:p>
        <w:p w14:paraId="3D4EA093" w14:textId="77777777" w:rsidR="003355FA" w:rsidRDefault="00025605">
          <w:pPr>
            <w:pStyle w:val="TDC3"/>
            <w:tabs>
              <w:tab w:val="right" w:leader="dot" w:pos="9394"/>
            </w:tabs>
            <w:rPr>
              <w:rFonts w:eastAsiaTheme="minorEastAsia"/>
              <w:noProof/>
              <w:lang w:eastAsia="es-CO"/>
            </w:rPr>
          </w:pPr>
          <w:hyperlink w:anchor="_Toc413829930" w:history="1">
            <w:r w:rsidR="003355FA" w:rsidRPr="00A96F75">
              <w:rPr>
                <w:rStyle w:val="Hipervnculo"/>
                <w:rFonts w:ascii="Arial" w:hAnsi="Arial" w:cs="Arial"/>
                <w:noProof/>
              </w:rPr>
              <w:t>12.2.1 Objetivos</w:t>
            </w:r>
            <w:r w:rsidR="003355FA">
              <w:rPr>
                <w:noProof/>
                <w:webHidden/>
              </w:rPr>
              <w:tab/>
            </w:r>
            <w:r w:rsidR="003355FA">
              <w:rPr>
                <w:noProof/>
                <w:webHidden/>
              </w:rPr>
              <w:fldChar w:fldCharType="begin"/>
            </w:r>
            <w:r w:rsidR="003355FA">
              <w:rPr>
                <w:noProof/>
                <w:webHidden/>
              </w:rPr>
              <w:instrText xml:space="preserve"> PAGEREF _Toc413829930 \h </w:instrText>
            </w:r>
            <w:r w:rsidR="003355FA">
              <w:rPr>
                <w:noProof/>
                <w:webHidden/>
              </w:rPr>
            </w:r>
            <w:r w:rsidR="003355FA">
              <w:rPr>
                <w:noProof/>
                <w:webHidden/>
              </w:rPr>
              <w:fldChar w:fldCharType="separate"/>
            </w:r>
            <w:r w:rsidR="003355FA">
              <w:rPr>
                <w:noProof/>
                <w:webHidden/>
              </w:rPr>
              <w:t>41</w:t>
            </w:r>
            <w:r w:rsidR="003355FA">
              <w:rPr>
                <w:noProof/>
                <w:webHidden/>
              </w:rPr>
              <w:fldChar w:fldCharType="end"/>
            </w:r>
          </w:hyperlink>
        </w:p>
        <w:p w14:paraId="3D4EA094" w14:textId="77777777" w:rsidR="003355FA" w:rsidRDefault="00025605">
          <w:pPr>
            <w:pStyle w:val="TDC3"/>
            <w:tabs>
              <w:tab w:val="right" w:leader="dot" w:pos="9394"/>
            </w:tabs>
            <w:rPr>
              <w:rFonts w:eastAsiaTheme="minorEastAsia"/>
              <w:noProof/>
              <w:lang w:eastAsia="es-CO"/>
            </w:rPr>
          </w:pPr>
          <w:hyperlink w:anchor="_Toc413829931" w:history="1">
            <w:r w:rsidR="003355FA" w:rsidRPr="00A96F75">
              <w:rPr>
                <w:rStyle w:val="Hipervnculo"/>
                <w:rFonts w:ascii="Arial" w:hAnsi="Arial" w:cs="Arial"/>
                <w:noProof/>
              </w:rPr>
              <w:t>12.2.2 Responsables</w:t>
            </w:r>
            <w:r w:rsidR="003355FA">
              <w:rPr>
                <w:noProof/>
                <w:webHidden/>
              </w:rPr>
              <w:tab/>
            </w:r>
            <w:r w:rsidR="003355FA">
              <w:rPr>
                <w:noProof/>
                <w:webHidden/>
              </w:rPr>
              <w:fldChar w:fldCharType="begin"/>
            </w:r>
            <w:r w:rsidR="003355FA">
              <w:rPr>
                <w:noProof/>
                <w:webHidden/>
              </w:rPr>
              <w:instrText xml:space="preserve"> PAGEREF _Toc413829931 \h </w:instrText>
            </w:r>
            <w:r w:rsidR="003355FA">
              <w:rPr>
                <w:noProof/>
                <w:webHidden/>
              </w:rPr>
            </w:r>
            <w:r w:rsidR="003355FA">
              <w:rPr>
                <w:noProof/>
                <w:webHidden/>
              </w:rPr>
              <w:fldChar w:fldCharType="separate"/>
            </w:r>
            <w:r w:rsidR="003355FA">
              <w:rPr>
                <w:noProof/>
                <w:webHidden/>
              </w:rPr>
              <w:t>41</w:t>
            </w:r>
            <w:r w:rsidR="003355FA">
              <w:rPr>
                <w:noProof/>
                <w:webHidden/>
              </w:rPr>
              <w:fldChar w:fldCharType="end"/>
            </w:r>
          </w:hyperlink>
        </w:p>
        <w:p w14:paraId="3D4EA095" w14:textId="77777777" w:rsidR="003355FA" w:rsidRDefault="00025605">
          <w:pPr>
            <w:pStyle w:val="TDC3"/>
            <w:tabs>
              <w:tab w:val="right" w:leader="dot" w:pos="9394"/>
            </w:tabs>
            <w:rPr>
              <w:rFonts w:eastAsiaTheme="minorEastAsia"/>
              <w:noProof/>
              <w:lang w:eastAsia="es-CO"/>
            </w:rPr>
          </w:pPr>
          <w:hyperlink w:anchor="_Toc413829932" w:history="1">
            <w:r w:rsidR="003355FA" w:rsidRPr="00A96F75">
              <w:rPr>
                <w:rStyle w:val="Hipervnculo"/>
                <w:rFonts w:ascii="Arial" w:hAnsi="Arial" w:cs="Arial"/>
                <w:noProof/>
              </w:rPr>
              <w:t>12.2.3 Recursos</w:t>
            </w:r>
            <w:r w:rsidR="003355FA">
              <w:rPr>
                <w:noProof/>
                <w:webHidden/>
              </w:rPr>
              <w:tab/>
            </w:r>
            <w:r w:rsidR="003355FA">
              <w:rPr>
                <w:noProof/>
                <w:webHidden/>
              </w:rPr>
              <w:fldChar w:fldCharType="begin"/>
            </w:r>
            <w:r w:rsidR="003355FA">
              <w:rPr>
                <w:noProof/>
                <w:webHidden/>
              </w:rPr>
              <w:instrText xml:space="preserve"> PAGEREF _Toc413829932 \h </w:instrText>
            </w:r>
            <w:r w:rsidR="003355FA">
              <w:rPr>
                <w:noProof/>
                <w:webHidden/>
              </w:rPr>
            </w:r>
            <w:r w:rsidR="003355FA">
              <w:rPr>
                <w:noProof/>
                <w:webHidden/>
              </w:rPr>
              <w:fldChar w:fldCharType="separate"/>
            </w:r>
            <w:r w:rsidR="003355FA">
              <w:rPr>
                <w:noProof/>
                <w:webHidden/>
              </w:rPr>
              <w:t>41</w:t>
            </w:r>
            <w:r w:rsidR="003355FA">
              <w:rPr>
                <w:noProof/>
                <w:webHidden/>
              </w:rPr>
              <w:fldChar w:fldCharType="end"/>
            </w:r>
          </w:hyperlink>
        </w:p>
        <w:p w14:paraId="3D4EA096" w14:textId="77777777" w:rsidR="003355FA" w:rsidRDefault="00025605">
          <w:pPr>
            <w:pStyle w:val="TDC3"/>
            <w:tabs>
              <w:tab w:val="right" w:leader="dot" w:pos="9394"/>
            </w:tabs>
            <w:rPr>
              <w:rFonts w:eastAsiaTheme="minorEastAsia"/>
              <w:noProof/>
              <w:lang w:eastAsia="es-CO"/>
            </w:rPr>
          </w:pPr>
          <w:hyperlink w:anchor="_Toc413829933" w:history="1">
            <w:r w:rsidR="003355FA" w:rsidRPr="00A96F75">
              <w:rPr>
                <w:rStyle w:val="Hipervnculo"/>
                <w:rFonts w:ascii="Arial" w:hAnsi="Arial" w:cs="Arial"/>
                <w:noProof/>
              </w:rPr>
              <w:t>12.2.4 Puesta en Marcha</w:t>
            </w:r>
            <w:r w:rsidR="003355FA">
              <w:rPr>
                <w:noProof/>
                <w:webHidden/>
              </w:rPr>
              <w:tab/>
            </w:r>
            <w:r w:rsidR="003355FA">
              <w:rPr>
                <w:noProof/>
                <w:webHidden/>
              </w:rPr>
              <w:fldChar w:fldCharType="begin"/>
            </w:r>
            <w:r w:rsidR="003355FA">
              <w:rPr>
                <w:noProof/>
                <w:webHidden/>
              </w:rPr>
              <w:instrText xml:space="preserve"> PAGEREF _Toc413829933 \h </w:instrText>
            </w:r>
            <w:r w:rsidR="003355FA">
              <w:rPr>
                <w:noProof/>
                <w:webHidden/>
              </w:rPr>
            </w:r>
            <w:r w:rsidR="003355FA">
              <w:rPr>
                <w:noProof/>
                <w:webHidden/>
              </w:rPr>
              <w:fldChar w:fldCharType="separate"/>
            </w:r>
            <w:r w:rsidR="003355FA">
              <w:rPr>
                <w:noProof/>
                <w:webHidden/>
              </w:rPr>
              <w:t>41</w:t>
            </w:r>
            <w:r w:rsidR="003355FA">
              <w:rPr>
                <w:noProof/>
                <w:webHidden/>
              </w:rPr>
              <w:fldChar w:fldCharType="end"/>
            </w:r>
          </w:hyperlink>
        </w:p>
        <w:p w14:paraId="3D4EA097" w14:textId="77777777" w:rsidR="003355FA" w:rsidRDefault="00025605">
          <w:pPr>
            <w:pStyle w:val="TDC2"/>
            <w:tabs>
              <w:tab w:val="right" w:leader="dot" w:pos="9394"/>
            </w:tabs>
            <w:rPr>
              <w:rFonts w:eastAsiaTheme="minorEastAsia"/>
              <w:noProof/>
              <w:lang w:eastAsia="es-CO"/>
            </w:rPr>
          </w:pPr>
          <w:hyperlink w:anchor="_Toc413829934" w:history="1">
            <w:r w:rsidR="003355FA" w:rsidRPr="00A96F75">
              <w:rPr>
                <w:rStyle w:val="Hipervnculo"/>
                <w:noProof/>
              </w:rPr>
              <w:t>12.3 Plan de administración de configuración y documentación.</w:t>
            </w:r>
            <w:r w:rsidR="003355FA">
              <w:rPr>
                <w:noProof/>
                <w:webHidden/>
              </w:rPr>
              <w:tab/>
            </w:r>
            <w:r w:rsidR="003355FA">
              <w:rPr>
                <w:noProof/>
                <w:webHidden/>
              </w:rPr>
              <w:fldChar w:fldCharType="begin"/>
            </w:r>
            <w:r w:rsidR="003355FA">
              <w:rPr>
                <w:noProof/>
                <w:webHidden/>
              </w:rPr>
              <w:instrText xml:space="preserve"> PAGEREF _Toc413829934 \h </w:instrText>
            </w:r>
            <w:r w:rsidR="003355FA">
              <w:rPr>
                <w:noProof/>
                <w:webHidden/>
              </w:rPr>
            </w:r>
            <w:r w:rsidR="003355FA">
              <w:rPr>
                <w:noProof/>
                <w:webHidden/>
              </w:rPr>
              <w:fldChar w:fldCharType="separate"/>
            </w:r>
            <w:r w:rsidR="003355FA">
              <w:rPr>
                <w:noProof/>
                <w:webHidden/>
              </w:rPr>
              <w:t>44</w:t>
            </w:r>
            <w:r w:rsidR="003355FA">
              <w:rPr>
                <w:noProof/>
                <w:webHidden/>
              </w:rPr>
              <w:fldChar w:fldCharType="end"/>
            </w:r>
          </w:hyperlink>
        </w:p>
        <w:p w14:paraId="3D4EA098" w14:textId="77777777" w:rsidR="003355FA" w:rsidRDefault="00025605">
          <w:pPr>
            <w:pStyle w:val="TDC3"/>
            <w:tabs>
              <w:tab w:val="right" w:leader="dot" w:pos="9394"/>
            </w:tabs>
            <w:rPr>
              <w:rFonts w:eastAsiaTheme="minorEastAsia"/>
              <w:noProof/>
              <w:lang w:eastAsia="es-CO"/>
            </w:rPr>
          </w:pPr>
          <w:hyperlink w:anchor="_Toc413829935" w:history="1">
            <w:r w:rsidR="003355FA" w:rsidRPr="00A96F75">
              <w:rPr>
                <w:rStyle w:val="Hipervnculo"/>
                <w:noProof/>
              </w:rPr>
              <w:t>12.3.1 Objetivos</w:t>
            </w:r>
            <w:r w:rsidR="003355FA">
              <w:rPr>
                <w:noProof/>
                <w:webHidden/>
              </w:rPr>
              <w:tab/>
            </w:r>
            <w:r w:rsidR="003355FA">
              <w:rPr>
                <w:noProof/>
                <w:webHidden/>
              </w:rPr>
              <w:fldChar w:fldCharType="begin"/>
            </w:r>
            <w:r w:rsidR="003355FA">
              <w:rPr>
                <w:noProof/>
                <w:webHidden/>
              </w:rPr>
              <w:instrText xml:space="preserve"> PAGEREF _Toc413829935 \h </w:instrText>
            </w:r>
            <w:r w:rsidR="003355FA">
              <w:rPr>
                <w:noProof/>
                <w:webHidden/>
              </w:rPr>
            </w:r>
            <w:r w:rsidR="003355FA">
              <w:rPr>
                <w:noProof/>
                <w:webHidden/>
              </w:rPr>
              <w:fldChar w:fldCharType="separate"/>
            </w:r>
            <w:r w:rsidR="003355FA">
              <w:rPr>
                <w:noProof/>
                <w:webHidden/>
              </w:rPr>
              <w:t>44</w:t>
            </w:r>
            <w:r w:rsidR="003355FA">
              <w:rPr>
                <w:noProof/>
                <w:webHidden/>
              </w:rPr>
              <w:fldChar w:fldCharType="end"/>
            </w:r>
          </w:hyperlink>
        </w:p>
        <w:p w14:paraId="3D4EA099" w14:textId="77777777" w:rsidR="003355FA" w:rsidRDefault="00025605">
          <w:pPr>
            <w:pStyle w:val="TDC3"/>
            <w:tabs>
              <w:tab w:val="right" w:leader="dot" w:pos="9394"/>
            </w:tabs>
            <w:rPr>
              <w:rFonts w:eastAsiaTheme="minorEastAsia"/>
              <w:noProof/>
              <w:lang w:eastAsia="es-CO"/>
            </w:rPr>
          </w:pPr>
          <w:hyperlink w:anchor="_Toc413829936" w:history="1">
            <w:r w:rsidR="003355FA" w:rsidRPr="00A96F75">
              <w:rPr>
                <w:rStyle w:val="Hipervnculo"/>
                <w:noProof/>
              </w:rPr>
              <w:t>12.3.2 Responsables</w:t>
            </w:r>
            <w:r w:rsidR="003355FA">
              <w:rPr>
                <w:noProof/>
                <w:webHidden/>
              </w:rPr>
              <w:tab/>
            </w:r>
            <w:r w:rsidR="003355FA">
              <w:rPr>
                <w:noProof/>
                <w:webHidden/>
              </w:rPr>
              <w:fldChar w:fldCharType="begin"/>
            </w:r>
            <w:r w:rsidR="003355FA">
              <w:rPr>
                <w:noProof/>
                <w:webHidden/>
              </w:rPr>
              <w:instrText xml:space="preserve"> PAGEREF _Toc413829936 \h </w:instrText>
            </w:r>
            <w:r w:rsidR="003355FA">
              <w:rPr>
                <w:noProof/>
                <w:webHidden/>
              </w:rPr>
            </w:r>
            <w:r w:rsidR="003355FA">
              <w:rPr>
                <w:noProof/>
                <w:webHidden/>
              </w:rPr>
              <w:fldChar w:fldCharType="separate"/>
            </w:r>
            <w:r w:rsidR="003355FA">
              <w:rPr>
                <w:noProof/>
                <w:webHidden/>
              </w:rPr>
              <w:t>44</w:t>
            </w:r>
            <w:r w:rsidR="003355FA">
              <w:rPr>
                <w:noProof/>
                <w:webHidden/>
              </w:rPr>
              <w:fldChar w:fldCharType="end"/>
            </w:r>
          </w:hyperlink>
        </w:p>
        <w:p w14:paraId="3D4EA09A" w14:textId="77777777" w:rsidR="003355FA" w:rsidRDefault="00025605">
          <w:pPr>
            <w:pStyle w:val="TDC3"/>
            <w:tabs>
              <w:tab w:val="right" w:leader="dot" w:pos="9394"/>
            </w:tabs>
            <w:rPr>
              <w:rFonts w:eastAsiaTheme="minorEastAsia"/>
              <w:noProof/>
              <w:lang w:eastAsia="es-CO"/>
            </w:rPr>
          </w:pPr>
          <w:hyperlink w:anchor="_Toc413829937" w:history="1">
            <w:r w:rsidR="003355FA" w:rsidRPr="00A96F75">
              <w:rPr>
                <w:rStyle w:val="Hipervnculo"/>
                <w:noProof/>
              </w:rPr>
              <w:t>12.3.3 Recursos requeridos</w:t>
            </w:r>
            <w:r w:rsidR="003355FA">
              <w:rPr>
                <w:noProof/>
                <w:webHidden/>
              </w:rPr>
              <w:tab/>
            </w:r>
            <w:r w:rsidR="003355FA">
              <w:rPr>
                <w:noProof/>
                <w:webHidden/>
              </w:rPr>
              <w:fldChar w:fldCharType="begin"/>
            </w:r>
            <w:r w:rsidR="003355FA">
              <w:rPr>
                <w:noProof/>
                <w:webHidden/>
              </w:rPr>
              <w:instrText xml:space="preserve"> PAGEREF _Toc413829937 \h </w:instrText>
            </w:r>
            <w:r w:rsidR="003355FA">
              <w:rPr>
                <w:noProof/>
                <w:webHidden/>
              </w:rPr>
            </w:r>
            <w:r w:rsidR="003355FA">
              <w:rPr>
                <w:noProof/>
                <w:webHidden/>
              </w:rPr>
              <w:fldChar w:fldCharType="separate"/>
            </w:r>
            <w:r w:rsidR="003355FA">
              <w:rPr>
                <w:noProof/>
                <w:webHidden/>
              </w:rPr>
              <w:t>44</w:t>
            </w:r>
            <w:r w:rsidR="003355FA">
              <w:rPr>
                <w:noProof/>
                <w:webHidden/>
              </w:rPr>
              <w:fldChar w:fldCharType="end"/>
            </w:r>
          </w:hyperlink>
        </w:p>
        <w:p w14:paraId="3D4EA09B" w14:textId="77777777" w:rsidR="003355FA" w:rsidRDefault="00025605">
          <w:pPr>
            <w:pStyle w:val="TDC3"/>
            <w:tabs>
              <w:tab w:val="right" w:leader="dot" w:pos="9394"/>
            </w:tabs>
            <w:rPr>
              <w:rFonts w:eastAsiaTheme="minorEastAsia"/>
              <w:noProof/>
              <w:lang w:eastAsia="es-CO"/>
            </w:rPr>
          </w:pPr>
          <w:hyperlink w:anchor="_Toc413829938" w:history="1">
            <w:r w:rsidR="003355FA" w:rsidRPr="00A96F75">
              <w:rPr>
                <w:rStyle w:val="Hipervnculo"/>
                <w:noProof/>
              </w:rPr>
              <w:t>12.3.4 Puesta en marcha</w:t>
            </w:r>
            <w:r w:rsidR="003355FA">
              <w:rPr>
                <w:noProof/>
                <w:webHidden/>
              </w:rPr>
              <w:tab/>
            </w:r>
            <w:r w:rsidR="003355FA">
              <w:rPr>
                <w:noProof/>
                <w:webHidden/>
              </w:rPr>
              <w:fldChar w:fldCharType="begin"/>
            </w:r>
            <w:r w:rsidR="003355FA">
              <w:rPr>
                <w:noProof/>
                <w:webHidden/>
              </w:rPr>
              <w:instrText xml:space="preserve"> PAGEREF _Toc413829938 \h </w:instrText>
            </w:r>
            <w:r w:rsidR="003355FA">
              <w:rPr>
                <w:noProof/>
                <w:webHidden/>
              </w:rPr>
            </w:r>
            <w:r w:rsidR="003355FA">
              <w:rPr>
                <w:noProof/>
                <w:webHidden/>
              </w:rPr>
              <w:fldChar w:fldCharType="separate"/>
            </w:r>
            <w:r w:rsidR="003355FA">
              <w:rPr>
                <w:noProof/>
                <w:webHidden/>
              </w:rPr>
              <w:t>44</w:t>
            </w:r>
            <w:r w:rsidR="003355FA">
              <w:rPr>
                <w:noProof/>
                <w:webHidden/>
              </w:rPr>
              <w:fldChar w:fldCharType="end"/>
            </w:r>
          </w:hyperlink>
        </w:p>
        <w:p w14:paraId="3D4EA09C" w14:textId="77777777" w:rsidR="003355FA" w:rsidRDefault="00025605">
          <w:pPr>
            <w:pStyle w:val="TDC3"/>
            <w:tabs>
              <w:tab w:val="right" w:leader="dot" w:pos="9394"/>
            </w:tabs>
            <w:rPr>
              <w:rFonts w:eastAsiaTheme="minorEastAsia"/>
              <w:noProof/>
              <w:lang w:eastAsia="es-CO"/>
            </w:rPr>
          </w:pPr>
          <w:hyperlink w:anchor="_Toc413829939" w:history="1">
            <w:r w:rsidR="003355FA" w:rsidRPr="00A96F75">
              <w:rPr>
                <w:rStyle w:val="Hipervnculo"/>
                <w:noProof/>
              </w:rPr>
              <w:t>12.3.5 Supervisión y control</w:t>
            </w:r>
            <w:r w:rsidR="003355FA">
              <w:rPr>
                <w:noProof/>
                <w:webHidden/>
              </w:rPr>
              <w:tab/>
            </w:r>
            <w:r w:rsidR="003355FA">
              <w:rPr>
                <w:noProof/>
                <w:webHidden/>
              </w:rPr>
              <w:fldChar w:fldCharType="begin"/>
            </w:r>
            <w:r w:rsidR="003355FA">
              <w:rPr>
                <w:noProof/>
                <w:webHidden/>
              </w:rPr>
              <w:instrText xml:space="preserve"> PAGEREF _Toc413829939 \h </w:instrText>
            </w:r>
            <w:r w:rsidR="003355FA">
              <w:rPr>
                <w:noProof/>
                <w:webHidden/>
              </w:rPr>
            </w:r>
            <w:r w:rsidR="003355FA">
              <w:rPr>
                <w:noProof/>
                <w:webHidden/>
              </w:rPr>
              <w:fldChar w:fldCharType="separate"/>
            </w:r>
            <w:r w:rsidR="003355FA">
              <w:rPr>
                <w:noProof/>
                <w:webHidden/>
              </w:rPr>
              <w:t>45</w:t>
            </w:r>
            <w:r w:rsidR="003355FA">
              <w:rPr>
                <w:noProof/>
                <w:webHidden/>
              </w:rPr>
              <w:fldChar w:fldCharType="end"/>
            </w:r>
          </w:hyperlink>
        </w:p>
        <w:p w14:paraId="3D4EA09D" w14:textId="77777777" w:rsidR="003355FA" w:rsidRDefault="00025605">
          <w:pPr>
            <w:pStyle w:val="TDC2"/>
            <w:tabs>
              <w:tab w:val="right" w:leader="dot" w:pos="9394"/>
            </w:tabs>
            <w:rPr>
              <w:rFonts w:eastAsiaTheme="minorEastAsia"/>
              <w:noProof/>
              <w:lang w:eastAsia="es-CO"/>
            </w:rPr>
          </w:pPr>
          <w:hyperlink w:anchor="_Toc413829940" w:history="1">
            <w:r w:rsidR="003355FA" w:rsidRPr="00A96F75">
              <w:rPr>
                <w:rStyle w:val="Hipervnculo"/>
                <w:noProof/>
              </w:rPr>
              <w:t>12.4 Métricas y Proceso de Medición</w:t>
            </w:r>
            <w:r w:rsidR="003355FA">
              <w:rPr>
                <w:noProof/>
                <w:webHidden/>
              </w:rPr>
              <w:tab/>
            </w:r>
            <w:r w:rsidR="003355FA">
              <w:rPr>
                <w:noProof/>
                <w:webHidden/>
              </w:rPr>
              <w:fldChar w:fldCharType="begin"/>
            </w:r>
            <w:r w:rsidR="003355FA">
              <w:rPr>
                <w:noProof/>
                <w:webHidden/>
              </w:rPr>
              <w:instrText xml:space="preserve"> PAGEREF _Toc413829940 \h </w:instrText>
            </w:r>
            <w:r w:rsidR="003355FA">
              <w:rPr>
                <w:noProof/>
                <w:webHidden/>
              </w:rPr>
            </w:r>
            <w:r w:rsidR="003355FA">
              <w:rPr>
                <w:noProof/>
                <w:webHidden/>
              </w:rPr>
              <w:fldChar w:fldCharType="separate"/>
            </w:r>
            <w:r w:rsidR="003355FA">
              <w:rPr>
                <w:noProof/>
                <w:webHidden/>
              </w:rPr>
              <w:t>46</w:t>
            </w:r>
            <w:r w:rsidR="003355FA">
              <w:rPr>
                <w:noProof/>
                <w:webHidden/>
              </w:rPr>
              <w:fldChar w:fldCharType="end"/>
            </w:r>
          </w:hyperlink>
        </w:p>
        <w:p w14:paraId="3D4EA09E" w14:textId="77777777" w:rsidR="003355FA" w:rsidRDefault="00025605">
          <w:pPr>
            <w:pStyle w:val="TDC2"/>
            <w:tabs>
              <w:tab w:val="right" w:leader="dot" w:pos="9394"/>
            </w:tabs>
            <w:rPr>
              <w:rFonts w:eastAsiaTheme="minorEastAsia"/>
              <w:noProof/>
              <w:lang w:eastAsia="es-CO"/>
            </w:rPr>
          </w:pPr>
          <w:hyperlink w:anchor="_Toc413829941" w:history="1">
            <w:r w:rsidR="003355FA" w:rsidRPr="00A96F75">
              <w:rPr>
                <w:rStyle w:val="Hipervnculo"/>
                <w:noProof/>
              </w:rPr>
              <w:t>12.5 Control de Calidad</w:t>
            </w:r>
            <w:r w:rsidR="003355FA">
              <w:rPr>
                <w:noProof/>
                <w:webHidden/>
              </w:rPr>
              <w:tab/>
            </w:r>
            <w:r w:rsidR="003355FA">
              <w:rPr>
                <w:noProof/>
                <w:webHidden/>
              </w:rPr>
              <w:fldChar w:fldCharType="begin"/>
            </w:r>
            <w:r w:rsidR="003355FA">
              <w:rPr>
                <w:noProof/>
                <w:webHidden/>
              </w:rPr>
              <w:instrText xml:space="preserve"> PAGEREF _Toc413829941 \h </w:instrText>
            </w:r>
            <w:r w:rsidR="003355FA">
              <w:rPr>
                <w:noProof/>
                <w:webHidden/>
              </w:rPr>
            </w:r>
            <w:r w:rsidR="003355FA">
              <w:rPr>
                <w:noProof/>
                <w:webHidden/>
              </w:rPr>
              <w:fldChar w:fldCharType="separate"/>
            </w:r>
            <w:r w:rsidR="003355FA">
              <w:rPr>
                <w:noProof/>
                <w:webHidden/>
              </w:rPr>
              <w:t>46</w:t>
            </w:r>
            <w:r w:rsidR="003355FA">
              <w:rPr>
                <w:noProof/>
                <w:webHidden/>
              </w:rPr>
              <w:fldChar w:fldCharType="end"/>
            </w:r>
          </w:hyperlink>
        </w:p>
        <w:p w14:paraId="3D4EA09F" w14:textId="77777777" w:rsidR="003355FA" w:rsidRDefault="00025605">
          <w:pPr>
            <w:pStyle w:val="TDC3"/>
            <w:tabs>
              <w:tab w:val="right" w:leader="dot" w:pos="9394"/>
            </w:tabs>
            <w:rPr>
              <w:rFonts w:eastAsiaTheme="minorEastAsia"/>
              <w:noProof/>
              <w:lang w:eastAsia="es-CO"/>
            </w:rPr>
          </w:pPr>
          <w:hyperlink w:anchor="_Toc413829942" w:history="1">
            <w:r w:rsidR="003355FA" w:rsidRPr="00A96F75">
              <w:rPr>
                <w:rStyle w:val="Hipervnculo"/>
                <w:noProof/>
              </w:rPr>
              <w:t>12.5.1 Plan de control de la calidad del proyecto</w:t>
            </w:r>
            <w:r w:rsidR="003355FA">
              <w:rPr>
                <w:noProof/>
                <w:webHidden/>
              </w:rPr>
              <w:tab/>
            </w:r>
            <w:r w:rsidR="003355FA">
              <w:rPr>
                <w:noProof/>
                <w:webHidden/>
              </w:rPr>
              <w:fldChar w:fldCharType="begin"/>
            </w:r>
            <w:r w:rsidR="003355FA">
              <w:rPr>
                <w:noProof/>
                <w:webHidden/>
              </w:rPr>
              <w:instrText xml:space="preserve"> PAGEREF _Toc413829942 \h </w:instrText>
            </w:r>
            <w:r w:rsidR="003355FA">
              <w:rPr>
                <w:noProof/>
                <w:webHidden/>
              </w:rPr>
            </w:r>
            <w:r w:rsidR="003355FA">
              <w:rPr>
                <w:noProof/>
                <w:webHidden/>
              </w:rPr>
              <w:fldChar w:fldCharType="separate"/>
            </w:r>
            <w:r w:rsidR="003355FA">
              <w:rPr>
                <w:noProof/>
                <w:webHidden/>
              </w:rPr>
              <w:t>46</w:t>
            </w:r>
            <w:r w:rsidR="003355FA">
              <w:rPr>
                <w:noProof/>
                <w:webHidden/>
              </w:rPr>
              <w:fldChar w:fldCharType="end"/>
            </w:r>
          </w:hyperlink>
        </w:p>
        <w:p w14:paraId="3D4EA0A0" w14:textId="77777777" w:rsidR="000A7651" w:rsidRDefault="00647A3C" w:rsidP="00900800">
          <w:pPr>
            <w:rPr>
              <w:b/>
              <w:bCs/>
              <w:lang w:val="es-ES"/>
            </w:rPr>
          </w:pPr>
          <w:r>
            <w:rPr>
              <w:b/>
              <w:bCs/>
              <w:lang w:val="es-ES"/>
            </w:rPr>
            <w:fldChar w:fldCharType="end"/>
          </w:r>
        </w:p>
        <w:p w14:paraId="3D4EA0A1" w14:textId="77777777" w:rsidR="000A7651" w:rsidRDefault="000A7651" w:rsidP="00900800">
          <w:pPr>
            <w:rPr>
              <w:b/>
              <w:bCs/>
              <w:lang w:val="es-ES"/>
            </w:rPr>
          </w:pPr>
        </w:p>
        <w:p w14:paraId="3D4EA0A2" w14:textId="77777777" w:rsidR="000A7651" w:rsidRDefault="000A7651" w:rsidP="00900800">
          <w:pPr>
            <w:rPr>
              <w:b/>
              <w:bCs/>
              <w:lang w:val="es-ES"/>
            </w:rPr>
          </w:pPr>
        </w:p>
        <w:p w14:paraId="3D4EA0A3" w14:textId="77777777" w:rsidR="000A7651" w:rsidRDefault="000A7651" w:rsidP="00900800">
          <w:pPr>
            <w:rPr>
              <w:b/>
              <w:bCs/>
              <w:lang w:val="es-ES"/>
            </w:rPr>
          </w:pPr>
        </w:p>
        <w:p w14:paraId="3D4EA0A4" w14:textId="77777777" w:rsidR="004E3936" w:rsidRDefault="004E3936" w:rsidP="00900800">
          <w:pPr>
            <w:rPr>
              <w:b/>
              <w:bCs/>
              <w:lang w:val="es-ES"/>
            </w:rPr>
          </w:pPr>
        </w:p>
        <w:p w14:paraId="3D4EA0A5" w14:textId="77777777" w:rsidR="004E3936" w:rsidRDefault="004E3936" w:rsidP="00900800">
          <w:pPr>
            <w:rPr>
              <w:b/>
              <w:bCs/>
              <w:lang w:val="es-ES"/>
            </w:rPr>
          </w:pPr>
        </w:p>
        <w:p w14:paraId="3D4EA0A6" w14:textId="77777777" w:rsidR="004E3936" w:rsidRDefault="004E3936" w:rsidP="00900800">
          <w:pPr>
            <w:rPr>
              <w:b/>
              <w:bCs/>
              <w:lang w:val="es-ES"/>
            </w:rPr>
          </w:pPr>
        </w:p>
        <w:p w14:paraId="3D4EA0A7" w14:textId="77777777" w:rsidR="00712D41" w:rsidRDefault="00025605" w:rsidP="00900800"/>
      </w:sdtContent>
    </w:sdt>
    <w:p w14:paraId="3D4EA0A8" w14:textId="77777777" w:rsidR="00712D41" w:rsidRDefault="00712D41" w:rsidP="005D2CEA">
      <w:pPr>
        <w:pStyle w:val="Ttulo"/>
        <w:numPr>
          <w:ilvl w:val="0"/>
          <w:numId w:val="1"/>
        </w:numPr>
        <w:outlineLvl w:val="0"/>
      </w:pPr>
      <w:bookmarkStart w:id="3" w:name="_Toc413829865"/>
      <w:r>
        <w:t>Lista de figuras</w:t>
      </w:r>
      <w:bookmarkEnd w:id="3"/>
    </w:p>
    <w:p w14:paraId="3D4EA0A9" w14:textId="77777777" w:rsidR="002C2962" w:rsidRPr="00505615" w:rsidRDefault="00647A3C" w:rsidP="00900800">
      <w:pPr>
        <w:pStyle w:val="Tabladeilustraciones"/>
        <w:tabs>
          <w:tab w:val="right" w:leader="dot" w:pos="9394"/>
        </w:tabs>
        <w:spacing w:line="360" w:lineRule="auto"/>
        <w:rPr>
          <w:rFonts w:eastAsiaTheme="minorEastAsia"/>
          <w:noProof/>
          <w:lang w:eastAsia="es-CO"/>
        </w:rPr>
      </w:pPr>
      <w:r w:rsidRPr="00505615">
        <w:fldChar w:fldCharType="begin"/>
      </w:r>
      <w:r w:rsidR="002C2962" w:rsidRPr="00505615">
        <w:instrText xml:space="preserve"> TOC \h \z \c "Ilustración" </w:instrText>
      </w:r>
      <w:r w:rsidRPr="00505615">
        <w:fldChar w:fldCharType="separate"/>
      </w:r>
      <w:hyperlink w:anchor="_Toc413746029" w:history="1">
        <w:r w:rsidR="002C2962" w:rsidRPr="00505615">
          <w:rPr>
            <w:rStyle w:val="Hipervnculo"/>
            <w:noProof/>
          </w:rPr>
          <w:t>Ilustración 1: Resumen completo de las actividades más relevantes del Proyecto</w:t>
        </w:r>
        <w:r w:rsidR="002C2962" w:rsidRPr="00505615">
          <w:rPr>
            <w:noProof/>
            <w:webHidden/>
          </w:rPr>
          <w:tab/>
        </w:r>
        <w:r w:rsidRPr="00505615">
          <w:rPr>
            <w:noProof/>
            <w:webHidden/>
          </w:rPr>
          <w:fldChar w:fldCharType="begin"/>
        </w:r>
        <w:r w:rsidR="002C2962" w:rsidRPr="00505615">
          <w:rPr>
            <w:noProof/>
            <w:webHidden/>
          </w:rPr>
          <w:instrText xml:space="preserve"> PAGEREF _Toc413746029 \h </w:instrText>
        </w:r>
        <w:r w:rsidRPr="00505615">
          <w:rPr>
            <w:noProof/>
            <w:webHidden/>
          </w:rPr>
        </w:r>
        <w:r w:rsidRPr="00505615">
          <w:rPr>
            <w:noProof/>
            <w:webHidden/>
          </w:rPr>
          <w:fldChar w:fldCharType="separate"/>
        </w:r>
        <w:r w:rsidR="002C2962" w:rsidRPr="00505615">
          <w:rPr>
            <w:noProof/>
            <w:webHidden/>
          </w:rPr>
          <w:t>15</w:t>
        </w:r>
        <w:r w:rsidRPr="00505615">
          <w:rPr>
            <w:noProof/>
            <w:webHidden/>
          </w:rPr>
          <w:fldChar w:fldCharType="end"/>
        </w:r>
      </w:hyperlink>
    </w:p>
    <w:p w14:paraId="3D4EA0AA" w14:textId="77777777" w:rsidR="002C2962" w:rsidRPr="00505615" w:rsidRDefault="00025605" w:rsidP="00900800">
      <w:pPr>
        <w:pStyle w:val="Tabladeilustraciones"/>
        <w:tabs>
          <w:tab w:val="right" w:leader="dot" w:pos="9394"/>
        </w:tabs>
        <w:spacing w:line="360" w:lineRule="auto"/>
        <w:rPr>
          <w:rFonts w:eastAsiaTheme="minorEastAsia"/>
          <w:noProof/>
          <w:lang w:eastAsia="es-CO"/>
        </w:rPr>
      </w:pPr>
      <w:hyperlink w:anchor="_Toc413746030" w:history="1">
        <w:r w:rsidR="002C2962" w:rsidRPr="00505615">
          <w:rPr>
            <w:rStyle w:val="Hipervnculo"/>
            <w:noProof/>
          </w:rPr>
          <w:t>Ilustración 2: Modelo de ciclo de vida RUP</w:t>
        </w:r>
        <w:r w:rsidR="002C2962" w:rsidRPr="00505615">
          <w:rPr>
            <w:noProof/>
            <w:webHidden/>
          </w:rPr>
          <w:tab/>
        </w:r>
        <w:r w:rsidR="00647A3C" w:rsidRPr="00505615">
          <w:rPr>
            <w:noProof/>
            <w:webHidden/>
          </w:rPr>
          <w:fldChar w:fldCharType="begin"/>
        </w:r>
        <w:r w:rsidR="002C2962" w:rsidRPr="00505615">
          <w:rPr>
            <w:noProof/>
            <w:webHidden/>
          </w:rPr>
          <w:instrText xml:space="preserve"> PAGEREF _Toc413746030 \h </w:instrText>
        </w:r>
        <w:r w:rsidR="00647A3C" w:rsidRPr="00505615">
          <w:rPr>
            <w:noProof/>
            <w:webHidden/>
          </w:rPr>
        </w:r>
        <w:r w:rsidR="00647A3C" w:rsidRPr="00505615">
          <w:rPr>
            <w:noProof/>
            <w:webHidden/>
          </w:rPr>
          <w:fldChar w:fldCharType="separate"/>
        </w:r>
        <w:r w:rsidR="002C2962" w:rsidRPr="00505615">
          <w:rPr>
            <w:noProof/>
            <w:webHidden/>
          </w:rPr>
          <w:t>18</w:t>
        </w:r>
        <w:r w:rsidR="00647A3C" w:rsidRPr="00505615">
          <w:rPr>
            <w:noProof/>
            <w:webHidden/>
          </w:rPr>
          <w:fldChar w:fldCharType="end"/>
        </w:r>
      </w:hyperlink>
    </w:p>
    <w:p w14:paraId="3D4EA0AB" w14:textId="77777777" w:rsidR="002C2962" w:rsidRPr="00505615" w:rsidRDefault="00025605" w:rsidP="00900800">
      <w:pPr>
        <w:pStyle w:val="Tabladeilustraciones"/>
        <w:tabs>
          <w:tab w:val="right" w:leader="dot" w:pos="9394"/>
        </w:tabs>
        <w:spacing w:line="360" w:lineRule="auto"/>
        <w:rPr>
          <w:rFonts w:eastAsiaTheme="minorEastAsia"/>
          <w:noProof/>
          <w:lang w:eastAsia="es-CO"/>
        </w:rPr>
      </w:pPr>
      <w:hyperlink w:anchor="_Toc413746031" w:history="1">
        <w:r w:rsidR="002C2962" w:rsidRPr="00505615">
          <w:rPr>
            <w:rStyle w:val="Hipervnculo"/>
            <w:noProof/>
          </w:rPr>
          <w:t>Ilustración 3: Actividades a realizar en una iteración</w:t>
        </w:r>
        <w:r w:rsidR="002C2962" w:rsidRPr="00505615">
          <w:rPr>
            <w:noProof/>
            <w:webHidden/>
          </w:rPr>
          <w:tab/>
        </w:r>
        <w:r w:rsidR="00647A3C" w:rsidRPr="00505615">
          <w:rPr>
            <w:noProof/>
            <w:webHidden/>
          </w:rPr>
          <w:fldChar w:fldCharType="begin"/>
        </w:r>
        <w:r w:rsidR="002C2962" w:rsidRPr="00505615">
          <w:rPr>
            <w:noProof/>
            <w:webHidden/>
          </w:rPr>
          <w:instrText xml:space="preserve"> PAGEREF _Toc413746031 \h </w:instrText>
        </w:r>
        <w:r w:rsidR="00647A3C" w:rsidRPr="00505615">
          <w:rPr>
            <w:noProof/>
            <w:webHidden/>
          </w:rPr>
        </w:r>
        <w:r w:rsidR="00647A3C" w:rsidRPr="00505615">
          <w:rPr>
            <w:noProof/>
            <w:webHidden/>
          </w:rPr>
          <w:fldChar w:fldCharType="separate"/>
        </w:r>
        <w:r w:rsidR="002C2962" w:rsidRPr="00505615">
          <w:rPr>
            <w:noProof/>
            <w:webHidden/>
          </w:rPr>
          <w:t>19</w:t>
        </w:r>
        <w:r w:rsidR="00647A3C" w:rsidRPr="00505615">
          <w:rPr>
            <w:noProof/>
            <w:webHidden/>
          </w:rPr>
          <w:fldChar w:fldCharType="end"/>
        </w:r>
      </w:hyperlink>
    </w:p>
    <w:p w14:paraId="3D4EA0AC" w14:textId="77777777" w:rsidR="002C2962" w:rsidRPr="00505615" w:rsidRDefault="00025605" w:rsidP="00900800">
      <w:pPr>
        <w:pStyle w:val="Tabladeilustraciones"/>
        <w:tabs>
          <w:tab w:val="right" w:leader="dot" w:pos="9394"/>
        </w:tabs>
        <w:spacing w:line="360" w:lineRule="auto"/>
        <w:rPr>
          <w:rFonts w:eastAsiaTheme="minorEastAsia"/>
          <w:noProof/>
          <w:lang w:eastAsia="es-CO"/>
        </w:rPr>
      </w:pPr>
      <w:hyperlink w:anchor="_Toc413746032" w:history="1">
        <w:r w:rsidR="002C2962" w:rsidRPr="00505615">
          <w:rPr>
            <w:rStyle w:val="Hipervnculo"/>
            <w:noProof/>
          </w:rPr>
          <w:t>Ilustración 4: Modelo en cascada</w:t>
        </w:r>
        <w:r w:rsidR="002C2962" w:rsidRPr="00505615">
          <w:rPr>
            <w:noProof/>
            <w:webHidden/>
          </w:rPr>
          <w:tab/>
        </w:r>
        <w:r w:rsidR="00647A3C" w:rsidRPr="00505615">
          <w:rPr>
            <w:noProof/>
            <w:webHidden/>
          </w:rPr>
          <w:fldChar w:fldCharType="begin"/>
        </w:r>
        <w:r w:rsidR="002C2962" w:rsidRPr="00505615">
          <w:rPr>
            <w:noProof/>
            <w:webHidden/>
          </w:rPr>
          <w:instrText xml:space="preserve"> PAGEREF _Toc413746032 \h </w:instrText>
        </w:r>
        <w:r w:rsidR="00647A3C" w:rsidRPr="00505615">
          <w:rPr>
            <w:noProof/>
            <w:webHidden/>
          </w:rPr>
        </w:r>
        <w:r w:rsidR="00647A3C" w:rsidRPr="00505615">
          <w:rPr>
            <w:noProof/>
            <w:webHidden/>
          </w:rPr>
          <w:fldChar w:fldCharType="separate"/>
        </w:r>
        <w:r w:rsidR="002C2962" w:rsidRPr="00505615">
          <w:rPr>
            <w:noProof/>
            <w:webHidden/>
          </w:rPr>
          <w:t>21</w:t>
        </w:r>
        <w:r w:rsidR="00647A3C" w:rsidRPr="00505615">
          <w:rPr>
            <w:noProof/>
            <w:webHidden/>
          </w:rPr>
          <w:fldChar w:fldCharType="end"/>
        </w:r>
      </w:hyperlink>
    </w:p>
    <w:p w14:paraId="3D4EA0AD" w14:textId="77777777" w:rsidR="002C2962" w:rsidRPr="00505615" w:rsidRDefault="00025605" w:rsidP="00900800">
      <w:pPr>
        <w:pStyle w:val="Tabladeilustraciones"/>
        <w:tabs>
          <w:tab w:val="right" w:leader="dot" w:pos="9394"/>
        </w:tabs>
        <w:spacing w:line="360" w:lineRule="auto"/>
        <w:rPr>
          <w:rFonts w:eastAsiaTheme="minorEastAsia"/>
          <w:noProof/>
          <w:lang w:eastAsia="es-CO"/>
        </w:rPr>
      </w:pPr>
      <w:hyperlink w:anchor="_Toc413746033" w:history="1">
        <w:r w:rsidR="002C2962" w:rsidRPr="00505615">
          <w:rPr>
            <w:rStyle w:val="Hipervnculo"/>
            <w:noProof/>
          </w:rPr>
          <w:t>Ilustración 5: Ingeniería De Software basada en componentes</w:t>
        </w:r>
        <w:r w:rsidR="002C2962" w:rsidRPr="00505615">
          <w:rPr>
            <w:noProof/>
            <w:webHidden/>
          </w:rPr>
          <w:tab/>
        </w:r>
        <w:r w:rsidR="00647A3C" w:rsidRPr="00505615">
          <w:rPr>
            <w:noProof/>
            <w:webHidden/>
          </w:rPr>
          <w:fldChar w:fldCharType="begin"/>
        </w:r>
        <w:r w:rsidR="002C2962" w:rsidRPr="00505615">
          <w:rPr>
            <w:noProof/>
            <w:webHidden/>
          </w:rPr>
          <w:instrText xml:space="preserve"> PAGEREF _Toc413746033 \h </w:instrText>
        </w:r>
        <w:r w:rsidR="00647A3C" w:rsidRPr="00505615">
          <w:rPr>
            <w:noProof/>
            <w:webHidden/>
          </w:rPr>
        </w:r>
        <w:r w:rsidR="00647A3C" w:rsidRPr="00505615">
          <w:rPr>
            <w:noProof/>
            <w:webHidden/>
          </w:rPr>
          <w:fldChar w:fldCharType="separate"/>
        </w:r>
        <w:r w:rsidR="002C2962" w:rsidRPr="00505615">
          <w:rPr>
            <w:noProof/>
            <w:webHidden/>
          </w:rPr>
          <w:t>21</w:t>
        </w:r>
        <w:r w:rsidR="00647A3C" w:rsidRPr="00505615">
          <w:rPr>
            <w:noProof/>
            <w:webHidden/>
          </w:rPr>
          <w:fldChar w:fldCharType="end"/>
        </w:r>
      </w:hyperlink>
    </w:p>
    <w:p w14:paraId="3D4EA0AE" w14:textId="77777777" w:rsidR="002C2962" w:rsidRPr="00505615" w:rsidRDefault="00025605" w:rsidP="00900800">
      <w:pPr>
        <w:pStyle w:val="Tabladeilustraciones"/>
        <w:tabs>
          <w:tab w:val="right" w:leader="dot" w:pos="9394"/>
        </w:tabs>
        <w:spacing w:line="360" w:lineRule="auto"/>
        <w:rPr>
          <w:rFonts w:eastAsiaTheme="minorEastAsia"/>
          <w:noProof/>
          <w:lang w:eastAsia="es-CO"/>
        </w:rPr>
      </w:pPr>
      <w:hyperlink w:anchor="_Toc413746034" w:history="1">
        <w:r w:rsidR="002C2962" w:rsidRPr="00505615">
          <w:rPr>
            <w:rStyle w:val="Hipervnculo"/>
            <w:noProof/>
          </w:rPr>
          <w:t>Ilustración 6: Proceso De Revisión De Documentos</w:t>
        </w:r>
        <w:r w:rsidR="002C2962" w:rsidRPr="00505615">
          <w:rPr>
            <w:noProof/>
            <w:webHidden/>
          </w:rPr>
          <w:tab/>
        </w:r>
        <w:r w:rsidR="00647A3C" w:rsidRPr="00505615">
          <w:rPr>
            <w:noProof/>
            <w:webHidden/>
          </w:rPr>
          <w:fldChar w:fldCharType="begin"/>
        </w:r>
        <w:r w:rsidR="002C2962" w:rsidRPr="00505615">
          <w:rPr>
            <w:noProof/>
            <w:webHidden/>
          </w:rPr>
          <w:instrText xml:space="preserve"> PAGEREF _Toc413746034 \h </w:instrText>
        </w:r>
        <w:r w:rsidR="00647A3C" w:rsidRPr="00505615">
          <w:rPr>
            <w:noProof/>
            <w:webHidden/>
          </w:rPr>
        </w:r>
        <w:r w:rsidR="00647A3C" w:rsidRPr="00505615">
          <w:rPr>
            <w:noProof/>
            <w:webHidden/>
          </w:rPr>
          <w:fldChar w:fldCharType="separate"/>
        </w:r>
        <w:r w:rsidR="002C2962" w:rsidRPr="00505615">
          <w:rPr>
            <w:noProof/>
            <w:webHidden/>
          </w:rPr>
          <w:t>41</w:t>
        </w:r>
        <w:r w:rsidR="00647A3C" w:rsidRPr="00505615">
          <w:rPr>
            <w:noProof/>
            <w:webHidden/>
          </w:rPr>
          <w:fldChar w:fldCharType="end"/>
        </w:r>
      </w:hyperlink>
    </w:p>
    <w:p w14:paraId="3D4EA0AF" w14:textId="77777777" w:rsidR="002C2962" w:rsidRPr="00505615" w:rsidRDefault="00025605" w:rsidP="00900800">
      <w:pPr>
        <w:pStyle w:val="Tabladeilustraciones"/>
        <w:tabs>
          <w:tab w:val="right" w:leader="dot" w:pos="9394"/>
        </w:tabs>
        <w:spacing w:line="360" w:lineRule="auto"/>
        <w:rPr>
          <w:rFonts w:eastAsiaTheme="minorEastAsia"/>
          <w:noProof/>
          <w:lang w:eastAsia="es-CO"/>
        </w:rPr>
      </w:pPr>
      <w:hyperlink w:anchor="_Toc413746035" w:history="1">
        <w:r w:rsidR="002C2962" w:rsidRPr="00505615">
          <w:rPr>
            <w:rStyle w:val="Hipervnculo"/>
            <w:noProof/>
          </w:rPr>
          <w:t>Ilustración 7: Proceso De Revisión De Código</w:t>
        </w:r>
        <w:r w:rsidR="002C2962" w:rsidRPr="00505615">
          <w:rPr>
            <w:noProof/>
            <w:webHidden/>
          </w:rPr>
          <w:tab/>
        </w:r>
        <w:r w:rsidR="00647A3C" w:rsidRPr="00505615">
          <w:rPr>
            <w:noProof/>
            <w:webHidden/>
          </w:rPr>
          <w:fldChar w:fldCharType="begin"/>
        </w:r>
        <w:r w:rsidR="002C2962" w:rsidRPr="00505615">
          <w:rPr>
            <w:noProof/>
            <w:webHidden/>
          </w:rPr>
          <w:instrText xml:space="preserve"> PAGEREF _Toc413746035 \h </w:instrText>
        </w:r>
        <w:r w:rsidR="00647A3C" w:rsidRPr="00505615">
          <w:rPr>
            <w:noProof/>
            <w:webHidden/>
          </w:rPr>
        </w:r>
        <w:r w:rsidR="00647A3C" w:rsidRPr="00505615">
          <w:rPr>
            <w:noProof/>
            <w:webHidden/>
          </w:rPr>
          <w:fldChar w:fldCharType="separate"/>
        </w:r>
        <w:r w:rsidR="002C2962" w:rsidRPr="00505615">
          <w:rPr>
            <w:noProof/>
            <w:webHidden/>
          </w:rPr>
          <w:t>42</w:t>
        </w:r>
        <w:r w:rsidR="00647A3C" w:rsidRPr="00505615">
          <w:rPr>
            <w:noProof/>
            <w:webHidden/>
          </w:rPr>
          <w:fldChar w:fldCharType="end"/>
        </w:r>
      </w:hyperlink>
    </w:p>
    <w:p w14:paraId="3D4EA0B0" w14:textId="77777777" w:rsidR="002C2962" w:rsidRPr="00505615" w:rsidRDefault="00025605" w:rsidP="00900800">
      <w:pPr>
        <w:pStyle w:val="Tabladeilustraciones"/>
        <w:tabs>
          <w:tab w:val="right" w:leader="dot" w:pos="9394"/>
        </w:tabs>
        <w:spacing w:line="360" w:lineRule="auto"/>
        <w:rPr>
          <w:rFonts w:eastAsiaTheme="minorEastAsia"/>
          <w:noProof/>
          <w:lang w:eastAsia="es-CO"/>
        </w:rPr>
      </w:pPr>
      <w:hyperlink w:anchor="_Toc413746036" w:history="1">
        <w:r w:rsidR="002C2962" w:rsidRPr="00505615">
          <w:rPr>
            <w:rStyle w:val="Hipervnculo"/>
            <w:noProof/>
          </w:rPr>
          <w:t>Ilustración 8: Proceso De Revisión De La Evolución Del proyecto</w:t>
        </w:r>
        <w:r w:rsidR="002C2962" w:rsidRPr="00505615">
          <w:rPr>
            <w:noProof/>
            <w:webHidden/>
          </w:rPr>
          <w:tab/>
        </w:r>
        <w:r w:rsidR="00647A3C" w:rsidRPr="00505615">
          <w:rPr>
            <w:noProof/>
            <w:webHidden/>
          </w:rPr>
          <w:fldChar w:fldCharType="begin"/>
        </w:r>
        <w:r w:rsidR="002C2962" w:rsidRPr="00505615">
          <w:rPr>
            <w:noProof/>
            <w:webHidden/>
          </w:rPr>
          <w:instrText xml:space="preserve"> PAGEREF _Toc413746036 \h </w:instrText>
        </w:r>
        <w:r w:rsidR="00647A3C" w:rsidRPr="00505615">
          <w:rPr>
            <w:noProof/>
            <w:webHidden/>
          </w:rPr>
        </w:r>
        <w:r w:rsidR="00647A3C" w:rsidRPr="00505615">
          <w:rPr>
            <w:noProof/>
            <w:webHidden/>
          </w:rPr>
          <w:fldChar w:fldCharType="separate"/>
        </w:r>
        <w:r w:rsidR="002C2962" w:rsidRPr="00505615">
          <w:rPr>
            <w:noProof/>
            <w:webHidden/>
          </w:rPr>
          <w:t>43</w:t>
        </w:r>
        <w:r w:rsidR="00647A3C" w:rsidRPr="00505615">
          <w:rPr>
            <w:noProof/>
            <w:webHidden/>
          </w:rPr>
          <w:fldChar w:fldCharType="end"/>
        </w:r>
      </w:hyperlink>
    </w:p>
    <w:p w14:paraId="3D4EA0B1" w14:textId="77777777" w:rsidR="002C2962" w:rsidRPr="00505615" w:rsidRDefault="00025605" w:rsidP="00900800">
      <w:pPr>
        <w:pStyle w:val="Tabladeilustraciones"/>
        <w:tabs>
          <w:tab w:val="right" w:leader="dot" w:pos="9394"/>
        </w:tabs>
        <w:spacing w:line="360" w:lineRule="auto"/>
        <w:rPr>
          <w:rFonts w:eastAsiaTheme="minorEastAsia"/>
          <w:noProof/>
          <w:lang w:eastAsia="es-CO"/>
        </w:rPr>
      </w:pPr>
      <w:hyperlink w:anchor="_Toc413746037" w:history="1">
        <w:r w:rsidR="002C2962" w:rsidRPr="00505615">
          <w:rPr>
            <w:rStyle w:val="Hipervnculo"/>
            <w:noProof/>
          </w:rPr>
          <w:t>Ilustración 9: Proceso De Revisión De Requerimientos</w:t>
        </w:r>
        <w:r w:rsidR="002C2962" w:rsidRPr="00505615">
          <w:rPr>
            <w:noProof/>
            <w:webHidden/>
          </w:rPr>
          <w:tab/>
        </w:r>
        <w:r w:rsidR="00647A3C" w:rsidRPr="00505615">
          <w:rPr>
            <w:noProof/>
            <w:webHidden/>
          </w:rPr>
          <w:fldChar w:fldCharType="begin"/>
        </w:r>
        <w:r w:rsidR="002C2962" w:rsidRPr="00505615">
          <w:rPr>
            <w:noProof/>
            <w:webHidden/>
          </w:rPr>
          <w:instrText xml:space="preserve"> PAGEREF _Toc413746037 \h </w:instrText>
        </w:r>
        <w:r w:rsidR="00647A3C" w:rsidRPr="00505615">
          <w:rPr>
            <w:noProof/>
            <w:webHidden/>
          </w:rPr>
        </w:r>
        <w:r w:rsidR="00647A3C" w:rsidRPr="00505615">
          <w:rPr>
            <w:noProof/>
            <w:webHidden/>
          </w:rPr>
          <w:fldChar w:fldCharType="separate"/>
        </w:r>
        <w:r w:rsidR="002C2962" w:rsidRPr="00505615">
          <w:rPr>
            <w:noProof/>
            <w:webHidden/>
          </w:rPr>
          <w:t>44</w:t>
        </w:r>
        <w:r w:rsidR="00647A3C" w:rsidRPr="00505615">
          <w:rPr>
            <w:noProof/>
            <w:webHidden/>
          </w:rPr>
          <w:fldChar w:fldCharType="end"/>
        </w:r>
      </w:hyperlink>
    </w:p>
    <w:p w14:paraId="3D4EA0B2" w14:textId="77777777" w:rsidR="002C2962" w:rsidRPr="00505615" w:rsidRDefault="00025605" w:rsidP="00900800">
      <w:pPr>
        <w:pStyle w:val="Tabladeilustraciones"/>
        <w:tabs>
          <w:tab w:val="right" w:leader="dot" w:pos="9394"/>
        </w:tabs>
        <w:spacing w:line="360" w:lineRule="auto"/>
        <w:rPr>
          <w:rFonts w:eastAsiaTheme="minorEastAsia"/>
          <w:noProof/>
          <w:lang w:eastAsia="es-CO"/>
        </w:rPr>
      </w:pPr>
      <w:hyperlink w:anchor="_Toc413746038" w:history="1">
        <w:r w:rsidR="002C2962" w:rsidRPr="00505615">
          <w:rPr>
            <w:rStyle w:val="Hipervnculo"/>
            <w:noProof/>
          </w:rPr>
          <w:t>Ilustración 10: proceso de revisión de la aplicación</w:t>
        </w:r>
        <w:r w:rsidR="002C2962" w:rsidRPr="00505615">
          <w:rPr>
            <w:noProof/>
            <w:webHidden/>
          </w:rPr>
          <w:tab/>
        </w:r>
        <w:r w:rsidR="00647A3C" w:rsidRPr="00505615">
          <w:rPr>
            <w:noProof/>
            <w:webHidden/>
          </w:rPr>
          <w:fldChar w:fldCharType="begin"/>
        </w:r>
        <w:r w:rsidR="002C2962" w:rsidRPr="00505615">
          <w:rPr>
            <w:noProof/>
            <w:webHidden/>
          </w:rPr>
          <w:instrText xml:space="preserve"> PAGEREF _Toc413746038 \h </w:instrText>
        </w:r>
        <w:r w:rsidR="00647A3C" w:rsidRPr="00505615">
          <w:rPr>
            <w:noProof/>
            <w:webHidden/>
          </w:rPr>
        </w:r>
        <w:r w:rsidR="00647A3C" w:rsidRPr="00505615">
          <w:rPr>
            <w:noProof/>
            <w:webHidden/>
          </w:rPr>
          <w:fldChar w:fldCharType="separate"/>
        </w:r>
        <w:r w:rsidR="002C2962" w:rsidRPr="00505615">
          <w:rPr>
            <w:noProof/>
            <w:webHidden/>
          </w:rPr>
          <w:t>45</w:t>
        </w:r>
        <w:r w:rsidR="00647A3C" w:rsidRPr="00505615">
          <w:rPr>
            <w:noProof/>
            <w:webHidden/>
          </w:rPr>
          <w:fldChar w:fldCharType="end"/>
        </w:r>
      </w:hyperlink>
    </w:p>
    <w:p w14:paraId="3D4EA0B3" w14:textId="77777777" w:rsidR="001C44DC" w:rsidRPr="00505615" w:rsidRDefault="00647A3C" w:rsidP="00900800">
      <w:pPr>
        <w:spacing w:line="360" w:lineRule="auto"/>
      </w:pPr>
      <w:r w:rsidRPr="00505615">
        <w:fldChar w:fldCharType="end"/>
      </w:r>
    </w:p>
    <w:p w14:paraId="3D4EA0B4" w14:textId="77777777" w:rsidR="001C44DC" w:rsidRPr="00505615" w:rsidRDefault="001C44DC" w:rsidP="00900800">
      <w:pPr>
        <w:spacing w:line="360" w:lineRule="auto"/>
      </w:pPr>
    </w:p>
    <w:p w14:paraId="3D4EA0B5" w14:textId="77777777" w:rsidR="001C44DC" w:rsidRPr="00505615" w:rsidRDefault="001C44DC" w:rsidP="00900800">
      <w:pPr>
        <w:spacing w:line="360" w:lineRule="auto"/>
      </w:pPr>
    </w:p>
    <w:p w14:paraId="3D4EA0B6" w14:textId="77777777" w:rsidR="001C44DC" w:rsidRDefault="001C44DC" w:rsidP="00900800"/>
    <w:p w14:paraId="3D4EA0B7" w14:textId="77777777" w:rsidR="001C44DC" w:rsidRDefault="001C44DC" w:rsidP="00900800"/>
    <w:p w14:paraId="3D4EA0B8" w14:textId="77777777" w:rsidR="001C44DC" w:rsidRDefault="001C44DC" w:rsidP="00900800"/>
    <w:p w14:paraId="3D4EA0B9" w14:textId="77777777" w:rsidR="001C44DC" w:rsidRDefault="001C44DC" w:rsidP="00900800"/>
    <w:p w14:paraId="3D4EA0BA" w14:textId="77777777" w:rsidR="001C44DC" w:rsidRDefault="001C44DC" w:rsidP="00900800"/>
    <w:p w14:paraId="3D4EA0BB" w14:textId="77777777" w:rsidR="001C44DC" w:rsidRDefault="001C44DC" w:rsidP="00900800"/>
    <w:p w14:paraId="3D4EA0BC" w14:textId="77777777" w:rsidR="001C44DC" w:rsidRDefault="001C44DC" w:rsidP="00900800"/>
    <w:p w14:paraId="3D4EA0BD" w14:textId="77777777" w:rsidR="0005442A" w:rsidRDefault="0005442A" w:rsidP="00900800"/>
    <w:p w14:paraId="3D4EA0BE" w14:textId="77777777" w:rsidR="0005442A" w:rsidRDefault="0005442A" w:rsidP="00900800"/>
    <w:p w14:paraId="3D4EA0BF" w14:textId="77777777" w:rsidR="0005442A" w:rsidRDefault="0005442A" w:rsidP="00900800"/>
    <w:p w14:paraId="3D4EA0C0" w14:textId="77777777" w:rsidR="0005442A" w:rsidRDefault="0005442A" w:rsidP="00900800"/>
    <w:p w14:paraId="3D4EA0C1" w14:textId="77777777" w:rsidR="00ED3BE2" w:rsidRDefault="00ED3BE2" w:rsidP="00900800"/>
    <w:p w14:paraId="3D4EA0C2" w14:textId="77777777" w:rsidR="001C44DC" w:rsidRPr="001C44DC" w:rsidRDefault="001C44DC" w:rsidP="005D2CEA">
      <w:pPr>
        <w:pStyle w:val="Ttulo"/>
        <w:numPr>
          <w:ilvl w:val="0"/>
          <w:numId w:val="1"/>
        </w:numPr>
        <w:outlineLvl w:val="0"/>
      </w:pPr>
      <w:bookmarkStart w:id="4" w:name="_Toc413829866"/>
      <w:r>
        <w:t>Lista de Tablas</w:t>
      </w:r>
      <w:bookmarkEnd w:id="4"/>
    </w:p>
    <w:p w14:paraId="3D4EA0C3" w14:textId="77777777" w:rsidR="00712D41" w:rsidRDefault="00712D41" w:rsidP="00900800"/>
    <w:p w14:paraId="3D4EA0C4" w14:textId="77777777" w:rsidR="0092078F" w:rsidRDefault="0092078F">
      <w:pPr>
        <w:pStyle w:val="Tabladeilustraciones"/>
        <w:tabs>
          <w:tab w:val="right" w:leader="dot" w:pos="9394"/>
        </w:tabs>
        <w:rPr>
          <w:rFonts w:eastAsiaTheme="minorEastAsia"/>
          <w:noProof/>
          <w:lang w:eastAsia="es-CO"/>
        </w:rPr>
      </w:pPr>
      <w:r>
        <w:fldChar w:fldCharType="begin"/>
      </w:r>
      <w:r>
        <w:instrText xml:space="preserve"> TOC \h \z \c "Tabla" </w:instrText>
      </w:r>
      <w:r>
        <w:fldChar w:fldCharType="separate"/>
      </w:r>
      <w:hyperlink w:anchor="_Toc413912138" w:history="1">
        <w:r w:rsidRPr="006B0880">
          <w:rPr>
            <w:rStyle w:val="Hipervnculo"/>
            <w:rFonts w:cs="Arial"/>
            <w:noProof/>
          </w:rPr>
          <w:t>Tabla 1: Entregable a asesores</w:t>
        </w:r>
        <w:r>
          <w:rPr>
            <w:noProof/>
            <w:webHidden/>
          </w:rPr>
          <w:tab/>
        </w:r>
        <w:r>
          <w:rPr>
            <w:noProof/>
            <w:webHidden/>
          </w:rPr>
          <w:fldChar w:fldCharType="begin"/>
        </w:r>
        <w:r>
          <w:rPr>
            <w:noProof/>
            <w:webHidden/>
          </w:rPr>
          <w:instrText xml:space="preserve"> PAGEREF _Toc413912138 \h </w:instrText>
        </w:r>
        <w:r>
          <w:rPr>
            <w:noProof/>
            <w:webHidden/>
          </w:rPr>
        </w:r>
        <w:r>
          <w:rPr>
            <w:noProof/>
            <w:webHidden/>
          </w:rPr>
          <w:fldChar w:fldCharType="separate"/>
        </w:r>
        <w:r>
          <w:rPr>
            <w:noProof/>
            <w:webHidden/>
          </w:rPr>
          <w:t>12</w:t>
        </w:r>
        <w:r>
          <w:rPr>
            <w:noProof/>
            <w:webHidden/>
          </w:rPr>
          <w:fldChar w:fldCharType="end"/>
        </w:r>
      </w:hyperlink>
    </w:p>
    <w:p w14:paraId="3D4EA0C5" w14:textId="77777777" w:rsidR="0092078F" w:rsidRDefault="00025605">
      <w:pPr>
        <w:pStyle w:val="Tabladeilustraciones"/>
        <w:tabs>
          <w:tab w:val="right" w:leader="dot" w:pos="9394"/>
        </w:tabs>
        <w:rPr>
          <w:rFonts w:eastAsiaTheme="minorEastAsia"/>
          <w:noProof/>
          <w:lang w:eastAsia="es-CO"/>
        </w:rPr>
      </w:pPr>
      <w:hyperlink w:anchor="_Toc413912139" w:history="1">
        <w:r w:rsidR="0092078F" w:rsidRPr="006B0880">
          <w:rPr>
            <w:rStyle w:val="Hipervnculo"/>
            <w:noProof/>
          </w:rPr>
          <w:t>Tabla 2</w:t>
        </w:r>
        <w:r w:rsidR="0092078F" w:rsidRPr="006B0880">
          <w:rPr>
            <w:rStyle w:val="Hipervnculo"/>
            <w:rFonts w:cs="Arial"/>
            <w:noProof/>
          </w:rPr>
          <w:t>: Entregables manejados por RAWR</w:t>
        </w:r>
        <w:r w:rsidR="0092078F">
          <w:rPr>
            <w:noProof/>
            <w:webHidden/>
          </w:rPr>
          <w:tab/>
        </w:r>
        <w:r w:rsidR="0092078F">
          <w:rPr>
            <w:noProof/>
            <w:webHidden/>
          </w:rPr>
          <w:fldChar w:fldCharType="begin"/>
        </w:r>
        <w:r w:rsidR="0092078F">
          <w:rPr>
            <w:noProof/>
            <w:webHidden/>
          </w:rPr>
          <w:instrText xml:space="preserve"> PAGEREF _Toc413912139 \h </w:instrText>
        </w:r>
        <w:r w:rsidR="0092078F">
          <w:rPr>
            <w:noProof/>
            <w:webHidden/>
          </w:rPr>
        </w:r>
        <w:r w:rsidR="0092078F">
          <w:rPr>
            <w:noProof/>
            <w:webHidden/>
          </w:rPr>
          <w:fldChar w:fldCharType="separate"/>
        </w:r>
        <w:r w:rsidR="0092078F">
          <w:rPr>
            <w:noProof/>
            <w:webHidden/>
          </w:rPr>
          <w:t>14</w:t>
        </w:r>
        <w:r w:rsidR="0092078F">
          <w:rPr>
            <w:noProof/>
            <w:webHidden/>
          </w:rPr>
          <w:fldChar w:fldCharType="end"/>
        </w:r>
      </w:hyperlink>
    </w:p>
    <w:p w14:paraId="3D4EA0C6" w14:textId="77777777" w:rsidR="0092078F" w:rsidRDefault="00025605">
      <w:pPr>
        <w:pStyle w:val="Tabladeilustraciones"/>
        <w:tabs>
          <w:tab w:val="right" w:leader="dot" w:pos="9394"/>
        </w:tabs>
        <w:rPr>
          <w:rFonts w:eastAsiaTheme="minorEastAsia"/>
          <w:noProof/>
          <w:lang w:eastAsia="es-CO"/>
        </w:rPr>
      </w:pPr>
      <w:hyperlink w:anchor="_Toc413912140" w:history="1">
        <w:r w:rsidR="0092078F" w:rsidRPr="006B0880">
          <w:rPr>
            <w:rStyle w:val="Hipervnculo"/>
            <w:noProof/>
          </w:rPr>
          <w:t>Tabla 3</w:t>
        </w:r>
        <w:r w:rsidR="0092078F" w:rsidRPr="006B0880">
          <w:rPr>
            <w:rStyle w:val="Hipervnculo"/>
            <w:rFonts w:cs="Arial"/>
            <w:noProof/>
          </w:rPr>
          <w:t>: Resumen de las actividades más relevantes del Proyecto con sus costos en el presupuesto</w:t>
        </w:r>
        <w:r w:rsidR="0092078F">
          <w:rPr>
            <w:noProof/>
            <w:webHidden/>
          </w:rPr>
          <w:tab/>
        </w:r>
        <w:r w:rsidR="0092078F">
          <w:rPr>
            <w:noProof/>
            <w:webHidden/>
          </w:rPr>
          <w:fldChar w:fldCharType="begin"/>
        </w:r>
        <w:r w:rsidR="0092078F">
          <w:rPr>
            <w:noProof/>
            <w:webHidden/>
          </w:rPr>
          <w:instrText xml:space="preserve"> PAGEREF _Toc413912140 \h </w:instrText>
        </w:r>
        <w:r w:rsidR="0092078F">
          <w:rPr>
            <w:noProof/>
            <w:webHidden/>
          </w:rPr>
        </w:r>
        <w:r w:rsidR="0092078F">
          <w:rPr>
            <w:noProof/>
            <w:webHidden/>
          </w:rPr>
          <w:fldChar w:fldCharType="separate"/>
        </w:r>
        <w:r w:rsidR="0092078F">
          <w:rPr>
            <w:noProof/>
            <w:webHidden/>
          </w:rPr>
          <w:t>16</w:t>
        </w:r>
        <w:r w:rsidR="0092078F">
          <w:rPr>
            <w:noProof/>
            <w:webHidden/>
          </w:rPr>
          <w:fldChar w:fldCharType="end"/>
        </w:r>
      </w:hyperlink>
    </w:p>
    <w:p w14:paraId="3D4EA0C7" w14:textId="77777777" w:rsidR="0092078F" w:rsidRDefault="00025605">
      <w:pPr>
        <w:pStyle w:val="Tabladeilustraciones"/>
        <w:tabs>
          <w:tab w:val="right" w:leader="dot" w:pos="9394"/>
        </w:tabs>
        <w:rPr>
          <w:rFonts w:eastAsiaTheme="minorEastAsia"/>
          <w:noProof/>
          <w:lang w:eastAsia="es-CO"/>
        </w:rPr>
      </w:pPr>
      <w:hyperlink w:anchor="_Toc413912141" w:history="1">
        <w:r w:rsidR="0092078F" w:rsidRPr="006B0880">
          <w:rPr>
            <w:rStyle w:val="Hipervnculo"/>
            <w:noProof/>
          </w:rPr>
          <w:t>Tabla 4. Criterios de aceptación para prototipos.</w:t>
        </w:r>
        <w:r w:rsidR="0092078F">
          <w:rPr>
            <w:noProof/>
            <w:webHidden/>
          </w:rPr>
          <w:tab/>
        </w:r>
        <w:r w:rsidR="0092078F">
          <w:rPr>
            <w:noProof/>
            <w:webHidden/>
          </w:rPr>
          <w:fldChar w:fldCharType="begin"/>
        </w:r>
        <w:r w:rsidR="0092078F">
          <w:rPr>
            <w:noProof/>
            <w:webHidden/>
          </w:rPr>
          <w:instrText xml:space="preserve"> PAGEREF _Toc413912141 \h </w:instrText>
        </w:r>
        <w:r w:rsidR="0092078F">
          <w:rPr>
            <w:noProof/>
            <w:webHidden/>
          </w:rPr>
        </w:r>
        <w:r w:rsidR="0092078F">
          <w:rPr>
            <w:noProof/>
            <w:webHidden/>
          </w:rPr>
          <w:fldChar w:fldCharType="separate"/>
        </w:r>
        <w:r w:rsidR="0092078F">
          <w:rPr>
            <w:noProof/>
            <w:webHidden/>
          </w:rPr>
          <w:t>29</w:t>
        </w:r>
        <w:r w:rsidR="0092078F">
          <w:rPr>
            <w:noProof/>
            <w:webHidden/>
          </w:rPr>
          <w:fldChar w:fldCharType="end"/>
        </w:r>
      </w:hyperlink>
    </w:p>
    <w:p w14:paraId="3D4EA0C8" w14:textId="77777777" w:rsidR="0092078F" w:rsidRDefault="00025605">
      <w:pPr>
        <w:pStyle w:val="Tabladeilustraciones"/>
        <w:tabs>
          <w:tab w:val="right" w:leader="dot" w:pos="9394"/>
        </w:tabs>
        <w:rPr>
          <w:rFonts w:eastAsiaTheme="minorEastAsia"/>
          <w:noProof/>
          <w:lang w:eastAsia="es-CO"/>
        </w:rPr>
      </w:pPr>
      <w:hyperlink w:anchor="_Toc413912142" w:history="1">
        <w:r w:rsidR="0092078F" w:rsidRPr="006B0880">
          <w:rPr>
            <w:rStyle w:val="Hipervnculo"/>
            <w:noProof/>
          </w:rPr>
          <w:t>Tabla 5 :Entregables y prototipos</w:t>
        </w:r>
        <w:r w:rsidR="0092078F">
          <w:rPr>
            <w:noProof/>
            <w:webHidden/>
          </w:rPr>
          <w:tab/>
        </w:r>
        <w:r w:rsidR="0092078F">
          <w:rPr>
            <w:noProof/>
            <w:webHidden/>
          </w:rPr>
          <w:fldChar w:fldCharType="begin"/>
        </w:r>
        <w:r w:rsidR="0092078F">
          <w:rPr>
            <w:noProof/>
            <w:webHidden/>
          </w:rPr>
          <w:instrText xml:space="preserve"> PAGEREF _Toc413912142 \h </w:instrText>
        </w:r>
        <w:r w:rsidR="0092078F">
          <w:rPr>
            <w:noProof/>
            <w:webHidden/>
          </w:rPr>
        </w:r>
        <w:r w:rsidR="0092078F">
          <w:rPr>
            <w:noProof/>
            <w:webHidden/>
          </w:rPr>
          <w:fldChar w:fldCharType="separate"/>
        </w:r>
        <w:r w:rsidR="0092078F">
          <w:rPr>
            <w:noProof/>
            <w:webHidden/>
          </w:rPr>
          <w:t>29</w:t>
        </w:r>
        <w:r w:rsidR="0092078F">
          <w:rPr>
            <w:noProof/>
            <w:webHidden/>
          </w:rPr>
          <w:fldChar w:fldCharType="end"/>
        </w:r>
      </w:hyperlink>
    </w:p>
    <w:p w14:paraId="3D4EA0C9" w14:textId="77777777" w:rsidR="0092078F" w:rsidRDefault="00025605">
      <w:pPr>
        <w:pStyle w:val="Tabladeilustraciones"/>
        <w:tabs>
          <w:tab w:val="right" w:leader="dot" w:pos="9394"/>
        </w:tabs>
        <w:rPr>
          <w:rFonts w:eastAsiaTheme="minorEastAsia"/>
          <w:noProof/>
          <w:lang w:eastAsia="es-CO"/>
        </w:rPr>
      </w:pPr>
      <w:hyperlink w:anchor="_Toc413912143" w:history="1">
        <w:r w:rsidR="0092078F" w:rsidRPr="006B0880">
          <w:rPr>
            <w:rStyle w:val="Hipervnculo"/>
            <w:noProof/>
          </w:rPr>
          <w:t>Tabla 6: Personas externas y su relación con el proyecto RAWR.</w:t>
        </w:r>
        <w:r w:rsidR="0092078F">
          <w:rPr>
            <w:noProof/>
            <w:webHidden/>
          </w:rPr>
          <w:tab/>
        </w:r>
        <w:r w:rsidR="0092078F">
          <w:rPr>
            <w:noProof/>
            <w:webHidden/>
          </w:rPr>
          <w:fldChar w:fldCharType="begin"/>
        </w:r>
        <w:r w:rsidR="0092078F">
          <w:rPr>
            <w:noProof/>
            <w:webHidden/>
          </w:rPr>
          <w:instrText xml:space="preserve"> PAGEREF _Toc413912143 \h </w:instrText>
        </w:r>
        <w:r w:rsidR="0092078F">
          <w:rPr>
            <w:noProof/>
            <w:webHidden/>
          </w:rPr>
        </w:r>
        <w:r w:rsidR="0092078F">
          <w:rPr>
            <w:noProof/>
            <w:webHidden/>
          </w:rPr>
          <w:fldChar w:fldCharType="separate"/>
        </w:r>
        <w:r w:rsidR="0092078F">
          <w:rPr>
            <w:noProof/>
            <w:webHidden/>
          </w:rPr>
          <w:t>30</w:t>
        </w:r>
        <w:r w:rsidR="0092078F">
          <w:rPr>
            <w:noProof/>
            <w:webHidden/>
          </w:rPr>
          <w:fldChar w:fldCharType="end"/>
        </w:r>
      </w:hyperlink>
    </w:p>
    <w:p w14:paraId="3D4EA0CA" w14:textId="77777777" w:rsidR="0092078F" w:rsidRDefault="00025605">
      <w:pPr>
        <w:pStyle w:val="Tabladeilustraciones"/>
        <w:tabs>
          <w:tab w:val="right" w:leader="dot" w:pos="9394"/>
        </w:tabs>
        <w:rPr>
          <w:rFonts w:eastAsiaTheme="minorEastAsia"/>
          <w:noProof/>
          <w:lang w:eastAsia="es-CO"/>
        </w:rPr>
      </w:pPr>
      <w:hyperlink w:anchor="_Toc413912144" w:history="1">
        <w:r w:rsidR="0092078F" w:rsidRPr="006B0880">
          <w:rPr>
            <w:rStyle w:val="Hipervnculo"/>
            <w:noProof/>
          </w:rPr>
          <w:t>Tabla 7: Entidades externas y su relación con el proyecto RAWR.</w:t>
        </w:r>
        <w:r w:rsidR="0092078F">
          <w:rPr>
            <w:noProof/>
            <w:webHidden/>
          </w:rPr>
          <w:tab/>
        </w:r>
        <w:r w:rsidR="0092078F">
          <w:rPr>
            <w:noProof/>
            <w:webHidden/>
          </w:rPr>
          <w:fldChar w:fldCharType="begin"/>
        </w:r>
        <w:r w:rsidR="0092078F">
          <w:rPr>
            <w:noProof/>
            <w:webHidden/>
          </w:rPr>
          <w:instrText xml:space="preserve"> PAGEREF _Toc413912144 \h </w:instrText>
        </w:r>
        <w:r w:rsidR="0092078F">
          <w:rPr>
            <w:noProof/>
            <w:webHidden/>
          </w:rPr>
        </w:r>
        <w:r w:rsidR="0092078F">
          <w:rPr>
            <w:noProof/>
            <w:webHidden/>
          </w:rPr>
          <w:fldChar w:fldCharType="separate"/>
        </w:r>
        <w:r w:rsidR="0092078F">
          <w:rPr>
            <w:noProof/>
            <w:webHidden/>
          </w:rPr>
          <w:t>30</w:t>
        </w:r>
        <w:r w:rsidR="0092078F">
          <w:rPr>
            <w:noProof/>
            <w:webHidden/>
          </w:rPr>
          <w:fldChar w:fldCharType="end"/>
        </w:r>
      </w:hyperlink>
    </w:p>
    <w:p w14:paraId="3D4EA0CB" w14:textId="77777777" w:rsidR="0092078F" w:rsidRDefault="00025605">
      <w:pPr>
        <w:pStyle w:val="Tabladeilustraciones"/>
        <w:tabs>
          <w:tab w:val="right" w:leader="dot" w:pos="9394"/>
        </w:tabs>
        <w:rPr>
          <w:rFonts w:eastAsiaTheme="minorEastAsia"/>
          <w:noProof/>
          <w:lang w:eastAsia="es-CO"/>
        </w:rPr>
      </w:pPr>
      <w:hyperlink w:anchor="_Toc413912145" w:history="1">
        <w:r w:rsidR="0092078F" w:rsidRPr="006B0880">
          <w:rPr>
            <w:rStyle w:val="Hipervnculo"/>
            <w:rFonts w:cs="Arial"/>
            <w:noProof/>
          </w:rPr>
          <w:t>Tabla 8: Maquinas personales de los integrantes del grupo</w:t>
        </w:r>
        <w:r w:rsidR="0092078F">
          <w:rPr>
            <w:noProof/>
            <w:webHidden/>
          </w:rPr>
          <w:tab/>
        </w:r>
        <w:r w:rsidR="0092078F">
          <w:rPr>
            <w:noProof/>
            <w:webHidden/>
          </w:rPr>
          <w:fldChar w:fldCharType="begin"/>
        </w:r>
        <w:r w:rsidR="0092078F">
          <w:rPr>
            <w:noProof/>
            <w:webHidden/>
          </w:rPr>
          <w:instrText xml:space="preserve"> PAGEREF _Toc413912145 \h </w:instrText>
        </w:r>
        <w:r w:rsidR="0092078F">
          <w:rPr>
            <w:noProof/>
            <w:webHidden/>
          </w:rPr>
        </w:r>
        <w:r w:rsidR="0092078F">
          <w:rPr>
            <w:noProof/>
            <w:webHidden/>
          </w:rPr>
          <w:fldChar w:fldCharType="separate"/>
        </w:r>
        <w:r w:rsidR="0092078F">
          <w:rPr>
            <w:noProof/>
            <w:webHidden/>
          </w:rPr>
          <w:t>35</w:t>
        </w:r>
        <w:r w:rsidR="0092078F">
          <w:rPr>
            <w:noProof/>
            <w:webHidden/>
          </w:rPr>
          <w:fldChar w:fldCharType="end"/>
        </w:r>
      </w:hyperlink>
    </w:p>
    <w:p w14:paraId="3D4EA0CC" w14:textId="77777777" w:rsidR="0092078F" w:rsidRDefault="00025605">
      <w:pPr>
        <w:pStyle w:val="Tabladeilustraciones"/>
        <w:tabs>
          <w:tab w:val="right" w:leader="dot" w:pos="9394"/>
        </w:tabs>
        <w:rPr>
          <w:rFonts w:eastAsiaTheme="minorEastAsia"/>
          <w:noProof/>
          <w:lang w:eastAsia="es-CO"/>
        </w:rPr>
      </w:pPr>
      <w:hyperlink w:anchor="_Toc413912146" w:history="1">
        <w:r w:rsidR="0092078F" w:rsidRPr="006B0880">
          <w:rPr>
            <w:rStyle w:val="Hipervnculo"/>
            <w:noProof/>
          </w:rPr>
          <w:t>Tabla 9: Matriz de Tolerancia de riesgos [42].</w:t>
        </w:r>
        <w:r w:rsidR="0092078F">
          <w:rPr>
            <w:noProof/>
            <w:webHidden/>
          </w:rPr>
          <w:tab/>
        </w:r>
        <w:r w:rsidR="0092078F">
          <w:rPr>
            <w:noProof/>
            <w:webHidden/>
          </w:rPr>
          <w:fldChar w:fldCharType="begin"/>
        </w:r>
        <w:r w:rsidR="0092078F">
          <w:rPr>
            <w:noProof/>
            <w:webHidden/>
          </w:rPr>
          <w:instrText xml:space="preserve"> PAGEREF _Toc413912146 \h </w:instrText>
        </w:r>
        <w:r w:rsidR="0092078F">
          <w:rPr>
            <w:noProof/>
            <w:webHidden/>
          </w:rPr>
        </w:r>
        <w:r w:rsidR="0092078F">
          <w:rPr>
            <w:noProof/>
            <w:webHidden/>
          </w:rPr>
          <w:fldChar w:fldCharType="separate"/>
        </w:r>
        <w:r w:rsidR="0092078F">
          <w:rPr>
            <w:noProof/>
            <w:webHidden/>
          </w:rPr>
          <w:t>44</w:t>
        </w:r>
        <w:r w:rsidR="0092078F">
          <w:rPr>
            <w:noProof/>
            <w:webHidden/>
          </w:rPr>
          <w:fldChar w:fldCharType="end"/>
        </w:r>
      </w:hyperlink>
    </w:p>
    <w:p w14:paraId="3D4EA0CD" w14:textId="77777777" w:rsidR="0092078F" w:rsidRDefault="00025605">
      <w:pPr>
        <w:pStyle w:val="Tabladeilustraciones"/>
        <w:tabs>
          <w:tab w:val="right" w:leader="dot" w:pos="9394"/>
        </w:tabs>
        <w:rPr>
          <w:rFonts w:eastAsiaTheme="minorEastAsia"/>
          <w:noProof/>
          <w:lang w:eastAsia="es-CO"/>
        </w:rPr>
      </w:pPr>
      <w:hyperlink w:anchor="_Toc413912147" w:history="1">
        <w:r w:rsidR="0092078F" w:rsidRPr="006B0880">
          <w:rPr>
            <w:rStyle w:val="Hipervnculo"/>
            <w:rFonts w:cs="Arial"/>
            <w:noProof/>
          </w:rPr>
          <w:t>Tabla 10: Información De Los Procesos</w:t>
        </w:r>
        <w:r w:rsidR="0092078F">
          <w:rPr>
            <w:noProof/>
            <w:webHidden/>
          </w:rPr>
          <w:tab/>
        </w:r>
        <w:r w:rsidR="0092078F">
          <w:rPr>
            <w:noProof/>
            <w:webHidden/>
          </w:rPr>
          <w:fldChar w:fldCharType="begin"/>
        </w:r>
        <w:r w:rsidR="0092078F">
          <w:rPr>
            <w:noProof/>
            <w:webHidden/>
          </w:rPr>
          <w:instrText xml:space="preserve"> PAGEREF _Toc413912147 \h </w:instrText>
        </w:r>
        <w:r w:rsidR="0092078F">
          <w:rPr>
            <w:noProof/>
            <w:webHidden/>
          </w:rPr>
        </w:r>
        <w:r w:rsidR="0092078F">
          <w:rPr>
            <w:noProof/>
            <w:webHidden/>
          </w:rPr>
          <w:fldChar w:fldCharType="separate"/>
        </w:r>
        <w:r w:rsidR="0092078F">
          <w:rPr>
            <w:noProof/>
            <w:webHidden/>
          </w:rPr>
          <w:t>55</w:t>
        </w:r>
        <w:r w:rsidR="0092078F">
          <w:rPr>
            <w:noProof/>
            <w:webHidden/>
          </w:rPr>
          <w:fldChar w:fldCharType="end"/>
        </w:r>
      </w:hyperlink>
    </w:p>
    <w:p w14:paraId="3D4EA0CE" w14:textId="77777777" w:rsidR="00712D41" w:rsidRDefault="0092078F" w:rsidP="00900800">
      <w:r>
        <w:fldChar w:fldCharType="end"/>
      </w:r>
    </w:p>
    <w:p w14:paraId="3D4EA0CF" w14:textId="77777777" w:rsidR="00712D41" w:rsidRDefault="00712D41" w:rsidP="00900800"/>
    <w:p w14:paraId="3D4EA0D0" w14:textId="77777777" w:rsidR="00712D41" w:rsidRDefault="00712D41" w:rsidP="00900800"/>
    <w:p w14:paraId="3D4EA0D1" w14:textId="77777777" w:rsidR="00712D41" w:rsidRDefault="00712D41" w:rsidP="00900800"/>
    <w:p w14:paraId="3D4EA0D2" w14:textId="77777777" w:rsidR="00712D41" w:rsidRDefault="00712D41" w:rsidP="00900800"/>
    <w:p w14:paraId="3D4EA0D3" w14:textId="77777777" w:rsidR="00712D41" w:rsidRDefault="00712D41" w:rsidP="00900800"/>
    <w:p w14:paraId="3D4EA0D4" w14:textId="77777777" w:rsidR="00712D41" w:rsidRDefault="00712D41" w:rsidP="00900800"/>
    <w:p w14:paraId="3D4EA0D5" w14:textId="77777777" w:rsidR="00712D41" w:rsidRDefault="00712D41" w:rsidP="00900800"/>
    <w:p w14:paraId="3D4EA0D6" w14:textId="77777777" w:rsidR="00712D41" w:rsidRDefault="00712D41" w:rsidP="00900800"/>
    <w:p w14:paraId="3D4EA0D7" w14:textId="77777777" w:rsidR="00712D41" w:rsidRDefault="00712D41" w:rsidP="00900800"/>
    <w:p w14:paraId="3D4EA0D8" w14:textId="77777777" w:rsidR="00712D41" w:rsidRDefault="00712D41" w:rsidP="00900800"/>
    <w:p w14:paraId="3D4EA0D9" w14:textId="77777777" w:rsidR="00712D41" w:rsidRDefault="00712D41" w:rsidP="00900800"/>
    <w:p w14:paraId="3D4EA0DA" w14:textId="77777777" w:rsidR="00712D41" w:rsidRDefault="00712D41" w:rsidP="00900800"/>
    <w:p w14:paraId="3D4EA0DB" w14:textId="77777777" w:rsidR="00712D41" w:rsidRDefault="00712D41" w:rsidP="00900800"/>
    <w:p w14:paraId="3D4EA0DC" w14:textId="77777777" w:rsidR="00712D41" w:rsidRDefault="00712D41" w:rsidP="00900800"/>
    <w:p w14:paraId="3D4EA0DD" w14:textId="77777777" w:rsidR="00712D41" w:rsidRDefault="00712D41" w:rsidP="00900800"/>
    <w:p w14:paraId="3D4EA0DE" w14:textId="77777777" w:rsidR="00712D41" w:rsidRDefault="00712D41" w:rsidP="005D2CEA">
      <w:pPr>
        <w:pStyle w:val="Ttulo"/>
        <w:numPr>
          <w:ilvl w:val="0"/>
          <w:numId w:val="1"/>
        </w:numPr>
        <w:outlineLvl w:val="0"/>
      </w:pPr>
      <w:bookmarkStart w:id="5" w:name="_Toc413829867"/>
      <w:r>
        <w:t>Vista general del proyecto</w:t>
      </w:r>
      <w:bookmarkEnd w:id="5"/>
    </w:p>
    <w:p w14:paraId="3D4EA0DF" w14:textId="77777777" w:rsidR="008F7184" w:rsidRDefault="008F7184" w:rsidP="004E3936">
      <w:pPr>
        <w:pStyle w:val="Ttulo1"/>
      </w:pPr>
      <w:bookmarkStart w:id="6" w:name="_Toc413829868"/>
      <w:r>
        <w:t>6.1 Visión del producto</w:t>
      </w:r>
      <w:bookmarkEnd w:id="6"/>
    </w:p>
    <w:p w14:paraId="3D4EA0E0" w14:textId="77777777" w:rsidR="008F7184" w:rsidRPr="008657F6" w:rsidRDefault="008F7184" w:rsidP="004E3936">
      <w:pPr>
        <w:pStyle w:val="Ttulo2"/>
      </w:pPr>
      <w:bookmarkStart w:id="7" w:name="_Toc413829869"/>
      <w:r>
        <w:t>6.1.1 Perspectiva</w:t>
      </w:r>
      <w:bookmarkEnd w:id="7"/>
    </w:p>
    <w:p w14:paraId="3D4EA0E1" w14:textId="77777777" w:rsidR="008F7184" w:rsidRDefault="008F7184" w:rsidP="00900800">
      <w:r>
        <w:t xml:space="preserve">Cada día son más las personas que consideran tener un animal acompañante en su hogar. </w:t>
      </w:r>
      <w:r w:rsidR="0067078B">
        <w:t>RAWR</w:t>
      </w:r>
      <w:r>
        <w:t xml:space="preserve"> surge de un proyecto universitario para la asignatura “Ingeniería de software” dictada por el ingeniero Jaime Pavlich PhD. y el ingeniero Miguel Torres MSc. </w:t>
      </w:r>
    </w:p>
    <w:p w14:paraId="3D4EA0E2" w14:textId="77777777" w:rsidR="008F7184" w:rsidRPr="00921A80" w:rsidRDefault="0067078B" w:rsidP="00900800">
      <w:r>
        <w:t>RAWR</w:t>
      </w:r>
      <w:r w:rsidR="008F7184">
        <w:t xml:space="preserve">, es una aplicación enfocada a la interacción social entre las mascotas y sus dueños. En ella es posible interactuar con los diferentes usuarios por medio de publicaciones, navegación en mapas, comercio de productos, o promoción de servicios </w:t>
      </w:r>
      <w:r w:rsidR="00647A3C">
        <w:rPr>
          <w:rFonts w:ascii="Calibri" w:hAnsi="Calibri"/>
        </w:rPr>
        <w:fldChar w:fldCharType="begin"/>
      </w:r>
      <w:r w:rsidR="000B7B9D">
        <w:rPr>
          <w:rFonts w:ascii="Calibri" w:hAnsi="Calibri"/>
        </w:rPr>
        <w:instrText xml:space="preserve"> ADDIN ZOTERO_ITEM CSL_CITATION {"citationID":"2ab3pcskpi","properties":{"formattedCitation":"[1]","plainCitation":"[1]"},"citationItems":[{"id":107,"uris":["http://zotero.org/users/2345493/items/NKP3S7WB"],"uri":["http://zotero.org/users/2345493/items/NKP3S7WB"],"itemData":{"id":107,"type":"article","title":"Rational Unified Process: Best Practices for Software Development Teams","abstract":"This paper presents an overview of the Rational Unified Process the Rational Unified Process is a\nsoftware engineering process, delivered through a web-enabled, searchable knowledge base. The process\nenhances team productivity and delivers software best practices via guidelines, templates and tool mentors\nfor all critical software lifecycle activities. The knowledge base allows development teams to gain the full\nbenefits of the industry-standard Unified Modeling Language (UML).","URL":"https://www.ibm.com/developerworks/rational/library/content/03July/1000/1251/1251_bestpractices_TP026B.pdf","shortTitle":"Rational Unified Process","language":"English","author":[{"family":"Rational","given":"The software development company"}],"accessed":{"date-parts":[["2015",7,3]]}}}],"schema":"https://github.com/citation-style-language/schema/raw/master/csl-citation.json"} </w:instrText>
      </w:r>
      <w:r w:rsidR="00647A3C">
        <w:rPr>
          <w:rFonts w:ascii="Calibri" w:hAnsi="Calibri"/>
        </w:rPr>
        <w:fldChar w:fldCharType="separate"/>
      </w:r>
      <w:r w:rsidR="00E14FA6" w:rsidRPr="00E14FA6">
        <w:rPr>
          <w:rFonts w:ascii="Calibri" w:hAnsi="Calibri"/>
        </w:rPr>
        <w:t>[1]</w:t>
      </w:r>
      <w:r w:rsidR="00647A3C">
        <w:rPr>
          <w:rFonts w:ascii="Calibri" w:hAnsi="Calibri"/>
        </w:rPr>
        <w:fldChar w:fldCharType="end"/>
      </w:r>
      <w:r w:rsidR="008F7184">
        <w:t>.</w:t>
      </w:r>
    </w:p>
    <w:p w14:paraId="3D4EA0E3" w14:textId="77777777" w:rsidR="008F7184" w:rsidRDefault="008F7184" w:rsidP="004E3936">
      <w:pPr>
        <w:pStyle w:val="Ttulo2"/>
      </w:pPr>
      <w:bookmarkStart w:id="8" w:name="_Toc413829870"/>
      <w:r>
        <w:t>6.2.1 Propósito</w:t>
      </w:r>
      <w:bookmarkEnd w:id="8"/>
    </w:p>
    <w:p w14:paraId="3D4EA0E4" w14:textId="77777777" w:rsidR="008F7184" w:rsidRDefault="008F7184" w:rsidP="00900800">
      <w:r>
        <w:t>Durante el proyecto se espera que los integrantes del grupo de trabajo apliquen la</w:t>
      </w:r>
      <w:r w:rsidRPr="004A5DE5">
        <w:t xml:space="preserve">s </w:t>
      </w:r>
      <w:r>
        <w:t>enseñanzas adquirida</w:t>
      </w:r>
      <w:r w:rsidRPr="004A5DE5">
        <w:t xml:space="preserve">s en la asignatura  </w:t>
      </w:r>
      <w:r>
        <w:t xml:space="preserve">en una aproximación a lo que sería realmente un proceso de </w:t>
      </w:r>
      <w:r w:rsidRPr="004A5DE5">
        <w:t xml:space="preserve">desarrollo de software </w:t>
      </w:r>
      <w:r>
        <w:t xml:space="preserve">al realizar un producto (la red social de mascotas </w:t>
      </w:r>
      <w:r w:rsidR="0067078B">
        <w:t>RAWR</w:t>
      </w:r>
      <w:r>
        <w:t xml:space="preserve"> en este caso)</w:t>
      </w:r>
      <w:r w:rsidRPr="004A5DE5">
        <w:t xml:space="preserve"> utilizando una estructura de desarrollo</w:t>
      </w:r>
      <w:r>
        <w:t xml:space="preserve"> de software</w:t>
      </w:r>
      <w:r w:rsidRPr="004A5DE5">
        <w:t xml:space="preserve"> adecuada</w:t>
      </w:r>
      <w:r>
        <w:t xml:space="preserve">. Realizar la aplicación por medio de un proceso de software espera demostrar la importancia de aplicar los estándares diseñados por las diferentes entidades dedicadas a ello (IEEE, ACM, ente otros.) en pro de desarrollar software de manera organizada, entregando un producto de calidad </w:t>
      </w:r>
      <w:r w:rsidR="00647A3C">
        <w:rPr>
          <w:rFonts w:ascii="Calibri" w:hAnsi="Calibri"/>
        </w:rPr>
        <w:fldChar w:fldCharType="begin"/>
      </w:r>
      <w:r w:rsidR="00F55462">
        <w:rPr>
          <w:rFonts w:ascii="Calibri" w:hAnsi="Calibri"/>
        </w:rPr>
        <w:instrText xml:space="preserve"> ADDIN ZOTERO_ITEM CSL_CITATION {"citationID":"1csn29okf","properties":{"formattedCitation":"[2]","plainCitation":"[2]"},"citationItems":[{"id":82,"uris":["http://zotero.org/users/2345493/items/IK6BFRBG"],"uri":["http://zotero.org/users/2345493/items/IK6BFRBG"],"itemData":{"id":82,"type":"article","title":"¿Cómo redactar propósitos?","URL":"https://es.scribd.com/doc/66469634/Como-Redactar-Propositos#scribd","shortTitle":"¿Cómo redactar propósitos?","language":"Español","author":[{"family":"Velasco P","given":"Ricardo"},{"family":"Ruiz Méndez","given":"Rocio"}],"accessed":{"date-parts":[["2015",7,3]]}}}],"schema":"https://github.com/citation-style-language/schema/raw/master/csl-citation.json"} </w:instrText>
      </w:r>
      <w:r w:rsidR="00647A3C">
        <w:rPr>
          <w:rFonts w:ascii="Calibri" w:hAnsi="Calibri"/>
        </w:rPr>
        <w:fldChar w:fldCharType="separate"/>
      </w:r>
      <w:r w:rsidR="00E14FA6" w:rsidRPr="00E14FA6">
        <w:rPr>
          <w:rFonts w:ascii="Calibri" w:hAnsi="Calibri"/>
        </w:rPr>
        <w:t>[2]</w:t>
      </w:r>
      <w:r w:rsidR="00647A3C">
        <w:rPr>
          <w:rFonts w:ascii="Calibri" w:hAnsi="Calibri"/>
        </w:rPr>
        <w:fldChar w:fldCharType="end"/>
      </w:r>
      <w:r>
        <w:t>.</w:t>
      </w:r>
    </w:p>
    <w:p w14:paraId="3D4EA0E5" w14:textId="77777777" w:rsidR="008F7184" w:rsidRDefault="008F7184" w:rsidP="00900800">
      <w:r>
        <w:t xml:space="preserve">Al final del proyecto </w:t>
      </w:r>
      <w:r w:rsidR="0067078B">
        <w:t>RAWR</w:t>
      </w:r>
      <w:r>
        <w:t xml:space="preserve"> como aplicación para dispositivos móviles tiene como objetivo facilitar la interacción social entre los dueños de mascotas y sus mascotas. </w:t>
      </w:r>
    </w:p>
    <w:p w14:paraId="3D4EA0E6" w14:textId="77777777" w:rsidR="008F7184" w:rsidRDefault="008F7184" w:rsidP="004E3936">
      <w:pPr>
        <w:pStyle w:val="Ttulo2"/>
      </w:pPr>
      <w:bookmarkStart w:id="9" w:name="_Toc413829871"/>
      <w:r>
        <w:t xml:space="preserve">6.2.2 </w:t>
      </w:r>
      <w:bookmarkStart w:id="10" w:name="Alcance"/>
      <w:r>
        <w:t>Alcance</w:t>
      </w:r>
      <w:bookmarkEnd w:id="9"/>
      <w:bookmarkEnd w:id="10"/>
    </w:p>
    <w:p w14:paraId="3D4EA0E7" w14:textId="77777777" w:rsidR="008F7184" w:rsidRDefault="008F7184" w:rsidP="00900800">
      <w:r>
        <w:t xml:space="preserve">La red social para mascotas que </w:t>
      </w:r>
      <w:r w:rsidR="0067078B">
        <w:t>RAWR</w:t>
      </w:r>
      <w:r>
        <w:t xml:space="preserve"> implementará cuenta con  las siguientes características </w:t>
      </w:r>
      <w:r w:rsidR="00647A3C">
        <w:rPr>
          <w:rFonts w:ascii="Calibri" w:hAnsi="Calibri"/>
        </w:rPr>
        <w:fldChar w:fldCharType="begin"/>
      </w:r>
      <w:r w:rsidR="000B7B9D">
        <w:rPr>
          <w:rFonts w:ascii="Calibri" w:hAnsi="Calibri"/>
        </w:rPr>
        <w:instrText xml:space="preserve"> ADDIN ZOTERO_ITEM CSL_CITATION {"citationID":"1jvqru5lla","properties":{"formattedCitation":"[1]","plainCitation":"[1]"},"citationItems":[{"id":107,"uris":["http://zotero.org/users/2345493/items/NKP3S7WB"],"uri":["http://zotero.org/users/2345493/items/NKP3S7WB"],"itemData":{"id":107,"type":"article","title":"Rational Unified Process: Best Practices for Software Development Teams","abstract":"This paper presents an overview of the Rational Unified Process the Rational Unified Process is a\nsoftware engineering process, delivered through a web-enabled, searchable knowledge base. The process\nenhances team productivity and delivers software best practices via guidelines, templates and tool mentors\nfor all critical software lifecycle activities. The knowledge base allows development teams to gain the full\nbenefits of the industry-standard Unified Modeling Language (UML).","URL":"https://www.ibm.com/developerworks/rational/library/content/03July/1000/1251/1251_bestpractices_TP026B.pdf","shortTitle":"Rational Unified Process","language":"English","author":[{"family":"Rational","given":"The software development company"}],"accessed":{"date-parts":[["2015",7,3]]}}}],"schema":"https://github.com/citation-style-language/schema/raw/master/csl-citation.json"} </w:instrText>
      </w:r>
      <w:r w:rsidR="00647A3C">
        <w:rPr>
          <w:rFonts w:ascii="Calibri" w:hAnsi="Calibri"/>
        </w:rPr>
        <w:fldChar w:fldCharType="separate"/>
      </w:r>
      <w:r w:rsidR="00E14FA6" w:rsidRPr="00E14FA6">
        <w:rPr>
          <w:rFonts w:ascii="Calibri" w:hAnsi="Calibri"/>
        </w:rPr>
        <w:t>[1]</w:t>
      </w:r>
      <w:r w:rsidR="00647A3C">
        <w:rPr>
          <w:rFonts w:ascii="Calibri" w:hAnsi="Calibri"/>
        </w:rPr>
        <w:fldChar w:fldCharType="end"/>
      </w:r>
      <w:r>
        <w:t>:</w:t>
      </w:r>
    </w:p>
    <w:p w14:paraId="3D4EA0E8" w14:textId="77777777" w:rsidR="008F7184" w:rsidRDefault="008F7184" w:rsidP="00900800">
      <w:pPr>
        <w:pStyle w:val="Prrafodelista"/>
        <w:numPr>
          <w:ilvl w:val="0"/>
          <w:numId w:val="4"/>
        </w:numPr>
      </w:pPr>
      <w:r>
        <w:t xml:space="preserve">Espacio para crear una cuenta como </w:t>
      </w:r>
      <w:hyperlink r:id="rId9" w:history="1">
        <w:r w:rsidRPr="009E4155">
          <w:rPr>
            <w:rStyle w:val="Hipervnculo"/>
          </w:rPr>
          <w:t>usuario dueño</w:t>
        </w:r>
      </w:hyperlink>
      <w:r w:rsidRPr="009E4155">
        <w:t>.</w:t>
      </w:r>
    </w:p>
    <w:p w14:paraId="3D4EA0E9" w14:textId="77777777" w:rsidR="008F7184" w:rsidRDefault="008F7184" w:rsidP="00900800">
      <w:pPr>
        <w:pStyle w:val="Prrafodelista"/>
        <w:numPr>
          <w:ilvl w:val="0"/>
          <w:numId w:val="4"/>
        </w:numPr>
      </w:pPr>
      <w:r>
        <w:t>Un</w:t>
      </w:r>
      <w:r w:rsidRPr="008F41E2">
        <w:t xml:space="preserve"> </w:t>
      </w:r>
      <w:r>
        <w:t>usuario dueño podrá inscribir cuantas mascotas desee.</w:t>
      </w:r>
    </w:p>
    <w:p w14:paraId="3D4EA0EA" w14:textId="77777777" w:rsidR="008F7184" w:rsidRDefault="008F7184" w:rsidP="00900800">
      <w:pPr>
        <w:pStyle w:val="Prrafodelista"/>
        <w:numPr>
          <w:ilvl w:val="0"/>
          <w:numId w:val="4"/>
        </w:numPr>
      </w:pPr>
      <w:r>
        <w:t>Posibilidad de añadir o modificar sus datos personales así como cambiar su foto de perfil o la de sus mascotas.</w:t>
      </w:r>
    </w:p>
    <w:p w14:paraId="3D4EA0EB" w14:textId="77777777" w:rsidR="008F7184" w:rsidRDefault="008F7184" w:rsidP="00900800">
      <w:pPr>
        <w:pStyle w:val="Prrafodelista"/>
        <w:numPr>
          <w:ilvl w:val="0"/>
          <w:numId w:val="4"/>
        </w:numPr>
      </w:pPr>
      <w:r>
        <w:t>Posibilidad de crear un</w:t>
      </w:r>
      <w:r w:rsidRPr="008F41E2">
        <w:t xml:space="preserve"> </w:t>
      </w:r>
      <w:hyperlink r:id="rId10" w:anchor="usuarioEmpresa" w:history="1">
        <w:r w:rsidRPr="00264A75">
          <w:rPr>
            <w:rStyle w:val="Hipervnculo"/>
          </w:rPr>
          <w:t>usuario empresa</w:t>
        </w:r>
      </w:hyperlink>
      <w:r>
        <w:t xml:space="preserve"> con características y restricciones especiales </w:t>
      </w:r>
    </w:p>
    <w:p w14:paraId="3D4EA0EC" w14:textId="77777777" w:rsidR="008F7184" w:rsidRDefault="008F7184" w:rsidP="00900800">
      <w:pPr>
        <w:pStyle w:val="Prrafodelista"/>
        <w:numPr>
          <w:ilvl w:val="0"/>
          <w:numId w:val="4"/>
        </w:numPr>
      </w:pPr>
      <w:r>
        <w:t>Los usuarios se mostrarán ante los otros usuarios a través de la mascota seleccionada.</w:t>
      </w:r>
    </w:p>
    <w:p w14:paraId="3D4EA0ED" w14:textId="77777777" w:rsidR="008F7184" w:rsidRDefault="008F7184" w:rsidP="00900800">
      <w:pPr>
        <w:pStyle w:val="Prrafodelista"/>
        <w:numPr>
          <w:ilvl w:val="0"/>
          <w:numId w:val="4"/>
        </w:numPr>
      </w:pPr>
      <w:r>
        <w:t>Posibilidad de comunicación entre usuarios por medio de mensajes.</w:t>
      </w:r>
    </w:p>
    <w:p w14:paraId="3D4EA0EE" w14:textId="77777777" w:rsidR="008F7184" w:rsidRDefault="008F7184" w:rsidP="00900800">
      <w:pPr>
        <w:pStyle w:val="Prrafodelista"/>
        <w:numPr>
          <w:ilvl w:val="0"/>
          <w:numId w:val="4"/>
        </w:numPr>
      </w:pPr>
      <w:r>
        <w:lastRenderedPageBreak/>
        <w:t>Un usuario podrá hacer y recibir ofertas de diferentes usuarios propietarios de mascotas como de usuarios propietarios de negocios por medio de una sección de clasificados.</w:t>
      </w:r>
    </w:p>
    <w:p w14:paraId="3D4EA0EF" w14:textId="77777777" w:rsidR="008F7184" w:rsidRDefault="008F7184" w:rsidP="00900800">
      <w:pPr>
        <w:pStyle w:val="Prrafodelista"/>
        <w:numPr>
          <w:ilvl w:val="0"/>
          <w:numId w:val="4"/>
        </w:numPr>
      </w:pPr>
      <w:r>
        <w:t>Posibilidad de ubicación de usuarios o empresas amigas.</w:t>
      </w:r>
    </w:p>
    <w:p w14:paraId="3D4EA0F0" w14:textId="77777777" w:rsidR="008F7184" w:rsidRDefault="008F7184" w:rsidP="00900800">
      <w:pPr>
        <w:pStyle w:val="Prrafodelista"/>
        <w:numPr>
          <w:ilvl w:val="0"/>
          <w:numId w:val="4"/>
        </w:numPr>
      </w:pPr>
      <w:r>
        <w:t xml:space="preserve">El usuario podrá reportar la pérdida de su mascota e informar si tiene información de alguna mascota desparecida. </w:t>
      </w:r>
    </w:p>
    <w:p w14:paraId="3D4EA0F1" w14:textId="77777777" w:rsidR="008F7184" w:rsidRDefault="008F7184" w:rsidP="00900800">
      <w:pPr>
        <w:pStyle w:val="Prrafodelista"/>
        <w:numPr>
          <w:ilvl w:val="0"/>
          <w:numId w:val="4"/>
        </w:numPr>
      </w:pPr>
      <w:r>
        <w:t>El usuario podrá enviar solicitudes de amistad a otras mascotas.</w:t>
      </w:r>
    </w:p>
    <w:p w14:paraId="3D4EA0F2" w14:textId="77777777" w:rsidR="008F7184" w:rsidRDefault="008F7184" w:rsidP="00900800">
      <w:pPr>
        <w:pStyle w:val="Prrafodelista"/>
        <w:numPr>
          <w:ilvl w:val="0"/>
          <w:numId w:val="4"/>
        </w:numPr>
      </w:pPr>
      <w:r>
        <w:t>Cada mascota tendrá sus propios amigos.</w:t>
      </w:r>
    </w:p>
    <w:p w14:paraId="3D4EA0F3" w14:textId="77777777" w:rsidR="008F7184" w:rsidRDefault="008F7184" w:rsidP="00900800">
      <w:pPr>
        <w:pStyle w:val="Prrafodelista"/>
        <w:numPr>
          <w:ilvl w:val="0"/>
          <w:numId w:val="4"/>
        </w:numPr>
      </w:pPr>
      <w:r>
        <w:t>El usuario puede afiliarse a las publicaciones de un usuario empresa.</w:t>
      </w:r>
    </w:p>
    <w:p w14:paraId="3D4EA0F4" w14:textId="77777777" w:rsidR="008F7184" w:rsidRDefault="008F7184" w:rsidP="00900800">
      <w:pPr>
        <w:pStyle w:val="Prrafodelista"/>
        <w:numPr>
          <w:ilvl w:val="0"/>
          <w:numId w:val="4"/>
        </w:numPr>
      </w:pPr>
      <w:r>
        <w:t>Un usuario puede calificar la satisfacción y calidad de los productos o servicios de un usuario empresa.</w:t>
      </w:r>
    </w:p>
    <w:p w14:paraId="3D4EA0F5" w14:textId="77777777" w:rsidR="008F7184" w:rsidRDefault="008F7184" w:rsidP="00900800">
      <w:pPr>
        <w:pStyle w:val="Prrafodelista"/>
        <w:numPr>
          <w:ilvl w:val="0"/>
          <w:numId w:val="4"/>
        </w:numPr>
      </w:pPr>
      <w:r>
        <w:t xml:space="preserve">Un usuario dueño o </w:t>
      </w:r>
      <w:r w:rsidRPr="009E4155">
        <w:t>comerciante</w:t>
      </w:r>
      <w:r>
        <w:t xml:space="preserve"> podrá crear publicaciones de libre expresión, pueden incluir imágenes.</w:t>
      </w:r>
    </w:p>
    <w:p w14:paraId="3D4EA0F6" w14:textId="77777777" w:rsidR="008F7184" w:rsidRDefault="008F7184" w:rsidP="00900800">
      <w:pPr>
        <w:pStyle w:val="Prrafodelista"/>
        <w:numPr>
          <w:ilvl w:val="0"/>
          <w:numId w:val="4"/>
        </w:numPr>
      </w:pPr>
      <w:r>
        <w:t>Un usuario dueño o empresa puede comentar publicaciones de otros usuarios.</w:t>
      </w:r>
    </w:p>
    <w:p w14:paraId="3D4EA0F7" w14:textId="77777777" w:rsidR="008F7184" w:rsidRPr="0048050C" w:rsidRDefault="008F7184" w:rsidP="00900800">
      <w:r>
        <w:t xml:space="preserve">Puede encontrar más información en los casos de uso o consultar funcionalidades más detalladas en el </w:t>
      </w:r>
      <w:r w:rsidRPr="008F7184">
        <w:t>SRS</w:t>
      </w:r>
      <w:r>
        <w:t xml:space="preserve"> </w:t>
      </w:r>
      <w:r w:rsidR="00647A3C">
        <w:rPr>
          <w:rFonts w:ascii="Calibri" w:hAnsi="Calibri"/>
        </w:rPr>
        <w:fldChar w:fldCharType="begin"/>
      </w:r>
      <w:r w:rsidR="000B7B9D">
        <w:rPr>
          <w:rFonts w:ascii="Calibri" w:hAnsi="Calibri"/>
        </w:rPr>
        <w:instrText xml:space="preserve"> ADDIN ZOTERO_ITEM CSL_CITATION {"citationID":"21p8kbiho5","properties":{"formattedCitation":"[1]","plainCitation":"[1]"},"citationItems":[{"id":107,"uris":["http://zotero.org/users/2345493/items/NKP3S7WB"],"uri":["http://zotero.org/users/2345493/items/NKP3S7WB"],"itemData":{"id":107,"type":"article","title":"Rational Unified Process: Best Practices for Software Development Teams","abstract":"This paper presents an overview of the Rational Unified Process the Rational Unified Process is a\nsoftware engineering process, delivered through a web-enabled, searchable knowledge base. The process\nenhances team productivity and delivers software best practices via guidelines, templates and tool mentors\nfor all critical software lifecycle activities. The knowledge base allows development teams to gain the full\nbenefits of the industry-standard Unified Modeling Language (UML).","URL":"https://www.ibm.com/developerworks/rational/library/content/03July/1000/1251/1251_bestpractices_TP026B.pdf","shortTitle":"Rational Unified Process","language":"English","author":[{"family":"Rational","given":"The software development company"}],"accessed":{"date-parts":[["2015",7,3]]}}}],"schema":"https://github.com/citation-style-language/schema/raw/master/csl-citation.json"} </w:instrText>
      </w:r>
      <w:r w:rsidR="00647A3C">
        <w:rPr>
          <w:rFonts w:ascii="Calibri" w:hAnsi="Calibri"/>
        </w:rPr>
        <w:fldChar w:fldCharType="separate"/>
      </w:r>
      <w:r w:rsidR="00E14FA6" w:rsidRPr="00E14FA6">
        <w:rPr>
          <w:rFonts w:ascii="Calibri" w:hAnsi="Calibri"/>
        </w:rPr>
        <w:t>[1]</w:t>
      </w:r>
      <w:r w:rsidR="00647A3C">
        <w:rPr>
          <w:rFonts w:ascii="Calibri" w:hAnsi="Calibri"/>
        </w:rPr>
        <w:fldChar w:fldCharType="end"/>
      </w:r>
      <w:r>
        <w:t>.</w:t>
      </w:r>
    </w:p>
    <w:p w14:paraId="3D4EA0F8" w14:textId="77777777" w:rsidR="008F7184" w:rsidRDefault="008F7184" w:rsidP="004E3936">
      <w:pPr>
        <w:pStyle w:val="Ttulo2"/>
      </w:pPr>
      <w:bookmarkStart w:id="11" w:name="_Toc413829872"/>
      <w:r>
        <w:t>6.2.3 Objetivos</w:t>
      </w:r>
      <w:bookmarkEnd w:id="11"/>
    </w:p>
    <w:p w14:paraId="3D4EA0F9" w14:textId="77777777" w:rsidR="008F7184" w:rsidRPr="002F300F" w:rsidRDefault="008F7184" w:rsidP="004E3936">
      <w:pPr>
        <w:pStyle w:val="Ttulo3"/>
      </w:pPr>
      <w:r>
        <w:t>6.1.4.1 General</w:t>
      </w:r>
    </w:p>
    <w:p w14:paraId="3D4EA0FA" w14:textId="77777777" w:rsidR="008F7184" w:rsidRDefault="008F7184" w:rsidP="00900800">
      <w:pPr>
        <w:pStyle w:val="Prrafodelista"/>
        <w:numPr>
          <w:ilvl w:val="0"/>
          <w:numId w:val="5"/>
        </w:numPr>
      </w:pPr>
      <w:r>
        <w:t>Elaborar una red social para mascotas ejecutando un plan de desarrollo de software  diseñado con base en estándares y metodologías adecuadas, además de los requerimientos y cronogramas establecidos por los clientes</w:t>
      </w:r>
      <w:r w:rsidR="004D4034">
        <w:t xml:space="preserve"> </w:t>
      </w:r>
      <w:r w:rsidR="00647A3C">
        <w:rPr>
          <w:rFonts w:ascii="Calibri" w:hAnsi="Calibri"/>
        </w:rPr>
        <w:fldChar w:fldCharType="begin"/>
      </w:r>
      <w:r w:rsidR="000B7B9D">
        <w:rPr>
          <w:rFonts w:ascii="Calibri" w:hAnsi="Calibri"/>
        </w:rPr>
        <w:instrText xml:space="preserve"> ADDIN ZOTERO_ITEM CSL_CITATION {"citationID":"3qsb0jb9j","properties":{"formattedCitation":"[1]","plainCitation":"[1]"},"citationItems":[{"id":107,"uris":["http://zotero.org/users/2345493/items/NKP3S7WB"],"uri":["http://zotero.org/users/2345493/items/NKP3S7WB"],"itemData":{"id":107,"type":"article","title":"Rational Unified Process: Best Practices for Software Development Teams","abstract":"This paper presents an overview of the Rational Unified Process the Rational Unified Process is a\nsoftware engineering process, delivered through a web-enabled, searchable knowledge base. The process\nenhances team productivity and delivers software best practices via guidelines, templates and tool mentors\nfor all critical software lifecycle activities. The knowledge base allows development teams to gain the full\nbenefits of the industry-standard Unified Modeling Language (UML).","URL":"https://www.ibm.com/developerworks/rational/library/content/03July/1000/1251/1251_bestpractices_TP026B.pdf","shortTitle":"Rational Unified Process","language":"English","author":[{"family":"Rational","given":"The software development company"}],"accessed":{"date-parts":[["2015",7,3]]}}}],"schema":"https://github.com/citation-style-language/schema/raw/master/csl-citation.json"} </w:instrText>
      </w:r>
      <w:r w:rsidR="00647A3C">
        <w:rPr>
          <w:rFonts w:ascii="Calibri" w:hAnsi="Calibri"/>
        </w:rPr>
        <w:fldChar w:fldCharType="separate"/>
      </w:r>
      <w:r w:rsidR="00E14FA6" w:rsidRPr="00E14FA6">
        <w:rPr>
          <w:rFonts w:ascii="Calibri" w:hAnsi="Calibri"/>
        </w:rPr>
        <w:t>[1]</w:t>
      </w:r>
      <w:r w:rsidR="00647A3C">
        <w:rPr>
          <w:rFonts w:ascii="Calibri" w:hAnsi="Calibri"/>
        </w:rPr>
        <w:fldChar w:fldCharType="end"/>
      </w:r>
      <w:r>
        <w:t>.</w:t>
      </w:r>
    </w:p>
    <w:p w14:paraId="3D4EA0FB" w14:textId="77777777" w:rsidR="008F7184" w:rsidRDefault="008F7184" w:rsidP="004E3936">
      <w:pPr>
        <w:pStyle w:val="Ttulo3"/>
      </w:pPr>
      <w:r>
        <w:t>6.1.4.2 Específicos</w:t>
      </w:r>
    </w:p>
    <w:p w14:paraId="3D4EA0FC" w14:textId="77777777" w:rsidR="008F7184" w:rsidRDefault="008F7184" w:rsidP="00900800">
      <w:pPr>
        <w:pStyle w:val="Prrafodelista"/>
        <w:numPr>
          <w:ilvl w:val="0"/>
          <w:numId w:val="5"/>
        </w:numPr>
      </w:pPr>
      <w:r>
        <w:t>Realizar un plan de desarrollo de software usando las diferentes normas puestas a disposición por la IEEE u otra entidad dedicada a estandarizar planes de desarrollo de software, de modo que se entregue un producto que además de cumplir con las exigencias del cliente sea de calidad.</w:t>
      </w:r>
    </w:p>
    <w:p w14:paraId="3D4EA0FD" w14:textId="77777777" w:rsidR="008F7184" w:rsidRDefault="008F7184" w:rsidP="00900800">
      <w:pPr>
        <w:pStyle w:val="Prrafodelista"/>
        <w:numPr>
          <w:ilvl w:val="0"/>
          <w:numId w:val="5"/>
        </w:numPr>
      </w:pPr>
      <w:r>
        <w:t>Ejecutar el plan de desarrollo de software aplicando todos los procesos, planes y buenas prácticas definidas.</w:t>
      </w:r>
    </w:p>
    <w:p w14:paraId="3D4EA0FE" w14:textId="77777777" w:rsidR="008F7184" w:rsidRPr="002F300F" w:rsidRDefault="008F7184" w:rsidP="00900800">
      <w:pPr>
        <w:pStyle w:val="Prrafodelista"/>
        <w:numPr>
          <w:ilvl w:val="0"/>
          <w:numId w:val="5"/>
        </w:numPr>
      </w:pPr>
      <w:r>
        <w:t>Fortalecer los lazos comerciales y sociales entre proveedores de productos y servicios de mascotas y los dueños de mascotas por medio de una red social.</w:t>
      </w:r>
    </w:p>
    <w:p w14:paraId="3D4EA0FF" w14:textId="77777777" w:rsidR="008F7184" w:rsidRDefault="008F7184" w:rsidP="004E3936">
      <w:pPr>
        <w:pStyle w:val="Ttulo1"/>
      </w:pPr>
      <w:bookmarkStart w:id="12" w:name="_Toc413829873"/>
      <w:r>
        <w:t>6.3 Supuestos y restricciones</w:t>
      </w:r>
      <w:bookmarkEnd w:id="12"/>
    </w:p>
    <w:p w14:paraId="3D4EA100" w14:textId="77777777" w:rsidR="008F7184" w:rsidRDefault="008F7184" w:rsidP="004E3936">
      <w:pPr>
        <w:pStyle w:val="Ttulo2"/>
      </w:pPr>
      <w:bookmarkStart w:id="13" w:name="_Toc413829874"/>
      <w:r>
        <w:t>6.3.1 Supuestos</w:t>
      </w:r>
      <w:bookmarkEnd w:id="13"/>
    </w:p>
    <w:p w14:paraId="3D4EA101" w14:textId="77777777" w:rsidR="008F7184" w:rsidRDefault="008F7184" w:rsidP="00900800">
      <w:r>
        <w:t>La aplicación se desarrolla bajo las siguientes suposiciones:</w:t>
      </w:r>
    </w:p>
    <w:p w14:paraId="3D4EA102" w14:textId="77777777" w:rsidR="008F7184" w:rsidRDefault="008F7184" w:rsidP="00900800">
      <w:pPr>
        <w:pStyle w:val="Prrafodelista"/>
        <w:numPr>
          <w:ilvl w:val="0"/>
          <w:numId w:val="2"/>
        </w:numPr>
      </w:pPr>
      <w:r>
        <w:t>Cada uno de los usuarios de la aplicación móvil tienen al menos una mascota o cuentan con alguna empresa/negocio cuyo objeto social está relacionado con mascotas.</w:t>
      </w:r>
    </w:p>
    <w:p w14:paraId="3D4EA103" w14:textId="77777777" w:rsidR="008F7184" w:rsidRPr="00023826" w:rsidRDefault="008F7184" w:rsidP="004E3936">
      <w:pPr>
        <w:pStyle w:val="Ttulo2"/>
      </w:pPr>
      <w:bookmarkStart w:id="14" w:name="_Toc413829875"/>
      <w:r>
        <w:lastRenderedPageBreak/>
        <w:t xml:space="preserve">6.3.2 </w:t>
      </w:r>
      <w:bookmarkStart w:id="15" w:name="Restricciones"/>
      <w:r>
        <w:t>Restricciones</w:t>
      </w:r>
      <w:bookmarkEnd w:id="14"/>
      <w:bookmarkEnd w:id="15"/>
    </w:p>
    <w:p w14:paraId="3D4EA104" w14:textId="77777777" w:rsidR="008F7184" w:rsidRDefault="008F7184" w:rsidP="00900800">
      <w:pPr>
        <w:pStyle w:val="Prrafodelista"/>
        <w:numPr>
          <w:ilvl w:val="0"/>
          <w:numId w:val="3"/>
        </w:numPr>
      </w:pPr>
      <w:r>
        <w:t xml:space="preserve">La aplicación será construida para dispositivos móviles LG Nexus 4 con sistema operativo </w:t>
      </w:r>
      <w:r w:rsidR="002862BC">
        <w:t>Android</w:t>
      </w:r>
      <w:r>
        <w:t>, cuya versión mínima debe ser 2.3 (Gingerbread).</w:t>
      </w:r>
    </w:p>
    <w:p w14:paraId="3D4EA105" w14:textId="77777777" w:rsidR="008F7184" w:rsidRDefault="008F7184" w:rsidP="00900800">
      <w:pPr>
        <w:pStyle w:val="Prrafodelista"/>
        <w:numPr>
          <w:ilvl w:val="0"/>
          <w:numId w:val="3"/>
        </w:numPr>
      </w:pPr>
      <w:r>
        <w:t>Se debe cumplir a cabalidad con las exigencias de los clientes. Esto incluye requerimientos, exigencias y fechas establecidas de entrega.</w:t>
      </w:r>
    </w:p>
    <w:p w14:paraId="3D4EA106" w14:textId="77777777" w:rsidR="008F7184" w:rsidRDefault="008F7184" w:rsidP="00900800">
      <w:pPr>
        <w:pStyle w:val="Prrafodelista"/>
        <w:numPr>
          <w:ilvl w:val="0"/>
          <w:numId w:val="3"/>
        </w:numPr>
      </w:pPr>
      <w:r>
        <w:t>No se cuenta con inversión de capital en el proyecto y la compañía no registra ingresos. Por lo tanto, los egresos deben ser mínimos. Sin embargo, en caso de ser necesario el registro de algún gasto su costo debe ser repartido entre todos los integrantes del equipo de trabajo.</w:t>
      </w:r>
    </w:p>
    <w:p w14:paraId="3D4EA107" w14:textId="77777777" w:rsidR="008F7184" w:rsidRPr="002A420C" w:rsidRDefault="008F7184" w:rsidP="00900800">
      <w:pPr>
        <w:pStyle w:val="Prrafodelista"/>
        <w:numPr>
          <w:ilvl w:val="0"/>
          <w:numId w:val="3"/>
        </w:numPr>
      </w:pPr>
      <w:r>
        <w:t>La aplicación móvil solo se realizará hasta la línea base, el alcance del curso no abarca plan de mantenimiento.</w:t>
      </w:r>
    </w:p>
    <w:p w14:paraId="3D4EA108" w14:textId="77777777" w:rsidR="008F7184" w:rsidRPr="00E150B7" w:rsidRDefault="008F7184" w:rsidP="004E3936">
      <w:pPr>
        <w:pStyle w:val="Ttulo1"/>
      </w:pPr>
      <w:bookmarkStart w:id="16" w:name="_Toc413829876"/>
      <w:r>
        <w:t>6.4 Entregables</w:t>
      </w:r>
      <w:bookmarkEnd w:id="16"/>
    </w:p>
    <w:p w14:paraId="3D4EA109" w14:textId="77777777" w:rsidR="008F7184" w:rsidRPr="00E150B7" w:rsidRDefault="008F7184" w:rsidP="00900800">
      <w:r w:rsidRPr="00E150B7">
        <w:t>Los entregables que recibirán los asesores son:</w:t>
      </w:r>
    </w:p>
    <w:tbl>
      <w:tblPr>
        <w:tblStyle w:val="Sombreadomedio1-nfasis3"/>
        <w:tblW w:w="0" w:type="auto"/>
        <w:tblLook w:val="04A0" w:firstRow="1" w:lastRow="0" w:firstColumn="1" w:lastColumn="0" w:noHBand="0" w:noVBand="1"/>
      </w:tblPr>
      <w:tblGrid>
        <w:gridCol w:w="1526"/>
        <w:gridCol w:w="1276"/>
        <w:gridCol w:w="3827"/>
        <w:gridCol w:w="1559"/>
        <w:gridCol w:w="1388"/>
      </w:tblGrid>
      <w:tr w:rsidR="008F7184" w:rsidRPr="00E150B7" w14:paraId="3D4EA10F" w14:textId="77777777" w:rsidTr="00243D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14:paraId="3D4EA10A" w14:textId="77777777" w:rsidR="008F7184" w:rsidRPr="00231D8E" w:rsidRDefault="008F7184" w:rsidP="00231D8E">
            <w:pPr>
              <w:jc w:val="center"/>
              <w:rPr>
                <w:b w:val="0"/>
                <w:color w:val="auto"/>
              </w:rPr>
            </w:pPr>
            <w:r w:rsidRPr="00231D8E">
              <w:rPr>
                <w:color w:val="auto"/>
              </w:rPr>
              <w:t>Nombre del entregable</w:t>
            </w:r>
          </w:p>
        </w:tc>
        <w:tc>
          <w:tcPr>
            <w:tcW w:w="1276" w:type="dxa"/>
            <w:vAlign w:val="center"/>
          </w:tcPr>
          <w:p w14:paraId="3D4EA10B" w14:textId="77777777" w:rsidR="008F7184" w:rsidRPr="00231D8E" w:rsidRDefault="008F7184" w:rsidP="00231D8E">
            <w:pPr>
              <w:jc w:val="center"/>
              <w:cnfStyle w:val="100000000000" w:firstRow="1" w:lastRow="0" w:firstColumn="0" w:lastColumn="0" w:oddVBand="0" w:evenVBand="0" w:oddHBand="0" w:evenHBand="0" w:firstRowFirstColumn="0" w:firstRowLastColumn="0" w:lastRowFirstColumn="0" w:lastRowLastColumn="0"/>
              <w:rPr>
                <w:b w:val="0"/>
                <w:color w:val="auto"/>
              </w:rPr>
            </w:pPr>
            <w:r w:rsidRPr="00231D8E">
              <w:rPr>
                <w:color w:val="auto"/>
              </w:rPr>
              <w:t>Cantidad</w:t>
            </w:r>
          </w:p>
        </w:tc>
        <w:tc>
          <w:tcPr>
            <w:tcW w:w="3827" w:type="dxa"/>
            <w:vAlign w:val="center"/>
          </w:tcPr>
          <w:p w14:paraId="3D4EA10C" w14:textId="77777777" w:rsidR="008F7184" w:rsidRPr="00231D8E" w:rsidRDefault="008F7184" w:rsidP="00231D8E">
            <w:pPr>
              <w:jc w:val="center"/>
              <w:cnfStyle w:val="100000000000" w:firstRow="1" w:lastRow="0" w:firstColumn="0" w:lastColumn="0" w:oddVBand="0" w:evenVBand="0" w:oddHBand="0" w:evenHBand="0" w:firstRowFirstColumn="0" w:firstRowLastColumn="0" w:lastRowFirstColumn="0" w:lastRowLastColumn="0"/>
              <w:rPr>
                <w:b w:val="0"/>
                <w:color w:val="auto"/>
              </w:rPr>
            </w:pPr>
            <w:r w:rsidRPr="00231D8E">
              <w:rPr>
                <w:color w:val="auto"/>
              </w:rPr>
              <w:t>Descripción</w:t>
            </w:r>
          </w:p>
        </w:tc>
        <w:tc>
          <w:tcPr>
            <w:tcW w:w="1559" w:type="dxa"/>
            <w:vAlign w:val="center"/>
          </w:tcPr>
          <w:p w14:paraId="3D4EA10D" w14:textId="77777777" w:rsidR="008F7184" w:rsidRPr="00231D8E" w:rsidRDefault="008F7184" w:rsidP="00231D8E">
            <w:pPr>
              <w:jc w:val="center"/>
              <w:cnfStyle w:val="100000000000" w:firstRow="1" w:lastRow="0" w:firstColumn="0" w:lastColumn="0" w:oddVBand="0" w:evenVBand="0" w:oddHBand="0" w:evenHBand="0" w:firstRowFirstColumn="0" w:firstRowLastColumn="0" w:lastRowFirstColumn="0" w:lastRowLastColumn="0"/>
              <w:rPr>
                <w:b w:val="0"/>
                <w:color w:val="auto"/>
              </w:rPr>
            </w:pPr>
            <w:r w:rsidRPr="00231D8E">
              <w:rPr>
                <w:color w:val="auto"/>
              </w:rPr>
              <w:t>Fecha</w:t>
            </w:r>
          </w:p>
        </w:tc>
        <w:tc>
          <w:tcPr>
            <w:tcW w:w="1388" w:type="dxa"/>
            <w:vAlign w:val="center"/>
          </w:tcPr>
          <w:p w14:paraId="3D4EA10E" w14:textId="77777777" w:rsidR="008F7184" w:rsidRPr="00231D8E" w:rsidRDefault="008F7184" w:rsidP="00231D8E">
            <w:pPr>
              <w:jc w:val="center"/>
              <w:cnfStyle w:val="100000000000" w:firstRow="1" w:lastRow="0" w:firstColumn="0" w:lastColumn="0" w:oddVBand="0" w:evenVBand="0" w:oddHBand="0" w:evenHBand="0" w:firstRowFirstColumn="0" w:firstRowLastColumn="0" w:lastRowFirstColumn="0" w:lastRowLastColumn="0"/>
              <w:rPr>
                <w:b w:val="0"/>
                <w:color w:val="auto"/>
              </w:rPr>
            </w:pPr>
            <w:r w:rsidRPr="00231D8E">
              <w:rPr>
                <w:color w:val="auto"/>
              </w:rPr>
              <w:t>Dirigido a</w:t>
            </w:r>
          </w:p>
        </w:tc>
      </w:tr>
      <w:tr w:rsidR="008F7184" w:rsidRPr="00E150B7" w14:paraId="3D4EA11B" w14:textId="77777777" w:rsidTr="00243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14:paraId="3D4EA110" w14:textId="77777777" w:rsidR="008F7184" w:rsidRPr="00E150B7" w:rsidRDefault="008F7184" w:rsidP="00243D0A">
            <w:pPr>
              <w:jc w:val="center"/>
              <w:rPr>
                <w:b w:val="0"/>
              </w:rPr>
            </w:pPr>
            <w:r w:rsidRPr="00E150B7">
              <w:t>SPMP</w:t>
            </w:r>
          </w:p>
        </w:tc>
        <w:tc>
          <w:tcPr>
            <w:tcW w:w="1276" w:type="dxa"/>
            <w:vAlign w:val="center"/>
          </w:tcPr>
          <w:p w14:paraId="3D4EA111" w14:textId="77777777" w:rsidR="008F7184" w:rsidRPr="00E150B7" w:rsidRDefault="008F7184" w:rsidP="00243D0A">
            <w:pPr>
              <w:jc w:val="center"/>
              <w:cnfStyle w:val="000000100000" w:firstRow="0" w:lastRow="0" w:firstColumn="0" w:lastColumn="0" w:oddVBand="0" w:evenVBand="0" w:oddHBand="1" w:evenHBand="0" w:firstRowFirstColumn="0" w:firstRowLastColumn="0" w:lastRowFirstColumn="0" w:lastRowLastColumn="0"/>
            </w:pPr>
            <w:r w:rsidRPr="00E150B7">
              <w:t>No aplica</w:t>
            </w:r>
          </w:p>
        </w:tc>
        <w:tc>
          <w:tcPr>
            <w:tcW w:w="3827" w:type="dxa"/>
            <w:vAlign w:val="center"/>
          </w:tcPr>
          <w:p w14:paraId="3D4EA112" w14:textId="77777777" w:rsidR="008F7184" w:rsidRPr="00E150B7" w:rsidRDefault="008F7184" w:rsidP="00243D0A">
            <w:pPr>
              <w:cnfStyle w:val="000000100000" w:firstRow="0" w:lastRow="0" w:firstColumn="0" w:lastColumn="0" w:oddVBand="0" w:evenVBand="0" w:oddHBand="1" w:evenHBand="0" w:firstRowFirstColumn="0" w:firstRowLastColumn="0" w:lastRowFirstColumn="0" w:lastRowLastColumn="0"/>
            </w:pPr>
            <w:r w:rsidRPr="00E150B7">
              <w:t xml:space="preserve">Plan de gestión de proyectos de software, que se realiza con el propósito de que un proyecto pueda concluir con éxito </w:t>
            </w:r>
            <w:r w:rsidR="00647A3C">
              <w:rPr>
                <w:rFonts w:ascii="Calibri" w:hAnsi="Calibri"/>
              </w:rPr>
              <w:fldChar w:fldCharType="begin"/>
            </w:r>
            <w:r w:rsidR="00F55462">
              <w:rPr>
                <w:rFonts w:ascii="Calibri" w:hAnsi="Calibri"/>
              </w:rPr>
              <w:instrText xml:space="preserve"> ADDIN ZOTERO_ITEM CSL_CITATION {"citationID":"1vbtm3042e","properties":{"formattedCitation":"[3]","plainCitation":"[3]"},"citationItems":[{"id":47,"uris":["http://zotero.org/users/2345493/items/BGJ96PQV"],"uri":["http://zotero.org/users/2345493/items/BGJ96PQV"],"itemData":{"id":47,"type":"book","title":"Systems and software engineering life cycle processes -- project management = Ingénierie du logiciel: processus de cycle de vie -- gestion de projet.","publisher":"Institute of Electrical and Electronics Engineers","publisher-place":"New York","source":"Open WorldCat","event-place":"New York","abstract":"Abstract: ISO/IEC/IEEE 16326:2009 provides normative content specifications for project management plans covering software projects, and software-intensive system projects. It also provides detailed discussion and advice on applying a set of project processes that are common to both the software and system life cycle as covered by ISO/IEC 12207:2008 (IEEE Std 12207-2008) and ISO/IEC 15288:2008 (IEEE Std 15288-2008), respectively. The discussion and advice are intended to aid in the preparation of the normative content of project management plans. ISO/IEC/IEEE 16326:2009 is the result of the harmonization of ISO/IEC TR 16326:1999 and IEEE Std 1058-1998. Keywords: management plans, project management plans, software intensive system project management plans, software project management plans.","URL":"http://ieeexplore.ieee.org/servlet/opac?punumber=5372628","ISBN":"9780738161167 0738161160","shortTitle":"Systems and software engineering life cycle processes -- project management = Ingénierie du logiciel","language":"English","author":[{"family":"Institute of Electrical and Electronics Engineers","given":""},{"family":"International Electrotechnical Commission","given":""},{"family":"International Organization for Standardization","given":""}],"issued":{"date-parts":[["2009"]]},"accessed":{"date-parts":[["2015",3,8]]}}}],"schema":"https://github.com/citation-style-language/schema/raw/master/csl-citation.json"} </w:instrText>
            </w:r>
            <w:r w:rsidR="00647A3C">
              <w:rPr>
                <w:rFonts w:ascii="Calibri" w:hAnsi="Calibri"/>
              </w:rPr>
              <w:fldChar w:fldCharType="separate"/>
            </w:r>
            <w:r w:rsidR="00E14FA6" w:rsidRPr="00E14FA6">
              <w:rPr>
                <w:rFonts w:ascii="Calibri" w:hAnsi="Calibri"/>
              </w:rPr>
              <w:t>[3]</w:t>
            </w:r>
            <w:r w:rsidR="00647A3C">
              <w:rPr>
                <w:rFonts w:ascii="Calibri" w:hAnsi="Calibri"/>
              </w:rPr>
              <w:fldChar w:fldCharType="end"/>
            </w:r>
            <w:r w:rsidRPr="00E150B7">
              <w:t>. Esta entrega comprende:</w:t>
            </w:r>
          </w:p>
          <w:p w14:paraId="3D4EA113" w14:textId="77777777" w:rsidR="008F7184" w:rsidRPr="00E150B7" w:rsidRDefault="008F7184" w:rsidP="00996AB1">
            <w:pPr>
              <w:pStyle w:val="Prrafodelista"/>
              <w:numPr>
                <w:ilvl w:val="0"/>
                <w:numId w:val="29"/>
              </w:numPr>
              <w:jc w:val="left"/>
              <w:cnfStyle w:val="000000100000" w:firstRow="0" w:lastRow="0" w:firstColumn="0" w:lastColumn="0" w:oddVBand="0" w:evenVBand="0" w:oddHBand="1" w:evenHBand="0" w:firstRowFirstColumn="0" w:firstRowLastColumn="0" w:lastRowFirstColumn="0" w:lastRowLastColumn="0"/>
            </w:pPr>
            <w:r w:rsidRPr="00E150B7">
              <w:t>SPMP.</w:t>
            </w:r>
          </w:p>
          <w:p w14:paraId="3D4EA114" w14:textId="77777777" w:rsidR="008F7184" w:rsidRPr="00E150B7" w:rsidRDefault="008F7184" w:rsidP="00996AB1">
            <w:pPr>
              <w:pStyle w:val="Prrafodelista"/>
              <w:numPr>
                <w:ilvl w:val="0"/>
                <w:numId w:val="29"/>
              </w:numPr>
              <w:jc w:val="left"/>
              <w:cnfStyle w:val="000000100000" w:firstRow="0" w:lastRow="0" w:firstColumn="0" w:lastColumn="0" w:oddVBand="0" w:evenVBand="0" w:oddHBand="1" w:evenHBand="0" w:firstRowFirstColumn="0" w:firstRowLastColumn="0" w:lastRowFirstColumn="0" w:lastRowLastColumn="0"/>
            </w:pPr>
            <w:r w:rsidRPr="00E150B7">
              <w:t>Plan de estimación.</w:t>
            </w:r>
          </w:p>
          <w:p w14:paraId="3D4EA115" w14:textId="77777777" w:rsidR="008F7184" w:rsidRPr="00E150B7" w:rsidRDefault="008F7184" w:rsidP="00996AB1">
            <w:pPr>
              <w:pStyle w:val="Prrafodelista"/>
              <w:numPr>
                <w:ilvl w:val="0"/>
                <w:numId w:val="29"/>
              </w:numPr>
              <w:jc w:val="left"/>
              <w:cnfStyle w:val="000000100000" w:firstRow="0" w:lastRow="0" w:firstColumn="0" w:lastColumn="0" w:oddVBand="0" w:evenVBand="0" w:oddHBand="1" w:evenHBand="0" w:firstRowFirstColumn="0" w:firstRowLastColumn="0" w:lastRowFirstColumn="0" w:lastRowLastColumn="0"/>
            </w:pPr>
            <w:r w:rsidRPr="00E150B7">
              <w:t>Casos de uso refinados (al menos un 40%).</w:t>
            </w:r>
          </w:p>
          <w:p w14:paraId="3D4EA116" w14:textId="77777777" w:rsidR="008F7184" w:rsidRPr="00E150B7" w:rsidRDefault="008F7184" w:rsidP="00996AB1">
            <w:pPr>
              <w:pStyle w:val="Prrafodelista"/>
              <w:numPr>
                <w:ilvl w:val="0"/>
                <w:numId w:val="29"/>
              </w:numPr>
              <w:jc w:val="left"/>
              <w:cnfStyle w:val="000000100000" w:firstRow="0" w:lastRow="0" w:firstColumn="0" w:lastColumn="0" w:oddVBand="0" w:evenVBand="0" w:oddHBand="1" w:evenHBand="0" w:firstRowFirstColumn="0" w:firstRowLastColumn="0" w:lastRowFirstColumn="0" w:lastRowLastColumn="0"/>
            </w:pPr>
            <w:r w:rsidRPr="00E150B7">
              <w:t>Presentación.</w:t>
            </w:r>
          </w:p>
          <w:p w14:paraId="3D4EA117" w14:textId="77777777" w:rsidR="008F7184" w:rsidRPr="00E150B7" w:rsidRDefault="008F7184" w:rsidP="00996AB1">
            <w:pPr>
              <w:pStyle w:val="Prrafodelista"/>
              <w:numPr>
                <w:ilvl w:val="0"/>
                <w:numId w:val="29"/>
              </w:numPr>
              <w:jc w:val="left"/>
              <w:cnfStyle w:val="000000100000" w:firstRow="0" w:lastRow="0" w:firstColumn="0" w:lastColumn="0" w:oddVBand="0" w:evenVBand="0" w:oddHBand="1" w:evenHBand="0" w:firstRowFirstColumn="0" w:firstRowLastColumn="0" w:lastRowFirstColumn="0" w:lastRowLastColumn="0"/>
            </w:pPr>
            <w:r w:rsidRPr="00E150B7">
              <w:t>Reporte gerencial.</w:t>
            </w:r>
          </w:p>
        </w:tc>
        <w:tc>
          <w:tcPr>
            <w:tcW w:w="1559" w:type="dxa"/>
            <w:vAlign w:val="center"/>
          </w:tcPr>
          <w:p w14:paraId="3D4EA118" w14:textId="77777777" w:rsidR="008F7184" w:rsidRPr="00E150B7" w:rsidRDefault="008F7184" w:rsidP="00243D0A">
            <w:pPr>
              <w:jc w:val="center"/>
              <w:cnfStyle w:val="000000100000" w:firstRow="0" w:lastRow="0" w:firstColumn="0" w:lastColumn="0" w:oddVBand="0" w:evenVBand="0" w:oddHBand="1" w:evenHBand="0" w:firstRowFirstColumn="0" w:firstRowLastColumn="0" w:lastRowFirstColumn="0" w:lastRowLastColumn="0"/>
            </w:pPr>
            <w:r w:rsidRPr="00E150B7">
              <w:t>Jueves 12 de Marzo de 2015</w:t>
            </w:r>
          </w:p>
        </w:tc>
        <w:tc>
          <w:tcPr>
            <w:tcW w:w="1388" w:type="dxa"/>
            <w:vAlign w:val="center"/>
          </w:tcPr>
          <w:p w14:paraId="3D4EA119" w14:textId="77777777" w:rsidR="008F7184" w:rsidRPr="00E150B7" w:rsidRDefault="008F7184" w:rsidP="00243D0A">
            <w:pPr>
              <w:jc w:val="center"/>
              <w:cnfStyle w:val="000000100000" w:firstRow="0" w:lastRow="0" w:firstColumn="0" w:lastColumn="0" w:oddVBand="0" w:evenVBand="0" w:oddHBand="1" w:evenHBand="0" w:firstRowFirstColumn="0" w:firstRowLastColumn="0" w:lastRowFirstColumn="0" w:lastRowLastColumn="0"/>
            </w:pPr>
            <w:r w:rsidRPr="00E150B7">
              <w:t>Asesores</w:t>
            </w:r>
          </w:p>
          <w:p w14:paraId="3D4EA11A" w14:textId="77777777" w:rsidR="008F7184" w:rsidRPr="00E150B7" w:rsidRDefault="008F7184" w:rsidP="00243D0A">
            <w:pPr>
              <w:jc w:val="center"/>
              <w:cnfStyle w:val="000000100000" w:firstRow="0" w:lastRow="0" w:firstColumn="0" w:lastColumn="0" w:oddVBand="0" w:evenVBand="0" w:oddHBand="1" w:evenHBand="0" w:firstRowFirstColumn="0" w:firstRowLastColumn="0" w:lastRowFirstColumn="0" w:lastRowLastColumn="0"/>
            </w:pPr>
            <w:r w:rsidRPr="00E150B7">
              <w:t>Y RAWR</w:t>
            </w:r>
          </w:p>
        </w:tc>
      </w:tr>
      <w:tr w:rsidR="008F7184" w:rsidRPr="00E150B7" w14:paraId="3D4EA128" w14:textId="77777777" w:rsidTr="00243D0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14:paraId="3D4EA11C" w14:textId="77777777" w:rsidR="008F7184" w:rsidRPr="00E150B7" w:rsidRDefault="008F7184" w:rsidP="00243D0A">
            <w:pPr>
              <w:jc w:val="center"/>
              <w:rPr>
                <w:b w:val="0"/>
              </w:rPr>
            </w:pPr>
            <w:r w:rsidRPr="00E150B7">
              <w:t>SRS</w:t>
            </w:r>
          </w:p>
        </w:tc>
        <w:tc>
          <w:tcPr>
            <w:tcW w:w="1276" w:type="dxa"/>
            <w:vAlign w:val="center"/>
          </w:tcPr>
          <w:p w14:paraId="3D4EA11D" w14:textId="77777777" w:rsidR="008F7184" w:rsidRPr="00E150B7" w:rsidRDefault="008F7184" w:rsidP="00243D0A">
            <w:pPr>
              <w:jc w:val="center"/>
              <w:cnfStyle w:val="000000010000" w:firstRow="0" w:lastRow="0" w:firstColumn="0" w:lastColumn="0" w:oddVBand="0" w:evenVBand="0" w:oddHBand="0" w:evenHBand="1" w:firstRowFirstColumn="0" w:firstRowLastColumn="0" w:lastRowFirstColumn="0" w:lastRowLastColumn="0"/>
            </w:pPr>
            <w:r w:rsidRPr="00E150B7">
              <w:t>No aplica</w:t>
            </w:r>
          </w:p>
        </w:tc>
        <w:tc>
          <w:tcPr>
            <w:tcW w:w="3827" w:type="dxa"/>
            <w:vAlign w:val="center"/>
          </w:tcPr>
          <w:p w14:paraId="3D4EA11E" w14:textId="77777777" w:rsidR="008F7184" w:rsidRPr="00E150B7" w:rsidRDefault="008F7184" w:rsidP="005E46D8">
            <w:pPr>
              <w:cnfStyle w:val="000000010000" w:firstRow="0" w:lastRow="0" w:firstColumn="0" w:lastColumn="0" w:oddVBand="0" w:evenVBand="0" w:oddHBand="0" w:evenHBand="1" w:firstRowFirstColumn="0" w:firstRowLastColumn="0" w:lastRowFirstColumn="0" w:lastRowLastColumn="0"/>
            </w:pPr>
            <w:r w:rsidRPr="00E150B7">
              <w:t xml:space="preserve">Especificación de los procesos necesarios que deben ser implementados para la ingeniería de requerimientos de un sistema o producto </w:t>
            </w:r>
            <w:r w:rsidR="00647A3C">
              <w:rPr>
                <w:rFonts w:ascii="Calibri" w:hAnsi="Calibri"/>
              </w:rPr>
              <w:fldChar w:fldCharType="begin"/>
            </w:r>
            <w:r w:rsidR="00F55462">
              <w:rPr>
                <w:rFonts w:ascii="Calibri" w:hAnsi="Calibri"/>
              </w:rPr>
              <w:instrText xml:space="preserve"> ADDIN ZOTERO_ITEM CSL_CITATION {"citationID":"1ria4mm948","properties":{"formattedCitation":"[4]","plainCitation":"[4]"},"citationItems":[{"id":78,"uris":["http://zotero.org/users/2345493/items/HVMKK6P4"],"uri":["http://zotero.org/users/2345493/items/HVMKK6P4"],"itemData":{"id":78,"type":"book","title":"Systems and software engineering life cycle processes: requirements engineering = Ingénierie des systèmes et du logiciel : processus de cycle de vie : ingénierie des exigences.","publisher":"ISO : IEC ; Institute of Electrical and Electronics Engineers","publisher-place":"Geneva; New York","source":"Open WorldCat","event-place":"Geneva; New York","abstract":"Abstract: ISO/IEC/IEEE 29148:2011 contains provisions for the processes and products related to the engineering of requirements for systems and software products and services throughout the life cycle. It defines the construct of a good requirement, provides attributes and characteristics of requirements, and discusses the iterative and recursive application of requirements processes throughout the life cycle. ISO/IEC/IEEE 29148:2011 provides additional guidance in the application of requirements engineering and management processes for requirements-related activities in ISO/IEC 12207 and ISO/IEC 15288. Information items applicable to the engineering of requirements and their content are defined. The content of ISO/IEC/IEEE 29148:2011 can be added to the existing set of requirements-related life cycle processes defined by ISO/IEC 12207 or ISO/IEC 15288, or can be used independently. Keywords: buyer, characteristics, concept of operation, concepts of operations document, ConOps, contract, customer, operational concept, OpsCon, prototyping, requirement, software requirements specification, supplier, SyRS, system, system requirements specification.","URL":"http://ieeexplore.ieee.org/servlet/opac?punumber=6146377","ISBN":"9780738165912 0738165913","shortTitle":"Systems and software engineering life cycle processe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647A3C">
              <w:rPr>
                <w:rFonts w:ascii="Calibri" w:hAnsi="Calibri"/>
              </w:rPr>
              <w:fldChar w:fldCharType="separate"/>
            </w:r>
            <w:r w:rsidR="00E14FA6" w:rsidRPr="00E14FA6">
              <w:rPr>
                <w:rFonts w:ascii="Calibri" w:hAnsi="Calibri"/>
              </w:rPr>
              <w:t>[4]</w:t>
            </w:r>
            <w:r w:rsidR="00647A3C">
              <w:rPr>
                <w:rFonts w:ascii="Calibri" w:hAnsi="Calibri"/>
              </w:rPr>
              <w:fldChar w:fldCharType="end"/>
            </w:r>
            <w:r w:rsidRPr="00E150B7">
              <w:t>. Esta entrega comprende:</w:t>
            </w:r>
          </w:p>
          <w:p w14:paraId="3D4EA11F" w14:textId="77777777" w:rsidR="008F7184" w:rsidRPr="00E150B7" w:rsidRDefault="008F7184" w:rsidP="00996AB1">
            <w:pPr>
              <w:pStyle w:val="Prrafodelista"/>
              <w:numPr>
                <w:ilvl w:val="0"/>
                <w:numId w:val="30"/>
              </w:numPr>
              <w:jc w:val="left"/>
              <w:cnfStyle w:val="000000010000" w:firstRow="0" w:lastRow="0" w:firstColumn="0" w:lastColumn="0" w:oddVBand="0" w:evenVBand="0" w:oddHBand="0" w:evenHBand="1" w:firstRowFirstColumn="0" w:firstRowLastColumn="0" w:lastRowFirstColumn="0" w:lastRowLastColumn="0"/>
            </w:pPr>
            <w:r w:rsidRPr="00E150B7">
              <w:t>SPMP corregido.</w:t>
            </w:r>
          </w:p>
          <w:p w14:paraId="3D4EA120" w14:textId="77777777" w:rsidR="008F7184" w:rsidRPr="00E150B7" w:rsidRDefault="008F7184" w:rsidP="00996AB1">
            <w:pPr>
              <w:pStyle w:val="Prrafodelista"/>
              <w:numPr>
                <w:ilvl w:val="0"/>
                <w:numId w:val="30"/>
              </w:numPr>
              <w:jc w:val="left"/>
              <w:cnfStyle w:val="000000010000" w:firstRow="0" w:lastRow="0" w:firstColumn="0" w:lastColumn="0" w:oddVBand="0" w:evenVBand="0" w:oddHBand="0" w:evenHBand="1" w:firstRowFirstColumn="0" w:firstRowLastColumn="0" w:lastRowFirstColumn="0" w:lastRowLastColumn="0"/>
            </w:pPr>
            <w:r w:rsidRPr="00E150B7">
              <w:t>SRS.</w:t>
            </w:r>
          </w:p>
          <w:p w14:paraId="3D4EA121" w14:textId="77777777" w:rsidR="008F7184" w:rsidRPr="00E150B7" w:rsidRDefault="008F7184" w:rsidP="00996AB1">
            <w:pPr>
              <w:pStyle w:val="Prrafodelista"/>
              <w:numPr>
                <w:ilvl w:val="0"/>
                <w:numId w:val="30"/>
              </w:numPr>
              <w:jc w:val="left"/>
              <w:cnfStyle w:val="000000010000" w:firstRow="0" w:lastRow="0" w:firstColumn="0" w:lastColumn="0" w:oddVBand="0" w:evenVBand="0" w:oddHBand="0" w:evenHBand="1" w:firstRowFirstColumn="0" w:firstRowLastColumn="0" w:lastRowFirstColumn="0" w:lastRowLastColumn="0"/>
            </w:pPr>
            <w:r w:rsidRPr="00E150B7">
              <w:t>Prototipo.</w:t>
            </w:r>
          </w:p>
          <w:p w14:paraId="3D4EA122" w14:textId="77777777" w:rsidR="008F7184" w:rsidRPr="00E150B7" w:rsidRDefault="008F7184" w:rsidP="00996AB1">
            <w:pPr>
              <w:pStyle w:val="Prrafodelista"/>
              <w:numPr>
                <w:ilvl w:val="0"/>
                <w:numId w:val="30"/>
              </w:numPr>
              <w:jc w:val="left"/>
              <w:cnfStyle w:val="000000010000" w:firstRow="0" w:lastRow="0" w:firstColumn="0" w:lastColumn="0" w:oddVBand="0" w:evenVBand="0" w:oddHBand="0" w:evenHBand="1" w:firstRowFirstColumn="0" w:firstRowLastColumn="0" w:lastRowFirstColumn="0" w:lastRowLastColumn="0"/>
            </w:pPr>
            <w:r w:rsidRPr="00E150B7">
              <w:t>Implementación al menos del caso de uso más difícil.</w:t>
            </w:r>
          </w:p>
          <w:p w14:paraId="3D4EA123" w14:textId="77777777" w:rsidR="008F7184" w:rsidRPr="00E150B7" w:rsidRDefault="008F7184" w:rsidP="00996AB1">
            <w:pPr>
              <w:pStyle w:val="Prrafodelista"/>
              <w:numPr>
                <w:ilvl w:val="0"/>
                <w:numId w:val="30"/>
              </w:numPr>
              <w:jc w:val="left"/>
              <w:cnfStyle w:val="000000010000" w:firstRow="0" w:lastRow="0" w:firstColumn="0" w:lastColumn="0" w:oddVBand="0" w:evenVBand="0" w:oddHBand="0" w:evenHBand="1" w:firstRowFirstColumn="0" w:firstRowLastColumn="0" w:lastRowFirstColumn="0" w:lastRowLastColumn="0"/>
            </w:pPr>
            <w:r w:rsidRPr="00E150B7">
              <w:t>Reporte gerencial.</w:t>
            </w:r>
          </w:p>
          <w:p w14:paraId="3D4EA124" w14:textId="77777777" w:rsidR="008F7184" w:rsidRPr="00E150B7" w:rsidRDefault="008F7184" w:rsidP="00996AB1">
            <w:pPr>
              <w:pStyle w:val="Prrafodelista"/>
              <w:numPr>
                <w:ilvl w:val="0"/>
                <w:numId w:val="30"/>
              </w:numPr>
              <w:jc w:val="left"/>
              <w:cnfStyle w:val="000000010000" w:firstRow="0" w:lastRow="0" w:firstColumn="0" w:lastColumn="0" w:oddVBand="0" w:evenVBand="0" w:oddHBand="0" w:evenHBand="1" w:firstRowFirstColumn="0" w:firstRowLastColumn="0" w:lastRowFirstColumn="0" w:lastRowLastColumn="0"/>
            </w:pPr>
            <w:r w:rsidRPr="00E150B7">
              <w:t>Presentación.</w:t>
            </w:r>
          </w:p>
        </w:tc>
        <w:tc>
          <w:tcPr>
            <w:tcW w:w="1559" w:type="dxa"/>
            <w:vAlign w:val="center"/>
          </w:tcPr>
          <w:p w14:paraId="3D4EA125" w14:textId="77777777" w:rsidR="008F7184" w:rsidRPr="00E150B7" w:rsidRDefault="008F7184" w:rsidP="00243D0A">
            <w:pPr>
              <w:jc w:val="center"/>
              <w:cnfStyle w:val="000000010000" w:firstRow="0" w:lastRow="0" w:firstColumn="0" w:lastColumn="0" w:oddVBand="0" w:evenVBand="0" w:oddHBand="0" w:evenHBand="1" w:firstRowFirstColumn="0" w:firstRowLastColumn="0" w:lastRowFirstColumn="0" w:lastRowLastColumn="0"/>
            </w:pPr>
            <w:r w:rsidRPr="00E150B7">
              <w:t>Jueves 23 de Abril de 2015</w:t>
            </w:r>
          </w:p>
        </w:tc>
        <w:tc>
          <w:tcPr>
            <w:tcW w:w="1388" w:type="dxa"/>
            <w:vAlign w:val="center"/>
          </w:tcPr>
          <w:p w14:paraId="3D4EA126" w14:textId="77777777" w:rsidR="008F7184" w:rsidRPr="00E150B7" w:rsidRDefault="008F7184" w:rsidP="00243D0A">
            <w:pPr>
              <w:jc w:val="center"/>
              <w:cnfStyle w:val="000000010000" w:firstRow="0" w:lastRow="0" w:firstColumn="0" w:lastColumn="0" w:oddVBand="0" w:evenVBand="0" w:oddHBand="0" w:evenHBand="1" w:firstRowFirstColumn="0" w:firstRowLastColumn="0" w:lastRowFirstColumn="0" w:lastRowLastColumn="0"/>
            </w:pPr>
            <w:r w:rsidRPr="00E150B7">
              <w:t>Asesores</w:t>
            </w:r>
          </w:p>
          <w:p w14:paraId="3D4EA127" w14:textId="77777777" w:rsidR="008F7184" w:rsidRPr="00E150B7" w:rsidRDefault="008F7184" w:rsidP="00243D0A">
            <w:pPr>
              <w:jc w:val="center"/>
              <w:cnfStyle w:val="000000010000" w:firstRow="0" w:lastRow="0" w:firstColumn="0" w:lastColumn="0" w:oddVBand="0" w:evenVBand="0" w:oddHBand="0" w:evenHBand="1" w:firstRowFirstColumn="0" w:firstRowLastColumn="0" w:lastRowFirstColumn="0" w:lastRowLastColumn="0"/>
            </w:pPr>
            <w:r w:rsidRPr="00E150B7">
              <w:t>Y RAWR</w:t>
            </w:r>
          </w:p>
        </w:tc>
      </w:tr>
      <w:tr w:rsidR="008F7184" w:rsidRPr="00E150B7" w14:paraId="3D4EA138" w14:textId="77777777" w:rsidTr="00243D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14:paraId="3D4EA129" w14:textId="77777777" w:rsidR="008F7184" w:rsidRPr="00E150B7" w:rsidRDefault="008F7184" w:rsidP="00243D0A">
            <w:pPr>
              <w:jc w:val="center"/>
              <w:rPr>
                <w:b w:val="0"/>
              </w:rPr>
            </w:pPr>
            <w:r w:rsidRPr="00E150B7">
              <w:t>SDD</w:t>
            </w:r>
          </w:p>
        </w:tc>
        <w:tc>
          <w:tcPr>
            <w:tcW w:w="1276" w:type="dxa"/>
            <w:vAlign w:val="center"/>
          </w:tcPr>
          <w:p w14:paraId="3D4EA12A" w14:textId="77777777" w:rsidR="008F7184" w:rsidRPr="00E150B7" w:rsidRDefault="008F7184" w:rsidP="00243D0A">
            <w:pPr>
              <w:jc w:val="center"/>
              <w:cnfStyle w:val="000000100000" w:firstRow="0" w:lastRow="0" w:firstColumn="0" w:lastColumn="0" w:oddVBand="0" w:evenVBand="0" w:oddHBand="1" w:evenHBand="0" w:firstRowFirstColumn="0" w:firstRowLastColumn="0" w:lastRowFirstColumn="0" w:lastRowLastColumn="0"/>
            </w:pPr>
            <w:r w:rsidRPr="00E150B7">
              <w:t>No aplica</w:t>
            </w:r>
          </w:p>
        </w:tc>
        <w:tc>
          <w:tcPr>
            <w:tcW w:w="3827" w:type="dxa"/>
            <w:vAlign w:val="center"/>
          </w:tcPr>
          <w:p w14:paraId="3D4EA12B" w14:textId="77777777" w:rsidR="008F7184" w:rsidRPr="00E150B7" w:rsidRDefault="008F7184" w:rsidP="00053FE4">
            <w:pPr>
              <w:cnfStyle w:val="000000100000" w:firstRow="0" w:lastRow="0" w:firstColumn="0" w:lastColumn="0" w:oddVBand="0" w:evenVBand="0" w:oddHBand="1" w:evenHBand="0" w:firstRowFirstColumn="0" w:firstRowLastColumn="0" w:lastRowFirstColumn="0" w:lastRowLastColumn="0"/>
            </w:pPr>
            <w:r w:rsidRPr="00E150B7">
              <w:t xml:space="preserve">Documento de diseño de software, especifica la manera en que está organizada la arquitectura del sistema </w:t>
            </w:r>
            <w:r w:rsidR="00647A3C">
              <w:rPr>
                <w:rFonts w:ascii="Calibri" w:hAnsi="Calibri"/>
              </w:rPr>
              <w:fldChar w:fldCharType="begin"/>
            </w:r>
            <w:r w:rsidR="00F55462">
              <w:rPr>
                <w:rFonts w:ascii="Calibri" w:hAnsi="Calibri"/>
              </w:rPr>
              <w:instrText xml:space="preserve"> ADDIN ZOTERO_ITEM CSL_CITATION {"citationID":"2n9jm1smk0","properties":{"formattedCitation":"[5]","plainCitation":"[5]"},"citationItems":[{"id":41,"uris":["http://zotero.org/users/2345493/items/A4NRPECC"],"uri":["http://zotero.org/users/2345493/items/A4NRPECC"],"itemData":{"id":41,"type":"book","title":"Systems and software engineering architecture description = Ingeniérie des systèmes et des logiciels: description de l'architecture.","publisher":"ISO : IEC ; Institute of Electrical and Electronics Engineers","publisher-place":"Geneva; New York","source":"Open WorldCat","event-place":"Geneva; New York","abstract":"Abstract: ISO/IEC/IEEE 42010:2011 addresses the creation, analysis and sustainment of architectures of systems through the use of architecture descriptions. A conceptual model of architecture description is established. The required contents of an architecture description are specified. Architecture viewpoints, architecture frameworks and architecture description languages are introduced for codifying conventions and common practices of architecture description. The required content of architecture viewpoints, architecture frameworks and architecture description languages is specified. Annexes provide the motivation and background for key concepts and terminology and examples of applying ISO/IEC/IEEE 42010:2011. Keywords: architecting, architecture description, architecture view, architecture viewpoint, architecture model, architecture  framework, architecture description language, architecture decision, architecture rationale, system concern, correspondence, correspondence rule.","URL":"http://ieeexplore.ieee.org/servlet/opac?punumber=6129465","ISBN":"9780738171425 0738171425","shortTitle":"Systems and software engineering architecture description = Ingeniérie des systèmes et des logiciels","language":"English","author":[{"family":"International Organization for Standardization","given":""},{"family":"International Electrotechnical Commission","given":""},{"family":"Institute of Electrical and Electronics Engineers","given":""},{"family":"IEEE-SA Standards Board","given":""}],"issued":{"date-parts":[["2011"]]},"accessed":{"date-parts":[["2015",3,8]]}}}],"schema":"https://github.com/citation-style-language/schema/raw/master/csl-citation.json"} </w:instrText>
            </w:r>
            <w:r w:rsidR="00647A3C">
              <w:rPr>
                <w:rFonts w:ascii="Calibri" w:hAnsi="Calibri"/>
              </w:rPr>
              <w:fldChar w:fldCharType="separate"/>
            </w:r>
            <w:r w:rsidR="00E14FA6" w:rsidRPr="00E14FA6">
              <w:rPr>
                <w:rFonts w:ascii="Calibri" w:hAnsi="Calibri"/>
              </w:rPr>
              <w:t>[5]</w:t>
            </w:r>
            <w:r w:rsidR="00647A3C">
              <w:rPr>
                <w:rFonts w:ascii="Calibri" w:hAnsi="Calibri"/>
              </w:rPr>
              <w:fldChar w:fldCharType="end"/>
            </w:r>
            <w:r w:rsidRPr="00E150B7">
              <w:t>. Esta entrega comprende:</w:t>
            </w:r>
          </w:p>
          <w:p w14:paraId="3D4EA12C" w14:textId="77777777" w:rsidR="008F7184" w:rsidRPr="00E150B7" w:rsidRDefault="008F7184" w:rsidP="00996AB1">
            <w:pPr>
              <w:pStyle w:val="Prrafodelista"/>
              <w:numPr>
                <w:ilvl w:val="0"/>
                <w:numId w:val="31"/>
              </w:numPr>
              <w:jc w:val="left"/>
              <w:cnfStyle w:val="000000100000" w:firstRow="0" w:lastRow="0" w:firstColumn="0" w:lastColumn="0" w:oddVBand="0" w:evenVBand="0" w:oddHBand="1" w:evenHBand="0" w:firstRowFirstColumn="0" w:firstRowLastColumn="0" w:lastRowFirstColumn="0" w:lastRowLastColumn="0"/>
            </w:pPr>
            <w:r w:rsidRPr="00E150B7">
              <w:t>SDD.</w:t>
            </w:r>
          </w:p>
          <w:p w14:paraId="3D4EA12D" w14:textId="77777777" w:rsidR="008F7184" w:rsidRPr="00E150B7" w:rsidRDefault="008F7184" w:rsidP="00996AB1">
            <w:pPr>
              <w:pStyle w:val="Prrafodelista"/>
              <w:numPr>
                <w:ilvl w:val="0"/>
                <w:numId w:val="31"/>
              </w:numPr>
              <w:jc w:val="left"/>
              <w:cnfStyle w:val="000000100000" w:firstRow="0" w:lastRow="0" w:firstColumn="0" w:lastColumn="0" w:oddVBand="0" w:evenVBand="0" w:oddHBand="1" w:evenHBand="0" w:firstRowFirstColumn="0" w:firstRowLastColumn="0" w:lastRowFirstColumn="0" w:lastRowLastColumn="0"/>
            </w:pPr>
            <w:r w:rsidRPr="00E150B7">
              <w:lastRenderedPageBreak/>
              <w:t>SPMP corregido.</w:t>
            </w:r>
          </w:p>
          <w:p w14:paraId="3D4EA12E" w14:textId="77777777" w:rsidR="008F7184" w:rsidRPr="00E150B7" w:rsidRDefault="008F7184" w:rsidP="00996AB1">
            <w:pPr>
              <w:pStyle w:val="Prrafodelista"/>
              <w:numPr>
                <w:ilvl w:val="0"/>
                <w:numId w:val="31"/>
              </w:numPr>
              <w:jc w:val="left"/>
              <w:cnfStyle w:val="000000100000" w:firstRow="0" w:lastRow="0" w:firstColumn="0" w:lastColumn="0" w:oddVBand="0" w:evenVBand="0" w:oddHBand="1" w:evenHBand="0" w:firstRowFirstColumn="0" w:firstRowLastColumn="0" w:lastRowFirstColumn="0" w:lastRowLastColumn="0"/>
            </w:pPr>
            <w:r w:rsidRPr="00E150B7">
              <w:t>SRS corregido.</w:t>
            </w:r>
          </w:p>
          <w:p w14:paraId="3D4EA12F" w14:textId="77777777" w:rsidR="008F7184" w:rsidRPr="00E150B7" w:rsidRDefault="008F7184" w:rsidP="00996AB1">
            <w:pPr>
              <w:pStyle w:val="Prrafodelista"/>
              <w:numPr>
                <w:ilvl w:val="0"/>
                <w:numId w:val="31"/>
              </w:numPr>
              <w:jc w:val="left"/>
              <w:cnfStyle w:val="000000100000" w:firstRow="0" w:lastRow="0" w:firstColumn="0" w:lastColumn="0" w:oddVBand="0" w:evenVBand="0" w:oddHBand="1" w:evenHBand="0" w:firstRowFirstColumn="0" w:firstRowLastColumn="0" w:lastRowFirstColumn="0" w:lastRowLastColumn="0"/>
            </w:pPr>
            <w:r w:rsidRPr="00E150B7">
              <w:t>Prototipo.</w:t>
            </w:r>
          </w:p>
          <w:p w14:paraId="3D4EA130" w14:textId="77777777" w:rsidR="008F7184" w:rsidRPr="00E150B7" w:rsidRDefault="008F7184" w:rsidP="00996AB1">
            <w:pPr>
              <w:pStyle w:val="Prrafodelista"/>
              <w:numPr>
                <w:ilvl w:val="0"/>
                <w:numId w:val="31"/>
              </w:numPr>
              <w:jc w:val="left"/>
              <w:cnfStyle w:val="000000100000" w:firstRow="0" w:lastRow="0" w:firstColumn="0" w:lastColumn="0" w:oddVBand="0" w:evenVBand="0" w:oddHBand="1" w:evenHBand="0" w:firstRowFirstColumn="0" w:firstRowLastColumn="0" w:lastRowFirstColumn="0" w:lastRowLastColumn="0"/>
            </w:pPr>
            <w:r w:rsidRPr="00E150B7">
              <w:t>Implementación con al menos el 70% de la aplicación funcionando.</w:t>
            </w:r>
          </w:p>
          <w:p w14:paraId="3D4EA131" w14:textId="77777777" w:rsidR="008F7184" w:rsidRPr="00E150B7" w:rsidRDefault="008F7184" w:rsidP="00996AB1">
            <w:pPr>
              <w:pStyle w:val="Prrafodelista"/>
              <w:numPr>
                <w:ilvl w:val="0"/>
                <w:numId w:val="31"/>
              </w:numPr>
              <w:jc w:val="left"/>
              <w:cnfStyle w:val="000000100000" w:firstRow="0" w:lastRow="0" w:firstColumn="0" w:lastColumn="0" w:oddVBand="0" w:evenVBand="0" w:oddHBand="1" w:evenHBand="0" w:firstRowFirstColumn="0" w:firstRowLastColumn="0" w:lastRowFirstColumn="0" w:lastRowLastColumn="0"/>
            </w:pPr>
            <w:r w:rsidRPr="00E150B7">
              <w:t>Métricas resultantes de las pruebas.</w:t>
            </w:r>
          </w:p>
          <w:p w14:paraId="3D4EA132" w14:textId="77777777" w:rsidR="008F7184" w:rsidRPr="00E150B7" w:rsidRDefault="008F7184" w:rsidP="00996AB1">
            <w:pPr>
              <w:pStyle w:val="Prrafodelista"/>
              <w:numPr>
                <w:ilvl w:val="0"/>
                <w:numId w:val="31"/>
              </w:numPr>
              <w:jc w:val="left"/>
              <w:cnfStyle w:val="000000100000" w:firstRow="0" w:lastRow="0" w:firstColumn="0" w:lastColumn="0" w:oddVBand="0" w:evenVBand="0" w:oddHBand="1" w:evenHBand="0" w:firstRowFirstColumn="0" w:firstRowLastColumn="0" w:lastRowFirstColumn="0" w:lastRowLastColumn="0"/>
            </w:pPr>
            <w:r w:rsidRPr="00E150B7">
              <w:t>Manuales.</w:t>
            </w:r>
          </w:p>
          <w:p w14:paraId="3D4EA133" w14:textId="77777777" w:rsidR="008F7184" w:rsidRPr="00E150B7" w:rsidRDefault="008F7184" w:rsidP="00996AB1">
            <w:pPr>
              <w:pStyle w:val="Prrafodelista"/>
              <w:numPr>
                <w:ilvl w:val="0"/>
                <w:numId w:val="31"/>
              </w:numPr>
              <w:jc w:val="left"/>
              <w:cnfStyle w:val="000000100000" w:firstRow="0" w:lastRow="0" w:firstColumn="0" w:lastColumn="0" w:oddVBand="0" w:evenVBand="0" w:oddHBand="1" w:evenHBand="0" w:firstRowFirstColumn="0" w:firstRowLastColumn="0" w:lastRowFirstColumn="0" w:lastRowLastColumn="0"/>
            </w:pPr>
            <w:r w:rsidRPr="00E150B7">
              <w:t>Reporte gerencial.</w:t>
            </w:r>
          </w:p>
          <w:p w14:paraId="3D4EA134" w14:textId="77777777" w:rsidR="008F7184" w:rsidRPr="00E150B7" w:rsidRDefault="008F7184" w:rsidP="00996AB1">
            <w:pPr>
              <w:pStyle w:val="Prrafodelista"/>
              <w:numPr>
                <w:ilvl w:val="0"/>
                <w:numId w:val="31"/>
              </w:numPr>
              <w:jc w:val="left"/>
              <w:cnfStyle w:val="000000100000" w:firstRow="0" w:lastRow="0" w:firstColumn="0" w:lastColumn="0" w:oddVBand="0" w:evenVBand="0" w:oddHBand="1" w:evenHBand="0" w:firstRowFirstColumn="0" w:firstRowLastColumn="0" w:lastRowFirstColumn="0" w:lastRowLastColumn="0"/>
            </w:pPr>
            <w:r w:rsidRPr="00E150B7">
              <w:t>Presentación.</w:t>
            </w:r>
          </w:p>
        </w:tc>
        <w:tc>
          <w:tcPr>
            <w:tcW w:w="1559" w:type="dxa"/>
            <w:vAlign w:val="center"/>
          </w:tcPr>
          <w:p w14:paraId="3D4EA135" w14:textId="77777777" w:rsidR="008F7184" w:rsidRPr="00E150B7" w:rsidRDefault="008F7184" w:rsidP="00243D0A">
            <w:pPr>
              <w:jc w:val="center"/>
              <w:cnfStyle w:val="000000100000" w:firstRow="0" w:lastRow="0" w:firstColumn="0" w:lastColumn="0" w:oddVBand="0" w:evenVBand="0" w:oddHBand="1" w:evenHBand="0" w:firstRowFirstColumn="0" w:firstRowLastColumn="0" w:lastRowFirstColumn="0" w:lastRowLastColumn="0"/>
            </w:pPr>
            <w:r w:rsidRPr="00E150B7">
              <w:lastRenderedPageBreak/>
              <w:t>Viernes 29 de Mayo de 2015.</w:t>
            </w:r>
          </w:p>
        </w:tc>
        <w:tc>
          <w:tcPr>
            <w:tcW w:w="1388" w:type="dxa"/>
            <w:vAlign w:val="center"/>
          </w:tcPr>
          <w:p w14:paraId="3D4EA136" w14:textId="77777777" w:rsidR="008F7184" w:rsidRPr="00E150B7" w:rsidRDefault="008F7184" w:rsidP="00243D0A">
            <w:pPr>
              <w:jc w:val="center"/>
              <w:cnfStyle w:val="000000100000" w:firstRow="0" w:lastRow="0" w:firstColumn="0" w:lastColumn="0" w:oddVBand="0" w:evenVBand="0" w:oddHBand="1" w:evenHBand="0" w:firstRowFirstColumn="0" w:firstRowLastColumn="0" w:lastRowFirstColumn="0" w:lastRowLastColumn="0"/>
            </w:pPr>
            <w:r w:rsidRPr="00E150B7">
              <w:t>Asesores</w:t>
            </w:r>
          </w:p>
          <w:p w14:paraId="3D4EA137" w14:textId="77777777" w:rsidR="008F7184" w:rsidRPr="00E150B7" w:rsidRDefault="008F7184" w:rsidP="00243D0A">
            <w:pPr>
              <w:jc w:val="center"/>
              <w:cnfStyle w:val="000000100000" w:firstRow="0" w:lastRow="0" w:firstColumn="0" w:lastColumn="0" w:oddVBand="0" w:evenVBand="0" w:oddHBand="1" w:evenHBand="0" w:firstRowFirstColumn="0" w:firstRowLastColumn="0" w:lastRowFirstColumn="0" w:lastRowLastColumn="0"/>
            </w:pPr>
            <w:r w:rsidRPr="00E150B7">
              <w:t>Y RAWR</w:t>
            </w:r>
          </w:p>
        </w:tc>
      </w:tr>
    </w:tbl>
    <w:p w14:paraId="3D4EA139" w14:textId="77777777" w:rsidR="008F7184" w:rsidRPr="00BE06F2" w:rsidRDefault="00FE1145" w:rsidP="001F7971">
      <w:pPr>
        <w:pStyle w:val="Descripcin"/>
        <w:jc w:val="center"/>
        <w:rPr>
          <w:rFonts w:cs="Arial"/>
          <w:sz w:val="22"/>
          <w:szCs w:val="22"/>
        </w:rPr>
      </w:pPr>
      <w:bookmarkStart w:id="17" w:name="_Toc413738626"/>
      <w:bookmarkStart w:id="18" w:name="_Toc413738692"/>
      <w:bookmarkStart w:id="19" w:name="_Toc413912138"/>
      <w:r w:rsidRPr="00BE06F2">
        <w:rPr>
          <w:rFonts w:cs="Arial"/>
          <w:sz w:val="22"/>
          <w:szCs w:val="22"/>
        </w:rPr>
        <w:t xml:space="preserve">Tabla </w:t>
      </w:r>
      <w:r w:rsidR="0092078F">
        <w:rPr>
          <w:rFonts w:cs="Arial"/>
          <w:sz w:val="22"/>
          <w:szCs w:val="22"/>
        </w:rPr>
        <w:fldChar w:fldCharType="begin"/>
      </w:r>
      <w:r w:rsidR="0092078F">
        <w:rPr>
          <w:rFonts w:cs="Arial"/>
          <w:sz w:val="22"/>
          <w:szCs w:val="22"/>
        </w:rPr>
        <w:instrText xml:space="preserve"> SEQ Tabla \* ARABIC </w:instrText>
      </w:r>
      <w:r w:rsidR="0092078F">
        <w:rPr>
          <w:rFonts w:cs="Arial"/>
          <w:sz w:val="22"/>
          <w:szCs w:val="22"/>
        </w:rPr>
        <w:fldChar w:fldCharType="separate"/>
      </w:r>
      <w:r w:rsidR="0092078F">
        <w:rPr>
          <w:rFonts w:cs="Arial"/>
          <w:noProof/>
          <w:sz w:val="22"/>
          <w:szCs w:val="22"/>
        </w:rPr>
        <w:t>1</w:t>
      </w:r>
      <w:r w:rsidR="0092078F">
        <w:rPr>
          <w:rFonts w:cs="Arial"/>
          <w:sz w:val="22"/>
          <w:szCs w:val="22"/>
        </w:rPr>
        <w:fldChar w:fldCharType="end"/>
      </w:r>
      <w:r w:rsidRPr="00BE06F2">
        <w:rPr>
          <w:rFonts w:cs="Arial"/>
          <w:sz w:val="22"/>
          <w:szCs w:val="22"/>
        </w:rPr>
        <w:t>: Entregable a asesores</w:t>
      </w:r>
      <w:bookmarkEnd w:id="17"/>
      <w:bookmarkEnd w:id="18"/>
      <w:bookmarkEnd w:id="19"/>
    </w:p>
    <w:p w14:paraId="3D4EA13A" w14:textId="77777777" w:rsidR="008F7184" w:rsidRDefault="008F7184" w:rsidP="006801FF">
      <w:pPr>
        <w:jc w:val="center"/>
      </w:pPr>
      <w:r w:rsidRPr="00E150B7">
        <w:rPr>
          <w:b/>
        </w:rPr>
        <w:t xml:space="preserve">Nota: </w:t>
      </w:r>
      <w:r w:rsidRPr="00E150B7">
        <w:t>Esta tabla ha sido elaborada por el grupo RAWR con base en el calendario fijado.</w:t>
      </w:r>
    </w:p>
    <w:p w14:paraId="3D4EA13B" w14:textId="77777777" w:rsidR="008F7184" w:rsidRDefault="008F7184" w:rsidP="00900800">
      <w:r>
        <w:t>Entre los entregables para los clientes encontramos:</w:t>
      </w:r>
    </w:p>
    <w:tbl>
      <w:tblPr>
        <w:tblStyle w:val="Tablaconcuadrcula"/>
        <w:tblW w:w="0" w:type="auto"/>
        <w:tblLook w:val="04A0" w:firstRow="1" w:lastRow="0" w:firstColumn="1" w:lastColumn="0" w:noHBand="0" w:noVBand="1"/>
      </w:tblPr>
      <w:tblGrid>
        <w:gridCol w:w="1983"/>
        <w:gridCol w:w="1386"/>
        <w:gridCol w:w="2976"/>
        <w:gridCol w:w="1664"/>
        <w:gridCol w:w="1567"/>
      </w:tblGrid>
      <w:tr w:rsidR="008F7184" w:rsidRPr="00E150B7" w14:paraId="3D4EA141" w14:textId="77777777" w:rsidTr="005D4831">
        <w:tc>
          <w:tcPr>
            <w:tcW w:w="1983" w:type="dxa"/>
            <w:vAlign w:val="center"/>
          </w:tcPr>
          <w:p w14:paraId="3D4EA13C" w14:textId="77777777" w:rsidR="008F7184" w:rsidRPr="00A17656" w:rsidRDefault="008F7184" w:rsidP="00236BF5">
            <w:pPr>
              <w:jc w:val="center"/>
              <w:rPr>
                <w:b/>
              </w:rPr>
            </w:pPr>
            <w:r w:rsidRPr="00A17656">
              <w:rPr>
                <w:b/>
              </w:rPr>
              <w:t>Nombre del entregable</w:t>
            </w:r>
          </w:p>
        </w:tc>
        <w:tc>
          <w:tcPr>
            <w:tcW w:w="1386" w:type="dxa"/>
            <w:vAlign w:val="center"/>
          </w:tcPr>
          <w:p w14:paraId="3D4EA13D" w14:textId="77777777" w:rsidR="008F7184" w:rsidRPr="00A17656" w:rsidRDefault="008F7184" w:rsidP="00236BF5">
            <w:pPr>
              <w:jc w:val="center"/>
              <w:rPr>
                <w:b/>
              </w:rPr>
            </w:pPr>
            <w:r w:rsidRPr="00A17656">
              <w:rPr>
                <w:b/>
              </w:rPr>
              <w:t>Cantidad</w:t>
            </w:r>
          </w:p>
        </w:tc>
        <w:tc>
          <w:tcPr>
            <w:tcW w:w="2976" w:type="dxa"/>
            <w:vAlign w:val="center"/>
          </w:tcPr>
          <w:p w14:paraId="3D4EA13E" w14:textId="77777777" w:rsidR="008F7184" w:rsidRPr="00A17656" w:rsidRDefault="008F7184" w:rsidP="00236BF5">
            <w:pPr>
              <w:jc w:val="center"/>
              <w:rPr>
                <w:b/>
              </w:rPr>
            </w:pPr>
            <w:r w:rsidRPr="00A17656">
              <w:rPr>
                <w:b/>
              </w:rPr>
              <w:t>Descripción</w:t>
            </w:r>
          </w:p>
        </w:tc>
        <w:tc>
          <w:tcPr>
            <w:tcW w:w="1664" w:type="dxa"/>
            <w:vAlign w:val="center"/>
          </w:tcPr>
          <w:p w14:paraId="3D4EA13F" w14:textId="77777777" w:rsidR="008F7184" w:rsidRPr="00A17656" w:rsidRDefault="008F7184" w:rsidP="00236BF5">
            <w:pPr>
              <w:jc w:val="center"/>
              <w:rPr>
                <w:b/>
              </w:rPr>
            </w:pPr>
            <w:r w:rsidRPr="00A17656">
              <w:rPr>
                <w:b/>
              </w:rPr>
              <w:t>Fecha</w:t>
            </w:r>
          </w:p>
        </w:tc>
        <w:tc>
          <w:tcPr>
            <w:tcW w:w="1567" w:type="dxa"/>
            <w:vAlign w:val="center"/>
          </w:tcPr>
          <w:p w14:paraId="3D4EA140" w14:textId="77777777" w:rsidR="008F7184" w:rsidRPr="00A17656" w:rsidRDefault="008F7184" w:rsidP="00236BF5">
            <w:pPr>
              <w:jc w:val="center"/>
              <w:rPr>
                <w:b/>
              </w:rPr>
            </w:pPr>
            <w:r w:rsidRPr="00A17656">
              <w:rPr>
                <w:b/>
              </w:rPr>
              <w:t>Dirigido a</w:t>
            </w:r>
          </w:p>
        </w:tc>
      </w:tr>
      <w:tr w:rsidR="008F7184" w:rsidRPr="00E150B7" w14:paraId="3D4EA147" w14:textId="77777777" w:rsidTr="005D4831">
        <w:tc>
          <w:tcPr>
            <w:tcW w:w="1983" w:type="dxa"/>
            <w:vAlign w:val="center"/>
          </w:tcPr>
          <w:p w14:paraId="3D4EA142" w14:textId="77777777" w:rsidR="008F7184" w:rsidRPr="00E150B7" w:rsidRDefault="008F7184" w:rsidP="00D82A74">
            <w:pPr>
              <w:jc w:val="center"/>
            </w:pPr>
            <w:r>
              <w:t>Aplicación</w:t>
            </w:r>
          </w:p>
        </w:tc>
        <w:tc>
          <w:tcPr>
            <w:tcW w:w="1386" w:type="dxa"/>
            <w:vAlign w:val="center"/>
          </w:tcPr>
          <w:p w14:paraId="3D4EA143" w14:textId="77777777" w:rsidR="008F7184" w:rsidRPr="00E150B7" w:rsidRDefault="008F7184" w:rsidP="00D82A74">
            <w:pPr>
              <w:jc w:val="center"/>
            </w:pPr>
            <w:r>
              <w:t>No aplica</w:t>
            </w:r>
          </w:p>
        </w:tc>
        <w:tc>
          <w:tcPr>
            <w:tcW w:w="2976" w:type="dxa"/>
            <w:vAlign w:val="center"/>
          </w:tcPr>
          <w:p w14:paraId="3D4EA144" w14:textId="77777777" w:rsidR="008F7184" w:rsidRPr="00116F40" w:rsidRDefault="008F7184" w:rsidP="00900800">
            <w:r>
              <w:t>Se entregaran versiones beta de la aplicación, con el fin de adquirir retroalimentación de los clientes.</w:t>
            </w:r>
          </w:p>
        </w:tc>
        <w:tc>
          <w:tcPr>
            <w:tcW w:w="1664" w:type="dxa"/>
            <w:vAlign w:val="center"/>
          </w:tcPr>
          <w:p w14:paraId="3D4EA145" w14:textId="77777777" w:rsidR="008F7184" w:rsidRPr="00E150B7" w:rsidRDefault="008F7184" w:rsidP="005D4831">
            <w:pPr>
              <w:jc w:val="center"/>
            </w:pPr>
            <w:r w:rsidRPr="00E150B7">
              <w:t>Jueves 23 de Abril de 2015</w:t>
            </w:r>
            <w:r w:rsidR="00D82A74">
              <w:t xml:space="preserve"> </w:t>
            </w:r>
            <w:r>
              <w:t>Y</w:t>
            </w:r>
            <w:r w:rsidR="00D82A74">
              <w:t xml:space="preserve"> v</w:t>
            </w:r>
            <w:r w:rsidRPr="00E150B7">
              <w:t>iernes 29 de Mayo de 2015.</w:t>
            </w:r>
          </w:p>
        </w:tc>
        <w:tc>
          <w:tcPr>
            <w:tcW w:w="1567" w:type="dxa"/>
            <w:vAlign w:val="center"/>
          </w:tcPr>
          <w:p w14:paraId="3D4EA146" w14:textId="77777777" w:rsidR="008F7184" w:rsidRPr="00E150B7" w:rsidRDefault="008F7184" w:rsidP="00D82A74">
            <w:pPr>
              <w:jc w:val="center"/>
            </w:pPr>
            <w:r>
              <w:t>Clientes</w:t>
            </w:r>
          </w:p>
        </w:tc>
      </w:tr>
      <w:tr w:rsidR="008F7184" w:rsidRPr="00E150B7" w14:paraId="3D4EA14D" w14:textId="77777777" w:rsidTr="005D4831">
        <w:tc>
          <w:tcPr>
            <w:tcW w:w="1983" w:type="dxa"/>
            <w:vAlign w:val="center"/>
          </w:tcPr>
          <w:p w14:paraId="3D4EA148" w14:textId="77777777" w:rsidR="008F7184" w:rsidRPr="00E150B7" w:rsidRDefault="008F7184" w:rsidP="00D82A74">
            <w:pPr>
              <w:jc w:val="center"/>
            </w:pPr>
            <w:r w:rsidRPr="00E150B7">
              <w:t>Manuales</w:t>
            </w:r>
          </w:p>
        </w:tc>
        <w:tc>
          <w:tcPr>
            <w:tcW w:w="1386" w:type="dxa"/>
            <w:vAlign w:val="center"/>
          </w:tcPr>
          <w:p w14:paraId="3D4EA149" w14:textId="77777777" w:rsidR="008F7184" w:rsidRPr="00E150B7" w:rsidRDefault="008F7184" w:rsidP="00D82A74">
            <w:pPr>
              <w:jc w:val="center"/>
            </w:pPr>
            <w:r>
              <w:t>1</w:t>
            </w:r>
          </w:p>
        </w:tc>
        <w:tc>
          <w:tcPr>
            <w:tcW w:w="2976" w:type="dxa"/>
            <w:vAlign w:val="center"/>
          </w:tcPr>
          <w:p w14:paraId="3D4EA14A" w14:textId="77777777" w:rsidR="008F7184" w:rsidRPr="00E150B7" w:rsidRDefault="008F7184" w:rsidP="00900800">
            <w:r w:rsidRPr="00E150B7">
              <w:t xml:space="preserve">Documento que contiene </w:t>
            </w:r>
            <w:r>
              <w:t>la descripción del manual de usuario.</w:t>
            </w:r>
            <w:r w:rsidRPr="00E150B7">
              <w:t xml:space="preserve"> </w:t>
            </w:r>
          </w:p>
        </w:tc>
        <w:tc>
          <w:tcPr>
            <w:tcW w:w="1664" w:type="dxa"/>
            <w:vAlign w:val="center"/>
          </w:tcPr>
          <w:p w14:paraId="3D4EA14B" w14:textId="77777777" w:rsidR="008F7184" w:rsidRPr="00E150B7" w:rsidRDefault="008F7184" w:rsidP="005D4831">
            <w:pPr>
              <w:jc w:val="center"/>
            </w:pPr>
            <w:r w:rsidRPr="00E150B7">
              <w:t>Jueves 23 de Abril de 2015</w:t>
            </w:r>
            <w:r w:rsidR="00D82A74">
              <w:t xml:space="preserve"> </w:t>
            </w:r>
            <w:r>
              <w:t>Y</w:t>
            </w:r>
            <w:r w:rsidR="00D82A74">
              <w:t xml:space="preserve"> v</w:t>
            </w:r>
            <w:r w:rsidRPr="00E150B7">
              <w:t>iernes 29 de Mayo de 2015.</w:t>
            </w:r>
          </w:p>
        </w:tc>
        <w:tc>
          <w:tcPr>
            <w:tcW w:w="1567" w:type="dxa"/>
            <w:vAlign w:val="center"/>
          </w:tcPr>
          <w:p w14:paraId="3D4EA14C" w14:textId="77777777" w:rsidR="008F7184" w:rsidRPr="00E150B7" w:rsidRDefault="008F7184" w:rsidP="00D82A74">
            <w:pPr>
              <w:jc w:val="center"/>
            </w:pPr>
            <w:r>
              <w:t>Clientes</w:t>
            </w:r>
          </w:p>
        </w:tc>
      </w:tr>
    </w:tbl>
    <w:p w14:paraId="3D4EA14E" w14:textId="77777777" w:rsidR="008F7184" w:rsidRPr="00E150B7" w:rsidRDefault="008F7184" w:rsidP="00900800">
      <w:r w:rsidRPr="00E150B7">
        <w:t>Entre los entregables manejados al interior del grupo podemos encontrar:</w:t>
      </w:r>
    </w:p>
    <w:tbl>
      <w:tblPr>
        <w:tblStyle w:val="Tablaconcuadrcula"/>
        <w:tblW w:w="0" w:type="auto"/>
        <w:tblLook w:val="04A0" w:firstRow="1" w:lastRow="0" w:firstColumn="1" w:lastColumn="0" w:noHBand="0" w:noVBand="1"/>
      </w:tblPr>
      <w:tblGrid>
        <w:gridCol w:w="1983"/>
        <w:gridCol w:w="1386"/>
        <w:gridCol w:w="2976"/>
        <w:gridCol w:w="1664"/>
        <w:gridCol w:w="1567"/>
      </w:tblGrid>
      <w:tr w:rsidR="008F7184" w:rsidRPr="00E150B7" w14:paraId="3D4EA154" w14:textId="77777777" w:rsidTr="005D4831">
        <w:tc>
          <w:tcPr>
            <w:tcW w:w="1983" w:type="dxa"/>
            <w:vAlign w:val="center"/>
          </w:tcPr>
          <w:p w14:paraId="3D4EA14F" w14:textId="77777777" w:rsidR="008F7184" w:rsidRPr="005D4831" w:rsidRDefault="008F7184" w:rsidP="005D4831">
            <w:pPr>
              <w:jc w:val="center"/>
              <w:rPr>
                <w:b/>
              </w:rPr>
            </w:pPr>
            <w:r w:rsidRPr="005D4831">
              <w:rPr>
                <w:b/>
              </w:rPr>
              <w:t>Nombre del entregable</w:t>
            </w:r>
          </w:p>
        </w:tc>
        <w:tc>
          <w:tcPr>
            <w:tcW w:w="1386" w:type="dxa"/>
            <w:vAlign w:val="center"/>
          </w:tcPr>
          <w:p w14:paraId="3D4EA150" w14:textId="77777777" w:rsidR="008F7184" w:rsidRPr="005D4831" w:rsidRDefault="008F7184" w:rsidP="005D4831">
            <w:pPr>
              <w:jc w:val="center"/>
              <w:rPr>
                <w:b/>
              </w:rPr>
            </w:pPr>
            <w:r w:rsidRPr="005D4831">
              <w:rPr>
                <w:b/>
              </w:rPr>
              <w:t>Cantidad</w:t>
            </w:r>
          </w:p>
        </w:tc>
        <w:tc>
          <w:tcPr>
            <w:tcW w:w="2976" w:type="dxa"/>
            <w:vAlign w:val="center"/>
          </w:tcPr>
          <w:p w14:paraId="3D4EA151" w14:textId="77777777" w:rsidR="008F7184" w:rsidRPr="005D4831" w:rsidRDefault="008F7184" w:rsidP="005D4831">
            <w:pPr>
              <w:jc w:val="center"/>
              <w:rPr>
                <w:b/>
              </w:rPr>
            </w:pPr>
            <w:r w:rsidRPr="005D4831">
              <w:rPr>
                <w:b/>
              </w:rPr>
              <w:t>Descripción</w:t>
            </w:r>
          </w:p>
        </w:tc>
        <w:tc>
          <w:tcPr>
            <w:tcW w:w="1664" w:type="dxa"/>
            <w:vAlign w:val="center"/>
          </w:tcPr>
          <w:p w14:paraId="3D4EA152" w14:textId="77777777" w:rsidR="008F7184" w:rsidRPr="005D4831" w:rsidRDefault="008F7184" w:rsidP="005D4831">
            <w:pPr>
              <w:jc w:val="center"/>
              <w:rPr>
                <w:b/>
              </w:rPr>
            </w:pPr>
            <w:r w:rsidRPr="005D4831">
              <w:rPr>
                <w:b/>
              </w:rPr>
              <w:t>Fecha</w:t>
            </w:r>
          </w:p>
        </w:tc>
        <w:tc>
          <w:tcPr>
            <w:tcW w:w="1567" w:type="dxa"/>
            <w:vAlign w:val="center"/>
          </w:tcPr>
          <w:p w14:paraId="3D4EA153" w14:textId="77777777" w:rsidR="008F7184" w:rsidRPr="005D4831" w:rsidRDefault="008F7184" w:rsidP="005D4831">
            <w:pPr>
              <w:jc w:val="center"/>
              <w:rPr>
                <w:b/>
              </w:rPr>
            </w:pPr>
            <w:r w:rsidRPr="005D4831">
              <w:rPr>
                <w:b/>
              </w:rPr>
              <w:t>Dirigido a</w:t>
            </w:r>
          </w:p>
        </w:tc>
      </w:tr>
      <w:tr w:rsidR="008F7184" w:rsidRPr="00E150B7" w14:paraId="3D4EA15D" w14:textId="77777777" w:rsidTr="005D4831">
        <w:tc>
          <w:tcPr>
            <w:tcW w:w="1983" w:type="dxa"/>
            <w:vAlign w:val="center"/>
          </w:tcPr>
          <w:p w14:paraId="3D4EA155" w14:textId="77777777" w:rsidR="008F7184" w:rsidRPr="00E150B7" w:rsidRDefault="008F7184" w:rsidP="005D4831">
            <w:pPr>
              <w:jc w:val="center"/>
            </w:pPr>
            <w:r w:rsidRPr="00E150B7">
              <w:t>Políticas del grupo</w:t>
            </w:r>
          </w:p>
        </w:tc>
        <w:tc>
          <w:tcPr>
            <w:tcW w:w="1386" w:type="dxa"/>
            <w:vAlign w:val="center"/>
          </w:tcPr>
          <w:p w14:paraId="3D4EA156" w14:textId="77777777" w:rsidR="008F7184" w:rsidRPr="00E150B7" w:rsidRDefault="008F7184" w:rsidP="005D4831">
            <w:pPr>
              <w:jc w:val="center"/>
            </w:pPr>
            <w:r w:rsidRPr="00E150B7">
              <w:t>No aplica</w:t>
            </w:r>
          </w:p>
        </w:tc>
        <w:tc>
          <w:tcPr>
            <w:tcW w:w="2976" w:type="dxa"/>
            <w:vAlign w:val="center"/>
          </w:tcPr>
          <w:p w14:paraId="3D4EA157" w14:textId="77777777" w:rsidR="008F7184" w:rsidRPr="00E150B7" w:rsidRDefault="008F7184" w:rsidP="00900800">
            <w:r w:rsidRPr="00E150B7">
              <w:t>Documento que especifica las reglas que los int</w:t>
            </w:r>
            <w:r w:rsidR="00302EC6">
              <w:t>egrantes del grupo deben seguir.</w:t>
            </w:r>
            <w:r w:rsidRPr="00E150B7">
              <w:t xml:space="preserve"> </w:t>
            </w:r>
            <w:r w:rsidR="00302EC6">
              <w:t>C</w:t>
            </w:r>
            <w:r w:rsidRPr="00E150B7">
              <w:t>omprende:</w:t>
            </w:r>
          </w:p>
          <w:p w14:paraId="3D4EA158" w14:textId="77777777" w:rsidR="008F7184" w:rsidRPr="00E150B7" w:rsidRDefault="008F7184" w:rsidP="00996AB1">
            <w:pPr>
              <w:pStyle w:val="Prrafodelista"/>
              <w:numPr>
                <w:ilvl w:val="0"/>
                <w:numId w:val="32"/>
              </w:numPr>
            </w:pPr>
            <w:r w:rsidRPr="00E150B7">
              <w:t>Compromisos.</w:t>
            </w:r>
          </w:p>
          <w:p w14:paraId="3D4EA159" w14:textId="77777777" w:rsidR="008F7184" w:rsidRPr="00E150B7" w:rsidRDefault="008F7184" w:rsidP="00996AB1">
            <w:pPr>
              <w:pStyle w:val="Prrafodelista"/>
              <w:numPr>
                <w:ilvl w:val="0"/>
                <w:numId w:val="32"/>
              </w:numPr>
            </w:pPr>
            <w:r w:rsidRPr="00E150B7">
              <w:t>Reglas.</w:t>
            </w:r>
          </w:p>
          <w:p w14:paraId="3D4EA15A" w14:textId="77777777" w:rsidR="008F7184" w:rsidRPr="00E150B7" w:rsidRDefault="008F7184" w:rsidP="00996AB1">
            <w:pPr>
              <w:pStyle w:val="Prrafodelista"/>
              <w:numPr>
                <w:ilvl w:val="0"/>
                <w:numId w:val="32"/>
              </w:numPr>
            </w:pPr>
            <w:r w:rsidRPr="00E150B7">
              <w:t>Sanciones.</w:t>
            </w:r>
          </w:p>
        </w:tc>
        <w:tc>
          <w:tcPr>
            <w:tcW w:w="1664" w:type="dxa"/>
            <w:vAlign w:val="center"/>
          </w:tcPr>
          <w:p w14:paraId="3D4EA15B" w14:textId="77777777" w:rsidR="008F7184" w:rsidRPr="00E150B7" w:rsidRDefault="008F7184" w:rsidP="005D4831">
            <w:pPr>
              <w:jc w:val="center"/>
            </w:pPr>
            <w:r w:rsidRPr="00E150B7">
              <w:t>Martes 10 de Febrero de 2015.</w:t>
            </w:r>
          </w:p>
        </w:tc>
        <w:tc>
          <w:tcPr>
            <w:tcW w:w="1567" w:type="dxa"/>
            <w:vAlign w:val="center"/>
          </w:tcPr>
          <w:p w14:paraId="3D4EA15C" w14:textId="77777777" w:rsidR="008F7184" w:rsidRPr="00E150B7" w:rsidRDefault="008F7184" w:rsidP="005D4831">
            <w:pPr>
              <w:jc w:val="center"/>
            </w:pPr>
            <w:r w:rsidRPr="00E150B7">
              <w:t>RAWR</w:t>
            </w:r>
          </w:p>
        </w:tc>
      </w:tr>
      <w:tr w:rsidR="008F7184" w:rsidRPr="00E150B7" w14:paraId="3D4EA165" w14:textId="77777777" w:rsidTr="005D4831">
        <w:tc>
          <w:tcPr>
            <w:tcW w:w="1983" w:type="dxa"/>
            <w:vAlign w:val="center"/>
          </w:tcPr>
          <w:p w14:paraId="3D4EA15E" w14:textId="77777777" w:rsidR="008F7184" w:rsidRPr="00E150B7" w:rsidRDefault="008F7184" w:rsidP="005D4831">
            <w:pPr>
              <w:jc w:val="center"/>
            </w:pPr>
            <w:r w:rsidRPr="00E150B7">
              <w:t>Nombre y logotipo de la aplicación.</w:t>
            </w:r>
          </w:p>
        </w:tc>
        <w:tc>
          <w:tcPr>
            <w:tcW w:w="1386" w:type="dxa"/>
            <w:vAlign w:val="center"/>
          </w:tcPr>
          <w:p w14:paraId="3D4EA15F" w14:textId="77777777" w:rsidR="008F7184" w:rsidRPr="00E150B7" w:rsidRDefault="008F7184" w:rsidP="005D4831">
            <w:pPr>
              <w:jc w:val="center"/>
            </w:pPr>
            <w:r w:rsidRPr="00E150B7">
              <w:t>No aplica</w:t>
            </w:r>
          </w:p>
        </w:tc>
        <w:tc>
          <w:tcPr>
            <w:tcW w:w="2976" w:type="dxa"/>
            <w:vAlign w:val="center"/>
          </w:tcPr>
          <w:p w14:paraId="3D4EA160" w14:textId="77777777" w:rsidR="008F7184" w:rsidRPr="00E150B7" w:rsidRDefault="008F7184" w:rsidP="00900800">
            <w:r w:rsidRPr="00E150B7">
              <w:t xml:space="preserve">Definición de </w:t>
            </w:r>
            <w:r w:rsidR="00302EC6">
              <w:t>la imagen del grupo y el nombre.</w:t>
            </w:r>
            <w:r w:rsidRPr="00E150B7">
              <w:t xml:space="preserve"> </w:t>
            </w:r>
            <w:r w:rsidR="00302EC6">
              <w:t>E</w:t>
            </w:r>
            <w:r w:rsidRPr="00E150B7">
              <w:t>ste entregable contiene:</w:t>
            </w:r>
          </w:p>
          <w:p w14:paraId="3D4EA161" w14:textId="77777777" w:rsidR="008F7184" w:rsidRPr="00E150B7" w:rsidRDefault="008F7184" w:rsidP="00996AB1">
            <w:pPr>
              <w:pStyle w:val="Prrafodelista"/>
              <w:numPr>
                <w:ilvl w:val="0"/>
                <w:numId w:val="33"/>
              </w:numPr>
            </w:pPr>
            <w:r w:rsidRPr="00E150B7">
              <w:t>Imagen del grupo.</w:t>
            </w:r>
          </w:p>
          <w:p w14:paraId="3D4EA162" w14:textId="77777777" w:rsidR="008F7184" w:rsidRPr="00E150B7" w:rsidRDefault="008F7184" w:rsidP="00996AB1">
            <w:pPr>
              <w:pStyle w:val="Prrafodelista"/>
              <w:numPr>
                <w:ilvl w:val="0"/>
                <w:numId w:val="33"/>
              </w:numPr>
            </w:pPr>
            <w:r w:rsidRPr="00E150B7">
              <w:t>Nombre del grupo.</w:t>
            </w:r>
          </w:p>
        </w:tc>
        <w:tc>
          <w:tcPr>
            <w:tcW w:w="1664" w:type="dxa"/>
            <w:vAlign w:val="center"/>
          </w:tcPr>
          <w:p w14:paraId="3D4EA163" w14:textId="77777777" w:rsidR="008F7184" w:rsidRPr="00E150B7" w:rsidRDefault="008F7184" w:rsidP="005D4831">
            <w:pPr>
              <w:jc w:val="center"/>
            </w:pPr>
            <w:r w:rsidRPr="00E150B7">
              <w:t>Martes 10 de Febrero de 2015.</w:t>
            </w:r>
          </w:p>
        </w:tc>
        <w:tc>
          <w:tcPr>
            <w:tcW w:w="1567" w:type="dxa"/>
            <w:vAlign w:val="center"/>
          </w:tcPr>
          <w:p w14:paraId="3D4EA164" w14:textId="77777777" w:rsidR="008F7184" w:rsidRPr="00E150B7" w:rsidRDefault="008F7184" w:rsidP="005D4831">
            <w:pPr>
              <w:jc w:val="center"/>
            </w:pPr>
            <w:r w:rsidRPr="00E150B7">
              <w:t>RAWR</w:t>
            </w:r>
          </w:p>
        </w:tc>
      </w:tr>
      <w:tr w:rsidR="008F7184" w:rsidRPr="00E150B7" w14:paraId="3D4EA16C" w14:textId="77777777" w:rsidTr="005D4831">
        <w:tc>
          <w:tcPr>
            <w:tcW w:w="1983" w:type="dxa"/>
            <w:vAlign w:val="center"/>
          </w:tcPr>
          <w:p w14:paraId="3D4EA166" w14:textId="77777777" w:rsidR="008F7184" w:rsidRPr="00E150B7" w:rsidRDefault="008F7184" w:rsidP="005D4831">
            <w:pPr>
              <w:jc w:val="center"/>
            </w:pPr>
            <w:r w:rsidRPr="00E150B7">
              <w:t>Evaluación de riesgos</w:t>
            </w:r>
          </w:p>
        </w:tc>
        <w:tc>
          <w:tcPr>
            <w:tcW w:w="1386" w:type="dxa"/>
            <w:vAlign w:val="center"/>
          </w:tcPr>
          <w:p w14:paraId="3D4EA167" w14:textId="77777777" w:rsidR="008F7184" w:rsidRPr="00E150B7" w:rsidRDefault="008F7184" w:rsidP="005D4831">
            <w:pPr>
              <w:jc w:val="center"/>
            </w:pPr>
            <w:r w:rsidRPr="00E150B7">
              <w:t>No aplica</w:t>
            </w:r>
          </w:p>
        </w:tc>
        <w:tc>
          <w:tcPr>
            <w:tcW w:w="2976" w:type="dxa"/>
            <w:vAlign w:val="center"/>
          </w:tcPr>
          <w:p w14:paraId="3D4EA168" w14:textId="77777777" w:rsidR="008F7184" w:rsidRPr="00E150B7" w:rsidRDefault="008F7184" w:rsidP="00900800">
            <w:r w:rsidRPr="00E150B7">
              <w:t>Documento mediante el cual se hace una exploración de riesgos de manera general. Contiene:</w:t>
            </w:r>
          </w:p>
          <w:p w14:paraId="3D4EA169" w14:textId="77777777" w:rsidR="008F7184" w:rsidRPr="00E150B7" w:rsidRDefault="008F7184" w:rsidP="00996AB1">
            <w:pPr>
              <w:pStyle w:val="Prrafodelista"/>
              <w:numPr>
                <w:ilvl w:val="0"/>
                <w:numId w:val="41"/>
              </w:numPr>
            </w:pPr>
            <w:r w:rsidRPr="00E150B7">
              <w:lastRenderedPageBreak/>
              <w:t>Lista de riesgos</w:t>
            </w:r>
          </w:p>
        </w:tc>
        <w:tc>
          <w:tcPr>
            <w:tcW w:w="1664" w:type="dxa"/>
            <w:vAlign w:val="center"/>
          </w:tcPr>
          <w:p w14:paraId="3D4EA16A" w14:textId="77777777" w:rsidR="008F7184" w:rsidRPr="00E150B7" w:rsidRDefault="008F7184" w:rsidP="005D4831">
            <w:pPr>
              <w:jc w:val="center"/>
            </w:pPr>
            <w:r w:rsidRPr="00E150B7">
              <w:lastRenderedPageBreak/>
              <w:t>Martes 17 de Febrero de 2015.</w:t>
            </w:r>
          </w:p>
        </w:tc>
        <w:tc>
          <w:tcPr>
            <w:tcW w:w="1567" w:type="dxa"/>
            <w:vAlign w:val="center"/>
          </w:tcPr>
          <w:p w14:paraId="3D4EA16B" w14:textId="77777777" w:rsidR="008F7184" w:rsidRPr="00E150B7" w:rsidRDefault="008F7184" w:rsidP="005D4831">
            <w:pPr>
              <w:jc w:val="center"/>
            </w:pPr>
            <w:r w:rsidRPr="00E150B7">
              <w:t>RAWR</w:t>
            </w:r>
          </w:p>
        </w:tc>
      </w:tr>
      <w:tr w:rsidR="008F7184" w:rsidRPr="00E150B7" w14:paraId="3D4EA175" w14:textId="77777777" w:rsidTr="005D4831">
        <w:tc>
          <w:tcPr>
            <w:tcW w:w="1983" w:type="dxa"/>
            <w:vAlign w:val="center"/>
          </w:tcPr>
          <w:p w14:paraId="3D4EA16D" w14:textId="77777777" w:rsidR="008F7184" w:rsidRPr="00E150B7" w:rsidRDefault="008F7184" w:rsidP="005D4831">
            <w:pPr>
              <w:jc w:val="center"/>
            </w:pPr>
            <w:r w:rsidRPr="00E150B7">
              <w:t>Estudio de mercado</w:t>
            </w:r>
          </w:p>
        </w:tc>
        <w:tc>
          <w:tcPr>
            <w:tcW w:w="1386" w:type="dxa"/>
            <w:vAlign w:val="center"/>
          </w:tcPr>
          <w:p w14:paraId="3D4EA16E" w14:textId="77777777" w:rsidR="008F7184" w:rsidRPr="00E150B7" w:rsidRDefault="008F7184" w:rsidP="005D4831">
            <w:pPr>
              <w:jc w:val="center"/>
            </w:pPr>
            <w:r w:rsidRPr="00E150B7">
              <w:t>No aplica</w:t>
            </w:r>
          </w:p>
        </w:tc>
        <w:tc>
          <w:tcPr>
            <w:tcW w:w="2976" w:type="dxa"/>
            <w:vAlign w:val="center"/>
          </w:tcPr>
          <w:p w14:paraId="3D4EA16F" w14:textId="77777777" w:rsidR="008F7184" w:rsidRDefault="008F7184" w:rsidP="00900800">
            <w:r w:rsidRPr="00E150B7">
              <w:t>Documento que tiene los resultados de las entrevistas y encuestas realizadas a veterinarias y propietarios de mascotas. Incluye:</w:t>
            </w:r>
          </w:p>
          <w:p w14:paraId="3D4EA170" w14:textId="77777777" w:rsidR="005D4831" w:rsidRPr="00E150B7" w:rsidRDefault="005D4831" w:rsidP="00900800"/>
          <w:p w14:paraId="3D4EA171" w14:textId="77777777" w:rsidR="008F7184" w:rsidRPr="00E150B7" w:rsidRDefault="008F7184" w:rsidP="00996AB1">
            <w:pPr>
              <w:pStyle w:val="Prrafodelista"/>
              <w:numPr>
                <w:ilvl w:val="0"/>
                <w:numId w:val="34"/>
              </w:numPr>
              <w:ind w:left="600"/>
            </w:pPr>
            <w:r w:rsidRPr="00E150B7">
              <w:t>Resultado de encuestas realizadas a dueños de mascotas.</w:t>
            </w:r>
          </w:p>
          <w:p w14:paraId="3D4EA172" w14:textId="77777777" w:rsidR="008F7184" w:rsidRPr="00E150B7" w:rsidRDefault="008F7184" w:rsidP="00996AB1">
            <w:pPr>
              <w:pStyle w:val="Prrafodelista"/>
              <w:numPr>
                <w:ilvl w:val="0"/>
                <w:numId w:val="34"/>
              </w:numPr>
              <w:ind w:left="600"/>
            </w:pPr>
            <w:r w:rsidRPr="005D4831">
              <w:rPr>
                <w:color w:val="000000"/>
              </w:rPr>
              <w:t xml:space="preserve">Entrevistas a clínica raza, veterinaria santa Isabel, veterinaria Luis Alfonso espejo y  </w:t>
            </w:r>
            <w:r w:rsidR="002862BC">
              <w:rPr>
                <w:color w:val="000000"/>
              </w:rPr>
              <w:t>C</w:t>
            </w:r>
            <w:r w:rsidRPr="005D4831">
              <w:rPr>
                <w:color w:val="000000"/>
              </w:rPr>
              <w:t>linipet.</w:t>
            </w:r>
          </w:p>
        </w:tc>
        <w:tc>
          <w:tcPr>
            <w:tcW w:w="1664" w:type="dxa"/>
            <w:vAlign w:val="center"/>
          </w:tcPr>
          <w:p w14:paraId="3D4EA173" w14:textId="77777777" w:rsidR="008F7184" w:rsidRPr="00E150B7" w:rsidRDefault="008F7184" w:rsidP="005D4831">
            <w:pPr>
              <w:jc w:val="center"/>
            </w:pPr>
            <w:r w:rsidRPr="00E150B7">
              <w:t>Miércoles 18 de Febrero de 2015.</w:t>
            </w:r>
          </w:p>
        </w:tc>
        <w:tc>
          <w:tcPr>
            <w:tcW w:w="1567" w:type="dxa"/>
            <w:vAlign w:val="center"/>
          </w:tcPr>
          <w:p w14:paraId="3D4EA174" w14:textId="77777777" w:rsidR="008F7184" w:rsidRPr="00E150B7" w:rsidRDefault="008F7184" w:rsidP="005D4831">
            <w:pPr>
              <w:jc w:val="center"/>
            </w:pPr>
            <w:r w:rsidRPr="00E150B7">
              <w:t>RAWR</w:t>
            </w:r>
          </w:p>
        </w:tc>
      </w:tr>
      <w:tr w:rsidR="008F7184" w:rsidRPr="00E150B7" w14:paraId="3D4EA17D" w14:textId="77777777" w:rsidTr="005D4831">
        <w:tc>
          <w:tcPr>
            <w:tcW w:w="1983" w:type="dxa"/>
            <w:vAlign w:val="center"/>
          </w:tcPr>
          <w:p w14:paraId="3D4EA176" w14:textId="77777777" w:rsidR="008F7184" w:rsidRPr="00E150B7" w:rsidRDefault="008F7184" w:rsidP="005D4831">
            <w:pPr>
              <w:jc w:val="center"/>
            </w:pPr>
            <w:r w:rsidRPr="00E150B7">
              <w:t>Definición del Ciclo de vida</w:t>
            </w:r>
          </w:p>
        </w:tc>
        <w:tc>
          <w:tcPr>
            <w:tcW w:w="1386" w:type="dxa"/>
            <w:vAlign w:val="center"/>
          </w:tcPr>
          <w:p w14:paraId="3D4EA177" w14:textId="77777777" w:rsidR="008F7184" w:rsidRPr="00E150B7" w:rsidRDefault="008F7184" w:rsidP="005D4831">
            <w:pPr>
              <w:jc w:val="center"/>
            </w:pPr>
            <w:r w:rsidRPr="00E150B7">
              <w:t>No aplica</w:t>
            </w:r>
          </w:p>
        </w:tc>
        <w:tc>
          <w:tcPr>
            <w:tcW w:w="2976" w:type="dxa"/>
            <w:vAlign w:val="center"/>
          </w:tcPr>
          <w:p w14:paraId="3D4EA178" w14:textId="77777777" w:rsidR="008F7184" w:rsidRPr="00E150B7" w:rsidRDefault="008F7184" w:rsidP="00900800">
            <w:r w:rsidRPr="00E150B7">
              <w:t>Documento en donde se especifica el modelo de ciclo de vida a utilizar durante el desarrollo del proyecto. Contiene:</w:t>
            </w:r>
          </w:p>
          <w:p w14:paraId="3D4EA179" w14:textId="77777777" w:rsidR="008F7184" w:rsidRPr="00E150B7" w:rsidRDefault="008F7184" w:rsidP="00996AB1">
            <w:pPr>
              <w:pStyle w:val="Prrafodelista"/>
              <w:numPr>
                <w:ilvl w:val="0"/>
                <w:numId w:val="35"/>
              </w:numPr>
            </w:pPr>
            <w:r w:rsidRPr="00E150B7">
              <w:t>Definición del modelo.</w:t>
            </w:r>
          </w:p>
          <w:p w14:paraId="3D4EA17A" w14:textId="77777777" w:rsidR="008F7184" w:rsidRPr="00E150B7" w:rsidRDefault="008F7184" w:rsidP="00996AB1">
            <w:pPr>
              <w:pStyle w:val="Prrafodelista"/>
              <w:numPr>
                <w:ilvl w:val="0"/>
                <w:numId w:val="35"/>
              </w:numPr>
            </w:pPr>
            <w:r w:rsidRPr="00E150B7">
              <w:t>Justificación.</w:t>
            </w:r>
          </w:p>
        </w:tc>
        <w:tc>
          <w:tcPr>
            <w:tcW w:w="1664" w:type="dxa"/>
            <w:vAlign w:val="center"/>
          </w:tcPr>
          <w:p w14:paraId="3D4EA17B" w14:textId="77777777" w:rsidR="008F7184" w:rsidRPr="00E150B7" w:rsidRDefault="008F7184" w:rsidP="005D4831">
            <w:pPr>
              <w:jc w:val="center"/>
            </w:pPr>
            <w:r w:rsidRPr="00E150B7">
              <w:t>Lunes 23 de Febrero 23 De 2015</w:t>
            </w:r>
          </w:p>
        </w:tc>
        <w:tc>
          <w:tcPr>
            <w:tcW w:w="1567" w:type="dxa"/>
            <w:vAlign w:val="center"/>
          </w:tcPr>
          <w:p w14:paraId="3D4EA17C" w14:textId="77777777" w:rsidR="008F7184" w:rsidRPr="00E150B7" w:rsidRDefault="008F7184" w:rsidP="005D4831">
            <w:pPr>
              <w:jc w:val="center"/>
            </w:pPr>
            <w:r w:rsidRPr="00E150B7">
              <w:t>RAWR</w:t>
            </w:r>
          </w:p>
        </w:tc>
      </w:tr>
      <w:tr w:rsidR="008F7184" w:rsidRPr="00E150B7" w14:paraId="3D4EA185" w14:textId="77777777" w:rsidTr="005D4831">
        <w:tc>
          <w:tcPr>
            <w:tcW w:w="1983" w:type="dxa"/>
            <w:vAlign w:val="center"/>
          </w:tcPr>
          <w:p w14:paraId="3D4EA17E" w14:textId="77777777" w:rsidR="008F7184" w:rsidRPr="00E150B7" w:rsidRDefault="008F7184" w:rsidP="005D4831">
            <w:pPr>
              <w:jc w:val="center"/>
            </w:pPr>
            <w:r w:rsidRPr="00E150B7">
              <w:t>Calendario</w:t>
            </w:r>
          </w:p>
        </w:tc>
        <w:tc>
          <w:tcPr>
            <w:tcW w:w="1386" w:type="dxa"/>
            <w:vAlign w:val="center"/>
          </w:tcPr>
          <w:p w14:paraId="3D4EA17F" w14:textId="77777777" w:rsidR="008F7184" w:rsidRPr="00E150B7" w:rsidRDefault="008F7184" w:rsidP="005D4831">
            <w:pPr>
              <w:jc w:val="center"/>
            </w:pPr>
            <w:r w:rsidRPr="00E150B7">
              <w:t>No aplica</w:t>
            </w:r>
          </w:p>
        </w:tc>
        <w:tc>
          <w:tcPr>
            <w:tcW w:w="2976" w:type="dxa"/>
            <w:vAlign w:val="center"/>
          </w:tcPr>
          <w:p w14:paraId="3D4EA180" w14:textId="77777777" w:rsidR="008F7184" w:rsidRPr="00E150B7" w:rsidRDefault="008F7184" w:rsidP="00900800">
            <w:r w:rsidRPr="00E150B7">
              <w:t>Definición del calendario y de cada una de las actividades que se van a desarrollar en el proyecto. Este entregable contiene:</w:t>
            </w:r>
          </w:p>
          <w:p w14:paraId="3D4EA181" w14:textId="77777777" w:rsidR="008F7184" w:rsidRPr="00E150B7" w:rsidRDefault="008F7184" w:rsidP="00996AB1">
            <w:pPr>
              <w:pStyle w:val="Prrafodelista"/>
              <w:numPr>
                <w:ilvl w:val="0"/>
                <w:numId w:val="36"/>
              </w:numPr>
            </w:pPr>
            <w:r w:rsidRPr="00E150B7">
              <w:t>Carta de Gantt.</w:t>
            </w:r>
          </w:p>
          <w:p w14:paraId="3D4EA182" w14:textId="77777777" w:rsidR="008F7184" w:rsidRPr="00E150B7" w:rsidRDefault="008F7184" w:rsidP="00996AB1">
            <w:pPr>
              <w:pStyle w:val="Prrafodelista"/>
              <w:numPr>
                <w:ilvl w:val="0"/>
                <w:numId w:val="36"/>
              </w:numPr>
            </w:pPr>
            <w:r w:rsidRPr="00E150B7">
              <w:t>WBS.</w:t>
            </w:r>
          </w:p>
        </w:tc>
        <w:tc>
          <w:tcPr>
            <w:tcW w:w="1664" w:type="dxa"/>
            <w:vAlign w:val="center"/>
          </w:tcPr>
          <w:p w14:paraId="3D4EA183" w14:textId="77777777" w:rsidR="008F7184" w:rsidRPr="00E150B7" w:rsidRDefault="008F7184" w:rsidP="005D4831">
            <w:pPr>
              <w:jc w:val="center"/>
            </w:pPr>
            <w:r w:rsidRPr="00E150B7">
              <w:t>Febrero 23 De 2015</w:t>
            </w:r>
          </w:p>
        </w:tc>
        <w:tc>
          <w:tcPr>
            <w:tcW w:w="1567" w:type="dxa"/>
            <w:vAlign w:val="center"/>
          </w:tcPr>
          <w:p w14:paraId="3D4EA184" w14:textId="77777777" w:rsidR="008F7184" w:rsidRPr="00E150B7" w:rsidRDefault="008F7184" w:rsidP="005D4831">
            <w:pPr>
              <w:jc w:val="center"/>
            </w:pPr>
            <w:r w:rsidRPr="00E150B7">
              <w:t>RAWR</w:t>
            </w:r>
          </w:p>
        </w:tc>
      </w:tr>
      <w:tr w:rsidR="008F7184" w:rsidRPr="00E150B7" w14:paraId="3D4EA18D" w14:textId="77777777" w:rsidTr="005D4831">
        <w:tc>
          <w:tcPr>
            <w:tcW w:w="1983" w:type="dxa"/>
            <w:vAlign w:val="center"/>
          </w:tcPr>
          <w:p w14:paraId="3D4EA186" w14:textId="77777777" w:rsidR="008F7184" w:rsidRPr="00E150B7" w:rsidRDefault="008F7184" w:rsidP="005D4831">
            <w:pPr>
              <w:jc w:val="center"/>
            </w:pPr>
            <w:r w:rsidRPr="00E150B7">
              <w:t>Organigrama</w:t>
            </w:r>
          </w:p>
        </w:tc>
        <w:tc>
          <w:tcPr>
            <w:tcW w:w="1386" w:type="dxa"/>
            <w:vAlign w:val="center"/>
          </w:tcPr>
          <w:p w14:paraId="3D4EA187" w14:textId="77777777" w:rsidR="008F7184" w:rsidRPr="00E150B7" w:rsidRDefault="008F7184" w:rsidP="005D4831">
            <w:pPr>
              <w:jc w:val="center"/>
            </w:pPr>
            <w:r w:rsidRPr="00E150B7">
              <w:t>No aplica</w:t>
            </w:r>
          </w:p>
        </w:tc>
        <w:tc>
          <w:tcPr>
            <w:tcW w:w="2976" w:type="dxa"/>
            <w:vAlign w:val="center"/>
          </w:tcPr>
          <w:p w14:paraId="3D4EA188" w14:textId="77777777" w:rsidR="008F7184" w:rsidRPr="00E150B7" w:rsidRDefault="008F7184" w:rsidP="00900800">
            <w:r w:rsidRPr="00E150B7">
              <w:t>Defin</w:t>
            </w:r>
            <w:r w:rsidR="00015E2F">
              <w:t>ición del organigrama del grupo.</w:t>
            </w:r>
            <w:r w:rsidRPr="00E150B7">
              <w:t xml:space="preserve"> </w:t>
            </w:r>
            <w:r w:rsidR="00015E2F">
              <w:t>C</w:t>
            </w:r>
            <w:r w:rsidRPr="00E150B7">
              <w:t>ontiene:</w:t>
            </w:r>
          </w:p>
          <w:p w14:paraId="3D4EA189" w14:textId="77777777" w:rsidR="008F7184" w:rsidRPr="00E150B7" w:rsidRDefault="008F7184" w:rsidP="00996AB1">
            <w:pPr>
              <w:pStyle w:val="Prrafodelista"/>
              <w:numPr>
                <w:ilvl w:val="0"/>
                <w:numId w:val="37"/>
              </w:numPr>
            </w:pPr>
            <w:r w:rsidRPr="00E150B7">
              <w:t>División del equipo en Scrums.</w:t>
            </w:r>
          </w:p>
          <w:p w14:paraId="3D4EA18A" w14:textId="77777777" w:rsidR="008F7184" w:rsidRPr="00E150B7" w:rsidRDefault="008F7184" w:rsidP="00996AB1">
            <w:pPr>
              <w:pStyle w:val="Prrafodelista"/>
              <w:numPr>
                <w:ilvl w:val="0"/>
                <w:numId w:val="37"/>
              </w:numPr>
            </w:pPr>
            <w:r w:rsidRPr="00E150B7">
              <w:t>Imagen de relación entre los componentes.</w:t>
            </w:r>
          </w:p>
        </w:tc>
        <w:tc>
          <w:tcPr>
            <w:tcW w:w="1664" w:type="dxa"/>
            <w:vAlign w:val="center"/>
          </w:tcPr>
          <w:p w14:paraId="3D4EA18B" w14:textId="77777777" w:rsidR="008F7184" w:rsidRPr="00E150B7" w:rsidRDefault="008F7184" w:rsidP="005D4831">
            <w:pPr>
              <w:jc w:val="center"/>
            </w:pPr>
            <w:r w:rsidRPr="00E150B7">
              <w:t>Jueves 3 de Marzo de 2015.</w:t>
            </w:r>
          </w:p>
        </w:tc>
        <w:tc>
          <w:tcPr>
            <w:tcW w:w="1567" w:type="dxa"/>
            <w:vAlign w:val="center"/>
          </w:tcPr>
          <w:p w14:paraId="3D4EA18C" w14:textId="77777777" w:rsidR="008F7184" w:rsidRPr="00E150B7" w:rsidRDefault="008F7184" w:rsidP="005D4831">
            <w:pPr>
              <w:jc w:val="center"/>
            </w:pPr>
            <w:r w:rsidRPr="00E150B7">
              <w:t>RAWR</w:t>
            </w:r>
          </w:p>
        </w:tc>
      </w:tr>
      <w:tr w:rsidR="008F7184" w:rsidRPr="00E150B7" w14:paraId="3D4EA195" w14:textId="77777777" w:rsidTr="005D4831">
        <w:tc>
          <w:tcPr>
            <w:tcW w:w="1983" w:type="dxa"/>
            <w:vAlign w:val="center"/>
          </w:tcPr>
          <w:p w14:paraId="3D4EA18E" w14:textId="77777777" w:rsidR="008F7184" w:rsidRPr="00E150B7" w:rsidRDefault="008F7184" w:rsidP="005D4831">
            <w:pPr>
              <w:jc w:val="center"/>
            </w:pPr>
            <w:r w:rsidRPr="00E150B7">
              <w:t>Referencias</w:t>
            </w:r>
          </w:p>
        </w:tc>
        <w:tc>
          <w:tcPr>
            <w:tcW w:w="1386" w:type="dxa"/>
            <w:vAlign w:val="center"/>
          </w:tcPr>
          <w:p w14:paraId="3D4EA18F" w14:textId="77777777" w:rsidR="008F7184" w:rsidRPr="00E150B7" w:rsidRDefault="008F7184" w:rsidP="005D4831">
            <w:pPr>
              <w:jc w:val="center"/>
            </w:pPr>
            <w:r w:rsidRPr="00E150B7">
              <w:t>No aplica</w:t>
            </w:r>
          </w:p>
        </w:tc>
        <w:tc>
          <w:tcPr>
            <w:tcW w:w="2976" w:type="dxa"/>
            <w:vAlign w:val="center"/>
          </w:tcPr>
          <w:p w14:paraId="3D4EA190" w14:textId="77777777" w:rsidR="008F7184" w:rsidRPr="00E150B7" w:rsidRDefault="008F7184" w:rsidP="00900800">
            <w:r w:rsidRPr="00E150B7">
              <w:t>Documento que contiene las referencias que s</w:t>
            </w:r>
            <w:r w:rsidR="00104C43">
              <w:t>e han utilizado en el proyecto son manejado</w:t>
            </w:r>
            <w:r w:rsidRPr="00E150B7">
              <w:t>s mediante:</w:t>
            </w:r>
          </w:p>
          <w:p w14:paraId="3D4EA191" w14:textId="77777777" w:rsidR="008F7184" w:rsidRPr="00E150B7" w:rsidRDefault="008F7184" w:rsidP="00996AB1">
            <w:pPr>
              <w:pStyle w:val="Prrafodelista"/>
              <w:numPr>
                <w:ilvl w:val="0"/>
                <w:numId w:val="38"/>
              </w:numPr>
            </w:pPr>
            <w:r w:rsidRPr="00E150B7">
              <w:t>Microsoft Word</w:t>
            </w:r>
            <w:r w:rsidR="005D4831">
              <w:t>.</w:t>
            </w:r>
          </w:p>
          <w:p w14:paraId="3D4EA192" w14:textId="77777777" w:rsidR="008F7184" w:rsidRPr="00E150B7" w:rsidRDefault="008F7184" w:rsidP="00996AB1">
            <w:pPr>
              <w:pStyle w:val="Prrafodelista"/>
              <w:numPr>
                <w:ilvl w:val="0"/>
                <w:numId w:val="38"/>
              </w:numPr>
            </w:pPr>
            <w:r w:rsidRPr="00E150B7">
              <w:t>Zotero</w:t>
            </w:r>
            <w:r w:rsidR="005D4831">
              <w:t>.</w:t>
            </w:r>
          </w:p>
        </w:tc>
        <w:tc>
          <w:tcPr>
            <w:tcW w:w="1664" w:type="dxa"/>
            <w:vAlign w:val="center"/>
          </w:tcPr>
          <w:p w14:paraId="3D4EA193" w14:textId="77777777" w:rsidR="008F7184" w:rsidRPr="00E150B7" w:rsidRDefault="008F7184" w:rsidP="005D4831">
            <w:pPr>
              <w:jc w:val="center"/>
            </w:pPr>
            <w:r w:rsidRPr="00E150B7">
              <w:t>Jueves 12 de Marzo de 2015</w:t>
            </w:r>
          </w:p>
        </w:tc>
        <w:tc>
          <w:tcPr>
            <w:tcW w:w="1567" w:type="dxa"/>
            <w:vAlign w:val="center"/>
          </w:tcPr>
          <w:p w14:paraId="3D4EA194" w14:textId="77777777" w:rsidR="008F7184" w:rsidRPr="00E150B7" w:rsidRDefault="008F7184" w:rsidP="005D4831">
            <w:pPr>
              <w:jc w:val="center"/>
            </w:pPr>
            <w:r w:rsidRPr="00E150B7">
              <w:t>RAWR</w:t>
            </w:r>
          </w:p>
        </w:tc>
      </w:tr>
      <w:tr w:rsidR="008F7184" w:rsidRPr="00E150B7" w14:paraId="3D4EA19F" w14:textId="77777777" w:rsidTr="005D4831">
        <w:tc>
          <w:tcPr>
            <w:tcW w:w="1983" w:type="dxa"/>
            <w:vAlign w:val="center"/>
          </w:tcPr>
          <w:p w14:paraId="3D4EA196" w14:textId="77777777" w:rsidR="008F7184" w:rsidRPr="00E150B7" w:rsidRDefault="008F7184" w:rsidP="005D4831">
            <w:pPr>
              <w:jc w:val="center"/>
            </w:pPr>
            <w:r w:rsidRPr="00E150B7">
              <w:t>Lista de requerimientos</w:t>
            </w:r>
          </w:p>
        </w:tc>
        <w:tc>
          <w:tcPr>
            <w:tcW w:w="1386" w:type="dxa"/>
            <w:vAlign w:val="center"/>
          </w:tcPr>
          <w:p w14:paraId="3D4EA197" w14:textId="77777777" w:rsidR="008F7184" w:rsidRPr="00E150B7" w:rsidRDefault="008F7184" w:rsidP="005D4831">
            <w:pPr>
              <w:jc w:val="center"/>
            </w:pPr>
            <w:r w:rsidRPr="00E150B7">
              <w:t>No aplica</w:t>
            </w:r>
          </w:p>
        </w:tc>
        <w:tc>
          <w:tcPr>
            <w:tcW w:w="2976" w:type="dxa"/>
            <w:vAlign w:val="center"/>
          </w:tcPr>
          <w:p w14:paraId="3D4EA198" w14:textId="77777777" w:rsidR="008F7184" w:rsidRPr="00E150B7" w:rsidRDefault="008F7184" w:rsidP="00900800">
            <w:r w:rsidRPr="00E150B7">
              <w:t>Documento que cont</w:t>
            </w:r>
            <w:r w:rsidR="00104C43">
              <w:t>iene la lista de requerimientos. Elaborado</w:t>
            </w:r>
            <w:r w:rsidRPr="00E150B7">
              <w:t xml:space="preserve"> a partir de:</w:t>
            </w:r>
          </w:p>
          <w:p w14:paraId="3D4EA199" w14:textId="77777777" w:rsidR="008F7184" w:rsidRPr="00E150B7" w:rsidRDefault="008F7184" w:rsidP="00996AB1">
            <w:pPr>
              <w:pStyle w:val="Prrafodelista"/>
              <w:numPr>
                <w:ilvl w:val="0"/>
                <w:numId w:val="39"/>
              </w:numPr>
            </w:pPr>
            <w:r w:rsidRPr="00E150B7">
              <w:t>Estudio de mercado</w:t>
            </w:r>
          </w:p>
          <w:p w14:paraId="3D4EA19A" w14:textId="77777777" w:rsidR="008F7184" w:rsidRPr="00E150B7" w:rsidRDefault="008F7184" w:rsidP="00996AB1">
            <w:pPr>
              <w:pStyle w:val="Prrafodelista"/>
              <w:numPr>
                <w:ilvl w:val="0"/>
                <w:numId w:val="39"/>
              </w:numPr>
            </w:pPr>
            <w:r w:rsidRPr="00E150B7">
              <w:t xml:space="preserve">Entrevistas y </w:t>
            </w:r>
            <w:r w:rsidRPr="00E150B7">
              <w:lastRenderedPageBreak/>
              <w:t>encuestas.</w:t>
            </w:r>
          </w:p>
          <w:p w14:paraId="3D4EA19B" w14:textId="77777777" w:rsidR="008F7184" w:rsidRDefault="008F7184" w:rsidP="00996AB1">
            <w:pPr>
              <w:pStyle w:val="Prrafodelista"/>
              <w:numPr>
                <w:ilvl w:val="0"/>
                <w:numId w:val="39"/>
              </w:numPr>
            </w:pPr>
            <w:r w:rsidRPr="00E150B7">
              <w:t>Restricciones fijadas por la clase.</w:t>
            </w:r>
          </w:p>
          <w:p w14:paraId="3D4EA19C" w14:textId="77777777" w:rsidR="008F7184" w:rsidRPr="00E150B7" w:rsidRDefault="008F7184" w:rsidP="00900800"/>
        </w:tc>
        <w:tc>
          <w:tcPr>
            <w:tcW w:w="1664" w:type="dxa"/>
            <w:vAlign w:val="center"/>
          </w:tcPr>
          <w:p w14:paraId="3D4EA19D" w14:textId="77777777" w:rsidR="008F7184" w:rsidRPr="00E150B7" w:rsidRDefault="008F7184" w:rsidP="005D4831">
            <w:pPr>
              <w:jc w:val="center"/>
            </w:pPr>
            <w:r w:rsidRPr="00E150B7">
              <w:lastRenderedPageBreak/>
              <w:t>Martes 17 de Marzo de 2015.</w:t>
            </w:r>
          </w:p>
        </w:tc>
        <w:tc>
          <w:tcPr>
            <w:tcW w:w="1567" w:type="dxa"/>
            <w:vAlign w:val="center"/>
          </w:tcPr>
          <w:p w14:paraId="3D4EA19E" w14:textId="77777777" w:rsidR="008F7184" w:rsidRPr="00E150B7" w:rsidRDefault="008F7184" w:rsidP="005D4831">
            <w:pPr>
              <w:jc w:val="center"/>
            </w:pPr>
            <w:r w:rsidRPr="00E150B7">
              <w:t>RAWR</w:t>
            </w:r>
          </w:p>
        </w:tc>
      </w:tr>
      <w:tr w:rsidR="008F7184" w:rsidRPr="00E150B7" w14:paraId="3D4EA1A7" w14:textId="77777777" w:rsidTr="005D4831">
        <w:tc>
          <w:tcPr>
            <w:tcW w:w="1983" w:type="dxa"/>
            <w:vAlign w:val="center"/>
          </w:tcPr>
          <w:p w14:paraId="3D4EA1A0" w14:textId="77777777" w:rsidR="008F7184" w:rsidRPr="00E150B7" w:rsidRDefault="008F7184" w:rsidP="005D4831">
            <w:pPr>
              <w:jc w:val="center"/>
            </w:pPr>
            <w:r w:rsidRPr="00E150B7">
              <w:t>Diseño y desarrollo del prototipo</w:t>
            </w:r>
          </w:p>
        </w:tc>
        <w:tc>
          <w:tcPr>
            <w:tcW w:w="1386" w:type="dxa"/>
            <w:vAlign w:val="center"/>
          </w:tcPr>
          <w:p w14:paraId="3D4EA1A1" w14:textId="77777777" w:rsidR="008F7184" w:rsidRPr="00E150B7" w:rsidRDefault="008F7184" w:rsidP="005D4831">
            <w:pPr>
              <w:jc w:val="center"/>
            </w:pPr>
            <w:r w:rsidRPr="00E150B7">
              <w:t>No aplica</w:t>
            </w:r>
          </w:p>
        </w:tc>
        <w:tc>
          <w:tcPr>
            <w:tcW w:w="2976" w:type="dxa"/>
            <w:vAlign w:val="center"/>
          </w:tcPr>
          <w:p w14:paraId="3D4EA1A2" w14:textId="77777777" w:rsidR="008F7184" w:rsidRPr="00E150B7" w:rsidRDefault="008F7184" w:rsidP="00900800">
            <w:r w:rsidRPr="00E150B7">
              <w:t>Documento que esp</w:t>
            </w:r>
            <w:r w:rsidR="007831C1">
              <w:t>ecifica el diseño del prototipo. C</w:t>
            </w:r>
            <w:r w:rsidRPr="00E150B7">
              <w:t>ontiene:</w:t>
            </w:r>
          </w:p>
          <w:p w14:paraId="3D4EA1A3" w14:textId="77777777" w:rsidR="008F7184" w:rsidRPr="00E150B7" w:rsidRDefault="008F7184" w:rsidP="00996AB1">
            <w:pPr>
              <w:pStyle w:val="Prrafodelista"/>
              <w:numPr>
                <w:ilvl w:val="0"/>
                <w:numId w:val="40"/>
              </w:numPr>
            </w:pPr>
            <w:r w:rsidRPr="00E150B7">
              <w:t>Diseño del prototipo.</w:t>
            </w:r>
          </w:p>
          <w:p w14:paraId="3D4EA1A4" w14:textId="77777777" w:rsidR="008F7184" w:rsidRPr="00E150B7" w:rsidRDefault="008F7184" w:rsidP="00996AB1">
            <w:pPr>
              <w:pStyle w:val="Prrafodelista"/>
              <w:numPr>
                <w:ilvl w:val="0"/>
                <w:numId w:val="40"/>
              </w:numPr>
            </w:pPr>
            <w:r w:rsidRPr="00E150B7">
              <w:t>Casos de prueba.</w:t>
            </w:r>
          </w:p>
        </w:tc>
        <w:tc>
          <w:tcPr>
            <w:tcW w:w="1664" w:type="dxa"/>
            <w:vAlign w:val="center"/>
          </w:tcPr>
          <w:p w14:paraId="3D4EA1A5" w14:textId="77777777" w:rsidR="008F7184" w:rsidRPr="00E150B7" w:rsidRDefault="008F7184" w:rsidP="005D4831">
            <w:pPr>
              <w:jc w:val="center"/>
            </w:pPr>
            <w:r w:rsidRPr="00E150B7">
              <w:t>Viernes 17 de abril de 2015</w:t>
            </w:r>
          </w:p>
        </w:tc>
        <w:tc>
          <w:tcPr>
            <w:tcW w:w="1567" w:type="dxa"/>
            <w:vAlign w:val="center"/>
          </w:tcPr>
          <w:p w14:paraId="3D4EA1A6" w14:textId="77777777" w:rsidR="008F7184" w:rsidRPr="00E150B7" w:rsidRDefault="008F7184" w:rsidP="005D4831">
            <w:pPr>
              <w:jc w:val="center"/>
            </w:pPr>
            <w:r w:rsidRPr="00E150B7">
              <w:t>RAWR</w:t>
            </w:r>
          </w:p>
        </w:tc>
      </w:tr>
      <w:tr w:rsidR="008F7184" w:rsidRPr="00E150B7" w14:paraId="3D4EA1AD" w14:textId="77777777" w:rsidTr="005D4831">
        <w:tc>
          <w:tcPr>
            <w:tcW w:w="1983" w:type="dxa"/>
            <w:vAlign w:val="center"/>
          </w:tcPr>
          <w:p w14:paraId="3D4EA1A8" w14:textId="77777777" w:rsidR="008F7184" w:rsidRPr="00E150B7" w:rsidRDefault="008F7184" w:rsidP="005D4831">
            <w:pPr>
              <w:jc w:val="center"/>
            </w:pPr>
            <w:r w:rsidRPr="00E150B7">
              <w:t>Manuales</w:t>
            </w:r>
          </w:p>
        </w:tc>
        <w:tc>
          <w:tcPr>
            <w:tcW w:w="1386" w:type="dxa"/>
            <w:vAlign w:val="center"/>
          </w:tcPr>
          <w:p w14:paraId="3D4EA1A9" w14:textId="77777777" w:rsidR="008F7184" w:rsidRPr="00E150B7" w:rsidRDefault="008F7184" w:rsidP="005D4831">
            <w:pPr>
              <w:jc w:val="center"/>
            </w:pPr>
            <w:r w:rsidRPr="00E150B7">
              <w:t>2</w:t>
            </w:r>
          </w:p>
        </w:tc>
        <w:tc>
          <w:tcPr>
            <w:tcW w:w="2976" w:type="dxa"/>
            <w:vAlign w:val="center"/>
          </w:tcPr>
          <w:p w14:paraId="3D4EA1AA" w14:textId="77777777" w:rsidR="008F7184" w:rsidRPr="00E150B7" w:rsidRDefault="008F7184" w:rsidP="00900800">
            <w:r w:rsidRPr="00E150B7">
              <w:t xml:space="preserve">Documento que contiene los manuales de usuario y administrador. </w:t>
            </w:r>
          </w:p>
        </w:tc>
        <w:tc>
          <w:tcPr>
            <w:tcW w:w="1664" w:type="dxa"/>
            <w:vAlign w:val="center"/>
          </w:tcPr>
          <w:p w14:paraId="3D4EA1AB" w14:textId="77777777" w:rsidR="008F7184" w:rsidRPr="00E150B7" w:rsidRDefault="008F7184" w:rsidP="005D4831">
            <w:pPr>
              <w:jc w:val="center"/>
            </w:pPr>
            <w:r w:rsidRPr="00E150B7">
              <w:t>Miércoles 27 de Mayo de 2015.</w:t>
            </w:r>
          </w:p>
        </w:tc>
        <w:tc>
          <w:tcPr>
            <w:tcW w:w="1567" w:type="dxa"/>
            <w:vAlign w:val="center"/>
          </w:tcPr>
          <w:p w14:paraId="3D4EA1AC" w14:textId="77777777" w:rsidR="008F7184" w:rsidRPr="00E150B7" w:rsidRDefault="008F7184" w:rsidP="005D4831">
            <w:pPr>
              <w:jc w:val="center"/>
            </w:pPr>
            <w:r w:rsidRPr="00E150B7">
              <w:t>RAWR</w:t>
            </w:r>
          </w:p>
        </w:tc>
      </w:tr>
    </w:tbl>
    <w:p w14:paraId="3D4EA1AE" w14:textId="77777777" w:rsidR="008F7184" w:rsidRPr="00BE06F2" w:rsidRDefault="00FE1145" w:rsidP="001F7971">
      <w:pPr>
        <w:pStyle w:val="Descripcin"/>
        <w:jc w:val="center"/>
        <w:rPr>
          <w:rFonts w:cs="Arial"/>
          <w:sz w:val="22"/>
          <w:szCs w:val="22"/>
        </w:rPr>
      </w:pPr>
      <w:bookmarkStart w:id="20" w:name="_Toc413738627"/>
      <w:bookmarkStart w:id="21" w:name="_Toc413738693"/>
      <w:bookmarkStart w:id="22" w:name="_Toc413912139"/>
      <w:r w:rsidRPr="00BE06F2">
        <w:rPr>
          <w:sz w:val="22"/>
          <w:szCs w:val="22"/>
        </w:rPr>
        <w:t xml:space="preserve">Tabla </w:t>
      </w:r>
      <w:r w:rsidR="0092078F">
        <w:rPr>
          <w:sz w:val="22"/>
          <w:szCs w:val="22"/>
        </w:rPr>
        <w:fldChar w:fldCharType="begin"/>
      </w:r>
      <w:r w:rsidR="0092078F">
        <w:rPr>
          <w:sz w:val="22"/>
          <w:szCs w:val="22"/>
        </w:rPr>
        <w:instrText xml:space="preserve"> SEQ Tabla \* ARABIC </w:instrText>
      </w:r>
      <w:r w:rsidR="0092078F">
        <w:rPr>
          <w:sz w:val="22"/>
          <w:szCs w:val="22"/>
        </w:rPr>
        <w:fldChar w:fldCharType="separate"/>
      </w:r>
      <w:r w:rsidR="0092078F">
        <w:rPr>
          <w:noProof/>
          <w:sz w:val="22"/>
          <w:szCs w:val="22"/>
        </w:rPr>
        <w:t>2</w:t>
      </w:r>
      <w:r w:rsidR="0092078F">
        <w:rPr>
          <w:sz w:val="22"/>
          <w:szCs w:val="22"/>
        </w:rPr>
        <w:fldChar w:fldCharType="end"/>
      </w:r>
      <w:r w:rsidRPr="00BE06F2">
        <w:rPr>
          <w:rFonts w:cs="Arial"/>
          <w:sz w:val="22"/>
          <w:szCs w:val="22"/>
        </w:rPr>
        <w:t>: Entregables manejados por RAWR</w:t>
      </w:r>
      <w:bookmarkEnd w:id="20"/>
      <w:bookmarkEnd w:id="21"/>
      <w:bookmarkEnd w:id="22"/>
    </w:p>
    <w:p w14:paraId="3D4EA1AF" w14:textId="77777777" w:rsidR="008F7184" w:rsidRDefault="008F7184" w:rsidP="00104C43">
      <w:pPr>
        <w:jc w:val="center"/>
      </w:pPr>
      <w:r w:rsidRPr="00E150B7">
        <w:rPr>
          <w:b/>
        </w:rPr>
        <w:t xml:space="preserve">Nota: </w:t>
      </w:r>
      <w:r w:rsidRPr="00E150B7">
        <w:t>Esta tabla ha sido elaborada por el grupo RAWR con base en el calendario fijado.</w:t>
      </w:r>
    </w:p>
    <w:p w14:paraId="3D4EA1B0" w14:textId="77777777" w:rsidR="008F7184" w:rsidRPr="00863261" w:rsidRDefault="008F7184" w:rsidP="00900800">
      <w:pPr>
        <w:rPr>
          <w:b/>
        </w:rPr>
      </w:pPr>
      <w:r>
        <w:t xml:space="preserve">Puede encontrar más información acerca de los entregables en la sección de calendarización </w:t>
      </w:r>
      <w:r>
        <w:rPr>
          <w:b/>
        </w:rPr>
        <w:t>citar sección</w:t>
      </w:r>
      <w:r w:rsidR="00A17656">
        <w:rPr>
          <w:b/>
        </w:rPr>
        <w:t>.</w:t>
      </w:r>
    </w:p>
    <w:p w14:paraId="3D4EA1B1" w14:textId="77777777" w:rsidR="008F7184" w:rsidRPr="008F7184" w:rsidRDefault="008F7184" w:rsidP="004E3936">
      <w:pPr>
        <w:pStyle w:val="Ttulo1"/>
      </w:pPr>
      <w:bookmarkStart w:id="23" w:name="_Toc413829877"/>
      <w:r w:rsidRPr="008F7184">
        <w:t>6.5 Resumen Calendarización y Presupuesto</w:t>
      </w:r>
      <w:bookmarkEnd w:id="23"/>
    </w:p>
    <w:p w14:paraId="3D4EA1B2" w14:textId="77777777" w:rsidR="008F7184" w:rsidRPr="00000B29" w:rsidRDefault="008F7184" w:rsidP="004E3936">
      <w:pPr>
        <w:pStyle w:val="Ttulo2"/>
      </w:pPr>
      <w:bookmarkStart w:id="24" w:name="_Toc413829878"/>
      <w:r w:rsidRPr="00000B29">
        <w:t>6.5.1 Objetivos</w:t>
      </w:r>
      <w:bookmarkEnd w:id="24"/>
    </w:p>
    <w:p w14:paraId="3D4EA1B3" w14:textId="77777777" w:rsidR="008F7184" w:rsidRPr="005D453B" w:rsidRDefault="008F7184" w:rsidP="00900800">
      <w:pPr>
        <w:pStyle w:val="Prrafodelista"/>
        <w:numPr>
          <w:ilvl w:val="0"/>
          <w:numId w:val="6"/>
        </w:numPr>
      </w:pPr>
      <w:r w:rsidRPr="005D453B">
        <w:t>Describir procesos y actividades que se van a realizar en determinadas fechas.</w:t>
      </w:r>
    </w:p>
    <w:p w14:paraId="3D4EA1B4" w14:textId="77777777" w:rsidR="008F7184" w:rsidRPr="005D453B" w:rsidRDefault="008F7184" w:rsidP="00900800">
      <w:pPr>
        <w:pStyle w:val="Prrafodelista"/>
        <w:numPr>
          <w:ilvl w:val="0"/>
          <w:numId w:val="6"/>
        </w:numPr>
      </w:pPr>
      <w:r w:rsidRPr="005D453B">
        <w:t>Describir procesos y actividades para garantizar la realización de las diferentes fases del proyecto en las entregas correspondientes.</w:t>
      </w:r>
    </w:p>
    <w:p w14:paraId="3D4EA1B5" w14:textId="77777777" w:rsidR="008F7184" w:rsidRPr="005D453B" w:rsidRDefault="008F7184" w:rsidP="00900800">
      <w:pPr>
        <w:pStyle w:val="Prrafodelista"/>
        <w:numPr>
          <w:ilvl w:val="0"/>
          <w:numId w:val="6"/>
        </w:numPr>
        <w:rPr>
          <w:rFonts w:ascii="Arial" w:hAnsi="Arial" w:cs="Arial"/>
        </w:rPr>
      </w:pPr>
      <w:r w:rsidRPr="008F7184">
        <w:t>Describir y conocer el costo total del proyecto y su correspondiente presupuesto</w:t>
      </w:r>
      <w:r w:rsidRPr="005D453B">
        <w:rPr>
          <w:rFonts w:ascii="Arial" w:hAnsi="Arial" w:cs="Arial"/>
        </w:rPr>
        <w:t>.</w:t>
      </w:r>
    </w:p>
    <w:p w14:paraId="3D4EA1B6" w14:textId="77777777" w:rsidR="008F7184" w:rsidRPr="008F7184" w:rsidRDefault="008F7184" w:rsidP="004E3936">
      <w:pPr>
        <w:pStyle w:val="Ttulo2"/>
      </w:pPr>
      <w:bookmarkStart w:id="25" w:name="_Toc413829879"/>
      <w:r w:rsidRPr="008F7184">
        <w:t xml:space="preserve">6.5.2 </w:t>
      </w:r>
      <w:r>
        <w:t>Responsables</w:t>
      </w:r>
      <w:bookmarkEnd w:id="25"/>
    </w:p>
    <w:p w14:paraId="3D4EA1B7" w14:textId="77777777" w:rsidR="008F7184" w:rsidRPr="005D453B" w:rsidRDefault="008F7184" w:rsidP="00900800">
      <w:pPr>
        <w:pStyle w:val="Prrafodelista"/>
        <w:numPr>
          <w:ilvl w:val="0"/>
          <w:numId w:val="7"/>
        </w:numPr>
        <w:rPr>
          <w:rFonts w:ascii="Arial" w:hAnsi="Arial" w:cs="Arial"/>
        </w:rPr>
      </w:pPr>
      <w:r w:rsidRPr="008F7184">
        <w:t>SoS Master</w:t>
      </w:r>
    </w:p>
    <w:p w14:paraId="3D4EA1B8" w14:textId="77777777" w:rsidR="008F7184" w:rsidRPr="005D453B" w:rsidRDefault="008F7184" w:rsidP="00900800">
      <w:pPr>
        <w:pStyle w:val="Prrafodelista"/>
        <w:numPr>
          <w:ilvl w:val="0"/>
          <w:numId w:val="7"/>
        </w:numPr>
        <w:rPr>
          <w:rFonts w:ascii="Arial" w:hAnsi="Arial" w:cs="Arial"/>
        </w:rPr>
      </w:pPr>
      <w:r w:rsidRPr="008F7184">
        <w:t>El cumplimiento de las fechas, procesos, actividades y tareas es responsabi</w:t>
      </w:r>
      <w:r w:rsidR="007F180E">
        <w:t>lidad del todos los miembros de RAWR</w:t>
      </w:r>
      <w:r w:rsidRPr="005D453B">
        <w:rPr>
          <w:rFonts w:ascii="Arial" w:hAnsi="Arial" w:cs="Arial"/>
        </w:rPr>
        <w:t>.</w:t>
      </w:r>
    </w:p>
    <w:p w14:paraId="3D4EA1B9" w14:textId="77777777" w:rsidR="008F7184" w:rsidRPr="008F7184" w:rsidRDefault="008F7184" w:rsidP="004E3936">
      <w:pPr>
        <w:pStyle w:val="Ttulo2"/>
      </w:pPr>
      <w:bookmarkStart w:id="26" w:name="_Toc413829880"/>
      <w:r w:rsidRPr="008F7184">
        <w:t>6.5.3 Recursos Requeridos:</w:t>
      </w:r>
      <w:bookmarkEnd w:id="26"/>
    </w:p>
    <w:p w14:paraId="3D4EA1BA" w14:textId="77777777" w:rsidR="008F7184" w:rsidRPr="00E75DD1" w:rsidRDefault="004D77F3" w:rsidP="00900800">
      <w:pPr>
        <w:pStyle w:val="Prrafodelista"/>
        <w:numPr>
          <w:ilvl w:val="0"/>
          <w:numId w:val="8"/>
        </w:numPr>
      </w:pPr>
      <w:r w:rsidRPr="00E75DD1">
        <w:t>Microsoft Excel</w:t>
      </w:r>
      <w:r w:rsidR="008F7184" w:rsidRPr="00E75DD1">
        <w:t>.</w:t>
      </w:r>
    </w:p>
    <w:p w14:paraId="3D4EA1BB" w14:textId="77777777" w:rsidR="008F7184" w:rsidRPr="008F7184" w:rsidRDefault="008F7184" w:rsidP="004E3936">
      <w:pPr>
        <w:pStyle w:val="Ttulo2"/>
      </w:pPr>
      <w:bookmarkStart w:id="27" w:name="_Toc413829881"/>
      <w:r w:rsidRPr="008F7184">
        <w:t>6.5.4 Resumen</w:t>
      </w:r>
      <w:bookmarkEnd w:id="27"/>
    </w:p>
    <w:p w14:paraId="3D4EA1BC" w14:textId="77777777" w:rsidR="008F7184" w:rsidRPr="005D453B" w:rsidRDefault="008F7184" w:rsidP="00900800">
      <w:r w:rsidRPr="005D453B">
        <w:t>El pr</w:t>
      </w:r>
      <w:r w:rsidR="00A00DAD">
        <w:t>oyecto está compuesto por tres</w:t>
      </w:r>
      <w:r w:rsidRPr="005D453B">
        <w:t xml:space="preserve"> fases principales</w:t>
      </w:r>
      <w:r w:rsidR="003E0B50">
        <w:t xml:space="preserve"> que</w:t>
      </w:r>
      <w:r w:rsidRPr="005D453B">
        <w:t xml:space="preserve"> contienen las actividades a realizar en cada una de ellas. La ilustración de resumen de actividades muestra las actividades enmarcadas en los plazos de entrega.</w:t>
      </w:r>
    </w:p>
    <w:p w14:paraId="3D4EA1BD" w14:textId="77777777" w:rsidR="00A368D9" w:rsidRDefault="008F7184" w:rsidP="00900800">
      <w:pPr>
        <w:keepNext/>
      </w:pPr>
      <w:r w:rsidRPr="005D453B">
        <w:rPr>
          <w:rFonts w:ascii="Arial" w:hAnsi="Arial" w:cs="Arial"/>
          <w:noProof/>
          <w:lang w:eastAsia="es-CO"/>
        </w:rPr>
        <w:lastRenderedPageBreak/>
        <w:drawing>
          <wp:inline distT="0" distB="0" distL="0" distR="0" wp14:anchorId="3D4EA671" wp14:editId="3D4EA672">
            <wp:extent cx="5486400" cy="2562225"/>
            <wp:effectExtent l="76200" t="0" r="7620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D4EA1BE" w14:textId="77777777" w:rsidR="008F7184" w:rsidRPr="005D453B" w:rsidRDefault="00A368D9" w:rsidP="00900800">
      <w:pPr>
        <w:pStyle w:val="Descripcin"/>
        <w:jc w:val="center"/>
        <w:rPr>
          <w:rFonts w:ascii="Arial" w:hAnsi="Arial" w:cs="Arial"/>
          <w:sz w:val="22"/>
          <w:szCs w:val="22"/>
        </w:rPr>
      </w:pPr>
      <w:bookmarkStart w:id="28" w:name="_Toc413746029"/>
      <w:r>
        <w:t xml:space="preserve">Ilustración </w:t>
      </w:r>
      <w:fldSimple w:instr=" SEQ Ilustración \* ARABIC ">
        <w:r w:rsidR="005F59CF">
          <w:rPr>
            <w:noProof/>
          </w:rPr>
          <w:t>1</w:t>
        </w:r>
      </w:fldSimple>
      <w:r>
        <w:t xml:space="preserve">: </w:t>
      </w:r>
      <w:r w:rsidRPr="00920CF6">
        <w:t>Resumen completo de las actividades más relevantes del Proyecto</w:t>
      </w:r>
      <w:bookmarkEnd w:id="28"/>
    </w:p>
    <w:p w14:paraId="3D4EA1BF" w14:textId="77777777" w:rsidR="008F7184" w:rsidRPr="005D453B" w:rsidRDefault="008F7184" w:rsidP="003E48B1">
      <w:pPr>
        <w:jc w:val="center"/>
        <w:rPr>
          <w:rFonts w:ascii="Arial" w:hAnsi="Arial" w:cs="Arial"/>
        </w:rPr>
      </w:pPr>
      <w:r w:rsidRPr="005D453B">
        <w:rPr>
          <w:rFonts w:ascii="Arial" w:hAnsi="Arial" w:cs="Arial"/>
          <w:b/>
        </w:rPr>
        <w:t>Nota:</w:t>
      </w:r>
      <w:r w:rsidRPr="005D453B">
        <w:rPr>
          <w:rFonts w:ascii="Arial" w:hAnsi="Arial" w:cs="Arial"/>
        </w:rPr>
        <w:t xml:space="preserve"> Esta Ilustración fue realizada por el grupo RAWR</w:t>
      </w:r>
    </w:p>
    <w:tbl>
      <w:tblPr>
        <w:tblStyle w:val="Tablaconcuadrcula"/>
        <w:tblW w:w="0" w:type="auto"/>
        <w:tblLook w:val="04A0" w:firstRow="1" w:lastRow="0" w:firstColumn="1" w:lastColumn="0" w:noHBand="0" w:noVBand="1"/>
      </w:tblPr>
      <w:tblGrid>
        <w:gridCol w:w="2791"/>
        <w:gridCol w:w="2426"/>
        <w:gridCol w:w="3837"/>
      </w:tblGrid>
      <w:tr w:rsidR="008F7184" w:rsidRPr="005D453B" w14:paraId="3D4EA1C1" w14:textId="77777777" w:rsidTr="00641DC6">
        <w:tc>
          <w:tcPr>
            <w:tcW w:w="9054" w:type="dxa"/>
            <w:gridSpan w:val="3"/>
          </w:tcPr>
          <w:p w14:paraId="3D4EA1C0" w14:textId="77777777" w:rsidR="008F7184" w:rsidRPr="00A17656" w:rsidRDefault="008F7184" w:rsidP="00162A23">
            <w:pPr>
              <w:jc w:val="center"/>
              <w:rPr>
                <w:b/>
              </w:rPr>
            </w:pPr>
            <w:r w:rsidRPr="00162A23">
              <w:rPr>
                <w:b/>
                <w:sz w:val="24"/>
              </w:rPr>
              <w:t>Primera Entrega</w:t>
            </w:r>
          </w:p>
        </w:tc>
      </w:tr>
      <w:tr w:rsidR="008F7184" w:rsidRPr="005D453B" w14:paraId="3D4EA1C5" w14:textId="77777777" w:rsidTr="00641DC6">
        <w:tc>
          <w:tcPr>
            <w:tcW w:w="2791" w:type="dxa"/>
          </w:tcPr>
          <w:p w14:paraId="3D4EA1C2" w14:textId="77777777" w:rsidR="008F7184" w:rsidRPr="00A17656" w:rsidRDefault="00A00DAD" w:rsidP="00162A23">
            <w:pPr>
              <w:jc w:val="center"/>
              <w:rPr>
                <w:b/>
              </w:rPr>
            </w:pPr>
            <w:r>
              <w:rPr>
                <w:b/>
              </w:rPr>
              <w:t>Actividades</w:t>
            </w:r>
          </w:p>
        </w:tc>
        <w:tc>
          <w:tcPr>
            <w:tcW w:w="2426" w:type="dxa"/>
          </w:tcPr>
          <w:p w14:paraId="3D4EA1C3" w14:textId="77777777" w:rsidR="008F7184" w:rsidRPr="00A17656" w:rsidRDefault="008F7184" w:rsidP="00162A23">
            <w:pPr>
              <w:jc w:val="center"/>
              <w:rPr>
                <w:b/>
              </w:rPr>
            </w:pPr>
            <w:r w:rsidRPr="00A17656">
              <w:rPr>
                <w:b/>
              </w:rPr>
              <w:t>Fechas</w:t>
            </w:r>
          </w:p>
        </w:tc>
        <w:tc>
          <w:tcPr>
            <w:tcW w:w="3837" w:type="dxa"/>
          </w:tcPr>
          <w:p w14:paraId="3D4EA1C4" w14:textId="77777777" w:rsidR="008F7184" w:rsidRPr="00A17656" w:rsidRDefault="008F7184" w:rsidP="00162A23">
            <w:pPr>
              <w:jc w:val="center"/>
              <w:rPr>
                <w:b/>
              </w:rPr>
            </w:pPr>
            <w:r w:rsidRPr="00A17656">
              <w:rPr>
                <w:b/>
              </w:rPr>
              <w:t>Costos $</w:t>
            </w:r>
          </w:p>
        </w:tc>
      </w:tr>
      <w:tr w:rsidR="008F7184" w:rsidRPr="005D453B" w14:paraId="3D4EA1C9" w14:textId="77777777" w:rsidTr="00641DC6">
        <w:tc>
          <w:tcPr>
            <w:tcW w:w="2791" w:type="dxa"/>
          </w:tcPr>
          <w:p w14:paraId="3D4EA1C6" w14:textId="77777777" w:rsidR="008F7184" w:rsidRPr="005D453B" w:rsidRDefault="008F7184" w:rsidP="00900800">
            <w:r w:rsidRPr="005D453B">
              <w:rPr>
                <w:rFonts w:eastAsiaTheme="minorEastAsia"/>
              </w:rPr>
              <w:t>Definición Reglas de Trabajo</w:t>
            </w:r>
          </w:p>
        </w:tc>
        <w:tc>
          <w:tcPr>
            <w:tcW w:w="2426" w:type="dxa"/>
          </w:tcPr>
          <w:p w14:paraId="3D4EA1C7" w14:textId="77777777" w:rsidR="008F7184" w:rsidRPr="005D453B" w:rsidRDefault="008F7184" w:rsidP="008045E9">
            <w:pPr>
              <w:jc w:val="center"/>
            </w:pPr>
            <w:r>
              <w:t>10/02/15</w:t>
            </w:r>
          </w:p>
        </w:tc>
        <w:tc>
          <w:tcPr>
            <w:tcW w:w="3837" w:type="dxa"/>
          </w:tcPr>
          <w:p w14:paraId="3D4EA1C8" w14:textId="77777777" w:rsidR="008F7184" w:rsidRPr="005D453B" w:rsidRDefault="00D72619" w:rsidP="008045E9">
            <w:pPr>
              <w:jc w:val="center"/>
            </w:pPr>
            <w:r>
              <w:t>156.</w:t>
            </w:r>
            <w:r w:rsidR="008F7184">
              <w:t>000</w:t>
            </w:r>
          </w:p>
        </w:tc>
      </w:tr>
      <w:tr w:rsidR="008F7184" w:rsidRPr="005D453B" w14:paraId="3D4EA1CD" w14:textId="77777777" w:rsidTr="00641DC6">
        <w:tc>
          <w:tcPr>
            <w:tcW w:w="2791" w:type="dxa"/>
          </w:tcPr>
          <w:p w14:paraId="3D4EA1CA" w14:textId="77777777" w:rsidR="008F7184" w:rsidRPr="005D453B" w:rsidRDefault="008F7184" w:rsidP="00900800">
            <w:r w:rsidRPr="005D453B">
              <w:rPr>
                <w:rFonts w:eastAsiaTheme="minorEastAsia"/>
              </w:rPr>
              <w:t>Definir nomb</w:t>
            </w:r>
            <w:r>
              <w:rPr>
                <w:rFonts w:eastAsiaTheme="minorEastAsia"/>
              </w:rPr>
              <w:t>r</w:t>
            </w:r>
            <w:r w:rsidRPr="005D453B">
              <w:rPr>
                <w:rFonts w:eastAsiaTheme="minorEastAsia"/>
              </w:rPr>
              <w:t>e aplicación y logo</w:t>
            </w:r>
          </w:p>
        </w:tc>
        <w:tc>
          <w:tcPr>
            <w:tcW w:w="2426" w:type="dxa"/>
          </w:tcPr>
          <w:p w14:paraId="3D4EA1CB" w14:textId="77777777" w:rsidR="008F7184" w:rsidRPr="005D453B" w:rsidRDefault="008F7184" w:rsidP="008045E9">
            <w:pPr>
              <w:jc w:val="center"/>
            </w:pPr>
            <w:r w:rsidRPr="000A27B2">
              <w:t>10/02/15</w:t>
            </w:r>
          </w:p>
        </w:tc>
        <w:tc>
          <w:tcPr>
            <w:tcW w:w="3837" w:type="dxa"/>
          </w:tcPr>
          <w:p w14:paraId="3D4EA1CC" w14:textId="77777777" w:rsidR="008F7184" w:rsidRPr="005D453B" w:rsidRDefault="00D72619" w:rsidP="008045E9">
            <w:pPr>
              <w:jc w:val="center"/>
            </w:pPr>
            <w:r>
              <w:t>156.</w:t>
            </w:r>
            <w:r w:rsidR="008F7184">
              <w:t>000</w:t>
            </w:r>
          </w:p>
        </w:tc>
      </w:tr>
      <w:tr w:rsidR="008F7184" w:rsidRPr="005D453B" w14:paraId="3D4EA1D1" w14:textId="77777777" w:rsidTr="00641DC6">
        <w:tc>
          <w:tcPr>
            <w:tcW w:w="2791" w:type="dxa"/>
          </w:tcPr>
          <w:p w14:paraId="3D4EA1CE" w14:textId="77777777" w:rsidR="008F7184" w:rsidRPr="005D453B" w:rsidRDefault="008F7184" w:rsidP="00900800">
            <w:r w:rsidRPr="005D453B">
              <w:rPr>
                <w:rFonts w:eastAsiaTheme="minorEastAsia"/>
              </w:rPr>
              <w:t>Definir Repositorio</w:t>
            </w:r>
          </w:p>
        </w:tc>
        <w:tc>
          <w:tcPr>
            <w:tcW w:w="2426" w:type="dxa"/>
          </w:tcPr>
          <w:p w14:paraId="3D4EA1CF" w14:textId="77777777" w:rsidR="008F7184" w:rsidRPr="005D453B" w:rsidRDefault="008F7184" w:rsidP="008045E9">
            <w:pPr>
              <w:jc w:val="center"/>
            </w:pPr>
            <w:r>
              <w:t>12/02/15</w:t>
            </w:r>
          </w:p>
        </w:tc>
        <w:tc>
          <w:tcPr>
            <w:tcW w:w="3837" w:type="dxa"/>
          </w:tcPr>
          <w:p w14:paraId="3D4EA1D0" w14:textId="77777777" w:rsidR="008F7184" w:rsidRPr="005D453B" w:rsidRDefault="00D72619" w:rsidP="008045E9">
            <w:pPr>
              <w:jc w:val="center"/>
            </w:pPr>
            <w:r>
              <w:t>26.</w:t>
            </w:r>
            <w:r w:rsidR="008F7184">
              <w:t>000</w:t>
            </w:r>
          </w:p>
        </w:tc>
      </w:tr>
      <w:tr w:rsidR="008F7184" w:rsidRPr="005D453B" w14:paraId="3D4EA1D5" w14:textId="77777777" w:rsidTr="00641DC6">
        <w:tc>
          <w:tcPr>
            <w:tcW w:w="2791" w:type="dxa"/>
          </w:tcPr>
          <w:p w14:paraId="3D4EA1D2" w14:textId="77777777" w:rsidR="008F7184" w:rsidRPr="005D453B" w:rsidRDefault="008F7184" w:rsidP="00900800">
            <w:r w:rsidRPr="005D453B">
              <w:rPr>
                <w:rFonts w:eastAsiaTheme="minorEastAsia"/>
              </w:rPr>
              <w:t>Análisis del proyecto</w:t>
            </w:r>
          </w:p>
        </w:tc>
        <w:tc>
          <w:tcPr>
            <w:tcW w:w="2426" w:type="dxa"/>
          </w:tcPr>
          <w:p w14:paraId="3D4EA1D3" w14:textId="77777777" w:rsidR="008F7184" w:rsidRPr="005D453B" w:rsidRDefault="008F7184" w:rsidP="008045E9">
            <w:pPr>
              <w:jc w:val="center"/>
            </w:pPr>
            <w:r>
              <w:t>17/02/15-24/02/15</w:t>
            </w:r>
          </w:p>
        </w:tc>
        <w:tc>
          <w:tcPr>
            <w:tcW w:w="3837" w:type="dxa"/>
          </w:tcPr>
          <w:p w14:paraId="3D4EA1D4" w14:textId="77777777" w:rsidR="008F7184" w:rsidRPr="005D453B" w:rsidRDefault="00D72619" w:rsidP="008045E9">
            <w:pPr>
              <w:jc w:val="center"/>
            </w:pPr>
            <w:r>
              <w:t>2’080.</w:t>
            </w:r>
            <w:r w:rsidR="008F7184">
              <w:t>000</w:t>
            </w:r>
          </w:p>
        </w:tc>
      </w:tr>
      <w:tr w:rsidR="008F7184" w:rsidRPr="005D453B" w14:paraId="3D4EA1D9" w14:textId="77777777" w:rsidTr="00641DC6">
        <w:tc>
          <w:tcPr>
            <w:tcW w:w="2791" w:type="dxa"/>
          </w:tcPr>
          <w:p w14:paraId="3D4EA1D6" w14:textId="77777777" w:rsidR="008F7184" w:rsidRPr="005D453B" w:rsidRDefault="00A00DAD" w:rsidP="00900800">
            <w:r>
              <w:rPr>
                <w:rFonts w:eastAsiaTheme="minorEastAsia"/>
              </w:rPr>
              <w:t xml:space="preserve">Fase Concepción </w:t>
            </w:r>
            <w:r w:rsidR="008F7184" w:rsidRPr="005D453B">
              <w:rPr>
                <w:rFonts w:eastAsiaTheme="minorEastAsia"/>
              </w:rPr>
              <w:t>SPMP</w:t>
            </w:r>
          </w:p>
        </w:tc>
        <w:tc>
          <w:tcPr>
            <w:tcW w:w="2426" w:type="dxa"/>
          </w:tcPr>
          <w:p w14:paraId="3D4EA1D7" w14:textId="77777777" w:rsidR="008F7184" w:rsidRPr="005D453B" w:rsidRDefault="008F7184" w:rsidP="008045E9">
            <w:pPr>
              <w:jc w:val="center"/>
            </w:pPr>
            <w:r>
              <w:t>26</w:t>
            </w:r>
            <w:r w:rsidRPr="000A27B2">
              <w:t>/02/15</w:t>
            </w:r>
            <w:r>
              <w:t>-12/03/15</w:t>
            </w:r>
          </w:p>
        </w:tc>
        <w:tc>
          <w:tcPr>
            <w:tcW w:w="3837" w:type="dxa"/>
          </w:tcPr>
          <w:p w14:paraId="3D4EA1D8" w14:textId="77777777" w:rsidR="008F7184" w:rsidRPr="005D453B" w:rsidRDefault="00D72619" w:rsidP="008045E9">
            <w:pPr>
              <w:jc w:val="center"/>
            </w:pPr>
            <w:r>
              <w:t>3’432.</w:t>
            </w:r>
            <w:r w:rsidR="008F7184">
              <w:t>000</w:t>
            </w:r>
          </w:p>
        </w:tc>
      </w:tr>
      <w:tr w:rsidR="008F7184" w:rsidRPr="005D453B" w14:paraId="3D4EA1DD" w14:textId="77777777" w:rsidTr="00641DC6">
        <w:tc>
          <w:tcPr>
            <w:tcW w:w="2791" w:type="dxa"/>
          </w:tcPr>
          <w:p w14:paraId="3D4EA1DA" w14:textId="77777777" w:rsidR="008F7184" w:rsidRPr="005D453B" w:rsidRDefault="00A00DAD" w:rsidP="00900800">
            <w:r>
              <w:rPr>
                <w:rFonts w:eastAsiaTheme="minorEastAsia"/>
              </w:rPr>
              <w:t xml:space="preserve">Fase Concepción </w:t>
            </w:r>
            <w:r w:rsidR="008F7184" w:rsidRPr="005D453B">
              <w:rPr>
                <w:rFonts w:eastAsiaTheme="minorEastAsia"/>
              </w:rPr>
              <w:t>Documento de casos de uso</w:t>
            </w:r>
          </w:p>
        </w:tc>
        <w:tc>
          <w:tcPr>
            <w:tcW w:w="2426" w:type="dxa"/>
          </w:tcPr>
          <w:p w14:paraId="3D4EA1DB" w14:textId="77777777" w:rsidR="008F7184" w:rsidRPr="005D453B" w:rsidRDefault="008F7184" w:rsidP="008045E9">
            <w:pPr>
              <w:jc w:val="center"/>
            </w:pPr>
            <w:r w:rsidRPr="005E72D3">
              <w:t>26/02/15-12/03/15</w:t>
            </w:r>
          </w:p>
        </w:tc>
        <w:tc>
          <w:tcPr>
            <w:tcW w:w="3837" w:type="dxa"/>
          </w:tcPr>
          <w:p w14:paraId="3D4EA1DC" w14:textId="77777777" w:rsidR="008F7184" w:rsidRPr="005D453B" w:rsidRDefault="00D72619" w:rsidP="008045E9">
            <w:pPr>
              <w:jc w:val="center"/>
            </w:pPr>
            <w:r>
              <w:t>858.</w:t>
            </w:r>
            <w:r w:rsidR="008F7184">
              <w:t>000</w:t>
            </w:r>
          </w:p>
        </w:tc>
      </w:tr>
      <w:tr w:rsidR="008F7184" w:rsidRPr="005D453B" w14:paraId="3D4EA1E1" w14:textId="77777777" w:rsidTr="00641DC6">
        <w:tc>
          <w:tcPr>
            <w:tcW w:w="2791" w:type="dxa"/>
          </w:tcPr>
          <w:p w14:paraId="3D4EA1DE" w14:textId="77777777" w:rsidR="008F7184" w:rsidRPr="005D453B" w:rsidRDefault="008F7184" w:rsidP="00900800">
            <w:r w:rsidRPr="005D453B">
              <w:rPr>
                <w:rFonts w:eastAsiaTheme="minorEastAsia"/>
              </w:rPr>
              <w:t>Analizar Riesgos</w:t>
            </w:r>
          </w:p>
        </w:tc>
        <w:tc>
          <w:tcPr>
            <w:tcW w:w="2426" w:type="dxa"/>
          </w:tcPr>
          <w:p w14:paraId="3D4EA1DF" w14:textId="77777777" w:rsidR="008F7184" w:rsidRPr="005D453B" w:rsidRDefault="008F7184" w:rsidP="008045E9">
            <w:pPr>
              <w:jc w:val="center"/>
            </w:pPr>
            <w:r>
              <w:t>05/03/15-10</w:t>
            </w:r>
            <w:r w:rsidRPr="005E72D3">
              <w:t>/03/15</w:t>
            </w:r>
          </w:p>
        </w:tc>
        <w:tc>
          <w:tcPr>
            <w:tcW w:w="3837" w:type="dxa"/>
          </w:tcPr>
          <w:p w14:paraId="3D4EA1E0" w14:textId="77777777" w:rsidR="008F7184" w:rsidRPr="005D453B" w:rsidRDefault="00D72619" w:rsidP="008045E9">
            <w:pPr>
              <w:jc w:val="center"/>
            </w:pPr>
            <w:r>
              <w:t>624.</w:t>
            </w:r>
            <w:r w:rsidR="008F7184">
              <w:t>000</w:t>
            </w:r>
          </w:p>
        </w:tc>
      </w:tr>
      <w:tr w:rsidR="008F7184" w:rsidRPr="005D453B" w14:paraId="3D4EA1E5" w14:textId="77777777" w:rsidTr="00641DC6">
        <w:tc>
          <w:tcPr>
            <w:tcW w:w="2791" w:type="dxa"/>
          </w:tcPr>
          <w:p w14:paraId="3D4EA1E2" w14:textId="77777777" w:rsidR="008F7184" w:rsidRPr="005D453B" w:rsidRDefault="008F7184" w:rsidP="00900800">
            <w:r w:rsidRPr="005D453B">
              <w:rPr>
                <w:rFonts w:eastAsiaTheme="minorEastAsia"/>
              </w:rPr>
              <w:t>Correcciones pre-entrega</w:t>
            </w:r>
          </w:p>
        </w:tc>
        <w:tc>
          <w:tcPr>
            <w:tcW w:w="2426" w:type="dxa"/>
          </w:tcPr>
          <w:p w14:paraId="3D4EA1E3" w14:textId="77777777" w:rsidR="008F7184" w:rsidRPr="005D453B" w:rsidRDefault="008F7184" w:rsidP="008045E9">
            <w:pPr>
              <w:jc w:val="center"/>
            </w:pPr>
            <w:r w:rsidRPr="005E72D3">
              <w:t>11/03/15-12/03/15</w:t>
            </w:r>
          </w:p>
        </w:tc>
        <w:tc>
          <w:tcPr>
            <w:tcW w:w="3837" w:type="dxa"/>
          </w:tcPr>
          <w:p w14:paraId="3D4EA1E4" w14:textId="77777777" w:rsidR="008F7184" w:rsidRPr="005D453B" w:rsidRDefault="00D72619" w:rsidP="008045E9">
            <w:pPr>
              <w:jc w:val="center"/>
            </w:pPr>
            <w:r>
              <w:t>702.</w:t>
            </w:r>
            <w:r w:rsidR="008F7184">
              <w:t>000</w:t>
            </w:r>
          </w:p>
        </w:tc>
      </w:tr>
      <w:tr w:rsidR="008F7184" w:rsidRPr="005D453B" w14:paraId="3D4EA1E9" w14:textId="77777777" w:rsidTr="00641DC6">
        <w:tc>
          <w:tcPr>
            <w:tcW w:w="2791" w:type="dxa"/>
          </w:tcPr>
          <w:p w14:paraId="3D4EA1E6" w14:textId="77777777" w:rsidR="008F7184" w:rsidRPr="005D453B" w:rsidRDefault="008F7184" w:rsidP="00900800">
            <w:pPr>
              <w:rPr>
                <w:rFonts w:eastAsiaTheme="minorEastAsia"/>
              </w:rPr>
            </w:pPr>
            <w:r w:rsidRPr="005D453B">
              <w:rPr>
                <w:rFonts w:eastAsiaTheme="minorEastAsia"/>
              </w:rPr>
              <w:t>Elaboración presentación</w:t>
            </w:r>
          </w:p>
        </w:tc>
        <w:tc>
          <w:tcPr>
            <w:tcW w:w="2426" w:type="dxa"/>
          </w:tcPr>
          <w:p w14:paraId="3D4EA1E7" w14:textId="77777777" w:rsidR="008F7184" w:rsidRPr="005D453B" w:rsidRDefault="008F7184" w:rsidP="008045E9">
            <w:pPr>
              <w:jc w:val="center"/>
            </w:pPr>
            <w:r>
              <w:t>11</w:t>
            </w:r>
            <w:r w:rsidRPr="005E72D3">
              <w:t>/03/15</w:t>
            </w:r>
            <w:r>
              <w:t>-</w:t>
            </w:r>
            <w:r w:rsidRPr="005E72D3">
              <w:t>12/03/15</w:t>
            </w:r>
          </w:p>
        </w:tc>
        <w:tc>
          <w:tcPr>
            <w:tcW w:w="3837" w:type="dxa"/>
          </w:tcPr>
          <w:p w14:paraId="3D4EA1E8" w14:textId="77777777" w:rsidR="008F7184" w:rsidRPr="005D453B" w:rsidRDefault="00D72619" w:rsidP="008045E9">
            <w:pPr>
              <w:jc w:val="center"/>
            </w:pPr>
            <w:r>
              <w:t>52.</w:t>
            </w:r>
            <w:r w:rsidR="008F7184">
              <w:t>000</w:t>
            </w:r>
          </w:p>
        </w:tc>
      </w:tr>
      <w:tr w:rsidR="008F7184" w:rsidRPr="005D453B" w14:paraId="3D4EA1EB" w14:textId="77777777" w:rsidTr="00641DC6">
        <w:tc>
          <w:tcPr>
            <w:tcW w:w="9054" w:type="dxa"/>
            <w:gridSpan w:val="3"/>
          </w:tcPr>
          <w:p w14:paraId="3D4EA1EA" w14:textId="77777777" w:rsidR="008F7184" w:rsidRPr="00A17656" w:rsidRDefault="008F7184" w:rsidP="00162A23">
            <w:pPr>
              <w:jc w:val="center"/>
              <w:rPr>
                <w:b/>
              </w:rPr>
            </w:pPr>
            <w:r w:rsidRPr="00162A23">
              <w:rPr>
                <w:b/>
                <w:sz w:val="24"/>
              </w:rPr>
              <w:t>Segunda Entrega</w:t>
            </w:r>
          </w:p>
        </w:tc>
      </w:tr>
      <w:tr w:rsidR="008F7184" w:rsidRPr="005D453B" w14:paraId="3D4EA1EF" w14:textId="77777777" w:rsidTr="00641DC6">
        <w:tc>
          <w:tcPr>
            <w:tcW w:w="2791" w:type="dxa"/>
          </w:tcPr>
          <w:p w14:paraId="3D4EA1EC" w14:textId="77777777" w:rsidR="008F7184" w:rsidRPr="00A17656" w:rsidRDefault="00A00DAD" w:rsidP="00162A23">
            <w:pPr>
              <w:jc w:val="center"/>
              <w:rPr>
                <w:b/>
              </w:rPr>
            </w:pPr>
            <w:r>
              <w:rPr>
                <w:b/>
              </w:rPr>
              <w:t>Actividades</w:t>
            </w:r>
          </w:p>
        </w:tc>
        <w:tc>
          <w:tcPr>
            <w:tcW w:w="2426" w:type="dxa"/>
          </w:tcPr>
          <w:p w14:paraId="3D4EA1ED" w14:textId="77777777" w:rsidR="008F7184" w:rsidRPr="00A17656" w:rsidRDefault="008F7184" w:rsidP="00162A23">
            <w:pPr>
              <w:jc w:val="center"/>
              <w:rPr>
                <w:b/>
              </w:rPr>
            </w:pPr>
            <w:r w:rsidRPr="00A17656">
              <w:rPr>
                <w:b/>
              </w:rPr>
              <w:t>Fechas</w:t>
            </w:r>
          </w:p>
        </w:tc>
        <w:tc>
          <w:tcPr>
            <w:tcW w:w="3837" w:type="dxa"/>
          </w:tcPr>
          <w:p w14:paraId="3D4EA1EE" w14:textId="77777777" w:rsidR="008F7184" w:rsidRPr="005D453B" w:rsidRDefault="00162A23" w:rsidP="00162A23">
            <w:pPr>
              <w:jc w:val="center"/>
            </w:pPr>
            <w:r w:rsidRPr="00A17656">
              <w:rPr>
                <w:b/>
              </w:rPr>
              <w:t>Costos $</w:t>
            </w:r>
          </w:p>
        </w:tc>
      </w:tr>
      <w:tr w:rsidR="008F7184" w:rsidRPr="005D453B" w14:paraId="3D4EA1F3" w14:textId="77777777" w:rsidTr="00641DC6">
        <w:tc>
          <w:tcPr>
            <w:tcW w:w="2791" w:type="dxa"/>
          </w:tcPr>
          <w:p w14:paraId="3D4EA1F0" w14:textId="77777777" w:rsidR="008F7184" w:rsidRPr="005D453B" w:rsidRDefault="008F7184" w:rsidP="00900800">
            <w:r w:rsidRPr="005D453B">
              <w:rPr>
                <w:rFonts w:eastAsiaTheme="minorEastAsia" w:hAnsi="Calibri"/>
              </w:rPr>
              <w:t>Revisión entregables anteriores</w:t>
            </w:r>
          </w:p>
        </w:tc>
        <w:tc>
          <w:tcPr>
            <w:tcW w:w="2426" w:type="dxa"/>
          </w:tcPr>
          <w:p w14:paraId="3D4EA1F1" w14:textId="77777777" w:rsidR="008F7184" w:rsidRPr="005D453B" w:rsidRDefault="008F7184" w:rsidP="008045E9">
            <w:pPr>
              <w:jc w:val="center"/>
            </w:pPr>
            <w:r>
              <w:t>14/03/15-22</w:t>
            </w:r>
            <w:r w:rsidRPr="005E72D3">
              <w:t>/03/15</w:t>
            </w:r>
          </w:p>
        </w:tc>
        <w:tc>
          <w:tcPr>
            <w:tcW w:w="3837" w:type="dxa"/>
          </w:tcPr>
          <w:p w14:paraId="3D4EA1F2" w14:textId="77777777" w:rsidR="008F7184" w:rsidRPr="005D453B" w:rsidRDefault="00D72619" w:rsidP="008045E9">
            <w:pPr>
              <w:jc w:val="center"/>
            </w:pPr>
            <w:r>
              <w:t>1’560.</w:t>
            </w:r>
            <w:r w:rsidR="008F7184">
              <w:t>000</w:t>
            </w:r>
          </w:p>
        </w:tc>
      </w:tr>
      <w:tr w:rsidR="008F7184" w:rsidRPr="005D453B" w14:paraId="3D4EA1F7" w14:textId="77777777" w:rsidTr="00641DC6">
        <w:tc>
          <w:tcPr>
            <w:tcW w:w="2791" w:type="dxa"/>
          </w:tcPr>
          <w:p w14:paraId="3D4EA1F4" w14:textId="77777777" w:rsidR="008F7184" w:rsidRPr="005D453B" w:rsidRDefault="008F7184" w:rsidP="00900800">
            <w:r w:rsidRPr="005D453B">
              <w:rPr>
                <w:rFonts w:eastAsiaTheme="minorEastAsia" w:hAnsi="Calibri"/>
              </w:rPr>
              <w:t>Análisis e investigación de requerimientos</w:t>
            </w:r>
          </w:p>
        </w:tc>
        <w:tc>
          <w:tcPr>
            <w:tcW w:w="2426" w:type="dxa"/>
          </w:tcPr>
          <w:p w14:paraId="3D4EA1F5" w14:textId="77777777" w:rsidR="008F7184" w:rsidRPr="005D453B" w:rsidRDefault="008F7184" w:rsidP="008045E9">
            <w:pPr>
              <w:jc w:val="center"/>
            </w:pPr>
            <w:r>
              <w:t>15/03/15-17</w:t>
            </w:r>
            <w:r w:rsidRPr="005E72D3">
              <w:t>/03/15</w:t>
            </w:r>
          </w:p>
        </w:tc>
        <w:tc>
          <w:tcPr>
            <w:tcW w:w="3837" w:type="dxa"/>
          </w:tcPr>
          <w:p w14:paraId="3D4EA1F6" w14:textId="77777777" w:rsidR="008F7184" w:rsidRPr="005D453B" w:rsidRDefault="00D72619" w:rsidP="008045E9">
            <w:pPr>
              <w:jc w:val="center"/>
            </w:pPr>
            <w:r>
              <w:t>234.</w:t>
            </w:r>
            <w:r w:rsidR="008F7184">
              <w:t>000</w:t>
            </w:r>
          </w:p>
        </w:tc>
      </w:tr>
      <w:tr w:rsidR="008F7184" w:rsidRPr="005D453B" w14:paraId="3D4EA1FB" w14:textId="77777777" w:rsidTr="00641DC6">
        <w:tc>
          <w:tcPr>
            <w:tcW w:w="2791" w:type="dxa"/>
          </w:tcPr>
          <w:p w14:paraId="3D4EA1F8" w14:textId="77777777" w:rsidR="008F7184" w:rsidRPr="005D453B" w:rsidRDefault="008F7184" w:rsidP="00900800">
            <w:r w:rsidRPr="005D453B">
              <w:rPr>
                <w:rFonts w:eastAsiaTheme="minorEastAsia" w:hAnsi="Calibri"/>
              </w:rPr>
              <w:t>Planeación del proyecto</w:t>
            </w:r>
          </w:p>
        </w:tc>
        <w:tc>
          <w:tcPr>
            <w:tcW w:w="2426" w:type="dxa"/>
          </w:tcPr>
          <w:p w14:paraId="3D4EA1F9" w14:textId="77777777" w:rsidR="008F7184" w:rsidRPr="005D453B" w:rsidRDefault="008F7184" w:rsidP="008045E9">
            <w:pPr>
              <w:jc w:val="center"/>
            </w:pPr>
            <w:r>
              <w:t>14/03/15-19</w:t>
            </w:r>
            <w:r w:rsidRPr="005E72D3">
              <w:t>/03/15</w:t>
            </w:r>
          </w:p>
        </w:tc>
        <w:tc>
          <w:tcPr>
            <w:tcW w:w="3837" w:type="dxa"/>
          </w:tcPr>
          <w:p w14:paraId="3D4EA1FA" w14:textId="77777777" w:rsidR="008F7184" w:rsidRPr="00162A23" w:rsidRDefault="00D72619" w:rsidP="008045E9">
            <w:pPr>
              <w:jc w:val="center"/>
            </w:pPr>
            <w:r>
              <w:t>286.</w:t>
            </w:r>
            <w:r w:rsidR="008F7184">
              <w:t>000</w:t>
            </w:r>
          </w:p>
        </w:tc>
      </w:tr>
      <w:tr w:rsidR="008F7184" w:rsidRPr="005D453B" w14:paraId="3D4EA1FF" w14:textId="77777777" w:rsidTr="00641DC6">
        <w:tc>
          <w:tcPr>
            <w:tcW w:w="2791" w:type="dxa"/>
          </w:tcPr>
          <w:p w14:paraId="3D4EA1FC" w14:textId="77777777" w:rsidR="008F7184" w:rsidRPr="005D453B" w:rsidRDefault="008F7184" w:rsidP="00900800">
            <w:r w:rsidRPr="005D453B">
              <w:rPr>
                <w:rFonts w:eastAsiaTheme="minorEastAsia" w:hAnsi="Calibri"/>
              </w:rPr>
              <w:t>Levantamiento de requerimientos</w:t>
            </w:r>
          </w:p>
        </w:tc>
        <w:tc>
          <w:tcPr>
            <w:tcW w:w="2426" w:type="dxa"/>
          </w:tcPr>
          <w:p w14:paraId="3D4EA1FD" w14:textId="77777777" w:rsidR="008F7184" w:rsidRPr="005D453B" w:rsidRDefault="008F7184" w:rsidP="008045E9">
            <w:pPr>
              <w:jc w:val="center"/>
            </w:pPr>
            <w:r>
              <w:t>07/03/15-07</w:t>
            </w:r>
            <w:r w:rsidRPr="005E72D3">
              <w:t>/03/15</w:t>
            </w:r>
          </w:p>
        </w:tc>
        <w:tc>
          <w:tcPr>
            <w:tcW w:w="3837" w:type="dxa"/>
          </w:tcPr>
          <w:p w14:paraId="3D4EA1FE" w14:textId="77777777" w:rsidR="008F7184" w:rsidRPr="005D453B" w:rsidRDefault="00D72619" w:rsidP="008045E9">
            <w:pPr>
              <w:jc w:val="center"/>
            </w:pPr>
            <w:r>
              <w:t>78.</w:t>
            </w:r>
            <w:r w:rsidR="008F7184">
              <w:t>000</w:t>
            </w:r>
          </w:p>
        </w:tc>
      </w:tr>
      <w:tr w:rsidR="008F7184" w:rsidRPr="005D453B" w14:paraId="3D4EA203" w14:textId="77777777" w:rsidTr="00641DC6">
        <w:tc>
          <w:tcPr>
            <w:tcW w:w="2791" w:type="dxa"/>
          </w:tcPr>
          <w:p w14:paraId="3D4EA200" w14:textId="77777777" w:rsidR="008F7184" w:rsidRPr="005D453B" w:rsidRDefault="008F7184" w:rsidP="00900800">
            <w:r w:rsidRPr="005D453B">
              <w:rPr>
                <w:rFonts w:eastAsiaTheme="minorEastAsia" w:hAnsi="Calibri"/>
              </w:rPr>
              <w:t>Fase de elaboración SRS</w:t>
            </w:r>
          </w:p>
        </w:tc>
        <w:tc>
          <w:tcPr>
            <w:tcW w:w="2426" w:type="dxa"/>
          </w:tcPr>
          <w:p w14:paraId="3D4EA201" w14:textId="77777777" w:rsidR="008F7184" w:rsidRPr="005D453B" w:rsidRDefault="008F7184" w:rsidP="008045E9">
            <w:pPr>
              <w:jc w:val="center"/>
            </w:pPr>
            <w:r>
              <w:t>19/03/15-22</w:t>
            </w:r>
            <w:r w:rsidRPr="005E72D3">
              <w:t>/</w:t>
            </w:r>
            <w:r>
              <w:t>04</w:t>
            </w:r>
            <w:r w:rsidRPr="005E72D3">
              <w:t>/15</w:t>
            </w:r>
          </w:p>
        </w:tc>
        <w:tc>
          <w:tcPr>
            <w:tcW w:w="3837" w:type="dxa"/>
          </w:tcPr>
          <w:p w14:paraId="3D4EA202" w14:textId="77777777" w:rsidR="008F7184" w:rsidRPr="005D453B" w:rsidRDefault="008F7184" w:rsidP="008045E9">
            <w:pPr>
              <w:jc w:val="center"/>
            </w:pPr>
            <w:r>
              <w:t>8,970</w:t>
            </w:r>
          </w:p>
        </w:tc>
      </w:tr>
      <w:tr w:rsidR="008F7184" w:rsidRPr="005D453B" w14:paraId="3D4EA207" w14:textId="77777777" w:rsidTr="00641DC6">
        <w:tc>
          <w:tcPr>
            <w:tcW w:w="2791" w:type="dxa"/>
          </w:tcPr>
          <w:p w14:paraId="3D4EA204" w14:textId="77777777" w:rsidR="008F7184" w:rsidRPr="005D453B" w:rsidRDefault="008F7184" w:rsidP="00900800">
            <w:r w:rsidRPr="005D453B">
              <w:rPr>
                <w:rFonts w:eastAsiaTheme="minorEastAsia" w:hAnsi="Calibri"/>
              </w:rPr>
              <w:t>Diseño y justificación del prototipo</w:t>
            </w:r>
          </w:p>
        </w:tc>
        <w:tc>
          <w:tcPr>
            <w:tcW w:w="2426" w:type="dxa"/>
          </w:tcPr>
          <w:p w14:paraId="3D4EA205" w14:textId="77777777" w:rsidR="008F7184" w:rsidRPr="005D453B" w:rsidRDefault="008F7184" w:rsidP="008045E9">
            <w:pPr>
              <w:jc w:val="center"/>
            </w:pPr>
            <w:r w:rsidRPr="00334DE0">
              <w:t>08/04/15-17/04/15</w:t>
            </w:r>
          </w:p>
        </w:tc>
        <w:tc>
          <w:tcPr>
            <w:tcW w:w="3837" w:type="dxa"/>
          </w:tcPr>
          <w:p w14:paraId="3D4EA206" w14:textId="77777777" w:rsidR="008F7184" w:rsidRPr="005D453B" w:rsidRDefault="00D72619" w:rsidP="008045E9">
            <w:pPr>
              <w:jc w:val="center"/>
            </w:pPr>
            <w:r>
              <w:t>702.</w:t>
            </w:r>
            <w:r w:rsidR="008F7184">
              <w:t>000</w:t>
            </w:r>
          </w:p>
        </w:tc>
      </w:tr>
      <w:tr w:rsidR="008F7184" w:rsidRPr="005D453B" w14:paraId="3D4EA20B" w14:textId="77777777" w:rsidTr="00641DC6">
        <w:tc>
          <w:tcPr>
            <w:tcW w:w="2791" w:type="dxa"/>
          </w:tcPr>
          <w:p w14:paraId="3D4EA208" w14:textId="77777777" w:rsidR="008F7184" w:rsidRPr="005D453B" w:rsidRDefault="008F7184" w:rsidP="00900800">
            <w:r w:rsidRPr="005D453B">
              <w:rPr>
                <w:rFonts w:eastAsiaTheme="minorEastAsia" w:hAnsi="Calibri"/>
              </w:rPr>
              <w:t>Desarrollo del prototipo</w:t>
            </w:r>
          </w:p>
        </w:tc>
        <w:tc>
          <w:tcPr>
            <w:tcW w:w="2426" w:type="dxa"/>
          </w:tcPr>
          <w:p w14:paraId="3D4EA209" w14:textId="77777777" w:rsidR="008F7184" w:rsidRPr="005D453B" w:rsidRDefault="008F7184" w:rsidP="008045E9">
            <w:pPr>
              <w:jc w:val="center"/>
            </w:pPr>
            <w:r>
              <w:t>13/04/15-17/04</w:t>
            </w:r>
            <w:r w:rsidRPr="005E72D3">
              <w:t>/15</w:t>
            </w:r>
          </w:p>
        </w:tc>
        <w:tc>
          <w:tcPr>
            <w:tcW w:w="3837" w:type="dxa"/>
          </w:tcPr>
          <w:p w14:paraId="3D4EA20A" w14:textId="77777777" w:rsidR="008F7184" w:rsidRPr="005D453B" w:rsidRDefault="00D72619" w:rsidP="008045E9">
            <w:pPr>
              <w:jc w:val="center"/>
            </w:pPr>
            <w:r>
              <w:t>390.</w:t>
            </w:r>
            <w:r w:rsidR="008F7184">
              <w:t>000</w:t>
            </w:r>
          </w:p>
        </w:tc>
      </w:tr>
      <w:tr w:rsidR="008F7184" w:rsidRPr="005D453B" w14:paraId="3D4EA20F" w14:textId="77777777" w:rsidTr="00641DC6">
        <w:tc>
          <w:tcPr>
            <w:tcW w:w="2791" w:type="dxa"/>
          </w:tcPr>
          <w:p w14:paraId="3D4EA20C" w14:textId="77777777" w:rsidR="008F7184" w:rsidRPr="005D453B" w:rsidRDefault="008F7184" w:rsidP="00900800">
            <w:r w:rsidRPr="005D453B">
              <w:rPr>
                <w:rFonts w:eastAsiaTheme="minorEastAsia" w:hAnsi="Calibri"/>
              </w:rPr>
              <w:t>Correcciones pre-entrega</w:t>
            </w:r>
          </w:p>
        </w:tc>
        <w:tc>
          <w:tcPr>
            <w:tcW w:w="2426" w:type="dxa"/>
          </w:tcPr>
          <w:p w14:paraId="3D4EA20D" w14:textId="77777777" w:rsidR="008F7184" w:rsidRPr="005D453B" w:rsidRDefault="008F7184" w:rsidP="008045E9">
            <w:pPr>
              <w:jc w:val="center"/>
            </w:pPr>
            <w:r>
              <w:t>22/04/15</w:t>
            </w:r>
          </w:p>
        </w:tc>
        <w:tc>
          <w:tcPr>
            <w:tcW w:w="3837" w:type="dxa"/>
          </w:tcPr>
          <w:p w14:paraId="3D4EA20E" w14:textId="77777777" w:rsidR="008F7184" w:rsidRPr="005D453B" w:rsidRDefault="00D72619" w:rsidP="008045E9">
            <w:pPr>
              <w:jc w:val="center"/>
            </w:pPr>
            <w:r>
              <w:t>338.</w:t>
            </w:r>
            <w:r w:rsidR="008F7184">
              <w:t>000</w:t>
            </w:r>
          </w:p>
        </w:tc>
      </w:tr>
      <w:tr w:rsidR="008F7184" w:rsidRPr="005D453B" w14:paraId="3D4EA213" w14:textId="77777777" w:rsidTr="00641DC6">
        <w:tc>
          <w:tcPr>
            <w:tcW w:w="2791" w:type="dxa"/>
          </w:tcPr>
          <w:p w14:paraId="3D4EA210" w14:textId="77777777" w:rsidR="008F7184" w:rsidRPr="005D453B" w:rsidRDefault="008F7184" w:rsidP="00900800">
            <w:r w:rsidRPr="005D453B">
              <w:rPr>
                <w:rFonts w:eastAsiaTheme="minorEastAsia" w:hAnsi="Calibri"/>
              </w:rPr>
              <w:t>Elaboración presentación</w:t>
            </w:r>
          </w:p>
        </w:tc>
        <w:tc>
          <w:tcPr>
            <w:tcW w:w="2426" w:type="dxa"/>
          </w:tcPr>
          <w:p w14:paraId="3D4EA211" w14:textId="77777777" w:rsidR="008F7184" w:rsidRPr="005D453B" w:rsidRDefault="008F7184" w:rsidP="008045E9">
            <w:pPr>
              <w:jc w:val="center"/>
            </w:pPr>
            <w:r>
              <w:t>22/04/15-23/04</w:t>
            </w:r>
            <w:r w:rsidRPr="005E72D3">
              <w:t>/15</w:t>
            </w:r>
          </w:p>
        </w:tc>
        <w:tc>
          <w:tcPr>
            <w:tcW w:w="3837" w:type="dxa"/>
          </w:tcPr>
          <w:p w14:paraId="3D4EA212" w14:textId="77777777" w:rsidR="008F7184" w:rsidRPr="005D453B" w:rsidRDefault="00D72619" w:rsidP="008045E9">
            <w:pPr>
              <w:jc w:val="center"/>
            </w:pPr>
            <w:r>
              <w:t>39.</w:t>
            </w:r>
            <w:r w:rsidR="008F7184">
              <w:t>000</w:t>
            </w:r>
          </w:p>
        </w:tc>
      </w:tr>
      <w:tr w:rsidR="008F7184" w:rsidRPr="005D453B" w14:paraId="3D4EA215" w14:textId="77777777" w:rsidTr="00641DC6">
        <w:tc>
          <w:tcPr>
            <w:tcW w:w="9054" w:type="dxa"/>
            <w:gridSpan w:val="3"/>
          </w:tcPr>
          <w:p w14:paraId="3D4EA214" w14:textId="77777777" w:rsidR="008F7184" w:rsidRPr="00162A23" w:rsidRDefault="008F7184" w:rsidP="00162A23">
            <w:pPr>
              <w:jc w:val="center"/>
              <w:rPr>
                <w:b/>
              </w:rPr>
            </w:pPr>
            <w:r w:rsidRPr="008045E9">
              <w:rPr>
                <w:b/>
                <w:sz w:val="24"/>
              </w:rPr>
              <w:lastRenderedPageBreak/>
              <w:t>Tercera Entrega</w:t>
            </w:r>
          </w:p>
        </w:tc>
      </w:tr>
      <w:tr w:rsidR="008F7184" w:rsidRPr="005D453B" w14:paraId="3D4EA219" w14:textId="77777777" w:rsidTr="00641DC6">
        <w:tc>
          <w:tcPr>
            <w:tcW w:w="2791" w:type="dxa"/>
          </w:tcPr>
          <w:p w14:paraId="3D4EA216" w14:textId="77777777" w:rsidR="008F7184" w:rsidRPr="00A17656" w:rsidRDefault="00A00DAD" w:rsidP="008045E9">
            <w:pPr>
              <w:jc w:val="center"/>
              <w:rPr>
                <w:b/>
              </w:rPr>
            </w:pPr>
            <w:r>
              <w:rPr>
                <w:b/>
              </w:rPr>
              <w:t>Actividades</w:t>
            </w:r>
          </w:p>
        </w:tc>
        <w:tc>
          <w:tcPr>
            <w:tcW w:w="2426" w:type="dxa"/>
          </w:tcPr>
          <w:p w14:paraId="3D4EA217" w14:textId="77777777" w:rsidR="008F7184" w:rsidRPr="00A17656" w:rsidRDefault="008F7184" w:rsidP="008045E9">
            <w:pPr>
              <w:jc w:val="center"/>
              <w:rPr>
                <w:b/>
              </w:rPr>
            </w:pPr>
            <w:r w:rsidRPr="00A17656">
              <w:rPr>
                <w:b/>
              </w:rPr>
              <w:t>Fechas</w:t>
            </w:r>
          </w:p>
        </w:tc>
        <w:tc>
          <w:tcPr>
            <w:tcW w:w="3837" w:type="dxa"/>
          </w:tcPr>
          <w:p w14:paraId="3D4EA218" w14:textId="77777777" w:rsidR="008F7184" w:rsidRPr="005D453B" w:rsidRDefault="008045E9" w:rsidP="008045E9">
            <w:pPr>
              <w:jc w:val="center"/>
            </w:pPr>
            <w:r w:rsidRPr="00A17656">
              <w:rPr>
                <w:b/>
              </w:rPr>
              <w:t>Costos $</w:t>
            </w:r>
          </w:p>
        </w:tc>
      </w:tr>
      <w:tr w:rsidR="008F7184" w:rsidRPr="005D453B" w14:paraId="3D4EA21D" w14:textId="77777777" w:rsidTr="00641DC6">
        <w:tc>
          <w:tcPr>
            <w:tcW w:w="2791" w:type="dxa"/>
          </w:tcPr>
          <w:p w14:paraId="3D4EA21A" w14:textId="77777777" w:rsidR="008F7184" w:rsidRPr="005D453B" w:rsidRDefault="008F7184" w:rsidP="00900800">
            <w:r w:rsidRPr="005D453B">
              <w:rPr>
                <w:rFonts w:eastAsiaTheme="minorEastAsia" w:hAnsi="Calibri"/>
              </w:rPr>
              <w:t>Revisi</w:t>
            </w:r>
            <w:r>
              <w:rPr>
                <w:rFonts w:eastAsiaTheme="minorEastAsia" w:hAnsi="Calibri"/>
              </w:rPr>
              <w:t>o</w:t>
            </w:r>
            <w:r w:rsidRPr="005D453B">
              <w:rPr>
                <w:rFonts w:eastAsiaTheme="minorEastAsia" w:hAnsi="Calibri"/>
              </w:rPr>
              <w:t>n</w:t>
            </w:r>
            <w:r>
              <w:rPr>
                <w:rFonts w:eastAsiaTheme="minorEastAsia" w:hAnsi="Calibri"/>
              </w:rPr>
              <w:t>es</w:t>
            </w:r>
            <w:r w:rsidRPr="005D453B">
              <w:rPr>
                <w:rFonts w:eastAsiaTheme="minorEastAsia" w:hAnsi="Calibri"/>
              </w:rPr>
              <w:t xml:space="preserve"> entregable</w:t>
            </w:r>
            <w:r>
              <w:rPr>
                <w:rFonts w:eastAsiaTheme="minorEastAsia" w:hAnsi="Calibri"/>
              </w:rPr>
              <w:t>s</w:t>
            </w:r>
            <w:r w:rsidRPr="005D453B">
              <w:rPr>
                <w:rFonts w:eastAsiaTheme="minorEastAsia" w:hAnsi="Calibri"/>
              </w:rPr>
              <w:t xml:space="preserve"> anterior</w:t>
            </w:r>
            <w:r>
              <w:rPr>
                <w:rFonts w:eastAsiaTheme="minorEastAsia" w:hAnsi="Calibri"/>
              </w:rPr>
              <w:t>es</w:t>
            </w:r>
            <w:r w:rsidRPr="005D453B">
              <w:rPr>
                <w:rFonts w:eastAsiaTheme="minorEastAsia" w:hAnsi="Calibri"/>
              </w:rPr>
              <w:t>.</w:t>
            </w:r>
          </w:p>
        </w:tc>
        <w:tc>
          <w:tcPr>
            <w:tcW w:w="2426" w:type="dxa"/>
          </w:tcPr>
          <w:p w14:paraId="3D4EA21B" w14:textId="77777777" w:rsidR="008F7184" w:rsidRPr="005D453B" w:rsidRDefault="008F7184" w:rsidP="008045E9">
            <w:pPr>
              <w:jc w:val="center"/>
            </w:pPr>
            <w:r>
              <w:t>24/04/15-04/05</w:t>
            </w:r>
            <w:r w:rsidRPr="00334DE0">
              <w:t>/15</w:t>
            </w:r>
          </w:p>
        </w:tc>
        <w:tc>
          <w:tcPr>
            <w:tcW w:w="3837" w:type="dxa"/>
          </w:tcPr>
          <w:p w14:paraId="3D4EA21C" w14:textId="77777777" w:rsidR="008F7184" w:rsidRPr="005D453B" w:rsidRDefault="008F7184" w:rsidP="008045E9">
            <w:pPr>
              <w:jc w:val="center"/>
            </w:pPr>
            <w:r>
              <w:t>1</w:t>
            </w:r>
            <w:r w:rsidR="00D72619">
              <w:t>’</w:t>
            </w:r>
            <w:r>
              <w:t>794</w:t>
            </w:r>
            <w:r w:rsidR="00D72619">
              <w:t>.</w:t>
            </w:r>
            <w:r>
              <w:t>000</w:t>
            </w:r>
          </w:p>
        </w:tc>
      </w:tr>
      <w:tr w:rsidR="008F7184" w:rsidRPr="005D453B" w14:paraId="3D4EA221" w14:textId="77777777" w:rsidTr="00641DC6">
        <w:tc>
          <w:tcPr>
            <w:tcW w:w="2791" w:type="dxa"/>
          </w:tcPr>
          <w:p w14:paraId="3D4EA21E" w14:textId="77777777" w:rsidR="008F7184" w:rsidRPr="005D453B" w:rsidRDefault="008F7184" w:rsidP="00900800">
            <w:r w:rsidRPr="005D453B">
              <w:rPr>
                <w:rFonts w:eastAsiaTheme="minorEastAsia" w:hAnsi="Calibri"/>
              </w:rPr>
              <w:t>Análisis e investigación de requerimientos</w:t>
            </w:r>
          </w:p>
        </w:tc>
        <w:tc>
          <w:tcPr>
            <w:tcW w:w="2426" w:type="dxa"/>
          </w:tcPr>
          <w:p w14:paraId="3D4EA21F" w14:textId="77777777" w:rsidR="008F7184" w:rsidRPr="005D453B" w:rsidRDefault="008F7184" w:rsidP="008045E9">
            <w:pPr>
              <w:jc w:val="center"/>
            </w:pPr>
            <w:r w:rsidRPr="00334DE0">
              <w:t>24/04/15-04/04/15</w:t>
            </w:r>
          </w:p>
        </w:tc>
        <w:tc>
          <w:tcPr>
            <w:tcW w:w="3837" w:type="dxa"/>
          </w:tcPr>
          <w:p w14:paraId="3D4EA220" w14:textId="77777777" w:rsidR="008F7184" w:rsidRPr="005D453B" w:rsidRDefault="00D72619" w:rsidP="008045E9">
            <w:pPr>
              <w:jc w:val="center"/>
            </w:pPr>
            <w:r>
              <w:t>546.</w:t>
            </w:r>
            <w:r w:rsidR="008F7184">
              <w:t>000</w:t>
            </w:r>
          </w:p>
        </w:tc>
      </w:tr>
      <w:tr w:rsidR="008F7184" w:rsidRPr="005D453B" w14:paraId="3D4EA225" w14:textId="77777777" w:rsidTr="00641DC6">
        <w:tc>
          <w:tcPr>
            <w:tcW w:w="2791" w:type="dxa"/>
          </w:tcPr>
          <w:p w14:paraId="3D4EA222" w14:textId="77777777" w:rsidR="008F7184" w:rsidRPr="005D453B" w:rsidRDefault="008F7184" w:rsidP="00900800">
            <w:r w:rsidRPr="005D453B">
              <w:rPr>
                <w:rFonts w:eastAsiaTheme="minorEastAsia" w:hAnsi="Calibri"/>
              </w:rPr>
              <w:t>Fase de construcción</w:t>
            </w:r>
          </w:p>
        </w:tc>
        <w:tc>
          <w:tcPr>
            <w:tcW w:w="2426" w:type="dxa"/>
          </w:tcPr>
          <w:p w14:paraId="3D4EA223" w14:textId="77777777" w:rsidR="008F7184" w:rsidRPr="005D453B" w:rsidRDefault="008F7184" w:rsidP="008045E9">
            <w:pPr>
              <w:jc w:val="center"/>
            </w:pPr>
            <w:r>
              <w:t>11/05/15-27/05</w:t>
            </w:r>
            <w:r w:rsidRPr="00334DE0">
              <w:t>/15</w:t>
            </w:r>
          </w:p>
        </w:tc>
        <w:tc>
          <w:tcPr>
            <w:tcW w:w="3837" w:type="dxa"/>
          </w:tcPr>
          <w:p w14:paraId="3D4EA224" w14:textId="77777777" w:rsidR="008F7184" w:rsidRPr="005D453B" w:rsidRDefault="00D72619" w:rsidP="008045E9">
            <w:pPr>
              <w:jc w:val="center"/>
            </w:pPr>
            <w:r>
              <w:t>1’560.</w:t>
            </w:r>
            <w:r w:rsidR="008F7184">
              <w:t>000</w:t>
            </w:r>
          </w:p>
        </w:tc>
      </w:tr>
      <w:tr w:rsidR="008F7184" w:rsidRPr="005D453B" w14:paraId="3D4EA229" w14:textId="77777777" w:rsidTr="00641DC6">
        <w:tc>
          <w:tcPr>
            <w:tcW w:w="2791" w:type="dxa"/>
          </w:tcPr>
          <w:p w14:paraId="3D4EA226" w14:textId="77777777" w:rsidR="008F7184" w:rsidRPr="005D453B" w:rsidRDefault="008F7184" w:rsidP="00900800">
            <w:r w:rsidRPr="005D453B">
              <w:rPr>
                <w:rFonts w:eastAsiaTheme="minorEastAsia" w:hAnsi="Calibri"/>
              </w:rPr>
              <w:t>Plan de pruebas</w:t>
            </w:r>
          </w:p>
        </w:tc>
        <w:tc>
          <w:tcPr>
            <w:tcW w:w="2426" w:type="dxa"/>
          </w:tcPr>
          <w:p w14:paraId="3D4EA227" w14:textId="77777777" w:rsidR="008F7184" w:rsidRPr="005D453B" w:rsidRDefault="008F7184" w:rsidP="008045E9">
            <w:pPr>
              <w:jc w:val="center"/>
            </w:pPr>
            <w:r>
              <w:t>14</w:t>
            </w:r>
            <w:r w:rsidRPr="000915B3">
              <w:t>/05/15-27/05/15</w:t>
            </w:r>
          </w:p>
        </w:tc>
        <w:tc>
          <w:tcPr>
            <w:tcW w:w="3837" w:type="dxa"/>
          </w:tcPr>
          <w:p w14:paraId="3D4EA228" w14:textId="77777777" w:rsidR="008F7184" w:rsidRPr="005D453B" w:rsidRDefault="00D72619" w:rsidP="008045E9">
            <w:pPr>
              <w:jc w:val="center"/>
            </w:pPr>
            <w:r>
              <w:t>780.</w:t>
            </w:r>
            <w:r w:rsidR="008F7184">
              <w:t>000</w:t>
            </w:r>
          </w:p>
        </w:tc>
      </w:tr>
      <w:tr w:rsidR="008F7184" w:rsidRPr="005D453B" w14:paraId="3D4EA22D" w14:textId="77777777" w:rsidTr="00641DC6">
        <w:tc>
          <w:tcPr>
            <w:tcW w:w="2791" w:type="dxa"/>
          </w:tcPr>
          <w:p w14:paraId="3D4EA22A" w14:textId="77777777" w:rsidR="008F7184" w:rsidRPr="005D453B" w:rsidRDefault="008F7184" w:rsidP="00900800">
            <w:r w:rsidRPr="005D453B">
              <w:rPr>
                <w:rFonts w:eastAsiaTheme="minorEastAsia" w:hAnsi="Calibri"/>
              </w:rPr>
              <w:t>Plan de manuales</w:t>
            </w:r>
          </w:p>
        </w:tc>
        <w:tc>
          <w:tcPr>
            <w:tcW w:w="2426" w:type="dxa"/>
          </w:tcPr>
          <w:p w14:paraId="3D4EA22B" w14:textId="77777777" w:rsidR="008F7184" w:rsidRPr="005D453B" w:rsidRDefault="008F7184" w:rsidP="008045E9">
            <w:pPr>
              <w:jc w:val="center"/>
            </w:pPr>
            <w:r>
              <w:t>14</w:t>
            </w:r>
            <w:r w:rsidRPr="000915B3">
              <w:t>/05/15-27/05/15</w:t>
            </w:r>
          </w:p>
        </w:tc>
        <w:tc>
          <w:tcPr>
            <w:tcW w:w="3837" w:type="dxa"/>
          </w:tcPr>
          <w:p w14:paraId="3D4EA22C" w14:textId="77777777" w:rsidR="008F7184" w:rsidRPr="005D453B" w:rsidRDefault="00D72619" w:rsidP="008045E9">
            <w:pPr>
              <w:jc w:val="center"/>
            </w:pPr>
            <w:r>
              <w:t>780.</w:t>
            </w:r>
            <w:r w:rsidR="008F7184">
              <w:t>000</w:t>
            </w:r>
          </w:p>
        </w:tc>
      </w:tr>
      <w:tr w:rsidR="008F7184" w:rsidRPr="005D453B" w14:paraId="3D4EA231" w14:textId="77777777" w:rsidTr="00641DC6">
        <w:tc>
          <w:tcPr>
            <w:tcW w:w="2791" w:type="dxa"/>
          </w:tcPr>
          <w:p w14:paraId="3D4EA22E" w14:textId="77777777" w:rsidR="008F7184" w:rsidRPr="005D453B" w:rsidRDefault="008F7184" w:rsidP="00900800">
            <w:r w:rsidRPr="005D453B">
              <w:rPr>
                <w:rFonts w:eastAsiaTheme="minorEastAsia" w:hAnsi="Calibri"/>
              </w:rPr>
              <w:t>Métricas</w:t>
            </w:r>
          </w:p>
        </w:tc>
        <w:tc>
          <w:tcPr>
            <w:tcW w:w="2426" w:type="dxa"/>
          </w:tcPr>
          <w:p w14:paraId="3D4EA22F" w14:textId="77777777" w:rsidR="008F7184" w:rsidRPr="005D453B" w:rsidRDefault="008F7184" w:rsidP="008045E9">
            <w:pPr>
              <w:jc w:val="center"/>
            </w:pPr>
            <w:r>
              <w:t>14</w:t>
            </w:r>
            <w:r w:rsidRPr="000915B3">
              <w:t>/05/15-27/05/15</w:t>
            </w:r>
          </w:p>
        </w:tc>
        <w:tc>
          <w:tcPr>
            <w:tcW w:w="3837" w:type="dxa"/>
          </w:tcPr>
          <w:p w14:paraId="3D4EA230" w14:textId="77777777" w:rsidR="008F7184" w:rsidRPr="005D453B" w:rsidRDefault="00D72619" w:rsidP="008045E9">
            <w:pPr>
              <w:jc w:val="center"/>
            </w:pPr>
            <w:r>
              <w:t>260.</w:t>
            </w:r>
            <w:r w:rsidR="008F7184">
              <w:t>000</w:t>
            </w:r>
          </w:p>
        </w:tc>
      </w:tr>
      <w:tr w:rsidR="008F7184" w:rsidRPr="005D453B" w14:paraId="3D4EA235" w14:textId="77777777" w:rsidTr="00641DC6">
        <w:tc>
          <w:tcPr>
            <w:tcW w:w="2791" w:type="dxa"/>
          </w:tcPr>
          <w:p w14:paraId="3D4EA232" w14:textId="77777777" w:rsidR="008F7184" w:rsidRPr="005D453B" w:rsidRDefault="008F7184" w:rsidP="00900800">
            <w:r w:rsidRPr="005D453B">
              <w:rPr>
                <w:rFonts w:eastAsiaTheme="minorEastAsia" w:hAnsi="Calibri"/>
              </w:rPr>
              <w:t>Correcciones pre-entrega</w:t>
            </w:r>
          </w:p>
        </w:tc>
        <w:tc>
          <w:tcPr>
            <w:tcW w:w="2426" w:type="dxa"/>
          </w:tcPr>
          <w:p w14:paraId="3D4EA233" w14:textId="77777777" w:rsidR="008F7184" w:rsidRPr="005D453B" w:rsidRDefault="008F7184" w:rsidP="008045E9">
            <w:pPr>
              <w:jc w:val="center"/>
            </w:pPr>
            <w:r w:rsidRPr="000915B3">
              <w:t>2</w:t>
            </w:r>
            <w:r>
              <w:t>8</w:t>
            </w:r>
            <w:r w:rsidRPr="000915B3">
              <w:t>/05/15</w:t>
            </w:r>
          </w:p>
        </w:tc>
        <w:tc>
          <w:tcPr>
            <w:tcW w:w="3837" w:type="dxa"/>
          </w:tcPr>
          <w:p w14:paraId="3D4EA234" w14:textId="77777777" w:rsidR="008F7184" w:rsidRPr="005D453B" w:rsidRDefault="00D72619" w:rsidP="008045E9">
            <w:pPr>
              <w:jc w:val="center"/>
            </w:pPr>
            <w:r>
              <w:t>156.</w:t>
            </w:r>
            <w:r w:rsidR="008F7184">
              <w:t>000</w:t>
            </w:r>
          </w:p>
        </w:tc>
      </w:tr>
      <w:tr w:rsidR="008F7184" w:rsidRPr="005D453B" w14:paraId="3D4EA239" w14:textId="77777777" w:rsidTr="00641DC6">
        <w:tc>
          <w:tcPr>
            <w:tcW w:w="2791" w:type="dxa"/>
          </w:tcPr>
          <w:p w14:paraId="3D4EA236" w14:textId="77777777" w:rsidR="008F7184" w:rsidRPr="005D453B" w:rsidRDefault="008F7184" w:rsidP="00900800">
            <w:pPr>
              <w:rPr>
                <w:rFonts w:ascii="Arial" w:hAnsi="Arial" w:cs="Arial"/>
              </w:rPr>
            </w:pPr>
            <w:r w:rsidRPr="005D453B">
              <w:rPr>
                <w:rFonts w:eastAsiaTheme="minorEastAsia" w:hAnsi="Calibri"/>
              </w:rPr>
              <w:t>Elaboración presentación</w:t>
            </w:r>
          </w:p>
        </w:tc>
        <w:tc>
          <w:tcPr>
            <w:tcW w:w="2426" w:type="dxa"/>
          </w:tcPr>
          <w:p w14:paraId="3D4EA237" w14:textId="77777777" w:rsidR="008F7184" w:rsidRPr="005D453B" w:rsidRDefault="008F7184" w:rsidP="008045E9">
            <w:pPr>
              <w:jc w:val="center"/>
            </w:pPr>
            <w:r w:rsidRPr="000915B3">
              <w:t>28/05/15</w:t>
            </w:r>
          </w:p>
        </w:tc>
        <w:tc>
          <w:tcPr>
            <w:tcW w:w="3837" w:type="dxa"/>
          </w:tcPr>
          <w:p w14:paraId="3D4EA238" w14:textId="77777777" w:rsidR="008F7184" w:rsidRPr="005D453B" w:rsidRDefault="00D72619" w:rsidP="008045E9">
            <w:pPr>
              <w:jc w:val="center"/>
            </w:pPr>
            <w:r>
              <w:t>26.</w:t>
            </w:r>
            <w:r w:rsidR="008F7184">
              <w:t>000</w:t>
            </w:r>
          </w:p>
        </w:tc>
      </w:tr>
    </w:tbl>
    <w:p w14:paraId="3D4EA23A" w14:textId="77777777" w:rsidR="008F7184" w:rsidRPr="00BE06F2" w:rsidRDefault="00FE1145" w:rsidP="000467D4">
      <w:pPr>
        <w:pStyle w:val="Descripcin"/>
        <w:jc w:val="center"/>
        <w:rPr>
          <w:rFonts w:cs="Arial"/>
          <w:sz w:val="22"/>
          <w:szCs w:val="22"/>
        </w:rPr>
      </w:pPr>
      <w:bookmarkStart w:id="29" w:name="_Toc413738628"/>
      <w:bookmarkStart w:id="30" w:name="_Toc413738694"/>
      <w:bookmarkStart w:id="31" w:name="_Toc413912140"/>
      <w:r w:rsidRPr="00BE06F2">
        <w:rPr>
          <w:sz w:val="22"/>
          <w:szCs w:val="22"/>
        </w:rPr>
        <w:t xml:space="preserve">Tabla </w:t>
      </w:r>
      <w:r w:rsidR="0092078F">
        <w:rPr>
          <w:sz w:val="22"/>
          <w:szCs w:val="22"/>
        </w:rPr>
        <w:fldChar w:fldCharType="begin"/>
      </w:r>
      <w:r w:rsidR="0092078F">
        <w:rPr>
          <w:sz w:val="22"/>
          <w:szCs w:val="22"/>
        </w:rPr>
        <w:instrText xml:space="preserve"> SEQ Tabla \* ARABIC </w:instrText>
      </w:r>
      <w:r w:rsidR="0092078F">
        <w:rPr>
          <w:sz w:val="22"/>
          <w:szCs w:val="22"/>
        </w:rPr>
        <w:fldChar w:fldCharType="separate"/>
      </w:r>
      <w:r w:rsidR="0092078F">
        <w:rPr>
          <w:noProof/>
          <w:sz w:val="22"/>
          <w:szCs w:val="22"/>
        </w:rPr>
        <w:t>3</w:t>
      </w:r>
      <w:r w:rsidR="0092078F">
        <w:rPr>
          <w:sz w:val="22"/>
          <w:szCs w:val="22"/>
        </w:rPr>
        <w:fldChar w:fldCharType="end"/>
      </w:r>
      <w:r w:rsidRPr="00BE06F2">
        <w:rPr>
          <w:rFonts w:cs="Arial"/>
          <w:sz w:val="22"/>
          <w:szCs w:val="22"/>
        </w:rPr>
        <w:t xml:space="preserve">: Resumen </w:t>
      </w:r>
      <w:r w:rsidR="006F6009" w:rsidRPr="00BE06F2">
        <w:rPr>
          <w:rFonts w:cs="Arial"/>
          <w:sz w:val="22"/>
          <w:szCs w:val="22"/>
        </w:rPr>
        <w:t>de las actividades</w:t>
      </w:r>
      <w:r w:rsidRPr="00BE06F2">
        <w:rPr>
          <w:rFonts w:cs="Arial"/>
          <w:sz w:val="22"/>
          <w:szCs w:val="22"/>
        </w:rPr>
        <w:t xml:space="preserve"> más relevantes del Proyecto con sus costos en el presupuesto</w:t>
      </w:r>
      <w:bookmarkEnd w:id="29"/>
      <w:bookmarkEnd w:id="30"/>
      <w:bookmarkEnd w:id="31"/>
    </w:p>
    <w:p w14:paraId="3D4EA23B" w14:textId="77777777" w:rsidR="008F7184" w:rsidRPr="005D453B" w:rsidRDefault="008F7184" w:rsidP="00900800">
      <w:pPr>
        <w:jc w:val="center"/>
        <w:rPr>
          <w:rFonts w:ascii="Arial" w:hAnsi="Arial" w:cs="Arial"/>
        </w:rPr>
      </w:pPr>
      <w:r w:rsidRPr="005D453B">
        <w:rPr>
          <w:rFonts w:ascii="Arial" w:hAnsi="Arial" w:cs="Arial"/>
          <w:b/>
        </w:rPr>
        <w:t>Nota:</w:t>
      </w:r>
      <w:r w:rsidRPr="005D453B">
        <w:rPr>
          <w:rFonts w:ascii="Arial" w:hAnsi="Arial" w:cs="Arial"/>
        </w:rPr>
        <w:t xml:space="preserve"> Esta Ilustración fue realizada por el grupo RAWR</w:t>
      </w:r>
    </w:p>
    <w:p w14:paraId="3D4EA23C" w14:textId="77777777" w:rsidR="00493F16" w:rsidRDefault="008F7184" w:rsidP="00900800">
      <w:r w:rsidRPr="005D453B">
        <w:t xml:space="preserve">El presupuesto asignado para el proyecto </w:t>
      </w:r>
      <w:r w:rsidR="003E48B1">
        <w:t xml:space="preserve">tomando en cuenta un salario por persona de </w:t>
      </w:r>
      <w:r w:rsidR="003E48B1" w:rsidRPr="005D453B">
        <w:t xml:space="preserve">$13,000 </w:t>
      </w:r>
      <w:r w:rsidR="009C2329">
        <w:t>COP</w:t>
      </w:r>
      <w:r w:rsidR="003E48B1">
        <w:t>/hora y</w:t>
      </w:r>
      <w:r w:rsidRPr="005D453B">
        <w:t xml:space="preserve"> </w:t>
      </w:r>
      <w:r w:rsidR="00FE1992">
        <w:t xml:space="preserve">un estimado de </w:t>
      </w:r>
      <w:r w:rsidRPr="005D453B">
        <w:t>2451</w:t>
      </w:r>
      <w:r w:rsidR="003E48B1">
        <w:t xml:space="preserve"> </w:t>
      </w:r>
      <w:r w:rsidRPr="005D453B">
        <w:t>horas</w:t>
      </w:r>
      <w:r w:rsidR="00FE1992">
        <w:t xml:space="preserve"> de elaboración</w:t>
      </w:r>
      <w:r w:rsidR="003E48B1">
        <w:t xml:space="preserve"> da</w:t>
      </w:r>
      <w:r w:rsidRPr="005D453B">
        <w:t xml:space="preserve"> un costo total de $31</w:t>
      </w:r>
      <w:r w:rsidR="00FE1992">
        <w:t>’</w:t>
      </w:r>
      <w:r w:rsidR="003E48B1" w:rsidRPr="005D453B">
        <w:t>863</w:t>
      </w:r>
      <w:r w:rsidR="00FE1992">
        <w:t>.</w:t>
      </w:r>
      <w:r w:rsidR="003E48B1" w:rsidRPr="005D453B">
        <w:t>000</w:t>
      </w:r>
      <w:r w:rsidRPr="005D453B">
        <w:t xml:space="preserve"> </w:t>
      </w:r>
      <w:r w:rsidR="00FE1992">
        <w:t>COP</w:t>
      </w:r>
      <w:r w:rsidR="001036AB">
        <w:t xml:space="preserve">. Para ver una descripción detallada de costos por actividad </w:t>
      </w:r>
      <w:hyperlink r:id="rId16" w:history="1">
        <w:r w:rsidRPr="00BE06F2">
          <w:rPr>
            <w:rStyle w:val="Hipervnculo"/>
            <w:b/>
            <w:highlight w:val="yellow"/>
          </w:rPr>
          <w:t>ver Anexo Estimación Costo Proyecto</w:t>
        </w:r>
      </w:hyperlink>
      <w:r w:rsidRPr="005D453B">
        <w:t>.</w:t>
      </w:r>
    </w:p>
    <w:p w14:paraId="3D4EA23D" w14:textId="77777777" w:rsidR="00000B29" w:rsidRPr="00000B29" w:rsidRDefault="00000B29" w:rsidP="004E3936">
      <w:pPr>
        <w:pStyle w:val="Ttulo1"/>
      </w:pPr>
      <w:bookmarkStart w:id="32" w:name="_Toc413829882"/>
      <w:r>
        <w:t>6.6</w:t>
      </w:r>
      <w:r w:rsidRPr="00000B29">
        <w:t xml:space="preserve"> </w:t>
      </w:r>
      <w:r>
        <w:t>Evolución del plan</w:t>
      </w:r>
      <w:bookmarkEnd w:id="32"/>
    </w:p>
    <w:p w14:paraId="3D4EA23E" w14:textId="77777777" w:rsidR="00000B29" w:rsidRPr="00000B29" w:rsidRDefault="00B4598A" w:rsidP="004E3936">
      <w:pPr>
        <w:pStyle w:val="Ttulo2"/>
      </w:pPr>
      <w:bookmarkStart w:id="33" w:name="_Toc413829883"/>
      <w:r>
        <w:t>6.6</w:t>
      </w:r>
      <w:r w:rsidR="00000B29" w:rsidRPr="00000B29">
        <w:t>.1 Objetivos</w:t>
      </w:r>
      <w:bookmarkEnd w:id="33"/>
    </w:p>
    <w:p w14:paraId="3D4EA23F" w14:textId="77777777" w:rsidR="00000B29" w:rsidRPr="00000B29" w:rsidRDefault="00000B29" w:rsidP="00900800">
      <w:pPr>
        <w:pStyle w:val="Prrafodelista"/>
        <w:numPr>
          <w:ilvl w:val="0"/>
          <w:numId w:val="6"/>
        </w:numPr>
      </w:pPr>
      <w:r w:rsidRPr="00000B29">
        <w:t>Establecer mét</w:t>
      </w:r>
      <w:r w:rsidR="00D10369">
        <w:t>odos por los cuales se garantice</w:t>
      </w:r>
      <w:r w:rsidRPr="00000B29">
        <w:t xml:space="preserve"> la actualización del presente documento (SPMP).</w:t>
      </w:r>
    </w:p>
    <w:p w14:paraId="3D4EA240" w14:textId="77777777" w:rsidR="00000B29" w:rsidRPr="00000B29" w:rsidRDefault="00000B29" w:rsidP="00900800">
      <w:pPr>
        <w:pStyle w:val="Prrafodelista"/>
        <w:numPr>
          <w:ilvl w:val="0"/>
          <w:numId w:val="6"/>
        </w:numPr>
      </w:pPr>
      <w:r w:rsidRPr="00000B29">
        <w:t>Describir procesos y actividades para garantizar la realización de los diferentes cambios propuestos</w:t>
      </w:r>
      <w:r w:rsidR="00D83B1C">
        <w:t>.</w:t>
      </w:r>
    </w:p>
    <w:p w14:paraId="3D4EA241" w14:textId="77777777" w:rsidR="00000B29" w:rsidRPr="00000B29" w:rsidRDefault="00B4598A" w:rsidP="004E3936">
      <w:pPr>
        <w:pStyle w:val="Ttulo2"/>
      </w:pPr>
      <w:bookmarkStart w:id="34" w:name="_Toc413829884"/>
      <w:r>
        <w:t>6.6</w:t>
      </w:r>
      <w:r w:rsidR="00000B29" w:rsidRPr="00000B29">
        <w:t>.2 Responsables</w:t>
      </w:r>
      <w:bookmarkEnd w:id="34"/>
    </w:p>
    <w:p w14:paraId="3D4EA242" w14:textId="77777777" w:rsidR="00000B29" w:rsidRPr="004846D2" w:rsidRDefault="00000B29" w:rsidP="00900800">
      <w:pPr>
        <w:numPr>
          <w:ilvl w:val="0"/>
          <w:numId w:val="7"/>
        </w:numPr>
        <w:contextualSpacing/>
        <w:rPr>
          <w:rFonts w:ascii="Arial" w:hAnsi="Arial" w:cs="Arial"/>
        </w:rPr>
      </w:pPr>
      <w:r w:rsidRPr="00000B29">
        <w:t>SoS Master</w:t>
      </w:r>
    </w:p>
    <w:p w14:paraId="3D4EA243" w14:textId="77777777" w:rsidR="004846D2" w:rsidRPr="00000B29" w:rsidRDefault="004846D2" w:rsidP="00900800">
      <w:pPr>
        <w:numPr>
          <w:ilvl w:val="0"/>
          <w:numId w:val="7"/>
        </w:numPr>
        <w:contextualSpacing/>
        <w:rPr>
          <w:rFonts w:ascii="Arial" w:hAnsi="Arial" w:cs="Arial"/>
        </w:rPr>
      </w:pPr>
      <w:r>
        <w:t>Scrum Master de Calidad y administración de configuración</w:t>
      </w:r>
      <w:r w:rsidR="00D10369">
        <w:t xml:space="preserve"> </w:t>
      </w:r>
      <w:r w:rsidR="00647A3C">
        <w:fldChar w:fldCharType="begin"/>
      </w:r>
      <w:r w:rsidR="00F55462">
        <w:instrText xml:space="preserve"> ADDIN ZOTERO_ITEM CSL_CITATION {"citationID":"iWdICpd0","properties":{"formattedCitation":"[6]","plainCitation":"[6]"},"citationItems":[{"id":81,"uris":["http://zotero.org/users/2345493/items/IJDTHBF4"],"uri":["http://zotero.org/users/2345493/items/IJDTHBF4"],"itemData":{"id":81,"type":"article","title":"IEEE Standard for Software Configuration Management Plans","publisher":"IEEE Computer Society","shortTitle":"IEEE Standard for Software ConÞguration Management Plans","language":"English","author":[{"family":"IEEE","given":""}],"issued":{"date-parts":[["1998"]]}}}],"schema":"https://github.com/citation-style-language/schema/raw/master/csl-citation.json"} </w:instrText>
      </w:r>
      <w:r w:rsidR="00647A3C">
        <w:fldChar w:fldCharType="separate"/>
      </w:r>
      <w:r w:rsidRPr="004846D2">
        <w:rPr>
          <w:rFonts w:ascii="Calibri" w:hAnsi="Calibri"/>
        </w:rPr>
        <w:t>[6]</w:t>
      </w:r>
      <w:r w:rsidR="00647A3C">
        <w:fldChar w:fldCharType="end"/>
      </w:r>
      <w:r w:rsidR="00D10369">
        <w:t>.</w:t>
      </w:r>
    </w:p>
    <w:p w14:paraId="3D4EA244" w14:textId="77777777" w:rsidR="00000B29" w:rsidRPr="00000B29" w:rsidRDefault="004B65E0" w:rsidP="00900800">
      <w:pPr>
        <w:numPr>
          <w:ilvl w:val="0"/>
          <w:numId w:val="7"/>
        </w:numPr>
        <w:contextualSpacing/>
        <w:rPr>
          <w:rFonts w:ascii="Arial" w:hAnsi="Arial" w:cs="Arial"/>
        </w:rPr>
      </w:pPr>
      <w:r>
        <w:t xml:space="preserve">Las </w:t>
      </w:r>
      <w:r w:rsidR="00D83B1C">
        <w:t>correcciones</w:t>
      </w:r>
      <w:r>
        <w:t xml:space="preserve"> y cambios del SPMP son responsabilidad de todos.</w:t>
      </w:r>
    </w:p>
    <w:p w14:paraId="3D4EA245" w14:textId="77777777" w:rsidR="00000B29" w:rsidRPr="00000B29" w:rsidRDefault="00B4598A" w:rsidP="004E3936">
      <w:pPr>
        <w:pStyle w:val="Ttulo2"/>
      </w:pPr>
      <w:bookmarkStart w:id="35" w:name="_Toc413829885"/>
      <w:r>
        <w:t>6.6</w:t>
      </w:r>
      <w:r w:rsidR="00000B29" w:rsidRPr="00000B29">
        <w:t>.3 Recursos Requeridos:</w:t>
      </w:r>
      <w:bookmarkEnd w:id="35"/>
    </w:p>
    <w:p w14:paraId="3D4EA246" w14:textId="77777777" w:rsidR="00000B29" w:rsidRPr="00000B29" w:rsidRDefault="00D10369" w:rsidP="00900800">
      <w:pPr>
        <w:numPr>
          <w:ilvl w:val="0"/>
          <w:numId w:val="8"/>
        </w:numPr>
        <w:contextualSpacing/>
      </w:pPr>
      <w:r>
        <w:t>Microsoft Word.</w:t>
      </w:r>
    </w:p>
    <w:p w14:paraId="3D4EA247" w14:textId="77777777" w:rsidR="00000B29" w:rsidRDefault="00B9284B" w:rsidP="004E3936">
      <w:pPr>
        <w:pStyle w:val="Ttulo2"/>
      </w:pPr>
      <w:bookmarkStart w:id="36" w:name="_Toc413829886"/>
      <w:r w:rsidRPr="00B9284B">
        <w:t>6.</w:t>
      </w:r>
      <w:r w:rsidR="00B4598A">
        <w:t>6</w:t>
      </w:r>
      <w:r>
        <w:t xml:space="preserve">.4 </w:t>
      </w:r>
      <w:r w:rsidR="004B65E0" w:rsidRPr="004B65E0">
        <w:t>Puesto en Marcha</w:t>
      </w:r>
      <w:bookmarkEnd w:id="36"/>
    </w:p>
    <w:p w14:paraId="3D4EA248" w14:textId="77777777" w:rsidR="00B9284B" w:rsidRDefault="001E2D4E" w:rsidP="00900800">
      <w:r>
        <w:t>Para la realización de un cambio al SPMP e</w:t>
      </w:r>
      <w:r w:rsidR="00B9284B">
        <w:t xml:space="preserve">s requerida </w:t>
      </w:r>
      <w:r>
        <w:t>la</w:t>
      </w:r>
      <w:r w:rsidR="00B9284B">
        <w:t xml:space="preserve"> aprobación por parte del integrante asignado a la </w:t>
      </w:r>
      <w:r w:rsidR="00B9284B" w:rsidRPr="001E2D4E">
        <w:rPr>
          <w:highlight w:val="yellow"/>
        </w:rPr>
        <w:t>revisión cruzada</w:t>
      </w:r>
      <w:r w:rsidR="00B9284B">
        <w:t xml:space="preserve"> de la semana. </w:t>
      </w:r>
      <w:r>
        <w:t>Adicionalmente</w:t>
      </w:r>
      <w:r w:rsidR="00B9284B">
        <w:t xml:space="preserve">, </w:t>
      </w:r>
      <w:r w:rsidR="001F5B2F">
        <w:t>e</w:t>
      </w:r>
      <w:r w:rsidR="00B9284B">
        <w:t xml:space="preserve">l control de cambios se maneja a través del </w:t>
      </w:r>
      <w:hyperlink r:id="rId17" w:history="1">
        <w:r w:rsidR="00B9284B" w:rsidRPr="00BE06F2">
          <w:rPr>
            <w:rStyle w:val="Hipervnculo"/>
            <w:highlight w:val="yellow"/>
          </w:rPr>
          <w:t xml:space="preserve">formato de control de </w:t>
        </w:r>
        <w:r w:rsidRPr="00BE06F2">
          <w:rPr>
            <w:rStyle w:val="Hipervnculo"/>
            <w:highlight w:val="yellow"/>
          </w:rPr>
          <w:t>cambios</w:t>
        </w:r>
      </w:hyperlink>
      <w:r>
        <w:t>,</w:t>
      </w:r>
      <w:r w:rsidR="001F5B2F">
        <w:t xml:space="preserve"> </w:t>
      </w:r>
      <w:r>
        <w:t>e</w:t>
      </w:r>
      <w:r w:rsidR="001F5B2F">
        <w:t>l cual d</w:t>
      </w:r>
      <w:r w:rsidR="00B9284B">
        <w:t>ebe estar disponible al inicio de cada documento</w:t>
      </w:r>
      <w:r>
        <w:t xml:space="preserve"> y</w:t>
      </w:r>
      <w:r w:rsidR="001F5B2F">
        <w:t xml:space="preserve"> </w:t>
      </w:r>
      <w:r>
        <w:t>contener la información de</w:t>
      </w:r>
      <w:r w:rsidR="001F5B2F">
        <w:t xml:space="preserve"> quién lo realizó, quién lo corrigió, número de errores, sugerencias, tiempo de elaboración y corrección. </w:t>
      </w:r>
      <w:r>
        <w:t>P</w:t>
      </w:r>
      <w:r w:rsidR="001F5B2F">
        <w:t xml:space="preserve">ara más información referirse </w:t>
      </w:r>
      <w:r>
        <w:t xml:space="preserve">al </w:t>
      </w:r>
      <w:hyperlink w:anchor="_12.3_Plan_de" w:history="1">
        <w:r w:rsidRPr="001E2D4E">
          <w:rPr>
            <w:rStyle w:val="Hipervnculo"/>
          </w:rPr>
          <w:t>plan de a</w:t>
        </w:r>
        <w:r w:rsidR="001F5B2F" w:rsidRPr="001E2D4E">
          <w:rPr>
            <w:rStyle w:val="Hipervnculo"/>
          </w:rPr>
          <w:t xml:space="preserve">dministración de la Configuración y </w:t>
        </w:r>
        <w:r w:rsidRPr="001E2D4E">
          <w:rPr>
            <w:rStyle w:val="Hipervnculo"/>
          </w:rPr>
          <w:t>Documentación</w:t>
        </w:r>
      </w:hyperlink>
      <w:r w:rsidR="001F5B2F">
        <w:rPr>
          <w:b/>
        </w:rPr>
        <w:t>.</w:t>
      </w:r>
      <w:r w:rsidR="0059258C">
        <w:rPr>
          <w:b/>
        </w:rPr>
        <w:t xml:space="preserve"> </w:t>
      </w:r>
    </w:p>
    <w:p w14:paraId="3D4EA249" w14:textId="77777777" w:rsidR="00A17656" w:rsidRDefault="00A17656" w:rsidP="00900800"/>
    <w:p w14:paraId="3D4EA24A" w14:textId="77777777" w:rsidR="00A17656" w:rsidRDefault="00A17656" w:rsidP="005D2CEA">
      <w:pPr>
        <w:pStyle w:val="Ttulo"/>
        <w:outlineLvl w:val="0"/>
      </w:pPr>
      <w:bookmarkStart w:id="37" w:name="_Toc413829887"/>
      <w:r>
        <w:lastRenderedPageBreak/>
        <w:t>8.</w:t>
      </w:r>
      <w:r w:rsidR="00B950D5">
        <w:t xml:space="preserve"> Contexto del Proyecto</w:t>
      </w:r>
      <w:bookmarkEnd w:id="37"/>
    </w:p>
    <w:p w14:paraId="3D4EA24B" w14:textId="77777777" w:rsidR="00FC5FC3" w:rsidRPr="00FC5FC3" w:rsidRDefault="00FC5FC3" w:rsidP="004E3936">
      <w:pPr>
        <w:pStyle w:val="Ttulo1"/>
      </w:pPr>
      <w:bookmarkStart w:id="38" w:name="_8.1_Ciclo_de"/>
      <w:bookmarkStart w:id="39" w:name="_Toc413829888"/>
      <w:bookmarkEnd w:id="38"/>
      <w:r w:rsidRPr="00FC5FC3">
        <w:t>8</w:t>
      </w:r>
      <w:r w:rsidRPr="00D015E4">
        <w:t xml:space="preserve">.1 </w:t>
      </w:r>
      <w:r w:rsidR="00D015E4" w:rsidRPr="00D015E4">
        <w:t>Ciclo de Vida</w:t>
      </w:r>
      <w:bookmarkEnd w:id="39"/>
    </w:p>
    <w:p w14:paraId="3D4EA24C" w14:textId="77777777" w:rsidR="00FC5FC3" w:rsidRPr="00F148F0" w:rsidRDefault="00FC5FC3" w:rsidP="00900800">
      <w:pPr>
        <w:rPr>
          <w:rFonts w:ascii="Arial" w:eastAsia="Times New Roman" w:hAnsi="Arial" w:cs="Arial"/>
        </w:rPr>
      </w:pPr>
      <w:r w:rsidRPr="00FC5FC3">
        <w:t>RAWR considera apropiado para el proyecto utilizar un ciclo de vida basado en los modelos iterativos incrementales</w:t>
      </w:r>
      <w:r w:rsidR="00D60879">
        <w:t xml:space="preserve"> tomando RUP como base</w:t>
      </w:r>
      <w:r w:rsidRPr="00FC5FC3">
        <w:t xml:space="preserve"> y </w:t>
      </w:r>
      <w:r w:rsidR="00D60879" w:rsidRPr="00FC5FC3">
        <w:t>complement</w:t>
      </w:r>
      <w:r w:rsidR="00D60879">
        <w:t>ándolo</w:t>
      </w:r>
      <w:r w:rsidRPr="00FC5FC3">
        <w:t xml:space="preserve"> con buenas prácticas de SCRUM </w:t>
      </w:r>
      <w:r w:rsidR="00D60879">
        <w:t>y XP.</w:t>
      </w:r>
      <w:r w:rsidRPr="00FC5FC3">
        <w:t xml:space="preserve"> Se usará UML como herramienta de modelado con el fin de formular ideas comple</w:t>
      </w:r>
      <w:r w:rsidR="008437C7">
        <w:t>jas de forma resumida y precisa. De esta manera se intenta que</w:t>
      </w:r>
      <w:r w:rsidRPr="00FC5FC3">
        <w:t xml:space="preserve"> todos los integrantes del grupo entiendan los modelos funcionales y de objetos del sistema </w:t>
      </w:r>
      <w:r w:rsidR="00647A3C">
        <w:rPr>
          <w:rFonts w:ascii="Calibri" w:hAnsi="Calibri"/>
        </w:rPr>
        <w:fldChar w:fldCharType="begin"/>
      </w:r>
      <w:r w:rsidR="00F55462">
        <w:rPr>
          <w:rFonts w:ascii="Calibri" w:hAnsi="Calibri"/>
        </w:rPr>
        <w:instrText xml:space="preserve"> ADDIN ZOTERO_ITEM CSL_CITATION {"citationID":"1tf0fajd4v","properties":{"formattedCitation":"[7]","plainCitation":"[7]"},"citationItems":[{"id":71,"uris":["http://zotero.org/users/2345493/items/GRNZCPME"],"uri":["http://zotero.org/users/2345493/items/GRNZCPME"],"itemData":{"id":71,"type":"book","title":"Ingeniería de software orientado a objetos","publisher":"Pearson Education","publisher-place":"México","number-of-pages":"576","event-place":"México","ISBN":"970-26-0010-3","language":"Español","author":[{"family":"Bruegge","given":"Bernd"},{"family":"Dutoit","given":"Allen H."}],"issued":{"date-parts":[["2002"]]}}}],"schema":"https://github.com/citation-style-language/schema/raw/master/csl-citation.json"} </w:instrText>
      </w:r>
      <w:r w:rsidR="00647A3C">
        <w:rPr>
          <w:rFonts w:ascii="Calibri" w:hAnsi="Calibri"/>
        </w:rPr>
        <w:fldChar w:fldCharType="separate"/>
      </w:r>
      <w:r w:rsidR="004846D2" w:rsidRPr="004846D2">
        <w:rPr>
          <w:rFonts w:ascii="Calibri" w:hAnsi="Calibri"/>
        </w:rPr>
        <w:t>[7]</w:t>
      </w:r>
      <w:r w:rsidR="00647A3C">
        <w:rPr>
          <w:rFonts w:ascii="Calibri" w:hAnsi="Calibri"/>
        </w:rPr>
        <w:fldChar w:fldCharType="end"/>
      </w:r>
      <w:r w:rsidRPr="00FC5FC3">
        <w:t>.</w:t>
      </w:r>
    </w:p>
    <w:p w14:paraId="3D4EA24D" w14:textId="77777777" w:rsidR="00FC5FC3" w:rsidRPr="00FC5FC3" w:rsidRDefault="00ED3BE2" w:rsidP="004E3936">
      <w:pPr>
        <w:pStyle w:val="Ttulo2"/>
      </w:pPr>
      <w:bookmarkStart w:id="40" w:name="_Toc413829889"/>
      <w:r>
        <w:t>8.1.1</w:t>
      </w:r>
      <w:r w:rsidR="008F185A">
        <w:t xml:space="preserve"> </w:t>
      </w:r>
      <w:r w:rsidR="00FC5FC3" w:rsidRPr="00FC5FC3">
        <w:t>RUP</w:t>
      </w:r>
      <w:bookmarkEnd w:id="40"/>
    </w:p>
    <w:p w14:paraId="3D4EA24E" w14:textId="77777777" w:rsidR="00FC5FC3" w:rsidRPr="00F148F0" w:rsidRDefault="00FC5FC3" w:rsidP="00900800">
      <w:r w:rsidRPr="00F148F0">
        <w:t xml:space="preserve">RUP es </w:t>
      </w:r>
      <w:r w:rsidR="008437C7">
        <w:t xml:space="preserve">un </w:t>
      </w:r>
      <w:r w:rsidRPr="00F148F0">
        <w:t>modelo de ciclo</w:t>
      </w:r>
      <w:r w:rsidR="008437C7">
        <w:t xml:space="preserve"> de vida iterativo incremental que </w:t>
      </w:r>
      <w:r w:rsidRPr="00F148F0">
        <w:t xml:space="preserve">se presenta como un enfoque disciplinado para asignar tareas y responsabilidades  dentro de una organización  con el fin  de lograr la producción de software de alta calidad. Una de las desventajas de RUP es que para equipos pequeños la documentación que se necesita hacer puede abrumar al equipo de trabajo y no tener suficiente tiempo para trabar en el desarrollo de software  </w:t>
      </w:r>
      <w:r w:rsidR="00647A3C">
        <w:rPr>
          <w:rFonts w:ascii="Calibri" w:hAnsi="Calibri"/>
        </w:rPr>
        <w:fldChar w:fldCharType="begin"/>
      </w:r>
      <w:r w:rsidR="00F55462">
        <w:rPr>
          <w:rFonts w:ascii="Calibri" w:hAnsi="Calibri"/>
        </w:rPr>
        <w:instrText xml:space="preserve"> ADDIN ZOTERO_ITEM CSL_CITATION {"citationID":"25if6c695d","properties":{"formattedCitation":"[8]","plainCitation":"[8]"},"citationItems":[{"id":87,"uris":["http://zotero.org/users/2345493/items/JIRDD4K6"],"uri":["http://zotero.org/users/2345493/items/JIRDD4K6"],"itemData":{"id":87,"type":"paper-conference","title":"Moving from Waterfall to Iterative Development: An Empirical Evaluation of Advantages, Disadvantages and Risks of RUP","publisher":"IEEE","page":"453-460","source":"CrossRef","URL":"http://ieeexplore.ieee.org/lpdocs/epic03/wrapper.htm?arnumber=6068383","DOI":"10.1109/SEAA.2011.69","ISBN":"978-1-4577-1027-8","shortTitle":"Moving from Waterfall to Iterative Development","author":[{"family":"Osorio","given":"Jorge A."},{"family":"Chaudron","given":"Michel R.V."},{"family":"Heijstek","given":"Werner"}],"issued":{"date-parts":[["2011",8]]},"accessed":{"date-parts":[["2015",3,8]]}}}],"schema":"https://github.com/citation-style-language/schema/raw/master/csl-citation.json"} </w:instrText>
      </w:r>
      <w:r w:rsidR="00647A3C">
        <w:rPr>
          <w:rFonts w:ascii="Calibri" w:hAnsi="Calibri"/>
        </w:rPr>
        <w:fldChar w:fldCharType="separate"/>
      </w:r>
      <w:r w:rsidR="004846D2" w:rsidRPr="004846D2">
        <w:rPr>
          <w:rFonts w:ascii="Calibri" w:hAnsi="Calibri"/>
        </w:rPr>
        <w:t>[8]</w:t>
      </w:r>
      <w:r w:rsidR="00647A3C">
        <w:rPr>
          <w:rFonts w:ascii="Calibri" w:hAnsi="Calibri"/>
        </w:rPr>
        <w:fldChar w:fldCharType="end"/>
      </w:r>
      <w:r w:rsidR="00F30D52">
        <w:rPr>
          <w:rFonts w:ascii="Calibri" w:hAnsi="Calibri"/>
        </w:rPr>
        <w:t>,</w:t>
      </w:r>
      <w:r w:rsidRPr="00F148F0">
        <w:t xml:space="preserve"> además de tener una lista larga de roles con actividades previamente definidas. Para evitar </w:t>
      </w:r>
      <w:r w:rsidR="00F30D52">
        <w:t>estos problemas en</w:t>
      </w:r>
      <w:r w:rsidRPr="00F148F0">
        <w:t xml:space="preserve"> RAWR es de vital importancia adaptar el modelo de ciclo de vida </w:t>
      </w:r>
      <w:r w:rsidR="00F30D52">
        <w:t>con el fin de</w:t>
      </w:r>
      <w:r w:rsidRPr="00F148F0">
        <w:t xml:space="preserve"> suplir nuestras necesidades utilizando buenas prácticas</w:t>
      </w:r>
      <w:r w:rsidR="00F30D52">
        <w:t xml:space="preserve"> como</w:t>
      </w:r>
      <w:r w:rsidRPr="00F148F0">
        <w:t xml:space="preserve"> la simplificación de roles de SCRUM </w:t>
      </w:r>
      <w:r w:rsidR="00647A3C">
        <w:rPr>
          <w:rFonts w:ascii="Calibri" w:hAnsi="Calibri"/>
        </w:rPr>
        <w:fldChar w:fldCharType="begin"/>
      </w:r>
      <w:r w:rsidR="00F55462">
        <w:rPr>
          <w:rFonts w:ascii="Calibri" w:hAnsi="Calibri"/>
        </w:rPr>
        <w:instrText xml:space="preserve"> ADDIN ZOTERO_ITEM CSL_CITATION {"citationID":"2pfjepm089","properties":{"formattedCitation":"[9]","plainCitation":"[9]"},"citationItems":[{"id":7,"uris":["http://zotero.org/users/2345493/items/34ZRAUUK"],"uri":["http://zotero.org/users/2345493/items/34ZRAUUK"],"itemData":{"id":7,"type":"paper-conference","title":"Study and practice of import Scrum agile software development","publisher":"IEEE","page":"217-220","source":"CrossRef","URL":"http://ieeexplore.ieee.org/lpdocs/epic03/wrapper.htm?arnumber=6013698","DOI":"10.1109/ICCSN.2011.6013698","ISBN":"978-1-61284-485-5","author":[{"family":"Guang-yong","given":"Hu"}],"issued":{"date-parts":[["2011",5]]},"accessed":{"date-parts":[["2015",3,8]]}}}],"schema":"https://github.com/citation-style-language/schema/raw/master/csl-citation.json"} </w:instrText>
      </w:r>
      <w:r w:rsidR="00647A3C">
        <w:rPr>
          <w:rFonts w:ascii="Calibri" w:hAnsi="Calibri"/>
        </w:rPr>
        <w:fldChar w:fldCharType="separate"/>
      </w:r>
      <w:r w:rsidR="004846D2" w:rsidRPr="004846D2">
        <w:rPr>
          <w:rFonts w:ascii="Calibri" w:hAnsi="Calibri"/>
        </w:rPr>
        <w:t>[9]</w:t>
      </w:r>
      <w:r w:rsidR="00647A3C">
        <w:rPr>
          <w:rFonts w:ascii="Calibri" w:hAnsi="Calibri"/>
        </w:rPr>
        <w:fldChar w:fldCharType="end"/>
      </w:r>
      <w:r w:rsidRPr="00F148F0">
        <w:t>.</w:t>
      </w:r>
    </w:p>
    <w:p w14:paraId="3D4EA24F" w14:textId="77777777" w:rsidR="00FC5FC3" w:rsidRPr="00F148F0" w:rsidRDefault="00FC5FC3" w:rsidP="00900800">
      <w:r w:rsidRPr="00F148F0">
        <w:t xml:space="preserve">Las mejores prácticas de RUP son el desarrollo de software iterativo, manejo de requerimientos, usar una arquitectura basada en componentes, modelar visualmente el software y verificar </w:t>
      </w:r>
      <w:r w:rsidR="00434B93">
        <w:t>su</w:t>
      </w:r>
      <w:r w:rsidRPr="00F148F0">
        <w:t xml:space="preserve"> calidad </w:t>
      </w:r>
      <w:r w:rsidR="00647A3C">
        <w:rPr>
          <w:rFonts w:ascii="Calibri" w:hAnsi="Calibri"/>
        </w:rPr>
        <w:fldChar w:fldCharType="begin"/>
      </w:r>
      <w:r w:rsidR="00F55462">
        <w:rPr>
          <w:rFonts w:ascii="Calibri" w:hAnsi="Calibri"/>
        </w:rPr>
        <w:instrText xml:space="preserve"> ADDIN ZOTERO_ITEM CSL_CITATION {"citationID":"21qrpp40mb","properties":{"formattedCitation":"[10]","plainCitation":"[10]"},"citationItems":[{"id":61,"uris":["http://zotero.org/users/2345493/items/F3TQFGAZ"],"uri":["http://zotero.org/users/2345493/items/F3TQFGAZ"],"itemData":{"id":61,"type":"paper-conference","title":"Analysis on software processes and enhancement for RUP","publisher":"IEEE","page":"295-298","source":"CrossRef","URL":"http://ieeexplore.ieee.org/lpdocs/epic03/wrapper.htm?arnumber=5982312","DOI":"10.1109/ICSESS.2011.5982312","ISBN":"978-1-4244-9699-0","author":[{"family":"Fan Guo","given":""},{"family":"Bainan Xia","given":""},{"family":"Fei Xue","given":""}],"issued":{"date-parts":[["2011",7]]},"accessed":{"date-parts":[["2015",3,8]]}}}],"schema":"https://github.com/citation-style-language/schema/raw/master/csl-citation.json"} </w:instrText>
      </w:r>
      <w:r w:rsidR="00647A3C">
        <w:rPr>
          <w:rFonts w:ascii="Calibri" w:hAnsi="Calibri"/>
        </w:rPr>
        <w:fldChar w:fldCharType="separate"/>
      </w:r>
      <w:r w:rsidR="004846D2" w:rsidRPr="004846D2">
        <w:rPr>
          <w:rFonts w:ascii="Calibri" w:hAnsi="Calibri"/>
        </w:rPr>
        <w:t>[10]</w:t>
      </w:r>
      <w:r w:rsidR="00647A3C">
        <w:rPr>
          <w:rFonts w:ascii="Calibri" w:hAnsi="Calibri"/>
        </w:rPr>
        <w:fldChar w:fldCharType="end"/>
      </w:r>
      <w:r w:rsidRPr="00F148F0">
        <w:t>.</w:t>
      </w:r>
    </w:p>
    <w:p w14:paraId="3D4EA250" w14:textId="77777777" w:rsidR="00FC5FC3" w:rsidRPr="00F148F0" w:rsidRDefault="00FC5FC3" w:rsidP="00900800">
      <w:r w:rsidRPr="00F148F0">
        <w:t xml:space="preserve">El proceso de RUP  se puede describir en dos dimensiones </w:t>
      </w:r>
      <w:r w:rsidR="00434B93">
        <w:t xml:space="preserve">por medio de la </w:t>
      </w:r>
      <w:r w:rsidR="00434B93">
        <w:fldChar w:fldCharType="begin"/>
      </w:r>
      <w:r w:rsidR="00434B93">
        <w:instrText xml:space="preserve"> REF _Ref413864119 \h </w:instrText>
      </w:r>
      <w:r w:rsidR="00434B93">
        <w:fldChar w:fldCharType="separate"/>
      </w:r>
      <w:r w:rsidR="00434B93">
        <w:t xml:space="preserve">Ilustración </w:t>
      </w:r>
      <w:r w:rsidR="00434B93">
        <w:rPr>
          <w:noProof/>
        </w:rPr>
        <w:t>2</w:t>
      </w:r>
      <w:r w:rsidR="00434B93">
        <w:fldChar w:fldCharType="end"/>
      </w:r>
      <w:r w:rsidR="00434B93">
        <w:t>.</w:t>
      </w:r>
    </w:p>
    <w:p w14:paraId="3D4EA251" w14:textId="77777777" w:rsidR="00E57122" w:rsidRDefault="00FC5FC3" w:rsidP="00900800">
      <w:pPr>
        <w:keepNext/>
        <w:jc w:val="center"/>
      </w:pPr>
      <w:r w:rsidRPr="00F148F0">
        <w:rPr>
          <w:rFonts w:ascii="Arial" w:hAnsi="Arial" w:cs="Arial"/>
          <w:noProof/>
          <w:lang w:eastAsia="es-CO"/>
        </w:rPr>
        <w:lastRenderedPageBreak/>
        <w:drawing>
          <wp:inline distT="0" distB="0" distL="0" distR="0" wp14:anchorId="3D4EA673" wp14:editId="3D4EA674">
            <wp:extent cx="5118735" cy="4314830"/>
            <wp:effectExtent l="0" t="0" r="571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srcRect t="8689" b="8215"/>
                    <a:stretch/>
                  </pic:blipFill>
                  <pic:spPr bwMode="auto">
                    <a:xfrm>
                      <a:off x="0" y="0"/>
                      <a:ext cx="5153670" cy="4344278"/>
                    </a:xfrm>
                    <a:prstGeom prst="rect">
                      <a:avLst/>
                    </a:prstGeom>
                    <a:ln>
                      <a:noFill/>
                    </a:ln>
                    <a:extLst>
                      <a:ext uri="{53640926-AAD7-44D8-BBD7-CCE9431645EC}">
                        <a14:shadowObscured xmlns:a14="http://schemas.microsoft.com/office/drawing/2010/main"/>
                      </a:ext>
                    </a:extLst>
                  </pic:spPr>
                </pic:pic>
              </a:graphicData>
            </a:graphic>
          </wp:inline>
        </w:drawing>
      </w:r>
    </w:p>
    <w:p w14:paraId="3D4EA252" w14:textId="77777777" w:rsidR="00FC5FC3" w:rsidRPr="00F148F0" w:rsidRDefault="00E57122" w:rsidP="00900800">
      <w:pPr>
        <w:pStyle w:val="Descripcin"/>
        <w:jc w:val="center"/>
        <w:rPr>
          <w:rFonts w:ascii="Arial" w:hAnsi="Arial" w:cs="Arial"/>
        </w:rPr>
      </w:pPr>
      <w:bookmarkStart w:id="41" w:name="_Ref413864119"/>
      <w:bookmarkStart w:id="42" w:name="_Toc413746030"/>
      <w:bookmarkStart w:id="43" w:name="_Ref413864116"/>
      <w:r>
        <w:t xml:space="preserve">Ilustración </w:t>
      </w:r>
      <w:fldSimple w:instr=" SEQ Ilustración \* ARABIC ">
        <w:r w:rsidR="005F59CF">
          <w:rPr>
            <w:noProof/>
          </w:rPr>
          <w:t>2</w:t>
        </w:r>
      </w:fldSimple>
      <w:bookmarkEnd w:id="41"/>
      <w:r>
        <w:t xml:space="preserve">: </w:t>
      </w:r>
      <w:r w:rsidRPr="007A0332">
        <w:t>Modelo de ciclo de vida RUP</w:t>
      </w:r>
      <w:bookmarkEnd w:id="42"/>
      <w:bookmarkEnd w:id="43"/>
    </w:p>
    <w:p w14:paraId="3D4EA253" w14:textId="77777777" w:rsidR="00FC5FC3" w:rsidRPr="00F148F0" w:rsidRDefault="00FC5FC3" w:rsidP="002263A0">
      <w:pPr>
        <w:jc w:val="center"/>
      </w:pPr>
      <w:r w:rsidRPr="00F148F0">
        <w:rPr>
          <w:b/>
        </w:rPr>
        <w:t xml:space="preserve">Nota: </w:t>
      </w:r>
      <w:r w:rsidRPr="00F148F0">
        <w:t xml:space="preserve">Esta ilustración ha sido </w:t>
      </w:r>
      <w:r>
        <w:t>extraída de [5].</w:t>
      </w:r>
    </w:p>
    <w:p w14:paraId="3D4EA254" w14:textId="77777777" w:rsidR="00FC5FC3" w:rsidRDefault="00FC5FC3" w:rsidP="00900800">
      <w:r w:rsidRPr="00F148F0">
        <w:t xml:space="preserve">El ciclo de vida </w:t>
      </w:r>
      <w:r w:rsidR="000345D9">
        <w:t>del proyecto se divide en fases que</w:t>
      </w:r>
      <w:r w:rsidRPr="00F148F0">
        <w:t xml:space="preserve"> </w:t>
      </w:r>
      <w:r w:rsidR="000345D9">
        <w:t xml:space="preserve">se </w:t>
      </w:r>
      <w:r w:rsidRPr="00F148F0">
        <w:t>puede</w:t>
      </w:r>
      <w:r w:rsidR="000345D9">
        <w:t>n</w:t>
      </w:r>
      <w:r w:rsidRPr="00F148F0">
        <w:t xml:space="preserve"> llevar </w:t>
      </w:r>
      <w:r w:rsidR="000345D9">
        <w:t>a cabo en una o más iteraciones.</w:t>
      </w:r>
      <w:r w:rsidRPr="00F148F0">
        <w:t xml:space="preserve"> </w:t>
      </w:r>
      <w:r w:rsidR="000345D9">
        <w:t>Cada iteración es</w:t>
      </w:r>
      <w:r w:rsidRPr="00F148F0">
        <w:t xml:space="preserve"> un ciclo completo de desarrollo que resulta en la terminación de un producto ejecutable o de un subconjunto del producto final</w:t>
      </w:r>
      <w:r w:rsidR="000345D9">
        <w:t>. Adicionalmente, cada fase tiene un proceso de retroalimentación en su cierre.</w:t>
      </w:r>
      <w:r w:rsidRPr="00F148F0">
        <w:t xml:space="preserve"> Las fases con su conjunto de tareas traducidas al proyecto a realizar son:</w:t>
      </w:r>
    </w:p>
    <w:p w14:paraId="3D4EA255" w14:textId="77777777" w:rsidR="00FC5FC3" w:rsidRPr="00F148F0" w:rsidRDefault="00FC5FC3" w:rsidP="00996AB1">
      <w:pPr>
        <w:pStyle w:val="Prrafodelista"/>
        <w:numPr>
          <w:ilvl w:val="0"/>
          <w:numId w:val="10"/>
        </w:numPr>
      </w:pPr>
      <w:r w:rsidRPr="00F148F0">
        <w:t>Fase de concepción</w:t>
      </w:r>
    </w:p>
    <w:p w14:paraId="3D4EA256" w14:textId="77777777" w:rsidR="00FC5FC3" w:rsidRPr="00F148F0" w:rsidRDefault="00FC5FC3" w:rsidP="00996AB1">
      <w:pPr>
        <w:pStyle w:val="Prrafodelista"/>
        <w:numPr>
          <w:ilvl w:val="1"/>
          <w:numId w:val="10"/>
        </w:numPr>
      </w:pPr>
      <w:r w:rsidRPr="00F148F0">
        <w:t>SPMP</w:t>
      </w:r>
    </w:p>
    <w:p w14:paraId="3D4EA257" w14:textId="77777777" w:rsidR="00FC5FC3" w:rsidRPr="00F148F0" w:rsidRDefault="00FC5FC3" w:rsidP="00996AB1">
      <w:pPr>
        <w:pStyle w:val="Prrafodelista"/>
        <w:numPr>
          <w:ilvl w:val="0"/>
          <w:numId w:val="10"/>
        </w:numPr>
      </w:pPr>
      <w:r w:rsidRPr="00F148F0">
        <w:t>Fase de elaboración</w:t>
      </w:r>
    </w:p>
    <w:p w14:paraId="3D4EA258" w14:textId="77777777" w:rsidR="00FC5FC3" w:rsidRPr="00F148F0" w:rsidRDefault="00FC5FC3" w:rsidP="00996AB1">
      <w:pPr>
        <w:pStyle w:val="Prrafodelista"/>
        <w:numPr>
          <w:ilvl w:val="1"/>
          <w:numId w:val="10"/>
        </w:numPr>
      </w:pPr>
      <w:r w:rsidRPr="00F148F0">
        <w:t>SRS</w:t>
      </w:r>
    </w:p>
    <w:p w14:paraId="3D4EA259" w14:textId="77777777" w:rsidR="00FC5FC3" w:rsidRPr="00F148F0" w:rsidRDefault="00FC5FC3" w:rsidP="00996AB1">
      <w:pPr>
        <w:pStyle w:val="Prrafodelista"/>
        <w:numPr>
          <w:ilvl w:val="2"/>
          <w:numId w:val="10"/>
        </w:numPr>
      </w:pPr>
      <w:r w:rsidRPr="00F148F0">
        <w:t>Entendimiento de los requerimientos.</w:t>
      </w:r>
    </w:p>
    <w:p w14:paraId="3D4EA25A" w14:textId="77777777" w:rsidR="00FC5FC3" w:rsidRPr="00F148F0" w:rsidRDefault="00FC5FC3" w:rsidP="00996AB1">
      <w:pPr>
        <w:pStyle w:val="Prrafodelista"/>
        <w:numPr>
          <w:ilvl w:val="2"/>
          <w:numId w:val="10"/>
        </w:numPr>
      </w:pPr>
      <w:r w:rsidRPr="00F148F0">
        <w:t>Prototipo de Arquitectura.</w:t>
      </w:r>
    </w:p>
    <w:p w14:paraId="3D4EA25B" w14:textId="77777777" w:rsidR="00FC5FC3" w:rsidRPr="00F148F0" w:rsidRDefault="00FC5FC3" w:rsidP="00996AB1">
      <w:pPr>
        <w:pStyle w:val="Prrafodelista"/>
        <w:numPr>
          <w:ilvl w:val="1"/>
          <w:numId w:val="10"/>
        </w:numPr>
      </w:pPr>
      <w:r w:rsidRPr="00F148F0">
        <w:t>Inicio del Desarrollo, prototipo Inicial</w:t>
      </w:r>
    </w:p>
    <w:p w14:paraId="3D4EA25C" w14:textId="77777777" w:rsidR="00FC5FC3" w:rsidRPr="00F148F0" w:rsidRDefault="00FC5FC3" w:rsidP="00996AB1">
      <w:pPr>
        <w:pStyle w:val="Prrafodelista"/>
        <w:numPr>
          <w:ilvl w:val="1"/>
          <w:numId w:val="10"/>
        </w:numPr>
      </w:pPr>
      <w:r w:rsidRPr="00F148F0">
        <w:t>SDD</w:t>
      </w:r>
    </w:p>
    <w:p w14:paraId="3D4EA25D" w14:textId="77777777" w:rsidR="00FC5FC3" w:rsidRPr="00F148F0" w:rsidRDefault="00FC5FC3" w:rsidP="00996AB1">
      <w:pPr>
        <w:pStyle w:val="Prrafodelista"/>
        <w:numPr>
          <w:ilvl w:val="0"/>
          <w:numId w:val="10"/>
        </w:numPr>
      </w:pPr>
      <w:r w:rsidRPr="00F148F0">
        <w:t xml:space="preserve">Fase de construcción </w:t>
      </w:r>
    </w:p>
    <w:p w14:paraId="3D4EA25E" w14:textId="77777777" w:rsidR="00FC5FC3" w:rsidRPr="00F148F0" w:rsidRDefault="00FC5FC3" w:rsidP="00996AB1">
      <w:pPr>
        <w:pStyle w:val="Sinespaciado"/>
        <w:numPr>
          <w:ilvl w:val="1"/>
          <w:numId w:val="10"/>
        </w:numPr>
      </w:pPr>
      <w:r w:rsidRPr="00F148F0">
        <w:t>Prototipo funcional con al menos el 70% de los requerimientos implementados junto con su descripción.</w:t>
      </w:r>
    </w:p>
    <w:p w14:paraId="3D4EA25F" w14:textId="77777777" w:rsidR="00FC5FC3" w:rsidRPr="00F148F0" w:rsidRDefault="00FC5FC3" w:rsidP="00996AB1">
      <w:pPr>
        <w:pStyle w:val="Sinespaciado"/>
        <w:numPr>
          <w:ilvl w:val="1"/>
          <w:numId w:val="10"/>
        </w:numPr>
      </w:pPr>
      <w:r w:rsidRPr="00F148F0">
        <w:lastRenderedPageBreak/>
        <w:t xml:space="preserve">Manuales de usuario </w:t>
      </w:r>
      <w:r w:rsidR="00647A3C">
        <w:rPr>
          <w:rFonts w:ascii="Calibri" w:hAnsi="Calibri"/>
        </w:rPr>
        <w:fldChar w:fldCharType="begin"/>
      </w:r>
      <w:r w:rsidR="00F55462">
        <w:rPr>
          <w:rFonts w:ascii="Calibri" w:hAnsi="Calibri"/>
        </w:rPr>
        <w:instrText xml:space="preserve"> ADDIN ZOTERO_ITEM CSL_CITATION {"citationID":"ij7t7kpbl","properties":{"formattedCitation":"[11]","plainCitation":"[11]"},"citationItems":[{"id":22,"uris":["http://zotero.org/users/2345493/items/5BK4KETN"],"uri":["http://zotero.org/users/2345493/items/5BK4KETN"],"itemData":{"id":22,"type":"article","title":"Rational Unified Process Best Practices for Software Development Teams","publisher":"Rational, IBM","URL":"https://www.ibm.com/developerworks/rational/library/content/03July/1000/1251/1251_bestpractices_TP026B.pdf","language":"English","issued":{"literal":"11/01"}}}],"schema":"https://github.com/citation-style-language/schema/raw/master/csl-citation.json"} </w:instrText>
      </w:r>
      <w:r w:rsidR="00647A3C">
        <w:rPr>
          <w:rFonts w:ascii="Calibri" w:hAnsi="Calibri"/>
        </w:rPr>
        <w:fldChar w:fldCharType="separate"/>
      </w:r>
      <w:r w:rsidR="004846D2" w:rsidRPr="004846D2">
        <w:rPr>
          <w:rFonts w:ascii="Calibri" w:hAnsi="Calibri"/>
        </w:rPr>
        <w:t>[11]</w:t>
      </w:r>
      <w:r w:rsidR="00647A3C">
        <w:rPr>
          <w:rFonts w:ascii="Calibri" w:hAnsi="Calibri"/>
        </w:rPr>
        <w:fldChar w:fldCharType="end"/>
      </w:r>
      <w:r w:rsidRPr="00F148F0">
        <w:t>.</w:t>
      </w:r>
    </w:p>
    <w:p w14:paraId="3D4EA260" w14:textId="77777777" w:rsidR="00FC5FC3" w:rsidRPr="00F148F0" w:rsidRDefault="00FC5FC3" w:rsidP="00900800">
      <w:pPr>
        <w:rPr>
          <w:rFonts w:ascii="Arial" w:eastAsia="Times New Roman" w:hAnsi="Arial" w:cs="Arial"/>
        </w:rPr>
      </w:pPr>
    </w:p>
    <w:p w14:paraId="3D4EA261" w14:textId="77777777" w:rsidR="00FC5FC3" w:rsidRDefault="00FC5FC3" w:rsidP="00900800">
      <w:r w:rsidRPr="00F148F0">
        <w:t>Para el caso particular del proyecto no hay una fase de transición definida dentro de los objetivos. Sin embargo, al finalizar el proyecto los integrantes del grupo evaluarán si quieren pasar el producto a producción. Para el proyecto RAWR, cada una de las fases definirá un hito para el proyecto.</w:t>
      </w:r>
    </w:p>
    <w:p w14:paraId="3D4EA262" w14:textId="77777777" w:rsidR="00551F9A" w:rsidRDefault="00551F9A" w:rsidP="00900800">
      <w:pPr>
        <w:keepNext/>
        <w:rPr>
          <w:noProof/>
          <w:lang w:eastAsia="es-CO"/>
        </w:rPr>
      </w:pPr>
    </w:p>
    <w:p w14:paraId="3D4EA263" w14:textId="77777777" w:rsidR="005F59CF" w:rsidRDefault="00CC66F6" w:rsidP="00900800">
      <w:pPr>
        <w:keepNext/>
      </w:pPr>
      <w:r>
        <w:rPr>
          <w:noProof/>
          <w:lang w:eastAsia="es-CO"/>
        </w:rPr>
        <w:drawing>
          <wp:inline distT="0" distB="0" distL="0" distR="0" wp14:anchorId="3D4EA675" wp14:editId="3D4EA676">
            <wp:extent cx="5971540" cy="4476154"/>
            <wp:effectExtent l="0" t="0" r="0" b="0"/>
            <wp:docPr id="17" name="Imagen 17" descr="C:\Users\Estudiante\Downloads\CalendarioBPMN - Version 0.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udiante\Downloads\CalendarioBPMN - Version 0.2 (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1540" cy="4476154"/>
                    </a:xfrm>
                    <a:prstGeom prst="rect">
                      <a:avLst/>
                    </a:prstGeom>
                    <a:noFill/>
                    <a:ln>
                      <a:noFill/>
                    </a:ln>
                  </pic:spPr>
                </pic:pic>
              </a:graphicData>
            </a:graphic>
          </wp:inline>
        </w:drawing>
      </w:r>
    </w:p>
    <w:p w14:paraId="3D4EA264" w14:textId="77777777" w:rsidR="00FC5FC3" w:rsidRPr="00551F9A" w:rsidRDefault="005F59CF" w:rsidP="00900800">
      <w:pPr>
        <w:pStyle w:val="Descripcin"/>
        <w:jc w:val="center"/>
        <w:rPr>
          <w:rFonts w:ascii="Arial" w:hAnsi="Arial" w:cs="Arial"/>
          <w:sz w:val="20"/>
        </w:rPr>
      </w:pPr>
      <w:bookmarkStart w:id="44" w:name="_Toc413746031"/>
      <w:r w:rsidRPr="00551F9A">
        <w:rPr>
          <w:sz w:val="20"/>
        </w:rPr>
        <w:t xml:space="preserve">Ilustración </w:t>
      </w:r>
      <w:r w:rsidR="001278BC" w:rsidRPr="00551F9A">
        <w:rPr>
          <w:sz w:val="20"/>
        </w:rPr>
        <w:fldChar w:fldCharType="begin"/>
      </w:r>
      <w:r w:rsidR="001278BC" w:rsidRPr="00551F9A">
        <w:rPr>
          <w:sz w:val="20"/>
        </w:rPr>
        <w:instrText xml:space="preserve"> SEQ Ilustración \* ARABIC </w:instrText>
      </w:r>
      <w:r w:rsidR="001278BC" w:rsidRPr="00551F9A">
        <w:rPr>
          <w:sz w:val="20"/>
        </w:rPr>
        <w:fldChar w:fldCharType="separate"/>
      </w:r>
      <w:r w:rsidRPr="00551F9A">
        <w:rPr>
          <w:noProof/>
          <w:sz w:val="20"/>
        </w:rPr>
        <w:t>3</w:t>
      </w:r>
      <w:r w:rsidR="001278BC" w:rsidRPr="00551F9A">
        <w:rPr>
          <w:noProof/>
          <w:sz w:val="20"/>
        </w:rPr>
        <w:fldChar w:fldCharType="end"/>
      </w:r>
      <w:r w:rsidRPr="00551F9A">
        <w:rPr>
          <w:sz w:val="20"/>
        </w:rPr>
        <w:t>: Actividades a realizar en una iteración</w:t>
      </w:r>
      <w:bookmarkEnd w:id="44"/>
      <w:r w:rsidR="00551F9A">
        <w:rPr>
          <w:sz w:val="20"/>
        </w:rPr>
        <w:t>.</w:t>
      </w:r>
    </w:p>
    <w:p w14:paraId="3D4EA265" w14:textId="77777777" w:rsidR="005F59CF" w:rsidRDefault="005F59CF" w:rsidP="000345D9">
      <w:pPr>
        <w:jc w:val="center"/>
        <w:rPr>
          <w:rFonts w:ascii="Arial" w:hAnsi="Arial" w:cs="Arial"/>
          <w:noProof/>
          <w:lang w:eastAsia="es-CO"/>
        </w:rPr>
      </w:pPr>
      <w:bookmarkStart w:id="45" w:name="_SCRUM"/>
      <w:bookmarkEnd w:id="45"/>
      <w:r w:rsidRPr="005F59CF">
        <w:rPr>
          <w:b/>
        </w:rPr>
        <w:t>Nota</w:t>
      </w:r>
      <w:r w:rsidRPr="00B511E9">
        <w:t>: El anterior diagrama fue realizado por el grupo RAWR en la herramienta Bizagi Modeler siguiendo las buenas practicas que se describen en sus documentos</w:t>
      </w:r>
      <w:r w:rsidR="00647A3C">
        <w:rPr>
          <w:rFonts w:ascii="Calibri" w:hAnsi="Calibri"/>
        </w:rPr>
        <w:fldChar w:fldCharType="begin"/>
      </w:r>
      <w:r w:rsidR="000B7B9D">
        <w:rPr>
          <w:rFonts w:ascii="Calibri" w:hAnsi="Calibri"/>
        </w:rPr>
        <w:instrText xml:space="preserve"> ADDIN ZOTERO_ITEM CSL_CITATION {"citationID":"IdzEMGPq","properties":{"formattedCitation":"[12]","plainCitation":"[12]"},"citationItems":[{"id":145,"uris":["http://zotero.org/users/2345493/items/WZVWKPNS"],"uri":["http://zotero.org/users/2345493/items/WZVWKPNS"],"itemData":{"id":145,"type":"article","title":"Bizagi BPMN 2.0","URL":"http://www.bizagi.com/docs/BPMNbyExampleSPA.pdf","language":"Español","author":[{"family":"Bizagi","given":""}],"issued":{"date-parts":[["2014"]]}}}],"schema":"https://github.com/citation-style-language/schema/raw/master/csl-citation.json"} </w:instrText>
      </w:r>
      <w:r w:rsidR="00647A3C">
        <w:rPr>
          <w:rFonts w:ascii="Calibri" w:hAnsi="Calibri"/>
        </w:rPr>
        <w:fldChar w:fldCharType="separate"/>
      </w:r>
      <w:r w:rsidR="00F55462" w:rsidRPr="00F55462">
        <w:rPr>
          <w:rFonts w:ascii="Calibri" w:hAnsi="Calibri"/>
        </w:rPr>
        <w:t>[12]</w:t>
      </w:r>
      <w:r w:rsidR="00647A3C">
        <w:rPr>
          <w:rFonts w:ascii="Calibri" w:hAnsi="Calibri"/>
        </w:rPr>
        <w:fldChar w:fldCharType="end"/>
      </w:r>
      <w:r w:rsidRPr="00EA03DC">
        <w:rPr>
          <w:rFonts w:ascii="Arial" w:hAnsi="Arial" w:cs="Arial"/>
          <w:noProof/>
          <w:lang w:eastAsia="es-CO"/>
        </w:rPr>
        <w:t>.</w:t>
      </w:r>
    </w:p>
    <w:p w14:paraId="3D4EA266" w14:textId="77777777" w:rsidR="00FC5FC3" w:rsidRPr="00D3540B" w:rsidRDefault="00ED3BE2" w:rsidP="004E3936">
      <w:pPr>
        <w:pStyle w:val="Ttulo2"/>
      </w:pPr>
      <w:bookmarkStart w:id="46" w:name="_Toc413829890"/>
      <w:r>
        <w:t xml:space="preserve">8.1.2 </w:t>
      </w:r>
      <w:r w:rsidR="00FC5FC3" w:rsidRPr="00D3540B">
        <w:t>SCRUM</w:t>
      </w:r>
      <w:bookmarkEnd w:id="46"/>
    </w:p>
    <w:p w14:paraId="3D4EA267" w14:textId="77777777" w:rsidR="00FC5FC3" w:rsidRPr="00214309" w:rsidRDefault="00FC5FC3" w:rsidP="00900800">
      <w:r w:rsidRPr="00F148F0">
        <w:t>SCRUM e</w:t>
      </w:r>
      <w:r w:rsidR="00572CB1">
        <w:t xml:space="preserve">s un marco de trabajo ágil y </w:t>
      </w:r>
      <w:r w:rsidRPr="00F148F0">
        <w:t xml:space="preserve">un proceso de desarrollo iterativo incremental </w:t>
      </w:r>
      <w:r w:rsidR="00647A3C">
        <w:rPr>
          <w:rFonts w:ascii="Calibri" w:hAnsi="Calibri"/>
        </w:rPr>
        <w:fldChar w:fldCharType="begin"/>
      </w:r>
      <w:r w:rsidR="00F55462">
        <w:rPr>
          <w:rFonts w:ascii="Calibri" w:hAnsi="Calibri"/>
        </w:rPr>
        <w:instrText xml:space="preserve"> ADDIN ZOTERO_ITEM CSL_CITATION {"citationID":"1q4q8k36la","properties":{"formattedCitation":"[9]","plainCitation":"[9]"},"citationItems":[{"id":7,"uris":["http://zotero.org/users/2345493/items/34ZRAUUK"],"uri":["http://zotero.org/users/2345493/items/34ZRAUUK"],"itemData":{"id":7,"type":"paper-conference","title":"Study and practice of import Scrum agile software development","publisher":"IEEE","page":"217-220","source":"CrossRef","URL":"http://ieeexplore.ieee.org/lpdocs/epic03/wrapper.htm?arnumber=6013698","DOI":"10.1109/ICCSN.2011.6013698","ISBN":"978-1-61284-485-5","author":[{"family":"Guang-yong","given":"Hu"}],"issued":{"date-parts":[["2011",5]]},"accessed":{"date-parts":[["2015",3,8]]}}}],"schema":"https://github.com/citation-style-language/schema/raw/master/csl-citation.json"} </w:instrText>
      </w:r>
      <w:r w:rsidR="00647A3C">
        <w:rPr>
          <w:rFonts w:ascii="Calibri" w:hAnsi="Calibri"/>
        </w:rPr>
        <w:fldChar w:fldCharType="separate"/>
      </w:r>
      <w:r w:rsidR="004846D2" w:rsidRPr="004846D2">
        <w:rPr>
          <w:rFonts w:ascii="Calibri" w:hAnsi="Calibri"/>
        </w:rPr>
        <w:t>[9]</w:t>
      </w:r>
      <w:r w:rsidR="00647A3C">
        <w:rPr>
          <w:rFonts w:ascii="Calibri" w:hAnsi="Calibri"/>
        </w:rPr>
        <w:fldChar w:fldCharType="end"/>
      </w:r>
      <w:r w:rsidRPr="00F148F0">
        <w:t xml:space="preserve"> basado en la</w:t>
      </w:r>
      <w:r w:rsidR="00214309">
        <w:t xml:space="preserve"> experiencia y en la adaptación</w:t>
      </w:r>
      <w:r w:rsidR="00572CB1">
        <w:t>,</w:t>
      </w:r>
      <w:r w:rsidR="00321C9E">
        <w:t xml:space="preserve"> </w:t>
      </w:r>
      <w:r w:rsidR="00572CB1">
        <w:t>el cual</w:t>
      </w:r>
      <w:r w:rsidR="00321C9E">
        <w:t xml:space="preserve"> permite</w:t>
      </w:r>
      <w:r w:rsidR="00ED30A8">
        <w:t xml:space="preserve"> que</w:t>
      </w:r>
      <w:r w:rsidRPr="00F148F0">
        <w:t xml:space="preserve"> en cada iteración se pueda mejorar la forma en la </w:t>
      </w:r>
      <w:r w:rsidR="00572CB1">
        <w:t>que</w:t>
      </w:r>
      <w:r w:rsidRPr="00F148F0">
        <w:t xml:space="preserve"> se resuelve el problema. </w:t>
      </w:r>
      <w:r w:rsidR="00ED30A8">
        <w:t>D</w:t>
      </w:r>
      <w:r w:rsidRPr="00F148F0">
        <w:t>ebido a que todo el modelo se basa en enfatizar la colaboración</w:t>
      </w:r>
      <w:r w:rsidR="00ED30A8">
        <w:t xml:space="preserve"> s</w:t>
      </w:r>
      <w:r w:rsidR="00ED30A8" w:rsidRPr="00F148F0">
        <w:t>e debe tener buena comunica</w:t>
      </w:r>
      <w:r w:rsidR="00ED30A8">
        <w:t>ción y apropiada documentación</w:t>
      </w:r>
      <w:r w:rsidRPr="00F148F0">
        <w:t xml:space="preserve">. Cabe recalcar que se recomienda que el número </w:t>
      </w:r>
      <w:r w:rsidRPr="00F148F0">
        <w:lastRenderedPageBreak/>
        <w:t>de personas sea peque</w:t>
      </w:r>
      <w:r w:rsidR="00203E91">
        <w:t>ño (</w:t>
      </w:r>
      <w:r w:rsidR="00203E91" w:rsidRPr="00F148F0">
        <w:t>entre cinco y nueve participantes</w:t>
      </w:r>
      <w:r w:rsidR="00203E91">
        <w:t>) para poder seguir el esquema adecuadamente, lo cual</w:t>
      </w:r>
      <w:r w:rsidRPr="00F148F0">
        <w:t xml:space="preserve"> encaja bien en nuestro de grupo de 6 personas.</w:t>
      </w:r>
    </w:p>
    <w:p w14:paraId="3D4EA268" w14:textId="77777777" w:rsidR="00FC5FC3" w:rsidRPr="00F148F0" w:rsidRDefault="00FC5FC3" w:rsidP="00900800">
      <w:r w:rsidRPr="00F148F0">
        <w:t>Buenas Prácticas con SCRUM a realizar durante el proyecto:</w:t>
      </w:r>
    </w:p>
    <w:p w14:paraId="3D4EA269" w14:textId="77777777" w:rsidR="00FC5FC3" w:rsidRDefault="00BC3319" w:rsidP="00996AB1">
      <w:pPr>
        <w:pStyle w:val="Prrafodelista"/>
        <w:numPr>
          <w:ilvl w:val="0"/>
          <w:numId w:val="10"/>
        </w:numPr>
      </w:pPr>
      <w:r>
        <w:t>Sprint review</w:t>
      </w:r>
      <w:r w:rsidR="00CC66F6">
        <w:t>.</w:t>
      </w:r>
    </w:p>
    <w:p w14:paraId="3D4EA26A" w14:textId="77777777" w:rsidR="00BC3319" w:rsidRDefault="00BC3319" w:rsidP="00996AB1">
      <w:pPr>
        <w:pStyle w:val="Prrafodelista"/>
        <w:numPr>
          <w:ilvl w:val="0"/>
          <w:numId w:val="10"/>
        </w:numPr>
      </w:pPr>
      <w:r>
        <w:t>Sprint backlog</w:t>
      </w:r>
      <w:r w:rsidR="00CC66F6">
        <w:t>.</w:t>
      </w:r>
    </w:p>
    <w:p w14:paraId="3D4EA26B" w14:textId="77777777" w:rsidR="004D2E06" w:rsidRPr="00F148F0" w:rsidRDefault="004D2E06" w:rsidP="00996AB1">
      <w:pPr>
        <w:pStyle w:val="Prrafodelista"/>
        <w:numPr>
          <w:ilvl w:val="0"/>
          <w:numId w:val="10"/>
        </w:numPr>
      </w:pPr>
      <w:r>
        <w:t xml:space="preserve">Daily Scrum, llamado </w:t>
      </w:r>
      <w:hyperlink w:anchor="_10.2.3.1_Reporte_de" w:history="1">
        <w:r w:rsidRPr="00980BC6">
          <w:rPr>
            <w:rStyle w:val="Hipervnculo"/>
          </w:rPr>
          <w:t>reporte de progreso grupal por área.</w:t>
        </w:r>
      </w:hyperlink>
    </w:p>
    <w:p w14:paraId="3D4EA26C" w14:textId="77777777" w:rsidR="00FC5FC3" w:rsidRDefault="00FC5FC3" w:rsidP="00996AB1">
      <w:pPr>
        <w:pStyle w:val="Prrafodelista"/>
        <w:numPr>
          <w:ilvl w:val="0"/>
          <w:numId w:val="10"/>
        </w:numPr>
      </w:pPr>
      <w:r w:rsidRPr="00F148F0">
        <w:t xml:space="preserve">Scrum of Scrum </w:t>
      </w:r>
      <w:r w:rsidR="00647A3C">
        <w:rPr>
          <w:rFonts w:ascii="Calibri" w:hAnsi="Calibri"/>
        </w:rPr>
        <w:fldChar w:fldCharType="begin"/>
      </w:r>
      <w:r w:rsidR="000B7B9D">
        <w:rPr>
          <w:rFonts w:ascii="Calibri" w:hAnsi="Calibri"/>
        </w:rPr>
        <w:instrText xml:space="preserve"> ADDIN ZOTERO_ITEM CSL_CITATION {"citationID":"l26fn05u1","properties":{"formattedCitation":"[13]","plainCitation":"[13]"},"citationItems":[{"id":132,"uris":["http://zotero.org/users/2345493/items/UNB3T27I"],"uri":["http://zotero.org/users/2345493/items/UNB3T27I"],"itemData":{"id":132,"type":"paper-conference","title":"Inter-team coordination in large-scale globally distributed scrum: do scrum-of-scrums really work?","publisher":"ACM Press","page":"235","source":"CrossRef","URL":"http://dl.acm.org/citation.cfm?doid=2372251.2372294","DOI":"10.1145/2372251.2372294","ISBN":"9781450310567","shortTitle":"Inter-team coordination in large-scale globally distributed scrum","language":"en","author":[{"family":"Paasivaara","given":"Maria"},{"family":"Lassenius","given":"Casper"},{"family":"Heikkilä","given":"Ville T."}],"issued":{"date-parts":[["2012"]]},"accessed":{"date-parts":[["2015",3,8]]}}}],"schema":"https://github.com/citation-style-language/schema/raw/master/csl-citation.json"} </w:instrText>
      </w:r>
      <w:r w:rsidR="00647A3C">
        <w:rPr>
          <w:rFonts w:ascii="Calibri" w:hAnsi="Calibri"/>
        </w:rPr>
        <w:fldChar w:fldCharType="separate"/>
      </w:r>
      <w:r w:rsidR="00F55462" w:rsidRPr="00F55462">
        <w:rPr>
          <w:rFonts w:ascii="Calibri" w:hAnsi="Calibri"/>
        </w:rPr>
        <w:t>[13]</w:t>
      </w:r>
      <w:r w:rsidR="00647A3C">
        <w:rPr>
          <w:rFonts w:ascii="Calibri" w:hAnsi="Calibri"/>
        </w:rPr>
        <w:fldChar w:fldCharType="end"/>
      </w:r>
      <w:r w:rsidRPr="00F148F0">
        <w:t>.</w:t>
      </w:r>
    </w:p>
    <w:p w14:paraId="3D4EA26D" w14:textId="77777777" w:rsidR="004D2E06" w:rsidRPr="00F148F0" w:rsidRDefault="004D2E06" w:rsidP="00996AB1">
      <w:pPr>
        <w:pStyle w:val="Prrafodelista"/>
        <w:numPr>
          <w:ilvl w:val="0"/>
          <w:numId w:val="10"/>
        </w:numPr>
      </w:pPr>
      <w:r>
        <w:t xml:space="preserve">SoS meeting, llamado </w:t>
      </w:r>
      <w:hyperlink w:anchor="_10.2.3.2_Reporte_de" w:history="1">
        <w:r w:rsidRPr="00980BC6">
          <w:rPr>
            <w:rStyle w:val="Hipervnculo"/>
          </w:rPr>
          <w:t>reporte de progreso grupal total</w:t>
        </w:r>
      </w:hyperlink>
      <w:r>
        <w:t>.</w:t>
      </w:r>
    </w:p>
    <w:p w14:paraId="3D4EA26E" w14:textId="77777777" w:rsidR="00FC5FC3" w:rsidRPr="00F148F0" w:rsidRDefault="00FC5FC3" w:rsidP="00996AB1">
      <w:pPr>
        <w:pStyle w:val="Prrafodelista"/>
        <w:numPr>
          <w:ilvl w:val="0"/>
          <w:numId w:val="10"/>
        </w:numPr>
      </w:pPr>
      <w:r w:rsidRPr="00F148F0">
        <w:t>Simplificación de Roles</w:t>
      </w:r>
    </w:p>
    <w:p w14:paraId="3D4EA26F" w14:textId="77777777" w:rsidR="00FC5FC3" w:rsidRPr="00D3540B" w:rsidRDefault="00ED3BE2" w:rsidP="004E3936">
      <w:pPr>
        <w:pStyle w:val="Ttulo2"/>
      </w:pPr>
      <w:bookmarkStart w:id="47" w:name="_Extreme_Programming"/>
      <w:bookmarkStart w:id="48" w:name="_Toc413829891"/>
      <w:bookmarkEnd w:id="47"/>
      <w:r>
        <w:t xml:space="preserve">8.1.3 </w:t>
      </w:r>
      <w:r w:rsidR="00FC5FC3" w:rsidRPr="00D3540B">
        <w:t xml:space="preserve">Extreme </w:t>
      </w:r>
      <w:r w:rsidR="00FC5FC3" w:rsidRPr="00ED3BE2">
        <w:rPr>
          <w:lang w:val="en-US"/>
        </w:rPr>
        <w:t>Programming</w:t>
      </w:r>
      <w:bookmarkEnd w:id="48"/>
    </w:p>
    <w:p w14:paraId="3D4EA270" w14:textId="77777777" w:rsidR="00FC5FC3" w:rsidRPr="00F148F0" w:rsidRDefault="007B75FE" w:rsidP="00900800">
      <w:r>
        <w:t xml:space="preserve">Es un método </w:t>
      </w:r>
      <w:r w:rsidR="00FC5FC3" w:rsidRPr="00F148F0">
        <w:t xml:space="preserve">utilizado cuando se desarrolla software </w:t>
      </w:r>
      <w:r>
        <w:t>que presente</w:t>
      </w:r>
      <w:r w:rsidR="00FC5FC3" w:rsidRPr="00F148F0">
        <w:t xml:space="preserve"> requerimientos cambiantes o vagos </w:t>
      </w:r>
      <w:r w:rsidR="00647A3C">
        <w:rPr>
          <w:rFonts w:ascii="Calibri" w:hAnsi="Calibri"/>
        </w:rPr>
        <w:fldChar w:fldCharType="begin"/>
      </w:r>
      <w:r w:rsidR="00F55462">
        <w:rPr>
          <w:rFonts w:ascii="Calibri" w:hAnsi="Calibri"/>
        </w:rPr>
        <w:instrText xml:space="preserve"> ADDIN ZOTERO_ITEM CSL_CITATION {"citationID":"195ab7hfde","properties":{"formattedCitation":"[14]","plainCitation":"[14]"},"citationItems":[{"id":15,"uris":["http://zotero.org/users/2345493/items/49N2PVSI"],"uri":["http://zotero.org/users/2345493/items/49N2PVSI"],"itemData":{"id":15,"type":"article","title":"Modelos de Proceso de Software. Modelos de Ciclos de Vida del Software","language":"Español","author":[{"family":"Torres","given":"Miguel"},{"family":"Rodrigues","given":"J"},{"family":"Pavlich-Mariscal","given":"Jaime"}],"issued":{"date-parts":[["2015"]]}}}],"schema":"https://github.com/citation-style-language/schema/raw/master/csl-citation.json"} </w:instrText>
      </w:r>
      <w:r w:rsidR="00647A3C">
        <w:rPr>
          <w:rFonts w:ascii="Calibri" w:hAnsi="Calibri"/>
        </w:rPr>
        <w:fldChar w:fldCharType="separate"/>
      </w:r>
      <w:r w:rsidR="00F55462" w:rsidRPr="00F55462">
        <w:rPr>
          <w:rFonts w:ascii="Calibri" w:hAnsi="Calibri"/>
        </w:rPr>
        <w:t>[14]</w:t>
      </w:r>
      <w:r w:rsidR="00647A3C">
        <w:rPr>
          <w:rFonts w:ascii="Calibri" w:hAnsi="Calibri"/>
        </w:rPr>
        <w:fldChar w:fldCharType="end"/>
      </w:r>
      <w:r w:rsidR="008F185A">
        <w:t>. Cuenta con dos</w:t>
      </w:r>
      <w:r w:rsidR="00FC5FC3" w:rsidRPr="00F148F0">
        <w:t xml:space="preserve"> principios importantes:</w:t>
      </w:r>
    </w:p>
    <w:p w14:paraId="3D4EA271" w14:textId="77777777" w:rsidR="00FC5FC3" w:rsidRPr="00F148F0" w:rsidRDefault="00FC5FC3" w:rsidP="00996AB1">
      <w:pPr>
        <w:pStyle w:val="Prrafodelista"/>
        <w:numPr>
          <w:ilvl w:val="0"/>
          <w:numId w:val="11"/>
        </w:numPr>
      </w:pPr>
      <w:r w:rsidRPr="00F148F0">
        <w:t>Pruebas automáticas.</w:t>
      </w:r>
    </w:p>
    <w:p w14:paraId="3D4EA272" w14:textId="77777777" w:rsidR="00FC5FC3" w:rsidRPr="00F148F0" w:rsidRDefault="00FC5FC3" w:rsidP="00996AB1">
      <w:pPr>
        <w:pStyle w:val="Prrafodelista"/>
        <w:numPr>
          <w:ilvl w:val="0"/>
          <w:numId w:val="11"/>
        </w:numPr>
      </w:pPr>
      <w:r w:rsidRPr="00F148F0">
        <w:t>Programación en parejas.</w:t>
      </w:r>
    </w:p>
    <w:p w14:paraId="3D4EA273" w14:textId="77777777" w:rsidR="00FC5FC3" w:rsidRPr="00F148F0" w:rsidRDefault="00FC5FC3" w:rsidP="00900800">
      <w:r w:rsidRPr="00F148F0">
        <w:t>Buenas prácticas a realizar durante el proyecto:</w:t>
      </w:r>
    </w:p>
    <w:p w14:paraId="3D4EA274" w14:textId="77777777" w:rsidR="00FC5FC3" w:rsidRPr="00F148F0" w:rsidRDefault="00682CCE" w:rsidP="00996AB1">
      <w:pPr>
        <w:pStyle w:val="Prrafodelista"/>
        <w:numPr>
          <w:ilvl w:val="0"/>
          <w:numId w:val="9"/>
        </w:numPr>
      </w:pPr>
      <w:r>
        <w:t>Pruebas: S</w:t>
      </w:r>
      <w:r w:rsidR="00FC5FC3" w:rsidRPr="00F148F0">
        <w:t xml:space="preserve">e debe diseñar una prueba y </w:t>
      </w:r>
      <w:r w:rsidR="00331B10">
        <w:t>realizar el diseño del software con solo</w:t>
      </w:r>
      <w:r w:rsidR="00FC5FC3" w:rsidRPr="00F148F0">
        <w:t xml:space="preserve"> lo suficiente para pasarla </w:t>
      </w:r>
      <w:r w:rsidR="00647A3C">
        <w:rPr>
          <w:rFonts w:ascii="Calibri" w:hAnsi="Calibri"/>
        </w:rPr>
        <w:fldChar w:fldCharType="begin"/>
      </w:r>
      <w:r w:rsidR="000B7B9D">
        <w:rPr>
          <w:rFonts w:ascii="Calibri" w:hAnsi="Calibri"/>
        </w:rPr>
        <w:instrText xml:space="preserve"> ADDIN ZOTERO_ITEM CSL_CITATION {"citationID":"r1an8r1du","properties":{"formattedCitation":"[15]","plainCitation":"[15]"},"citationItems":[{"id":118,"uris":["http://zotero.org/users/2345493/items/RI68G753"],"uri":["http://zotero.org/users/2345493/items/RI68G753"],"itemData":{"id":118,"type":"book","title":"The software project manager's handbook: principles that work at work","publisher":"IEEE Computer Society","publisher-place":"Los Alamitos, CA","number-of-pages":"485","edition":"2nd ed","source":"Library of Congress ISBN","event-place":"Los Alamitos, CA","ISBN":"0471674206","call-number":"QA76.76.D47 P49 2004","shortTitle":"The software project manager's handbook","author":[{"family":"Phillips","given":"Dwayne"}],"issued":{"date-parts":[["2004"]]}}}],"schema":"https://github.com/citation-style-language/schema/raw/master/csl-citation.json"} </w:instrText>
      </w:r>
      <w:r w:rsidR="00647A3C">
        <w:rPr>
          <w:rFonts w:ascii="Calibri" w:hAnsi="Calibri"/>
        </w:rPr>
        <w:fldChar w:fldCharType="separate"/>
      </w:r>
      <w:r w:rsidR="00F55462" w:rsidRPr="00F55462">
        <w:rPr>
          <w:rFonts w:ascii="Calibri" w:hAnsi="Calibri"/>
        </w:rPr>
        <w:t>[15]</w:t>
      </w:r>
      <w:r w:rsidR="00647A3C">
        <w:rPr>
          <w:rFonts w:ascii="Calibri" w:hAnsi="Calibri"/>
        </w:rPr>
        <w:fldChar w:fldCharType="end"/>
      </w:r>
      <w:r w:rsidR="00FC5FC3" w:rsidRPr="00F148F0">
        <w:t>.</w:t>
      </w:r>
    </w:p>
    <w:p w14:paraId="3D4EA275" w14:textId="77777777" w:rsidR="00D3540B" w:rsidRDefault="00FC5FC3" w:rsidP="00996AB1">
      <w:pPr>
        <w:pStyle w:val="Prrafodelista"/>
        <w:numPr>
          <w:ilvl w:val="0"/>
          <w:numId w:val="9"/>
        </w:numPr>
      </w:pPr>
      <w:r w:rsidRPr="00F148F0">
        <w:t>Programación de pare</w:t>
      </w:r>
      <w:r w:rsidR="00022E6A">
        <w:t>jas: T</w:t>
      </w:r>
      <w:r w:rsidRPr="00F148F0">
        <w:t xml:space="preserve">odo el código es construido por dos programadores en un lugar de trabajo con un sólo computador, se presenta un continuo diálogo entre personas </w:t>
      </w:r>
      <w:r w:rsidR="00647A3C">
        <w:rPr>
          <w:rFonts w:ascii="Calibri" w:hAnsi="Calibri"/>
        </w:rPr>
        <w:fldChar w:fldCharType="begin"/>
      </w:r>
      <w:r w:rsidR="000B7B9D">
        <w:rPr>
          <w:rFonts w:ascii="Calibri" w:hAnsi="Calibri"/>
        </w:rPr>
        <w:instrText xml:space="preserve"> ADDIN ZOTERO_ITEM CSL_CITATION {"citationID":"2ontqsmd8p","properties":{"formattedCitation":"[15]","plainCitation":"[15]"},"citationItems":[{"id":118,"uris":["http://zotero.org/users/2345493/items/RI68G753"],"uri":["http://zotero.org/users/2345493/items/RI68G753"],"itemData":{"id":118,"type":"book","title":"The software project manager's handbook: principles that work at work","publisher":"IEEE Computer Society","publisher-place":"Los Alamitos, CA","number-of-pages":"485","edition":"2nd ed","source":"Library of Congress ISBN","event-place":"Los Alamitos, CA","ISBN":"0471674206","call-number":"QA76.76.D47 P49 2004","shortTitle":"The software project manager's handbook","author":[{"family":"Phillips","given":"Dwayne"}],"issued":{"date-parts":[["2004"]]}}}],"schema":"https://github.com/citation-style-language/schema/raw/master/csl-citation.json"} </w:instrText>
      </w:r>
      <w:r w:rsidR="00647A3C">
        <w:rPr>
          <w:rFonts w:ascii="Calibri" w:hAnsi="Calibri"/>
        </w:rPr>
        <w:fldChar w:fldCharType="separate"/>
      </w:r>
      <w:r w:rsidR="00F55462" w:rsidRPr="00F55462">
        <w:rPr>
          <w:rFonts w:ascii="Calibri" w:hAnsi="Calibri"/>
        </w:rPr>
        <w:t>[15]</w:t>
      </w:r>
      <w:r w:rsidR="00647A3C">
        <w:rPr>
          <w:rFonts w:ascii="Calibri" w:hAnsi="Calibri"/>
        </w:rPr>
        <w:fldChar w:fldCharType="end"/>
      </w:r>
      <w:r w:rsidR="003E305E">
        <w:t>.</w:t>
      </w:r>
    </w:p>
    <w:p w14:paraId="3D4EA276" w14:textId="77777777" w:rsidR="00FC5FC3" w:rsidRPr="00F148F0" w:rsidRDefault="007C13D3" w:rsidP="00996AB1">
      <w:pPr>
        <w:pStyle w:val="Prrafodelista"/>
        <w:numPr>
          <w:ilvl w:val="0"/>
          <w:numId w:val="9"/>
        </w:numPr>
      </w:pPr>
      <w:r>
        <w:t>Refactoring: M</w:t>
      </w:r>
      <w:r w:rsidR="00FC5FC3" w:rsidRPr="00F148F0">
        <w:t xml:space="preserve">ejorar el código sin que se afecte el comportamiento del sistema, sirve para eliminar código redundante,  mejorar tiempos de respuesta de la aplicación y eliminar errores </w:t>
      </w:r>
      <w:r w:rsidR="00647A3C">
        <w:rPr>
          <w:rFonts w:ascii="Calibri" w:hAnsi="Calibri"/>
        </w:rPr>
        <w:fldChar w:fldCharType="begin"/>
      </w:r>
      <w:r w:rsidR="000B7B9D">
        <w:rPr>
          <w:rFonts w:ascii="Calibri" w:hAnsi="Calibri"/>
        </w:rPr>
        <w:instrText xml:space="preserve"> ADDIN ZOTERO_ITEM CSL_CITATION {"citationID":"l88haf7fn","properties":{"formattedCitation":"[15]","plainCitation":"[15]"},"citationItems":[{"id":118,"uris":["http://zotero.org/users/2345493/items/RI68G753"],"uri":["http://zotero.org/users/2345493/items/RI68G753"],"itemData":{"id":118,"type":"book","title":"The software project manager's handbook: principles that work at work","publisher":"IEEE Computer Society","publisher-place":"Los Alamitos, CA","number-of-pages":"485","edition":"2nd ed","source":"Library of Congress ISBN","event-place":"Los Alamitos, CA","ISBN":"0471674206","call-number":"QA76.76.D47 P49 2004","shortTitle":"The software project manager's handbook","author":[{"family":"Phillips","given":"Dwayne"}],"issued":{"date-parts":[["2004"]]}}}],"schema":"https://github.com/citation-style-language/schema/raw/master/csl-citation.json"} </w:instrText>
      </w:r>
      <w:r w:rsidR="00647A3C">
        <w:rPr>
          <w:rFonts w:ascii="Calibri" w:hAnsi="Calibri"/>
        </w:rPr>
        <w:fldChar w:fldCharType="separate"/>
      </w:r>
      <w:r w:rsidR="00F55462" w:rsidRPr="00F55462">
        <w:rPr>
          <w:rFonts w:ascii="Calibri" w:hAnsi="Calibri"/>
        </w:rPr>
        <w:t>[15]</w:t>
      </w:r>
      <w:r w:rsidR="00647A3C">
        <w:rPr>
          <w:rFonts w:ascii="Calibri" w:hAnsi="Calibri"/>
        </w:rPr>
        <w:fldChar w:fldCharType="end"/>
      </w:r>
      <w:r w:rsidR="00FC5FC3" w:rsidRPr="00F148F0">
        <w:t>.</w:t>
      </w:r>
    </w:p>
    <w:p w14:paraId="3D4EA277" w14:textId="77777777" w:rsidR="00FC5FC3" w:rsidRPr="003E3489" w:rsidRDefault="00ED3BE2" w:rsidP="004E3936">
      <w:pPr>
        <w:pStyle w:val="Ttulo2"/>
      </w:pPr>
      <w:bookmarkStart w:id="49" w:name="_Toc413829892"/>
      <w:r>
        <w:t xml:space="preserve">8.1.4 </w:t>
      </w:r>
      <w:r w:rsidR="00FC5FC3" w:rsidRPr="003E3489">
        <w:t>Análisis de Alternativas y Justificación</w:t>
      </w:r>
      <w:bookmarkEnd w:id="49"/>
    </w:p>
    <w:p w14:paraId="3D4EA278" w14:textId="77777777" w:rsidR="00FC5FC3" w:rsidRPr="00F148F0" w:rsidRDefault="00FC5FC3" w:rsidP="00900800">
      <w:r w:rsidRPr="00F148F0">
        <w:t>Las alternativas de modelos que se tuvieron en cuenta fueron:</w:t>
      </w:r>
    </w:p>
    <w:p w14:paraId="3D4EA279" w14:textId="77777777" w:rsidR="00FC5FC3" w:rsidRPr="00F148F0" w:rsidRDefault="00FC5FC3" w:rsidP="00996AB1">
      <w:pPr>
        <w:pStyle w:val="Prrafodelista"/>
        <w:numPr>
          <w:ilvl w:val="0"/>
          <w:numId w:val="9"/>
        </w:numPr>
      </w:pPr>
      <w:r w:rsidRPr="00F148F0">
        <w:t>Cascada</w:t>
      </w:r>
    </w:p>
    <w:p w14:paraId="3D4EA27A" w14:textId="77777777" w:rsidR="00FC5FC3" w:rsidRPr="00F148F0" w:rsidRDefault="00FC5FC3" w:rsidP="00996AB1">
      <w:pPr>
        <w:pStyle w:val="Prrafodelista"/>
        <w:numPr>
          <w:ilvl w:val="0"/>
          <w:numId w:val="9"/>
        </w:numPr>
      </w:pPr>
      <w:r w:rsidRPr="00F148F0">
        <w:t xml:space="preserve">Modelo en v  </w:t>
      </w:r>
    </w:p>
    <w:p w14:paraId="3D4EA27B" w14:textId="77777777" w:rsidR="00FC5FC3" w:rsidRPr="00F148F0" w:rsidRDefault="00FC5FC3" w:rsidP="00996AB1">
      <w:pPr>
        <w:pStyle w:val="Prrafodelista"/>
        <w:numPr>
          <w:ilvl w:val="0"/>
          <w:numId w:val="9"/>
        </w:numPr>
      </w:pPr>
      <w:r w:rsidRPr="00F148F0">
        <w:t>Modelo basado en componentes.</w:t>
      </w:r>
    </w:p>
    <w:p w14:paraId="3D4EA27C" w14:textId="77777777" w:rsidR="00FC5FC3" w:rsidRPr="00F148F0" w:rsidRDefault="00FC5FC3" w:rsidP="00900800">
      <w:pPr>
        <w:rPr>
          <w:rFonts w:ascii="Arial" w:eastAsia="Times New Roman" w:hAnsi="Arial" w:cs="Arial"/>
        </w:rPr>
      </w:pPr>
    </w:p>
    <w:p w14:paraId="3D4EA27D" w14:textId="77777777" w:rsidR="005F59CF" w:rsidRDefault="00FC5FC3" w:rsidP="00900800">
      <w:pPr>
        <w:keepNext/>
        <w:jc w:val="center"/>
      </w:pPr>
      <w:r w:rsidRPr="00F148F0">
        <w:rPr>
          <w:rFonts w:ascii="Arial" w:eastAsia="Times New Roman" w:hAnsi="Arial" w:cs="Arial"/>
          <w:noProof/>
          <w:lang w:eastAsia="es-CO"/>
        </w:rPr>
        <w:lastRenderedPageBreak/>
        <w:drawing>
          <wp:inline distT="0" distB="0" distL="0" distR="0" wp14:anchorId="3D4EA677" wp14:editId="3D4EA678">
            <wp:extent cx="4319867" cy="244792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49504" cy="2464719"/>
                    </a:xfrm>
                    <a:prstGeom prst="rect">
                      <a:avLst/>
                    </a:prstGeom>
                    <a:noFill/>
                    <a:ln>
                      <a:noFill/>
                    </a:ln>
                  </pic:spPr>
                </pic:pic>
              </a:graphicData>
            </a:graphic>
          </wp:inline>
        </w:drawing>
      </w:r>
    </w:p>
    <w:p w14:paraId="3D4EA27E" w14:textId="77777777" w:rsidR="00FC5FC3" w:rsidRPr="00F148F0" w:rsidRDefault="005F59CF" w:rsidP="00900800">
      <w:pPr>
        <w:pStyle w:val="Descripcin"/>
        <w:jc w:val="center"/>
        <w:rPr>
          <w:rFonts w:ascii="Arial" w:hAnsi="Arial" w:cs="Arial"/>
        </w:rPr>
      </w:pPr>
      <w:bookmarkStart w:id="50" w:name="_Toc413746032"/>
      <w:r>
        <w:t xml:space="preserve">Ilustración </w:t>
      </w:r>
      <w:fldSimple w:instr=" SEQ Ilustración \* ARABIC ">
        <w:r>
          <w:rPr>
            <w:noProof/>
          </w:rPr>
          <w:t>4</w:t>
        </w:r>
      </w:fldSimple>
      <w:r>
        <w:t xml:space="preserve">: </w:t>
      </w:r>
      <w:r w:rsidRPr="00C70759">
        <w:t>Modelo en cascada</w:t>
      </w:r>
      <w:bookmarkEnd w:id="50"/>
    </w:p>
    <w:p w14:paraId="3D4EA27F" w14:textId="77777777" w:rsidR="00FC5FC3" w:rsidRPr="00F148F0" w:rsidRDefault="00FC5FC3" w:rsidP="00900800">
      <w:pPr>
        <w:jc w:val="center"/>
        <w:rPr>
          <w:rFonts w:ascii="Arial" w:eastAsia="Times New Roman" w:hAnsi="Arial" w:cs="Arial"/>
        </w:rPr>
      </w:pPr>
      <w:r w:rsidRPr="00F148F0">
        <w:rPr>
          <w:rFonts w:ascii="Arial" w:eastAsia="Times New Roman" w:hAnsi="Arial" w:cs="Arial"/>
          <w:b/>
        </w:rPr>
        <w:t xml:space="preserve">Nota: </w:t>
      </w:r>
      <w:r w:rsidRPr="00F148F0">
        <w:rPr>
          <w:rFonts w:ascii="Arial" w:eastAsia="Times New Roman" w:hAnsi="Arial" w:cs="Arial"/>
        </w:rPr>
        <w:t>Esta ilustración ha sido extraída del libro S</w:t>
      </w:r>
      <w:r w:rsidRPr="00F148F0">
        <w:rPr>
          <w:rFonts w:ascii="Arial" w:eastAsia="Times New Roman" w:hAnsi="Arial" w:cs="Arial"/>
          <w:i/>
        </w:rPr>
        <w:t xml:space="preserve">oftware Engineering </w:t>
      </w:r>
      <w:r w:rsidRPr="00F148F0">
        <w:rPr>
          <w:rFonts w:ascii="Arial" w:eastAsia="Times New Roman" w:hAnsi="Arial" w:cs="Arial"/>
        </w:rPr>
        <w:t xml:space="preserve">de Ian Sommerville </w:t>
      </w:r>
      <w:r w:rsidR="00647A3C">
        <w:rPr>
          <w:rFonts w:ascii="Arial" w:hAnsi="Arial" w:cs="Arial"/>
        </w:rPr>
        <w:fldChar w:fldCharType="begin"/>
      </w:r>
      <w:r w:rsidR="000B7B9D">
        <w:rPr>
          <w:rFonts w:ascii="Arial" w:hAnsi="Arial" w:cs="Arial"/>
        </w:rPr>
        <w:instrText xml:space="preserve"> ADDIN ZOTERO_ITEM CSL_CITATION {"citationID":"8chn1gs4g","properties":{"formattedCitation":"[16]","plainCitation":"[16]"},"citationItems":[{"id":127,"uris":["http://zotero.org/users/2345493/items/TD5GCIBD"],"uri":["http://zotero.org/users/2345493/items/TD5GCIBD"],"itemData":{"id":127,"type":"book","title":"Software Engineering","publisher":"Pearson Addison-Wesley","number-of-pages":"748","edition":"9","language":"English","author":[{"family":"Sommervile","given":"Ian"}],"issued":{"date-parts":[["2011"]]}}}],"schema":"https://github.com/citation-style-language/schema/raw/master/csl-citation.json"} </w:instrText>
      </w:r>
      <w:r w:rsidR="00647A3C">
        <w:rPr>
          <w:rFonts w:ascii="Arial" w:hAnsi="Arial" w:cs="Arial"/>
        </w:rPr>
        <w:fldChar w:fldCharType="separate"/>
      </w:r>
      <w:r w:rsidR="00F55462" w:rsidRPr="00F55462">
        <w:rPr>
          <w:rFonts w:ascii="Arial" w:hAnsi="Arial" w:cs="Arial"/>
        </w:rPr>
        <w:t>[16]</w:t>
      </w:r>
      <w:r w:rsidR="00647A3C">
        <w:rPr>
          <w:rFonts w:ascii="Arial" w:hAnsi="Arial" w:cs="Arial"/>
        </w:rPr>
        <w:fldChar w:fldCharType="end"/>
      </w:r>
    </w:p>
    <w:p w14:paraId="3D4EA280" w14:textId="77777777" w:rsidR="00FC5FC3" w:rsidRPr="00F148F0" w:rsidRDefault="00FC5FC3" w:rsidP="00900800"/>
    <w:p w14:paraId="3D4EA281" w14:textId="77777777" w:rsidR="00FC5FC3" w:rsidRPr="00F148F0" w:rsidRDefault="00FC5FC3" w:rsidP="00900800">
      <w:r w:rsidRPr="00F148F0">
        <w:t>El modelo en cascada a pesar de que sigue siendo ampliament</w:t>
      </w:r>
      <w:r w:rsidR="008D5404">
        <w:t>e utilizado tiene muchas limitaciones;</w:t>
      </w:r>
      <w:r w:rsidRPr="00F148F0">
        <w:t xml:space="preserve"> entre ellas están la falta de gestión de riegos temprana, poca reutilización de módulos y una baja orientación a las actividades </w:t>
      </w:r>
      <w:r w:rsidR="00647A3C">
        <w:rPr>
          <w:rFonts w:ascii="Calibri" w:hAnsi="Calibri"/>
        </w:rPr>
        <w:fldChar w:fldCharType="begin"/>
      </w:r>
      <w:r w:rsidR="00F55462">
        <w:rPr>
          <w:rFonts w:ascii="Calibri" w:hAnsi="Calibri"/>
        </w:rPr>
        <w:instrText xml:space="preserve"> ADDIN ZOTERO_ITEM CSL_CITATION {"citationID":"u53c76rns","properties":{"formattedCitation":"[9]","plainCitation":"[9]"},"citationItems":[{"id":7,"uris":["http://zotero.org/users/2345493/items/34ZRAUUK"],"uri":["http://zotero.org/users/2345493/items/34ZRAUUK"],"itemData":{"id":7,"type":"paper-conference","title":"Study and practice of import Scrum agile software development","publisher":"IEEE","page":"217-220","source":"CrossRef","URL":"http://ieeexplore.ieee.org/lpdocs/epic03/wrapper.htm?arnumber=6013698","DOI":"10.1109/ICCSN.2011.6013698","ISBN":"978-1-61284-485-5","author":[{"family":"Guang-yong","given":"Hu"}],"issued":{"date-parts":[["2011",5]]},"accessed":{"date-parts":[["2015",3,8]]}}}],"schema":"https://github.com/citation-style-language/schema/raw/master/csl-citation.json"} </w:instrText>
      </w:r>
      <w:r w:rsidR="00647A3C">
        <w:rPr>
          <w:rFonts w:ascii="Calibri" w:hAnsi="Calibri"/>
        </w:rPr>
        <w:fldChar w:fldCharType="separate"/>
      </w:r>
      <w:r w:rsidR="004846D2" w:rsidRPr="004846D2">
        <w:rPr>
          <w:rFonts w:ascii="Calibri" w:hAnsi="Calibri"/>
        </w:rPr>
        <w:t>[9]</w:t>
      </w:r>
      <w:r w:rsidR="00647A3C">
        <w:rPr>
          <w:rFonts w:ascii="Calibri" w:hAnsi="Calibri"/>
        </w:rPr>
        <w:fldChar w:fldCharType="end"/>
      </w:r>
      <w:r w:rsidRPr="00F148F0">
        <w:t>. Esto es causado porque la</w:t>
      </w:r>
      <w:r w:rsidR="008D5404">
        <w:t>s actividades son secuenciales. E</w:t>
      </w:r>
      <w:r w:rsidRPr="00F148F0">
        <w:t>l objetivo de cascada es nunca volver a una a</w:t>
      </w:r>
      <w:r w:rsidR="008D5404">
        <w:t>ctividad una vez que se termina; lo que causa</w:t>
      </w:r>
      <w:r w:rsidRPr="00F148F0">
        <w:t xml:space="preserve"> que no se puedan introducir requerimientos en medio del proyecto </w:t>
      </w:r>
      <w:r w:rsidR="00647A3C">
        <w:rPr>
          <w:rFonts w:ascii="Calibri" w:hAnsi="Calibri"/>
        </w:rPr>
        <w:fldChar w:fldCharType="begin"/>
      </w:r>
      <w:r w:rsidR="00F55462">
        <w:rPr>
          <w:rFonts w:ascii="Calibri" w:hAnsi="Calibri"/>
        </w:rPr>
        <w:instrText xml:space="preserve"> ADDIN ZOTERO_ITEM CSL_CITATION {"citationID":"dr7go4uk8","properties":{"formattedCitation":"[7]","plainCitation":"[7]"},"citationItems":[{"id":71,"uris":["http://zotero.org/users/2345493/items/GRNZCPME"],"uri":["http://zotero.org/users/2345493/items/GRNZCPME"],"itemData":{"id":71,"type":"book","title":"Ingeniería de software orientado a objetos","publisher":"Pearson Education","publisher-place":"México","number-of-pages":"576","event-place":"México","ISBN":"970-26-0010-3","language":"Español","author":[{"family":"Bruegge","given":"Bernd"},{"family":"Dutoit","given":"Allen H."}],"issued":{"date-parts":[["2002"]]}}}],"schema":"https://github.com/citation-style-language/schema/raw/master/csl-citation.json"} </w:instrText>
      </w:r>
      <w:r w:rsidR="00647A3C">
        <w:rPr>
          <w:rFonts w:ascii="Calibri" w:hAnsi="Calibri"/>
        </w:rPr>
        <w:fldChar w:fldCharType="separate"/>
      </w:r>
      <w:r w:rsidR="004846D2" w:rsidRPr="004846D2">
        <w:rPr>
          <w:rFonts w:ascii="Calibri" w:hAnsi="Calibri"/>
        </w:rPr>
        <w:t>[7]</w:t>
      </w:r>
      <w:r w:rsidR="00647A3C">
        <w:rPr>
          <w:rFonts w:ascii="Calibri" w:hAnsi="Calibri"/>
        </w:rPr>
        <w:fldChar w:fldCharType="end"/>
      </w:r>
      <w:r w:rsidRPr="00F148F0">
        <w:t>. Para RAWR estas limita</w:t>
      </w:r>
      <w:r w:rsidR="008D5404">
        <w:t>ciones generan un gran problema</w:t>
      </w:r>
      <w:r w:rsidRPr="00F148F0">
        <w:t xml:space="preserve"> ya que no se tienen los requerimientos claros desde el inicio del proyecto y la retroalimentación constante de los clientes no será aprovechada correctamente </w:t>
      </w:r>
      <w:r w:rsidR="00647A3C">
        <w:rPr>
          <w:rFonts w:ascii="Calibri" w:hAnsi="Calibri"/>
        </w:rPr>
        <w:fldChar w:fldCharType="begin"/>
      </w:r>
      <w:r w:rsidR="00F55462">
        <w:rPr>
          <w:rFonts w:ascii="Calibri" w:hAnsi="Calibri"/>
        </w:rPr>
        <w:instrText xml:space="preserve"> ADDIN ZOTERO_ITEM CSL_CITATION {"citationID":"1ustit67pp","properties":{"formattedCitation":"[7]","plainCitation":"[7]"},"citationItems":[{"id":71,"uris":["http://zotero.org/users/2345493/items/GRNZCPME"],"uri":["http://zotero.org/users/2345493/items/GRNZCPME"],"itemData":{"id":71,"type":"book","title":"Ingeniería de software orientado a objetos","publisher":"Pearson Education","publisher-place":"México","number-of-pages":"576","event-place":"México","ISBN":"970-26-0010-3","language":"Español","author":[{"family":"Bruegge","given":"Bernd"},{"family":"Dutoit","given":"Allen H."}],"issued":{"date-parts":[["2002"]]}}}],"schema":"https://github.com/citation-style-language/schema/raw/master/csl-citation.json"} </w:instrText>
      </w:r>
      <w:r w:rsidR="00647A3C">
        <w:rPr>
          <w:rFonts w:ascii="Calibri" w:hAnsi="Calibri"/>
        </w:rPr>
        <w:fldChar w:fldCharType="separate"/>
      </w:r>
      <w:r w:rsidR="004846D2" w:rsidRPr="004846D2">
        <w:rPr>
          <w:rFonts w:ascii="Calibri" w:hAnsi="Calibri"/>
        </w:rPr>
        <w:t>[7]</w:t>
      </w:r>
      <w:r w:rsidR="00647A3C">
        <w:rPr>
          <w:rFonts w:ascii="Calibri" w:hAnsi="Calibri"/>
        </w:rPr>
        <w:fldChar w:fldCharType="end"/>
      </w:r>
      <w:r w:rsidRPr="00F148F0">
        <w:t>.</w:t>
      </w:r>
    </w:p>
    <w:p w14:paraId="3D4EA282" w14:textId="77777777" w:rsidR="005F59CF" w:rsidRDefault="00FC5FC3" w:rsidP="00900800">
      <w:pPr>
        <w:keepNext/>
        <w:jc w:val="center"/>
      </w:pPr>
      <w:r w:rsidRPr="00F148F0">
        <w:rPr>
          <w:rFonts w:ascii="Arial" w:eastAsia="Times New Roman" w:hAnsi="Arial" w:cs="Arial"/>
          <w:noProof/>
          <w:lang w:eastAsia="es-CO"/>
        </w:rPr>
        <w:drawing>
          <wp:inline distT="0" distB="0" distL="0" distR="0" wp14:anchorId="3D4EA679" wp14:editId="3D4EA67A">
            <wp:extent cx="3918269" cy="1640205"/>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37099" cy="1648087"/>
                    </a:xfrm>
                    <a:prstGeom prst="rect">
                      <a:avLst/>
                    </a:prstGeom>
                    <a:noFill/>
                    <a:ln>
                      <a:noFill/>
                    </a:ln>
                  </pic:spPr>
                </pic:pic>
              </a:graphicData>
            </a:graphic>
          </wp:inline>
        </w:drawing>
      </w:r>
    </w:p>
    <w:p w14:paraId="3D4EA283" w14:textId="77777777" w:rsidR="00FC5FC3" w:rsidRPr="00FF23DA" w:rsidRDefault="005F59CF" w:rsidP="00900800">
      <w:pPr>
        <w:pStyle w:val="Descripcin"/>
        <w:jc w:val="center"/>
        <w:rPr>
          <w:rFonts w:ascii="Arial" w:hAnsi="Arial" w:cs="Arial"/>
          <w:sz w:val="20"/>
        </w:rPr>
      </w:pPr>
      <w:bookmarkStart w:id="51" w:name="_Toc413746033"/>
      <w:r w:rsidRPr="00FF23DA">
        <w:rPr>
          <w:sz w:val="20"/>
        </w:rPr>
        <w:t xml:space="preserve">Ilustración </w:t>
      </w:r>
      <w:r w:rsidR="001278BC" w:rsidRPr="00FF23DA">
        <w:rPr>
          <w:sz w:val="20"/>
        </w:rPr>
        <w:fldChar w:fldCharType="begin"/>
      </w:r>
      <w:r w:rsidR="001278BC" w:rsidRPr="00FF23DA">
        <w:rPr>
          <w:sz w:val="20"/>
        </w:rPr>
        <w:instrText xml:space="preserve"> SEQ Ilustración \* ARABIC </w:instrText>
      </w:r>
      <w:r w:rsidR="001278BC" w:rsidRPr="00FF23DA">
        <w:rPr>
          <w:sz w:val="20"/>
        </w:rPr>
        <w:fldChar w:fldCharType="separate"/>
      </w:r>
      <w:r w:rsidRPr="00FF23DA">
        <w:rPr>
          <w:noProof/>
          <w:sz w:val="20"/>
        </w:rPr>
        <w:t>5</w:t>
      </w:r>
      <w:r w:rsidR="001278BC" w:rsidRPr="00FF23DA">
        <w:rPr>
          <w:noProof/>
          <w:sz w:val="20"/>
        </w:rPr>
        <w:fldChar w:fldCharType="end"/>
      </w:r>
      <w:r w:rsidRPr="00FF23DA">
        <w:rPr>
          <w:sz w:val="20"/>
        </w:rPr>
        <w:t>: Ingeniería De Software basada en componentes</w:t>
      </w:r>
      <w:bookmarkEnd w:id="51"/>
      <w:r w:rsidR="00FF23DA">
        <w:rPr>
          <w:sz w:val="20"/>
        </w:rPr>
        <w:t>.</w:t>
      </w:r>
    </w:p>
    <w:p w14:paraId="3D4EA284" w14:textId="77777777" w:rsidR="00FC5FC3" w:rsidRPr="003E3489" w:rsidRDefault="00FC5FC3" w:rsidP="00900800">
      <w:pPr>
        <w:jc w:val="center"/>
      </w:pPr>
      <w:r w:rsidRPr="00FF23DA">
        <w:rPr>
          <w:b/>
        </w:rPr>
        <w:t>Nota</w:t>
      </w:r>
      <w:r w:rsidRPr="003E3489">
        <w:t xml:space="preserve">: Esta ilustración ha sido extraída del libro Software Engineering de Ian Sommerville </w:t>
      </w:r>
      <w:r w:rsidR="00647A3C">
        <w:rPr>
          <w:rFonts w:ascii="Calibri" w:hAnsi="Calibri"/>
        </w:rPr>
        <w:fldChar w:fldCharType="begin"/>
      </w:r>
      <w:r w:rsidR="000B7B9D">
        <w:rPr>
          <w:rFonts w:ascii="Calibri" w:hAnsi="Calibri"/>
        </w:rPr>
        <w:instrText xml:space="preserve"> ADDIN ZOTERO_ITEM CSL_CITATION {"citationID":"JQXZrVrJ","properties":{"formattedCitation":"[16]","plainCitation":"[16]"},"citationItems":[{"id":127,"uris":["http://zotero.org/users/2345493/items/TD5GCIBD"],"uri":["http://zotero.org/users/2345493/items/TD5GCIBD"],"itemData":{"id":127,"type":"book","title":"Software Engineering","publisher":"Pearson Addison-Wesley","number-of-pages":"748","edition":"9","language":"English","author":[{"family":"Sommervile","given":"Ian"}],"issued":{"date-parts":[["2011"]]}}}],"schema":"https://github.com/citation-style-language/schema/raw/master/csl-citation.json"} </w:instrText>
      </w:r>
      <w:r w:rsidR="00647A3C">
        <w:rPr>
          <w:rFonts w:ascii="Calibri" w:hAnsi="Calibri"/>
        </w:rPr>
        <w:fldChar w:fldCharType="separate"/>
      </w:r>
      <w:r w:rsidR="00F55462" w:rsidRPr="00F55462">
        <w:rPr>
          <w:rFonts w:ascii="Calibri" w:hAnsi="Calibri"/>
        </w:rPr>
        <w:t>[16]</w:t>
      </w:r>
      <w:r w:rsidR="00647A3C">
        <w:rPr>
          <w:rFonts w:ascii="Calibri" w:hAnsi="Calibri"/>
        </w:rPr>
        <w:fldChar w:fldCharType="end"/>
      </w:r>
    </w:p>
    <w:p w14:paraId="3D4EA285" w14:textId="77777777" w:rsidR="001278BC" w:rsidRDefault="00FC5FC3" w:rsidP="00900800">
      <w:r w:rsidRPr="00F148F0">
        <w:t>Por otro lado,  el modelo basado en componentes no se puede usar debido a que no se han hecho proyectos propios para reutilizar algún componente.</w:t>
      </w:r>
    </w:p>
    <w:p w14:paraId="3D4EA286" w14:textId="77777777" w:rsidR="00FB796F" w:rsidRDefault="001278BC" w:rsidP="00900800">
      <w:r>
        <w:lastRenderedPageBreak/>
        <w:t>Finalmente,</w:t>
      </w:r>
      <w:r w:rsidR="00FC5FC3" w:rsidRPr="00F148F0">
        <w:t xml:space="preserve"> </w:t>
      </w:r>
      <w:r>
        <w:t>e</w:t>
      </w:r>
      <w:r w:rsidR="00FC5FC3" w:rsidRPr="00F148F0">
        <w:t xml:space="preserve">l modelo en V resuelve algunos de los problemas que tiene el modelo en cascada ya que se reconoce la relación entre cada una de las actividades de desarrollo y la verificación </w:t>
      </w:r>
      <w:r w:rsidR="00647A3C">
        <w:rPr>
          <w:rFonts w:ascii="Calibri" w:hAnsi="Calibri"/>
        </w:rPr>
        <w:fldChar w:fldCharType="begin"/>
      </w:r>
      <w:r w:rsidR="00F55462">
        <w:rPr>
          <w:rFonts w:ascii="Calibri" w:hAnsi="Calibri"/>
        </w:rPr>
        <w:instrText xml:space="preserve"> ADDIN ZOTERO_ITEM CSL_CITATION {"citationID":"1c41r7gad8","properties":{"formattedCitation":"[7]","plainCitation":"[7]"},"citationItems":[{"id":71,"uris":["http://zotero.org/users/2345493/items/GRNZCPME"],"uri":["http://zotero.org/users/2345493/items/GRNZCPME"],"itemData":{"id":71,"type":"book","title":"Ingeniería de software orientado a objetos","publisher":"Pearson Education","publisher-place":"México","number-of-pages":"576","event-place":"México","ISBN":"970-26-0010-3","language":"Español","author":[{"family":"Bruegge","given":"Bernd"},{"family":"Dutoit","given":"Allen H."}],"issued":{"date-parts":[["2002"]]}}}],"schema":"https://github.com/citation-style-language/schema/raw/master/csl-citation.json"} </w:instrText>
      </w:r>
      <w:r w:rsidR="00647A3C">
        <w:rPr>
          <w:rFonts w:ascii="Calibri" w:hAnsi="Calibri"/>
        </w:rPr>
        <w:fldChar w:fldCharType="separate"/>
      </w:r>
      <w:r w:rsidR="004846D2" w:rsidRPr="004846D2">
        <w:rPr>
          <w:rFonts w:ascii="Calibri" w:hAnsi="Calibri"/>
        </w:rPr>
        <w:t>[7]</w:t>
      </w:r>
      <w:r w:rsidR="00647A3C">
        <w:rPr>
          <w:rFonts w:ascii="Calibri" w:hAnsi="Calibri"/>
        </w:rPr>
        <w:fldChar w:fldCharType="end"/>
      </w:r>
      <w:r w:rsidR="00D455B1">
        <w:t xml:space="preserve">. </w:t>
      </w:r>
      <w:r w:rsidR="00FC5FC3" w:rsidRPr="00F148F0">
        <w:t xml:space="preserve"> Sin embargo, el problema con </w:t>
      </w:r>
      <w:r>
        <w:t>este modelo</w:t>
      </w:r>
      <w:r w:rsidR="00FC5FC3" w:rsidRPr="00F148F0">
        <w:t xml:space="preserve"> es que s</w:t>
      </w:r>
      <w:r w:rsidR="00A16F82">
        <w:t>obre simplifica la verificación; es decir se debe</w:t>
      </w:r>
      <w:r w:rsidR="00FC5FC3" w:rsidRPr="00F148F0">
        <w:t xml:space="preserve"> esperar hasta el final de una fase para poder validarla </w:t>
      </w:r>
      <w:r w:rsidR="00647A3C">
        <w:rPr>
          <w:rFonts w:ascii="Calibri" w:hAnsi="Calibri"/>
        </w:rPr>
        <w:fldChar w:fldCharType="begin"/>
      </w:r>
      <w:r w:rsidR="00F55462">
        <w:rPr>
          <w:rFonts w:ascii="Calibri" w:hAnsi="Calibri"/>
        </w:rPr>
        <w:instrText xml:space="preserve"> ADDIN ZOTERO_ITEM CSL_CITATION {"citationID":"3qhluv7uf","properties":{"formattedCitation":"[17]","plainCitation":"[17]"},"citationItems":[{"id":29,"uris":["http://zotero.org/users/2345493/items/6KUZK5M3"],"uri":["http://zotero.org/users/2345493/items/6KUZK5M3"],"itemData":{"id":29,"type":"article","title":"Using V Models for Testing","publisher":"Software Engineering Institute","URL":"http://blog.sei.cmu.edu/post.cfm/using-v-models-testing-315","language":"English","author":[{"family":"Firesmith","given":"Donald"}]}}],"schema":"https://github.com/citation-style-language/schema/raw/master/csl-citation.json"} </w:instrText>
      </w:r>
      <w:r w:rsidR="00647A3C">
        <w:rPr>
          <w:rFonts w:ascii="Calibri" w:hAnsi="Calibri"/>
        </w:rPr>
        <w:fldChar w:fldCharType="separate"/>
      </w:r>
      <w:r w:rsidR="00F55462" w:rsidRPr="00F55462">
        <w:rPr>
          <w:rFonts w:ascii="Calibri" w:hAnsi="Calibri"/>
        </w:rPr>
        <w:t>[17]</w:t>
      </w:r>
      <w:r w:rsidR="00647A3C">
        <w:rPr>
          <w:rFonts w:ascii="Calibri" w:hAnsi="Calibri"/>
        </w:rPr>
        <w:fldChar w:fldCharType="end"/>
      </w:r>
      <w:r w:rsidR="00FB796F">
        <w:t>. Por lo tanto, e</w:t>
      </w:r>
      <w:r w:rsidR="00FC5FC3" w:rsidRPr="00F148F0">
        <w:t>n el caso de que se esperase y la retroalimentación de los clientes hiciese que fuera necesario camb</w:t>
      </w:r>
      <w:r w:rsidR="00FB796F">
        <w:t>iar muchos aspectos del sistema</w:t>
      </w:r>
      <w:r w:rsidR="00FC5FC3" w:rsidRPr="00F148F0">
        <w:t xml:space="preserve"> generaría que se incremente el esfuerzo y los recursos necesarios</w:t>
      </w:r>
      <w:r w:rsidR="00FB796F">
        <w:t>; esto debido a</w:t>
      </w:r>
      <w:r w:rsidR="00FC5FC3" w:rsidRPr="00F148F0">
        <w:t xml:space="preserve"> que es posible que se necesite hacer modificaciones y agregar componentes a la implementación que se había realizado previamente. </w:t>
      </w:r>
    </w:p>
    <w:p w14:paraId="3D4EA287" w14:textId="77777777" w:rsidR="00FC5FC3" w:rsidRPr="00F148F0" w:rsidRDefault="00FB796F" w:rsidP="00900800">
      <w:r>
        <w:t xml:space="preserve">Después de analizar estos modelos se estudiaron </w:t>
      </w:r>
      <w:r w:rsidR="00FC5FC3" w:rsidRPr="00F148F0">
        <w:t>los modelos de ciclo</w:t>
      </w:r>
      <w:r>
        <w:t xml:space="preserve"> de vida iterativos incremental. E</w:t>
      </w:r>
      <w:r w:rsidR="00FC5FC3" w:rsidRPr="00F148F0">
        <w:t>stos</w:t>
      </w:r>
      <w:r>
        <w:t xml:space="preserve"> modelos</w:t>
      </w:r>
      <w:r w:rsidR="00FC5FC3" w:rsidRPr="00F148F0">
        <w:t xml:space="preserve"> ofrecen muchas ventajas que no tenían los </w:t>
      </w:r>
      <w:r>
        <w:t>mencionados previamente, tales como la gestión de riesgos en</w:t>
      </w:r>
      <w:r w:rsidR="00FC5FC3" w:rsidRPr="00F148F0">
        <w:t xml:space="preserve"> etapas tempranas </w:t>
      </w:r>
      <w:r w:rsidR="00647A3C">
        <w:rPr>
          <w:rFonts w:ascii="Calibri" w:hAnsi="Calibri"/>
        </w:rPr>
        <w:fldChar w:fldCharType="begin"/>
      </w:r>
      <w:r w:rsidR="00F55462">
        <w:rPr>
          <w:rFonts w:ascii="Calibri" w:hAnsi="Calibri"/>
        </w:rPr>
        <w:instrText xml:space="preserve"> ADDIN ZOTERO_ITEM CSL_CITATION {"citationID":"omns723bs","properties":{"formattedCitation":"[8]","plainCitation":"[8]"},"citationItems":[{"id":87,"uris":["http://zotero.org/users/2345493/items/JIRDD4K6"],"uri":["http://zotero.org/users/2345493/items/JIRDD4K6"],"itemData":{"id":87,"type":"paper-conference","title":"Moving from Waterfall to Iterative Development: An Empirical Evaluation of Advantages, Disadvantages and Risks of RUP","publisher":"IEEE","page":"453-460","source":"CrossRef","URL":"http://ieeexplore.ieee.org/lpdocs/epic03/wrapper.htm?arnumber=6068383","DOI":"10.1109/SEAA.2011.69","ISBN":"978-1-4577-1027-8","shortTitle":"Moving from Waterfall to Iterative Development","author":[{"family":"Osorio","given":"Jorge A."},{"family":"Chaudron","given":"Michel R.V."},{"family":"Heijstek","given":"Werner"}],"issued":{"date-parts":[["2011",8]]},"accessed":{"date-parts":[["2015",3,8]]}}}],"schema":"https://github.com/citation-style-language/schema/raw/master/csl-citation.json"} </w:instrText>
      </w:r>
      <w:r w:rsidR="00647A3C">
        <w:rPr>
          <w:rFonts w:ascii="Calibri" w:hAnsi="Calibri"/>
        </w:rPr>
        <w:fldChar w:fldCharType="separate"/>
      </w:r>
      <w:r w:rsidR="004846D2" w:rsidRPr="004846D2">
        <w:rPr>
          <w:rFonts w:ascii="Calibri" w:hAnsi="Calibri"/>
        </w:rPr>
        <w:t>[8]</w:t>
      </w:r>
      <w:r w:rsidR="00647A3C">
        <w:rPr>
          <w:rFonts w:ascii="Calibri" w:hAnsi="Calibri"/>
        </w:rPr>
        <w:fldChar w:fldCharType="end"/>
      </w:r>
      <w:r w:rsidR="00412C62">
        <w:t xml:space="preserve"> aprovechando</w:t>
      </w:r>
      <w:r w:rsidR="00FC5FC3" w:rsidRPr="00F148F0">
        <w:t xml:space="preserve"> </w:t>
      </w:r>
      <w:r w:rsidR="00412C62">
        <w:t>las</w:t>
      </w:r>
      <w:r w:rsidR="00FC5FC3" w:rsidRPr="00F148F0">
        <w:t xml:space="preserve"> reuniones semanales con nuestros clientes y asesores</w:t>
      </w:r>
      <w:r w:rsidR="00412C62">
        <w:t xml:space="preserve"> quienes nos brindan</w:t>
      </w:r>
      <w:r w:rsidR="00FC5FC3" w:rsidRPr="00F148F0">
        <w:t xml:space="preserve"> retroalimentación constante que nos </w:t>
      </w:r>
      <w:r w:rsidR="00412C62">
        <w:t>permiten</w:t>
      </w:r>
      <w:r w:rsidR="00FC5FC3" w:rsidRPr="00F148F0">
        <w:t xml:space="preserve"> poder priorizar riesgos y actividades. Además, los modelos iterativos ayudan a tener una administración de proyecto más simplificada ya que se asignan unidades de trabajo más pequeñas  que pueden ser mejor controladas </w:t>
      </w:r>
      <w:r w:rsidR="00647A3C">
        <w:rPr>
          <w:rFonts w:ascii="Calibri" w:hAnsi="Calibri"/>
        </w:rPr>
        <w:fldChar w:fldCharType="begin"/>
      </w:r>
      <w:r w:rsidR="00F55462">
        <w:rPr>
          <w:rFonts w:ascii="Calibri" w:hAnsi="Calibri"/>
        </w:rPr>
        <w:instrText xml:space="preserve"> ADDIN ZOTERO_ITEM CSL_CITATION {"citationID":"28263b002c","properties":{"formattedCitation":"[8]","plainCitation":"[8]"},"citationItems":[{"id":87,"uris":["http://zotero.org/users/2345493/items/JIRDD4K6"],"uri":["http://zotero.org/users/2345493/items/JIRDD4K6"],"itemData":{"id":87,"type":"paper-conference","title":"Moving from Waterfall to Iterative Development: An Empirical Evaluation of Advantages, Disadvantages and Risks of RUP","publisher":"IEEE","page":"453-460","source":"CrossRef","URL":"http://ieeexplore.ieee.org/lpdocs/epic03/wrapper.htm?arnumber=6068383","DOI":"10.1109/SEAA.2011.69","ISBN":"978-1-4577-1027-8","shortTitle":"Moving from Waterfall to Iterative Development","author":[{"family":"Osorio","given":"Jorge A."},{"family":"Chaudron","given":"Michel R.V."},{"family":"Heijstek","given":"Werner"}],"issued":{"date-parts":[["2011",8]]},"accessed":{"date-parts":[["2015",3,8]]}}}],"schema":"https://github.com/citation-style-language/schema/raw/master/csl-citation.json"} </w:instrText>
      </w:r>
      <w:r w:rsidR="00647A3C">
        <w:rPr>
          <w:rFonts w:ascii="Calibri" w:hAnsi="Calibri"/>
        </w:rPr>
        <w:fldChar w:fldCharType="separate"/>
      </w:r>
      <w:r w:rsidR="004846D2" w:rsidRPr="004846D2">
        <w:rPr>
          <w:rFonts w:ascii="Calibri" w:hAnsi="Calibri"/>
        </w:rPr>
        <w:t>[8]</w:t>
      </w:r>
      <w:r w:rsidR="00647A3C">
        <w:rPr>
          <w:rFonts w:ascii="Calibri" w:hAnsi="Calibri"/>
        </w:rPr>
        <w:fldChar w:fldCharType="end"/>
      </w:r>
      <w:r w:rsidR="00FC5FC3" w:rsidRPr="00F148F0">
        <w:t>. Otra ventaja que tienen los modelos de ciclo de vida iterativos es que la calida</w:t>
      </w:r>
      <w:r w:rsidR="00DB3C6E">
        <w:t>d general del software es mayor</w:t>
      </w:r>
      <w:r w:rsidR="00FC5FC3" w:rsidRPr="00F148F0">
        <w:t xml:space="preserve"> debido a la</w:t>
      </w:r>
      <w:r w:rsidR="00BD36BE">
        <w:t>s revisiones que hay en cada una</w:t>
      </w:r>
      <w:r w:rsidR="00FC5FC3" w:rsidRPr="00F148F0">
        <w:t xml:space="preserve"> de las</w:t>
      </w:r>
      <w:r w:rsidR="00DB3C6E">
        <w:t xml:space="preserve"> iteraciones</w:t>
      </w:r>
      <w:r w:rsidR="00FC5FC3" w:rsidRPr="00F148F0">
        <w:t xml:space="preserve">. Por último, </w:t>
      </w:r>
      <w:r w:rsidR="00DA6794">
        <w:t>estos modelos permiten</w:t>
      </w:r>
      <w:r w:rsidR="00FC5FC3" w:rsidRPr="00F148F0">
        <w:t xml:space="preserve"> agregar nuevos requerimientos a medida que se avanza en el proyecto.</w:t>
      </w:r>
    </w:p>
    <w:p w14:paraId="3D4EA288" w14:textId="77777777" w:rsidR="00FC5FC3" w:rsidRPr="00F148F0" w:rsidRDefault="00FC5FC3" w:rsidP="00900800">
      <w:r w:rsidRPr="00F148F0">
        <w:t xml:space="preserve">Teniendo esto en cuenta, se escogió un modelo iterativo incremental que se complementara con buenas prácticas de XP y Scrum. Como base del modelo de ciclo de vida se utilizará el RUP, </w:t>
      </w:r>
      <w:r w:rsidR="002A10C6">
        <w:t>el cual</w:t>
      </w:r>
      <w:r w:rsidRPr="00F148F0">
        <w:t xml:space="preserve"> encaja muy bien con las tres entregas del proyecto y los planes que se v</w:t>
      </w:r>
      <w:r w:rsidR="002A10C6">
        <w:t>an a ejecutar durante él. Se va</w:t>
      </w:r>
      <w:r w:rsidRPr="00F148F0">
        <w:t xml:space="preserve"> a hacer modelado, análisis</w:t>
      </w:r>
      <w:r w:rsidR="002A10C6">
        <w:t>,</w:t>
      </w:r>
      <w:r w:rsidRPr="00F148F0">
        <w:t xml:space="preserve"> diseño </w:t>
      </w:r>
      <w:r w:rsidR="002A10C6">
        <w:t xml:space="preserve">e </w:t>
      </w:r>
      <w:r w:rsidR="00453702">
        <w:t>implementación</w:t>
      </w:r>
      <w:r w:rsidR="002A10C6">
        <w:t xml:space="preserve"> además de</w:t>
      </w:r>
      <w:r w:rsidRPr="00F148F0">
        <w:t xml:space="preserve"> pruebas en cada un</w:t>
      </w:r>
      <w:r w:rsidR="002A10C6">
        <w:t>a de las iteraciones a realizar</w:t>
      </w:r>
      <w:r w:rsidR="00453702">
        <w:t>;</w:t>
      </w:r>
      <w:r w:rsidRPr="00F148F0">
        <w:t xml:space="preserve"> teniendo siempre unos flujos de trabajo de soporte que son: el la administración de proyecto, gestión de la configuración, gestión de riesgos y calidad </w:t>
      </w:r>
      <w:r w:rsidR="00647A3C">
        <w:rPr>
          <w:rFonts w:ascii="Calibri" w:hAnsi="Calibri"/>
        </w:rPr>
        <w:fldChar w:fldCharType="begin"/>
      </w:r>
      <w:r w:rsidR="00F55462">
        <w:rPr>
          <w:rFonts w:ascii="Calibri" w:hAnsi="Calibri"/>
        </w:rPr>
        <w:instrText xml:space="preserve"> ADDIN ZOTERO_ITEM CSL_CITATION {"citationID":"199jmockpt","properties":{"formattedCitation":"[11]","plainCitation":"[11]"},"citationItems":[{"id":22,"uris":["http://zotero.org/users/2345493/items/5BK4KETN"],"uri":["http://zotero.org/users/2345493/items/5BK4KETN"],"itemData":{"id":22,"type":"article","title":"Rational Unified Process Best Practices for Software Development Teams","publisher":"Rational, IBM","URL":"https://www.ibm.com/developerworks/rational/library/content/03July/1000/1251/1251_bestpractices_TP026B.pdf","language":"English","issued":{"literal":"11/01"}}}],"schema":"https://github.com/citation-style-language/schema/raw/master/csl-citation.json"} </w:instrText>
      </w:r>
      <w:r w:rsidR="00647A3C">
        <w:rPr>
          <w:rFonts w:ascii="Calibri" w:hAnsi="Calibri"/>
        </w:rPr>
        <w:fldChar w:fldCharType="separate"/>
      </w:r>
      <w:r w:rsidR="004846D2" w:rsidRPr="004846D2">
        <w:rPr>
          <w:rFonts w:ascii="Calibri" w:hAnsi="Calibri"/>
        </w:rPr>
        <w:t>[11]</w:t>
      </w:r>
      <w:r w:rsidR="00647A3C">
        <w:rPr>
          <w:rFonts w:ascii="Calibri" w:hAnsi="Calibri"/>
        </w:rPr>
        <w:fldChar w:fldCharType="end"/>
      </w:r>
      <w:r w:rsidRPr="00F148F0">
        <w:t xml:space="preserve">. Finalmente, </w:t>
      </w:r>
      <w:r w:rsidR="00453702">
        <w:t xml:space="preserve">se utilizará UML </w:t>
      </w:r>
      <w:r w:rsidR="00453702" w:rsidRPr="00F148F0">
        <w:t xml:space="preserve">como lenguaje de modelado </w:t>
      </w:r>
      <w:r w:rsidR="00453702">
        <w:t xml:space="preserve">con el fin de </w:t>
      </w:r>
      <w:r w:rsidRPr="00F148F0">
        <w:t xml:space="preserve">ver más fácilmente el comportamiento de la arquitectura y los componentes del sistema </w:t>
      </w:r>
      <w:r w:rsidR="00647A3C">
        <w:rPr>
          <w:rFonts w:ascii="Calibri" w:hAnsi="Calibri"/>
        </w:rPr>
        <w:fldChar w:fldCharType="begin"/>
      </w:r>
      <w:r w:rsidR="00F55462">
        <w:rPr>
          <w:rFonts w:ascii="Calibri" w:hAnsi="Calibri"/>
        </w:rPr>
        <w:instrText xml:space="preserve"> ADDIN ZOTERO_ITEM CSL_CITATION {"citationID":"1tnpn1igka","properties":{"formattedCitation":"[11]","plainCitation":"[11]"},"citationItems":[{"id":22,"uris":["http://zotero.org/users/2345493/items/5BK4KETN"],"uri":["http://zotero.org/users/2345493/items/5BK4KETN"],"itemData":{"id":22,"type":"article","title":"Rational Unified Process Best Practices for Software Development Teams","publisher":"Rational, IBM","URL":"https://www.ibm.com/developerworks/rational/library/content/03July/1000/1251/1251_bestpractices_TP026B.pdf","language":"English","issued":{"literal":"11/01"}}}],"schema":"https://github.com/citation-style-language/schema/raw/master/csl-citation.json"} </w:instrText>
      </w:r>
      <w:r w:rsidR="00647A3C">
        <w:rPr>
          <w:rFonts w:ascii="Calibri" w:hAnsi="Calibri"/>
        </w:rPr>
        <w:fldChar w:fldCharType="separate"/>
      </w:r>
      <w:r w:rsidR="004846D2" w:rsidRPr="004846D2">
        <w:rPr>
          <w:rFonts w:ascii="Calibri" w:hAnsi="Calibri"/>
        </w:rPr>
        <w:t>[11]</w:t>
      </w:r>
      <w:r w:rsidR="00647A3C">
        <w:rPr>
          <w:rFonts w:ascii="Calibri" w:hAnsi="Calibri"/>
        </w:rPr>
        <w:fldChar w:fldCharType="end"/>
      </w:r>
      <w:r w:rsidRPr="00F148F0">
        <w:t xml:space="preserve">. Las buenas prácticas de </w:t>
      </w:r>
      <w:hyperlink w:anchor="_Extreme_Programming" w:history="1">
        <w:r w:rsidRPr="00F148F0">
          <w:rPr>
            <w:rStyle w:val="Hipervnculo"/>
            <w:rFonts w:ascii="Arial" w:eastAsia="Times New Roman" w:hAnsi="Arial" w:cs="Arial"/>
            <w:color w:val="00B0F0"/>
          </w:rPr>
          <w:t>XP</w:t>
        </w:r>
      </w:hyperlink>
      <w:r w:rsidRPr="00F148F0">
        <w:t xml:space="preserve"> y </w:t>
      </w:r>
      <w:hyperlink w:anchor="_SCRUM" w:history="1">
        <w:r w:rsidRPr="00F148F0">
          <w:rPr>
            <w:rStyle w:val="Hipervnculo"/>
            <w:rFonts w:ascii="Arial" w:eastAsia="Times New Roman" w:hAnsi="Arial" w:cs="Arial"/>
            <w:color w:val="00B0F0"/>
          </w:rPr>
          <w:t>Scrum</w:t>
        </w:r>
      </w:hyperlink>
      <w:r w:rsidRPr="00F148F0">
        <w:t xml:space="preserve"> aplicadas en el proyecto se describieron anteriormente de manera general.</w:t>
      </w:r>
    </w:p>
    <w:p w14:paraId="3D4EA289" w14:textId="77777777" w:rsidR="00FC5FC3" w:rsidRDefault="00FC5FC3" w:rsidP="00900800">
      <w:r w:rsidRPr="00F148F0">
        <w:t>Scrum como metodología se basa en la experiencia y adaptación. De este ciclo de vida se rescatarán buenas prácticas que ayudarán al equipo a realizar un mejor trabajo</w:t>
      </w:r>
      <w:r w:rsidR="00FC70AF">
        <w:t xml:space="preserve"> como</w:t>
      </w:r>
      <w:r w:rsidR="00AF4CA3">
        <w:t xml:space="preserve"> las reuniones diarias </w:t>
      </w:r>
      <w:r w:rsidR="002471DF">
        <w:t>que fomentan</w:t>
      </w:r>
      <w:r w:rsidR="00AF4CA3" w:rsidRPr="00F148F0">
        <w:t xml:space="preserve"> la comunicación entre todos los miembros del equipo y </w:t>
      </w:r>
      <w:r w:rsidR="002471DF">
        <w:t xml:space="preserve">permiten </w:t>
      </w:r>
      <w:r w:rsidR="00AF4CA3" w:rsidRPr="00F148F0">
        <w:t>conocer el ava</w:t>
      </w:r>
      <w:r w:rsidR="00AF4CA3">
        <w:t>nce de cada tarea asignada con el objetivo de</w:t>
      </w:r>
      <w:r w:rsidR="00AF4CA3" w:rsidRPr="00F148F0">
        <w:t xml:space="preserve"> encontrar retrasos y priorizar la realización de actividades </w:t>
      </w:r>
      <w:r w:rsidR="00AF4CA3">
        <w:rPr>
          <w:rFonts w:ascii="Calibri" w:hAnsi="Calibri"/>
        </w:rPr>
        <w:fldChar w:fldCharType="begin"/>
      </w:r>
      <w:r w:rsidR="00AF4CA3">
        <w:rPr>
          <w:rFonts w:ascii="Calibri" w:hAnsi="Calibri"/>
        </w:rPr>
        <w:instrText xml:space="preserve"> ADDIN ZOTERO_ITEM CSL_CITATION {"citationID":"2fqp78mqjq","properties":{"formattedCitation":"[18]","plainCitation":"[18]"},"citationItems":[{"id":73,"uris":["http://zotero.org/users/2345493/items/H69S8VRF"],"uri":["http://zotero.org/users/2345493/items/H69S8VRF"],"itemData":{"id":73,"type":"article-journal","title":"Supporting Virtual Meetings in Distributed Scrum Teams","container-title":"IEEE Latin America Transactions","page":"2316-2323","volume":"10","issue":"6","source":"CrossRef","DOI":"10.1109/TLA.2012.6418138","ISSN":"1548-0992","author":[{"family":"Rodriguez","given":"Guillermo"},{"family":"Soria","given":"Alvaro"},{"family":"Campo","given":"Marcelo"}],"issued":{"date-parts":[["2012",12]]},"accessed":{"date-parts":[["2015",3,8]]}}}],"schema":"https://github.com/citation-style-language/schema/raw/master/csl-citation.json"} </w:instrText>
      </w:r>
      <w:r w:rsidR="00AF4CA3">
        <w:rPr>
          <w:rFonts w:ascii="Calibri" w:hAnsi="Calibri"/>
        </w:rPr>
        <w:fldChar w:fldCharType="separate"/>
      </w:r>
      <w:r w:rsidR="00AF4CA3" w:rsidRPr="00F55462">
        <w:rPr>
          <w:rFonts w:ascii="Calibri" w:hAnsi="Calibri"/>
        </w:rPr>
        <w:t>[18]</w:t>
      </w:r>
      <w:r w:rsidR="00AF4CA3">
        <w:rPr>
          <w:rFonts w:ascii="Calibri" w:hAnsi="Calibri"/>
        </w:rPr>
        <w:fldChar w:fldCharType="end"/>
      </w:r>
      <w:r w:rsidR="00AF4CA3">
        <w:t>;</w:t>
      </w:r>
      <w:r w:rsidRPr="00F148F0">
        <w:t xml:space="preserve"> sin embargo</w:t>
      </w:r>
      <w:r w:rsidR="00AF4CA3">
        <w:t>,</w:t>
      </w:r>
      <w:r w:rsidRPr="00F148F0">
        <w:t xml:space="preserve"> por motivos de disponibilidad horaria de los estudiantes se tienen que restringir a dos reuniones semanales que tienen una dura</w:t>
      </w:r>
      <w:r w:rsidR="002471DF">
        <w:t>ción máxima de 1 hora cada una.</w:t>
      </w:r>
      <w:r w:rsidRPr="00F148F0">
        <w:t xml:space="preserve"> </w:t>
      </w:r>
      <w:r w:rsidR="000C682F">
        <w:t>Adicionalmente</w:t>
      </w:r>
      <w:r w:rsidRPr="00F148F0">
        <w:t>, se utilizarán listas para facilitar la identificación de acti</w:t>
      </w:r>
      <w:r w:rsidR="000C682F">
        <w:t>vidades a realizar en el futuro</w:t>
      </w:r>
      <w:r w:rsidRPr="00F148F0">
        <w:t xml:space="preserve"> sin tener que ir al detalle de los diagramas de actividad </w:t>
      </w:r>
      <w:r w:rsidR="00647A3C">
        <w:rPr>
          <w:rFonts w:ascii="Calibri" w:hAnsi="Calibri"/>
        </w:rPr>
        <w:fldChar w:fldCharType="begin"/>
      </w:r>
      <w:r w:rsidR="00F55462">
        <w:rPr>
          <w:rFonts w:ascii="Calibri" w:hAnsi="Calibri"/>
        </w:rPr>
        <w:instrText xml:space="preserve"> ADDIN ZOTERO_ITEM CSL_CITATION {"citationID":"1ohj5v48sm","properties":{"formattedCitation":"[9]","plainCitation":"[9]"},"citationItems":[{"id":7,"uris":["http://zotero.org/users/2345493/items/34ZRAUUK"],"uri":["http://zotero.org/users/2345493/items/34ZRAUUK"],"itemData":{"id":7,"type":"paper-conference","title":"Study and practice of import Scrum agile software development","publisher":"IEEE","page":"217-220","source":"CrossRef","URL":"http://ieeexplore.ieee.org/lpdocs/epic03/wrapper.htm?arnumber=6013698","DOI":"10.1109/ICCSN.2011.6013698","ISBN":"978-1-61284-485-5","author":[{"family":"Guang-yong","given":"Hu"}],"issued":{"date-parts":[["2011",5]]},"accessed":{"date-parts":[["2015",3,8]]}}}],"schema":"https://github.com/citation-style-language/schema/raw/master/csl-citation.json"} </w:instrText>
      </w:r>
      <w:r w:rsidR="00647A3C">
        <w:rPr>
          <w:rFonts w:ascii="Calibri" w:hAnsi="Calibri"/>
        </w:rPr>
        <w:fldChar w:fldCharType="separate"/>
      </w:r>
      <w:r w:rsidR="004846D2" w:rsidRPr="004846D2">
        <w:rPr>
          <w:rFonts w:ascii="Calibri" w:hAnsi="Calibri"/>
        </w:rPr>
        <w:t>[9]</w:t>
      </w:r>
      <w:r w:rsidR="00647A3C">
        <w:rPr>
          <w:rFonts w:ascii="Calibri" w:hAnsi="Calibri"/>
        </w:rPr>
        <w:fldChar w:fldCharType="end"/>
      </w:r>
      <w:r w:rsidRPr="00F148F0">
        <w:t>.</w:t>
      </w:r>
    </w:p>
    <w:p w14:paraId="3D4EA28A" w14:textId="77777777" w:rsidR="00FD04F3" w:rsidRPr="00F148F0" w:rsidRDefault="00127198" w:rsidP="00900800">
      <w:r>
        <w:t>Por otro lado,</w:t>
      </w:r>
      <w:r w:rsidR="009A310F">
        <w:t xml:space="preserve"> </w:t>
      </w:r>
      <w:r w:rsidR="00F55462">
        <w:t xml:space="preserve">ya que la metodología Scrum no reconoce sub-equipos dentro de los equipos de trabajo </w:t>
      </w:r>
      <w:r w:rsidR="00F55462">
        <w:fldChar w:fldCharType="begin"/>
      </w:r>
      <w:r w:rsidR="00F55462">
        <w:instrText xml:space="preserve"> ADDIN ZOTERO_ITEM CSL_CITATION {"citationID":"2qdbv0pudv","properties":{"formattedCitation":"[19]","plainCitation":"[19]"},"citationItems":[{"id":83,"uris":["http://zotero.org/users/2345493/items/IR26H579"],"uri":["http://zotero.org/users/2345493/items/IR26H579"],"itemData":{"id":83,"type":"webpage","title":"La Guía de Scrum","URL":"http://www.scrumguides.org/docs/scrumguide/v1/Scrum-Guide-ES.pdf#zoom=100","language":"Español","author":[{"family":"Ken Schwaber","given":""},{"family":"Jeff Sutherland","given":""}],"issued":{"date-parts":[["2013",7]]},"accessed":{"date-parts":[["2015",2,27]]}}}],"schema":"https://github.com/citation-style-language/schema/raw/master/csl-citation.json"} </w:instrText>
      </w:r>
      <w:r w:rsidR="00F55462">
        <w:fldChar w:fldCharType="separate"/>
      </w:r>
      <w:r w:rsidR="00F55462" w:rsidRPr="00F55462">
        <w:rPr>
          <w:rFonts w:ascii="Calibri" w:hAnsi="Calibri"/>
        </w:rPr>
        <w:t>[19]</w:t>
      </w:r>
      <w:r w:rsidR="00F55462">
        <w:fldChar w:fldCharType="end"/>
      </w:r>
      <w:r w:rsidR="00F55462">
        <w:t>, se decide realizar un Scrum of Scrums</w:t>
      </w:r>
      <w:r w:rsidR="00851171">
        <w:t xml:space="preserve"> el cual consiste </w:t>
      </w:r>
      <w:r w:rsidR="00D833AF">
        <w:t>básicamente</w:t>
      </w:r>
      <w:r w:rsidR="00851171">
        <w:t xml:space="preserve"> en tener varios </w:t>
      </w:r>
      <w:r w:rsidR="00D833AF">
        <w:t xml:space="preserve">equipos Scrum </w:t>
      </w:r>
      <w:r w:rsidR="00D833AF">
        <w:fldChar w:fldCharType="begin"/>
      </w:r>
      <w:r w:rsidR="00D833AF">
        <w:instrText xml:space="preserve"> ADDIN ZOTERO_ITEM CSL_CITATION {"citationID":"17vn0mhijf","properties":{"formattedCitation":"[20]","plainCitation":"[20]"},"citationItems":[{"id":195,"uris":["http://zotero.org/users/2345493/items/3Z9SZAQ2"],"uri":["http://zotero.org/users/2345493/items/3Z9SZAQ2"],"itemData":{"id":195,"type":"article","title":"Scrum of Scrums: Running Agile on Large Projects","URL":"https://www.scrumalliance.org/community/articles/2013/june/scrum-of-scrums-running-agile-on-large-projects","author":[{"family":"Leandro","given":"Faria"}],"issued":{"date-parts":[["2013",6,5]]}}}],"schema":"https://github.com/citation-style-language/schema/raw/master/csl-citation.json"} </w:instrText>
      </w:r>
      <w:r w:rsidR="00D833AF">
        <w:fldChar w:fldCharType="separate"/>
      </w:r>
      <w:r w:rsidR="00D833AF" w:rsidRPr="00D833AF">
        <w:rPr>
          <w:rFonts w:ascii="Calibri" w:hAnsi="Calibri"/>
        </w:rPr>
        <w:t>[20]</w:t>
      </w:r>
      <w:r w:rsidR="00D833AF">
        <w:fldChar w:fldCharType="end"/>
      </w:r>
      <w:r w:rsidR="00D833AF">
        <w:t xml:space="preserve"> trabajando en un mismo proyecto. Con el fin de evitar redundancia de trabajo y problemas con dependencias de tareas se adopta el SoS meeting explicado en </w:t>
      </w:r>
      <w:r w:rsidR="00D833AF">
        <w:fldChar w:fldCharType="begin"/>
      </w:r>
      <w:r w:rsidR="000B7B9D">
        <w:instrText xml:space="preserve"> ADDIN ZOTERO_ITEM CSL_CITATION {"citationID":"9d70mlh2u","properties":{"formattedCitation":"[13]","plainCitation":"[13]"},"citationItems":[{"id":132,"uris":["http://zotero.org/users/2345493/items/UNB3T27I"],"uri":["http://zotero.org/users/2345493/items/UNB3T27I"],"itemData":{"id":132,"type":"paper-conference","title":"Inter-team coordination in large-scale globally distributed scrum: do scrum-of-scrums really work?","publisher":"ACM Press","page":"235","source":"CrossRef","URL":"http://dl.acm.org/citation.cfm?doid=2372251.2372294","DOI":"10.1145/2372251.2372294","ISBN":"9781450310567","shortTitle":"Inter-team coordination in large-scale globally distributed scrum","language":"en","author":[{"family":"Paasivaara","given":"Maria"},{"family":"Lassenius","given":"Casper"},{"family":"Heikkilä","given":"Ville T."}],"issued":{"date-parts":[["2012"]]},"accessed":{"date-parts":[["2015",3,8]]}}}],"schema":"https://github.com/citation-style-language/schema/raw/master/csl-citation.json"} </w:instrText>
      </w:r>
      <w:r w:rsidR="00D833AF">
        <w:fldChar w:fldCharType="separate"/>
      </w:r>
      <w:r w:rsidR="00D833AF" w:rsidRPr="00D833AF">
        <w:rPr>
          <w:rFonts w:ascii="Calibri" w:hAnsi="Calibri"/>
        </w:rPr>
        <w:t>[13]</w:t>
      </w:r>
      <w:r w:rsidR="00D833AF">
        <w:fldChar w:fldCharType="end"/>
      </w:r>
      <w:r w:rsidR="00D833AF">
        <w:t>.</w:t>
      </w:r>
      <w:r w:rsidR="00C85864">
        <w:t xml:space="preserve"> Una descripción más detallada d</w:t>
      </w:r>
      <w:r>
        <w:t>e la estructura de los equipos S</w:t>
      </w:r>
      <w:r w:rsidR="00C85864">
        <w:t xml:space="preserve">crum puede verse en el </w:t>
      </w:r>
      <w:hyperlink w:anchor="_8.4.2.1_Organigrama" w:history="1">
        <w:r w:rsidR="00C85864" w:rsidRPr="00A650A6">
          <w:rPr>
            <w:rStyle w:val="Hipervnculo"/>
          </w:rPr>
          <w:t>organigrama</w:t>
        </w:r>
      </w:hyperlink>
      <w:r w:rsidR="00C85864">
        <w:t xml:space="preserve">. </w:t>
      </w:r>
    </w:p>
    <w:p w14:paraId="3D4EA28B" w14:textId="77777777" w:rsidR="00FC5FC3" w:rsidRPr="00F148F0" w:rsidRDefault="00FC5FC3" w:rsidP="00900800">
      <w:r w:rsidRPr="00F148F0">
        <w:lastRenderedPageBreak/>
        <w:t xml:space="preserve">Algunas de las buenas prácticas que usaremos de XP son: programación en parejas, la cual permite que haya una revisión constante del trabajo realizado por cada integrante. En sentido general, integrantes experimentados pueden emparejarse con personas con relativamente poca experiencia para ayudarlos en el proceso de formación, transmitiéndoles el conocimiento </w:t>
      </w:r>
      <w:r w:rsidR="00647A3C">
        <w:rPr>
          <w:rFonts w:ascii="Calibri" w:hAnsi="Calibri"/>
        </w:rPr>
        <w:fldChar w:fldCharType="begin"/>
      </w:r>
      <w:r w:rsidR="00D833AF">
        <w:rPr>
          <w:rFonts w:ascii="Calibri" w:hAnsi="Calibri"/>
        </w:rPr>
        <w:instrText xml:space="preserve"> ADDIN ZOTERO_ITEM CSL_CITATION {"citationID":"lo2l82m5l","properties":{"formattedCitation":"[21]","plainCitation":"[21]"},"citationItems":[{"id":62,"uris":["http://zotero.org/users/2345493/items/F48EVVVN"],"uri":["http://zotero.org/users/2345493/items/F48EVVVN"],"itemData":{"id":62,"type":"paper-conference","title":"Extreme programming: a university team design experience","publisher":"IEEE","page":"816-820","volume":"2","source":"CrossRef","URL":"http://ieeexplore.ieee.org/lpdocs/epic03/wrapper.htm?arnumber=849579","DOI":"10.1109/CCECE.2000.849579","ISBN":"0-7803-5957-7","shortTitle":"Extreme programming","author":[{"family":"Kivi","given":"J."},{"family":"Haydon","given":"D."},{"family":"Hayes","given":"J."},{"family":"Schneider","given":"R."},{"family":"Succi","given":"G."}],"issued":{"date-parts":[["2000"]]},"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21]</w:t>
      </w:r>
      <w:r w:rsidR="00647A3C">
        <w:rPr>
          <w:rFonts w:ascii="Calibri" w:hAnsi="Calibri"/>
        </w:rPr>
        <w:fldChar w:fldCharType="end"/>
      </w:r>
      <w:r w:rsidRPr="00F148F0">
        <w:t xml:space="preserve">, en el caso particular de RAWR no se hará para transmitir experiencia sino para  compartir las pocas experiencias de cada uno para resolver problemas más fácilmente. Sin embargo, por motivos de disponibilidad horaria no se puede aplicar la programación en parejas, por lo que se hará un trabajo en parejas con una constante retroalimentación entre cada uno de los participantes para lograr una revisión cruzada. La segunda buena práctica de XP que se utilizará son las pruebas automáticas. Se realizaran con el propósito de evitar que se propaguen errores en la rama principal del proyecto </w:t>
      </w:r>
      <w:r w:rsidR="00647A3C">
        <w:rPr>
          <w:rFonts w:ascii="Calibri" w:hAnsi="Calibri"/>
        </w:rPr>
        <w:fldChar w:fldCharType="begin"/>
      </w:r>
      <w:r w:rsidR="00D833AF">
        <w:rPr>
          <w:rFonts w:ascii="Calibri" w:hAnsi="Calibri"/>
        </w:rPr>
        <w:instrText xml:space="preserve"> ADDIN ZOTERO_ITEM CSL_CITATION {"citationID":"1v1ekt1tjc","properties":{"formattedCitation":"[21]","plainCitation":"[21]"},"citationItems":[{"id":62,"uris":["http://zotero.org/users/2345493/items/F48EVVVN"],"uri":["http://zotero.org/users/2345493/items/F48EVVVN"],"itemData":{"id":62,"type":"paper-conference","title":"Extreme programming: a university team design experience","publisher":"IEEE","page":"816-820","volume":"2","source":"CrossRef","URL":"http://ieeexplore.ieee.org/lpdocs/epic03/wrapper.htm?arnumber=849579","DOI":"10.1109/CCECE.2000.849579","ISBN":"0-7803-5957-7","shortTitle":"Extreme programming","author":[{"family":"Kivi","given":"J."},{"family":"Haydon","given":"D."},{"family":"Hayes","given":"J."},{"family":"Schneider","given":"R."},{"family":"Succi","given":"G."}],"issued":{"date-parts":[["2000"]]},"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21]</w:t>
      </w:r>
      <w:r w:rsidR="00647A3C">
        <w:rPr>
          <w:rFonts w:ascii="Calibri" w:hAnsi="Calibri"/>
        </w:rPr>
        <w:fldChar w:fldCharType="end"/>
      </w:r>
      <w:r w:rsidRPr="00F148F0">
        <w:t>.</w:t>
      </w:r>
    </w:p>
    <w:p w14:paraId="3D4EA28C" w14:textId="77777777" w:rsidR="00FC5FC3" w:rsidRDefault="00FC5FC3" w:rsidP="00900800">
      <w:r w:rsidRPr="00F148F0">
        <w:t>Cabe recalcar que se están uniendo la</w:t>
      </w:r>
      <w:r w:rsidR="003354E5">
        <w:t xml:space="preserve"> buena administración del proyecto</w:t>
      </w:r>
      <w:r w:rsidRPr="00F148F0">
        <w:t xml:space="preserve"> de SCRUM</w:t>
      </w:r>
      <w:r w:rsidR="003354E5">
        <w:t xml:space="preserve"> </w:t>
      </w:r>
      <w:r w:rsidR="00020581">
        <w:t xml:space="preserve">con </w:t>
      </w:r>
      <w:r w:rsidRPr="00F148F0">
        <w:t>las buenas prácticas de desarrollo que ofrece XP y el modelado visual con UML para facilita</w:t>
      </w:r>
      <w:r w:rsidR="003354E5">
        <w:t>r el entendimiento del software; de esta manera</w:t>
      </w:r>
      <w:r w:rsidRPr="00F148F0">
        <w:t xml:space="preserve"> se compensan las debilidades de cada uno de estos modelos de ciclo de vida.</w:t>
      </w:r>
    </w:p>
    <w:p w14:paraId="3D4EA28D" w14:textId="77777777" w:rsidR="00641DC6" w:rsidRPr="00641DC6" w:rsidRDefault="00641DC6" w:rsidP="004E3936">
      <w:pPr>
        <w:pStyle w:val="Ttulo1"/>
      </w:pPr>
      <w:bookmarkStart w:id="52" w:name="_8.2_Lenguajes_y"/>
      <w:bookmarkStart w:id="53" w:name="_Toc413829893"/>
      <w:bookmarkEnd w:id="52"/>
      <w:r w:rsidRPr="00641DC6">
        <w:t>8.2 Lenguajes y Herramientas</w:t>
      </w:r>
      <w:bookmarkEnd w:id="53"/>
    </w:p>
    <w:p w14:paraId="3D4EA28E" w14:textId="77777777" w:rsidR="00641DC6" w:rsidRPr="00641DC6" w:rsidRDefault="00641DC6" w:rsidP="004E3936">
      <w:pPr>
        <w:pStyle w:val="Ttulo2"/>
      </w:pPr>
      <w:bookmarkStart w:id="54" w:name="_Toc413829894"/>
      <w:r w:rsidRPr="00641DC6">
        <w:t>8.2.1 Metodología de Desarrollo</w:t>
      </w:r>
      <w:bookmarkEnd w:id="54"/>
    </w:p>
    <w:p w14:paraId="3D4EA28F" w14:textId="77777777" w:rsidR="00DA36A4" w:rsidRDefault="00641DC6" w:rsidP="00900800">
      <w:r>
        <w:t>El proyecto RAWR será una aplicación para</w:t>
      </w:r>
      <w:r w:rsidR="00DA36A4">
        <w:t xml:space="preserve"> dispositivos</w:t>
      </w:r>
      <w:r>
        <w:t xml:space="preserve"> móvile</w:t>
      </w:r>
      <w:r w:rsidR="00574AFD">
        <w:t>s con sistema operativo Android.</w:t>
      </w:r>
      <w:r w:rsidR="00DA36A4">
        <w:t xml:space="preserve"> </w:t>
      </w:r>
      <w:r w:rsidR="00574AFD">
        <w:t>P</w:t>
      </w:r>
      <w:r w:rsidR="00DA36A4">
        <w:t xml:space="preserve">or </w:t>
      </w:r>
      <w:r w:rsidR="0027725E">
        <w:t>esta razón,</w:t>
      </w:r>
      <w:r>
        <w:t xml:space="preserve"> se utilizar</w:t>
      </w:r>
      <w:r w:rsidR="00DA36A4">
        <w:t>á</w:t>
      </w:r>
      <w:r>
        <w:t xml:space="preserve"> el framework de este Sistema Operativo</w:t>
      </w:r>
      <w:r w:rsidR="00DA36A4">
        <w:t xml:space="preserve"> </w:t>
      </w:r>
      <w:r w:rsidR="0027725E">
        <w:t>que</w:t>
      </w:r>
      <w:r>
        <w:t xml:space="preserve"> permite programar en JAVA por medio del Android SDK (Software Development Kit)</w:t>
      </w:r>
      <w:r w:rsidR="0027725E">
        <w:t>;</w:t>
      </w:r>
      <w:r>
        <w:t xml:space="preserve"> el cual compila el código en un paquete Android o APK que instala la aplicación en dispositivo móvil</w:t>
      </w:r>
      <w:r w:rsidR="000006A3">
        <w:t xml:space="preserve"> </w:t>
      </w:r>
      <w:r w:rsidR="00647A3C">
        <w:rPr>
          <w:rFonts w:ascii="Calibri" w:hAnsi="Calibri"/>
        </w:rPr>
        <w:fldChar w:fldCharType="begin"/>
      </w:r>
      <w:r w:rsidR="00D833AF">
        <w:rPr>
          <w:rFonts w:ascii="Calibri" w:hAnsi="Calibri"/>
        </w:rPr>
        <w:instrText xml:space="preserve"> ADDIN ZOTERO_ITEM CSL_CITATION {"citationID":"2buogtf1ia","properties":{"formattedCitation":"[22]","plainCitation":"[22]"},"citationItems":[{"id":36,"uris":["http://zotero.org/users/2345493/items/8VICD669"],"uri":["http://zotero.org/users/2345493/items/8VICD669"],"itemData":{"id":36,"type":"webpage","title":"Android Developers","URL":"http://developer.android.com/index.html","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22]</w:t>
      </w:r>
      <w:r w:rsidR="00647A3C">
        <w:rPr>
          <w:rFonts w:ascii="Calibri" w:hAnsi="Calibri"/>
        </w:rPr>
        <w:fldChar w:fldCharType="end"/>
      </w:r>
      <w:r>
        <w:t xml:space="preserve">. </w:t>
      </w:r>
    </w:p>
    <w:p w14:paraId="3D4EA290" w14:textId="77777777" w:rsidR="00641DC6" w:rsidRPr="006474F1" w:rsidRDefault="00641DC6" w:rsidP="00900800">
      <w:pPr>
        <w:rPr>
          <w:u w:val="single"/>
        </w:rPr>
      </w:pPr>
      <w:r>
        <w:t>Est</w:t>
      </w:r>
      <w:r w:rsidR="00E720D3">
        <w:t xml:space="preserve">e sistema operativo fue escogido </w:t>
      </w:r>
      <w:r>
        <w:t>por las siguientes razones:</w:t>
      </w:r>
    </w:p>
    <w:p w14:paraId="3D4EA291" w14:textId="77777777" w:rsidR="00641DC6" w:rsidRPr="00707205" w:rsidRDefault="00641DC6" w:rsidP="00996AB1">
      <w:pPr>
        <w:pStyle w:val="Prrafodelista"/>
        <w:numPr>
          <w:ilvl w:val="0"/>
          <w:numId w:val="9"/>
        </w:numPr>
      </w:pPr>
      <w:r>
        <w:t>Las aplicaciones son varios componentes los cuales son independientes.</w:t>
      </w:r>
    </w:p>
    <w:p w14:paraId="3D4EA292" w14:textId="77777777" w:rsidR="00641DC6" w:rsidRPr="00707205" w:rsidRDefault="00641DC6" w:rsidP="00996AB1">
      <w:pPr>
        <w:pStyle w:val="Prrafodelista"/>
        <w:numPr>
          <w:ilvl w:val="0"/>
          <w:numId w:val="9"/>
        </w:numPr>
      </w:pPr>
      <w:r>
        <w:t>Permite ser programado para una gran variedad de dispositivos móviles.</w:t>
      </w:r>
    </w:p>
    <w:p w14:paraId="3D4EA293" w14:textId="77777777" w:rsidR="003E3489" w:rsidRDefault="00641DC6" w:rsidP="00996AB1">
      <w:pPr>
        <w:pStyle w:val="Prrafodelista"/>
        <w:numPr>
          <w:ilvl w:val="0"/>
          <w:numId w:val="9"/>
        </w:numPr>
      </w:pPr>
      <w:r w:rsidRPr="005B53BB">
        <w:t xml:space="preserve">El framework divide los componentes en </w:t>
      </w:r>
      <w:r>
        <w:t>tipos diferentes, cada uno con una funcionalidad especifica lo que permite organización y consistencia en el código.</w:t>
      </w:r>
    </w:p>
    <w:p w14:paraId="3D4EA294" w14:textId="77777777" w:rsidR="00641DC6" w:rsidRPr="005F7F33" w:rsidRDefault="00E720D3" w:rsidP="00996AB1">
      <w:pPr>
        <w:pStyle w:val="Prrafodelista"/>
        <w:numPr>
          <w:ilvl w:val="0"/>
          <w:numId w:val="9"/>
        </w:numPr>
      </w:pPr>
      <w:r>
        <w:t xml:space="preserve">Se </w:t>
      </w:r>
      <w:r w:rsidR="00641DC6">
        <w:t xml:space="preserve">separa la presentación de la lógica de negoció utilizando archivos XML para interfaces de usuario y recursos y clases Java que extienden componentes para manejar la lógica </w:t>
      </w:r>
      <w:r w:rsidR="00647A3C">
        <w:rPr>
          <w:rFonts w:ascii="Calibri" w:hAnsi="Calibri"/>
        </w:rPr>
        <w:fldChar w:fldCharType="begin"/>
      </w:r>
      <w:r w:rsidR="00D833AF">
        <w:rPr>
          <w:rFonts w:ascii="Calibri" w:hAnsi="Calibri"/>
        </w:rPr>
        <w:instrText xml:space="preserve"> ADDIN ZOTERO_ITEM CSL_CITATION {"citationID":"4Nlw9CGB","properties":{"formattedCitation":"[22]","plainCitation":"[22]"},"citationItems":[{"id":36,"uris":["http://zotero.org/users/2345493/items/8VICD669"],"uri":["http://zotero.org/users/2345493/items/8VICD669"],"itemData":{"id":36,"type":"webpage","title":"Android Developers","URL":"http://developer.android.com/index.html","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22]</w:t>
      </w:r>
      <w:r w:rsidR="00647A3C">
        <w:rPr>
          <w:rFonts w:ascii="Calibri" w:hAnsi="Calibri"/>
        </w:rPr>
        <w:fldChar w:fldCharType="end"/>
      </w:r>
      <w:r w:rsidR="00641DC6">
        <w:t>.</w:t>
      </w:r>
    </w:p>
    <w:p w14:paraId="3D4EA295" w14:textId="77777777" w:rsidR="00641DC6" w:rsidRPr="003E3489" w:rsidRDefault="00641DC6" w:rsidP="004E3936">
      <w:pPr>
        <w:pStyle w:val="Ttulo2"/>
      </w:pPr>
      <w:bookmarkStart w:id="55" w:name="_Toc413829895"/>
      <w:r w:rsidRPr="003E3489">
        <w:t>8.2.2 Lenguaje de Programación</w:t>
      </w:r>
      <w:bookmarkEnd w:id="55"/>
    </w:p>
    <w:p w14:paraId="3D4EA296" w14:textId="77777777" w:rsidR="00641DC6" w:rsidRPr="00EC0F61" w:rsidRDefault="00641DC6" w:rsidP="00900800">
      <w:r>
        <w:t>El lenguaje que se utilizará para desarrollar el proyecto RAWR es JAVA, el cual es un lenguaje orientado a objeto</w:t>
      </w:r>
      <w:r w:rsidR="00D3508A">
        <w:t>s que por medio del Android SDK</w:t>
      </w:r>
      <w:r>
        <w:t xml:space="preserve"> cumple con las necesidades del proyecto pues permite desarrollar una aplicación para dispositivos móviles que </w:t>
      </w:r>
      <w:r w:rsidR="00D3508A">
        <w:t>tengan</w:t>
      </w:r>
      <w:r>
        <w:t xml:space="preserve"> sistema operativo Android </w:t>
      </w:r>
      <w:r w:rsidR="00647A3C">
        <w:rPr>
          <w:rFonts w:ascii="Calibri" w:hAnsi="Calibri"/>
        </w:rPr>
        <w:fldChar w:fldCharType="begin"/>
      </w:r>
      <w:r w:rsidR="00D833AF">
        <w:rPr>
          <w:rFonts w:ascii="Calibri" w:hAnsi="Calibri"/>
        </w:rPr>
        <w:instrText xml:space="preserve"> ADDIN ZOTERO_ITEM CSL_CITATION {"citationID":"s14k1q3fj","properties":{"formattedCitation":"[22]","plainCitation":"[22]"},"citationItems":[{"id":36,"uris":["http://zotero.org/users/2345493/items/8VICD669"],"uri":["http://zotero.org/users/2345493/items/8VICD669"],"itemData":{"id":36,"type":"webpage","title":"Android Developers","URL":"http://developer.android.com/index.html","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22]</w:t>
      </w:r>
      <w:r w:rsidR="00647A3C">
        <w:rPr>
          <w:rFonts w:ascii="Calibri" w:hAnsi="Calibri"/>
        </w:rPr>
        <w:fldChar w:fldCharType="end"/>
      </w:r>
      <w:r>
        <w:t>.</w:t>
      </w:r>
      <w:r w:rsidR="00D3508A">
        <w:t xml:space="preserve"> </w:t>
      </w:r>
      <w:r w:rsidR="00FE6AD6">
        <w:t>Adicionalmente, se utilizará PHP para hacer por medio de scripts</w:t>
      </w:r>
      <w:r>
        <w:t xml:space="preserve"> las consultas de la base de datos.</w:t>
      </w:r>
    </w:p>
    <w:p w14:paraId="3D4EA297" w14:textId="77777777" w:rsidR="00641DC6" w:rsidRPr="005F7F33" w:rsidRDefault="00641DC6" w:rsidP="00900800">
      <w:pPr>
        <w:spacing w:after="0" w:line="240" w:lineRule="auto"/>
        <w:rPr>
          <w:rFonts w:ascii="Arial" w:eastAsia="Times New Roman" w:hAnsi="Arial" w:cs="Arial"/>
        </w:rPr>
      </w:pPr>
    </w:p>
    <w:p w14:paraId="3D4EA298" w14:textId="77777777" w:rsidR="00641DC6" w:rsidRPr="003E3489" w:rsidRDefault="00641DC6" w:rsidP="004E3936">
      <w:pPr>
        <w:pStyle w:val="Ttulo2"/>
      </w:pPr>
      <w:bookmarkStart w:id="56" w:name="_Toc413829896"/>
      <w:bookmarkStart w:id="57" w:name="Herramientas"/>
      <w:r w:rsidRPr="003E3489">
        <w:lastRenderedPageBreak/>
        <w:t>8.2.3 Herramientas</w:t>
      </w:r>
      <w:bookmarkEnd w:id="56"/>
    </w:p>
    <w:bookmarkEnd w:id="57"/>
    <w:p w14:paraId="3D4EA299" w14:textId="77777777" w:rsidR="00641DC6" w:rsidRPr="007F14D9" w:rsidRDefault="00641DC6" w:rsidP="007F14D9">
      <w:r>
        <w:t>Las herramientas</w:t>
      </w:r>
      <w:r w:rsidR="00037E32" w:rsidRPr="00895CD4">
        <w:rPr>
          <w:rStyle w:val="Refdenotaalpie"/>
        </w:rPr>
        <w:footnoteReference w:id="1"/>
      </w:r>
      <w:r>
        <w:t xml:space="preserve"> que se usarán dur</w:t>
      </w:r>
      <w:r w:rsidR="00037E32">
        <w:t>ante el transcurso del proyecto</w:t>
      </w:r>
      <w:r>
        <w:t xml:space="preserve"> para permitir un desarrollo que cumpla con los objetivos plan</w:t>
      </w:r>
      <w:r w:rsidR="00037E32">
        <w:t>eados</w:t>
      </w:r>
      <w:r>
        <w:t xml:space="preserve"> están listadas a continuación con una breve descripción y o</w:t>
      </w:r>
      <w:r w:rsidR="00037E32">
        <w:t>rganizadas por su funcionalidad</w:t>
      </w:r>
      <w:r w:rsidR="007F14D9">
        <w:t>:</w:t>
      </w:r>
    </w:p>
    <w:p w14:paraId="3D4EA29A" w14:textId="77777777" w:rsidR="00641DC6" w:rsidRPr="003E3489" w:rsidRDefault="00641DC6" w:rsidP="004E3936">
      <w:pPr>
        <w:pStyle w:val="Ttulo3"/>
      </w:pPr>
      <w:r w:rsidRPr="003E3489">
        <w:t>8.2.3.1 Comunicación</w:t>
      </w:r>
    </w:p>
    <w:p w14:paraId="3D4EA29B" w14:textId="77777777" w:rsidR="00641DC6" w:rsidRDefault="00641DC6" w:rsidP="00900800">
      <w:r>
        <w:t>Las Herramientas que se usarán para la comunicación interna del grupo de trabajo del proyecto son:</w:t>
      </w:r>
    </w:p>
    <w:p w14:paraId="3D4EA29C" w14:textId="77777777" w:rsidR="00641DC6" w:rsidRDefault="00641DC6" w:rsidP="00996AB1">
      <w:pPr>
        <w:pStyle w:val="Prrafodelista"/>
        <w:numPr>
          <w:ilvl w:val="0"/>
          <w:numId w:val="13"/>
        </w:numPr>
        <w:spacing w:after="160" w:line="259" w:lineRule="auto"/>
      </w:pPr>
      <w:r>
        <w:t>Slack:</w:t>
      </w:r>
    </w:p>
    <w:p w14:paraId="3D4EA29D" w14:textId="77777777" w:rsidR="00641DC6" w:rsidRDefault="00641DC6" w:rsidP="00996AB1">
      <w:pPr>
        <w:pStyle w:val="Prrafodelista"/>
        <w:numPr>
          <w:ilvl w:val="1"/>
          <w:numId w:val="13"/>
        </w:numPr>
        <w:spacing w:after="160" w:line="259" w:lineRule="auto"/>
      </w:pPr>
      <w:r>
        <w:t>Aplicación web diseñada para la comunicación de equipos de una forma organizada y facilidades para búsqueda eficiente y en contexto.</w:t>
      </w:r>
    </w:p>
    <w:p w14:paraId="3D4EA29E" w14:textId="77777777" w:rsidR="000C2157" w:rsidRDefault="000C2157" w:rsidP="00996AB1">
      <w:pPr>
        <w:pStyle w:val="Prrafodelista"/>
        <w:numPr>
          <w:ilvl w:val="1"/>
          <w:numId w:val="13"/>
        </w:numPr>
        <w:spacing w:after="160" w:line="259" w:lineRule="auto"/>
      </w:pPr>
      <w:r>
        <w:t xml:space="preserve">Página web: </w:t>
      </w:r>
      <w:hyperlink r:id="rId22" w:history="1">
        <w:r w:rsidRPr="000C2157">
          <w:rPr>
            <w:rStyle w:val="Hipervnculo"/>
          </w:rPr>
          <w:t>Slack</w:t>
        </w:r>
      </w:hyperlink>
    </w:p>
    <w:p w14:paraId="3D4EA29F" w14:textId="77777777" w:rsidR="00641DC6" w:rsidRDefault="00641DC6" w:rsidP="00996AB1">
      <w:pPr>
        <w:pStyle w:val="Prrafodelista"/>
        <w:numPr>
          <w:ilvl w:val="0"/>
          <w:numId w:val="13"/>
        </w:numPr>
        <w:spacing w:after="160" w:line="259" w:lineRule="auto"/>
      </w:pPr>
      <w:r>
        <w:t>Google Hangouts:</w:t>
      </w:r>
    </w:p>
    <w:p w14:paraId="3D4EA2A0" w14:textId="77777777" w:rsidR="000C2157" w:rsidRDefault="00641DC6" w:rsidP="00996AB1">
      <w:pPr>
        <w:pStyle w:val="Prrafodelista"/>
        <w:numPr>
          <w:ilvl w:val="1"/>
          <w:numId w:val="13"/>
        </w:numPr>
        <w:spacing w:after="160" w:line="259" w:lineRule="auto"/>
      </w:pPr>
      <w:r>
        <w:t>Aplicación web para comunicación por medio de video-llamadas que permite realizar reuniones del grupo de forma virtual.</w:t>
      </w:r>
    </w:p>
    <w:p w14:paraId="3D4EA2A1" w14:textId="77777777" w:rsidR="000C2157" w:rsidRPr="000C2157" w:rsidRDefault="00025605" w:rsidP="00996AB1">
      <w:pPr>
        <w:pStyle w:val="Prrafodelista"/>
        <w:numPr>
          <w:ilvl w:val="1"/>
          <w:numId w:val="13"/>
        </w:numPr>
        <w:spacing w:after="160" w:line="259" w:lineRule="auto"/>
        <w:rPr>
          <w:lang w:val="en-US"/>
        </w:rPr>
      </w:pPr>
      <w:hyperlink r:id="rId23" w:history="1">
        <w:r w:rsidR="000C2157" w:rsidRPr="000C2157">
          <w:rPr>
            <w:rStyle w:val="Hipervnculo"/>
            <w:lang w:val="en-US"/>
          </w:rPr>
          <w:t>plug-in Hangouts</w:t>
        </w:r>
      </w:hyperlink>
    </w:p>
    <w:p w14:paraId="3D4EA2A2" w14:textId="77777777" w:rsidR="00641DC6" w:rsidRPr="003E3489" w:rsidRDefault="00641DC6" w:rsidP="004E3936">
      <w:pPr>
        <w:pStyle w:val="Ttulo3"/>
      </w:pPr>
      <w:r w:rsidRPr="003E3489">
        <w:t>8.2.3.2 Organización</w:t>
      </w:r>
    </w:p>
    <w:p w14:paraId="3D4EA2A3" w14:textId="77777777" w:rsidR="00641DC6" w:rsidRDefault="00641DC6" w:rsidP="00900800">
      <w:r>
        <w:t>Las Herramientas que se utilizarán para intercambiar y manejar la planeación del desarrollo del proyecto son:</w:t>
      </w:r>
    </w:p>
    <w:p w14:paraId="3D4EA2A4" w14:textId="77777777" w:rsidR="00641DC6" w:rsidRDefault="00641DC6" w:rsidP="00996AB1">
      <w:pPr>
        <w:pStyle w:val="Prrafodelista"/>
        <w:numPr>
          <w:ilvl w:val="0"/>
          <w:numId w:val="13"/>
        </w:numPr>
        <w:spacing w:after="160" w:line="259" w:lineRule="auto"/>
      </w:pPr>
      <w:r>
        <w:t>Google Drive:</w:t>
      </w:r>
    </w:p>
    <w:p w14:paraId="3D4EA2A5" w14:textId="77777777" w:rsidR="00641DC6" w:rsidRDefault="00641DC6" w:rsidP="00996AB1">
      <w:pPr>
        <w:pStyle w:val="Prrafodelista"/>
        <w:numPr>
          <w:ilvl w:val="1"/>
          <w:numId w:val="13"/>
        </w:numPr>
        <w:spacing w:after="160" w:line="259" w:lineRule="auto"/>
      </w:pPr>
      <w:r>
        <w:t xml:space="preserve">Aplicación para </w:t>
      </w:r>
      <w:r w:rsidRPr="001E77EA">
        <w:t>el manejo de documentos</w:t>
      </w:r>
      <w:r>
        <w:t xml:space="preserve"> de forma simultánea.</w:t>
      </w:r>
    </w:p>
    <w:p w14:paraId="3D4EA2A6" w14:textId="77777777" w:rsidR="000A27CF" w:rsidRDefault="00025605" w:rsidP="00996AB1">
      <w:pPr>
        <w:pStyle w:val="Prrafodelista"/>
        <w:numPr>
          <w:ilvl w:val="1"/>
          <w:numId w:val="13"/>
        </w:numPr>
        <w:spacing w:after="160" w:line="259" w:lineRule="auto"/>
      </w:pPr>
      <w:hyperlink r:id="rId24" w:history="1">
        <w:r w:rsidR="000A27CF" w:rsidRPr="000A27CF">
          <w:rPr>
            <w:rStyle w:val="Hipervnculo"/>
          </w:rPr>
          <w:t>Página para descargar Google Drive para escritorio</w:t>
        </w:r>
      </w:hyperlink>
    </w:p>
    <w:p w14:paraId="3D4EA2A7" w14:textId="77777777" w:rsidR="00641DC6" w:rsidRDefault="00641DC6" w:rsidP="00996AB1">
      <w:pPr>
        <w:pStyle w:val="Prrafodelista"/>
        <w:numPr>
          <w:ilvl w:val="0"/>
          <w:numId w:val="13"/>
        </w:numPr>
        <w:spacing w:after="160" w:line="259" w:lineRule="auto"/>
      </w:pPr>
      <w:r w:rsidRPr="00FC42B9">
        <w:t>Microsoft Project</w:t>
      </w:r>
      <w:r>
        <w:t>:</w:t>
      </w:r>
    </w:p>
    <w:p w14:paraId="3D4EA2A8" w14:textId="77777777" w:rsidR="00641DC6" w:rsidRDefault="00641DC6" w:rsidP="00996AB1">
      <w:pPr>
        <w:pStyle w:val="Prrafodelista"/>
        <w:numPr>
          <w:ilvl w:val="1"/>
          <w:numId w:val="13"/>
        </w:numPr>
        <w:spacing w:after="160" w:line="259" w:lineRule="auto"/>
      </w:pPr>
      <w:r>
        <w:t>Herramienta para el manejo de recursos y tareas en el grupo de trabajo.</w:t>
      </w:r>
    </w:p>
    <w:p w14:paraId="3D4EA2A9" w14:textId="77777777" w:rsidR="00641DC6" w:rsidRDefault="00641DC6" w:rsidP="00996AB1">
      <w:pPr>
        <w:pStyle w:val="Prrafodelista"/>
        <w:numPr>
          <w:ilvl w:val="0"/>
          <w:numId w:val="13"/>
        </w:numPr>
        <w:spacing w:after="160" w:line="259" w:lineRule="auto"/>
      </w:pPr>
      <w:r>
        <w:t>Microsoft Word:</w:t>
      </w:r>
    </w:p>
    <w:p w14:paraId="3D4EA2AA" w14:textId="77777777" w:rsidR="00641DC6" w:rsidRDefault="00641DC6" w:rsidP="00996AB1">
      <w:pPr>
        <w:pStyle w:val="Prrafodelista"/>
        <w:numPr>
          <w:ilvl w:val="1"/>
          <w:numId w:val="13"/>
        </w:numPr>
        <w:spacing w:after="160" w:line="259" w:lineRule="auto"/>
      </w:pPr>
      <w:r>
        <w:t>Creación y manejo de documentos a lo largo del proyecto con facilidades para agregar comentarios.</w:t>
      </w:r>
    </w:p>
    <w:p w14:paraId="3D4EA2AB" w14:textId="77777777" w:rsidR="00641DC6" w:rsidRDefault="00641DC6" w:rsidP="00996AB1">
      <w:pPr>
        <w:pStyle w:val="Prrafodelista"/>
        <w:numPr>
          <w:ilvl w:val="0"/>
          <w:numId w:val="13"/>
        </w:numPr>
        <w:spacing w:after="160" w:line="259" w:lineRule="auto"/>
      </w:pPr>
      <w:r>
        <w:t>Microsoft Excel:</w:t>
      </w:r>
    </w:p>
    <w:p w14:paraId="3D4EA2AC" w14:textId="77777777" w:rsidR="00641DC6" w:rsidRDefault="00641DC6" w:rsidP="00996AB1">
      <w:pPr>
        <w:pStyle w:val="Prrafodelista"/>
        <w:numPr>
          <w:ilvl w:val="1"/>
          <w:numId w:val="13"/>
        </w:numPr>
        <w:spacing w:after="160" w:line="259" w:lineRule="auto"/>
      </w:pPr>
      <w:r>
        <w:t>Herramienta para el manejo de hojas de cálculo para registrar datos en el transcurso del proyecto y analizar para toma de decisiones así como manejo de estimaciones y métricas.</w:t>
      </w:r>
    </w:p>
    <w:p w14:paraId="3D4EA2AD" w14:textId="77777777" w:rsidR="00641DC6" w:rsidRDefault="00641DC6" w:rsidP="00996AB1">
      <w:pPr>
        <w:pStyle w:val="Prrafodelista"/>
        <w:numPr>
          <w:ilvl w:val="0"/>
          <w:numId w:val="13"/>
        </w:numPr>
        <w:spacing w:after="160" w:line="259" w:lineRule="auto"/>
      </w:pPr>
      <w:r>
        <w:t>Zotero:</w:t>
      </w:r>
    </w:p>
    <w:p w14:paraId="3D4EA2AE" w14:textId="77777777" w:rsidR="00641DC6" w:rsidRDefault="00641DC6" w:rsidP="00996AB1">
      <w:pPr>
        <w:pStyle w:val="Prrafodelista"/>
        <w:numPr>
          <w:ilvl w:val="1"/>
          <w:numId w:val="13"/>
        </w:numPr>
        <w:spacing w:after="160" w:line="259" w:lineRule="auto"/>
      </w:pPr>
      <w:r>
        <w:t>Herramienta para mantener referencias y bibliografía compartida entre el grupo de trabajo y facilitar la unión de documentos en cuanto a sus referencias</w:t>
      </w:r>
      <w:r w:rsidR="000C2157">
        <w:t>, cuenta con un plug-in para Microsoft Word</w:t>
      </w:r>
      <w:r>
        <w:t>.</w:t>
      </w:r>
    </w:p>
    <w:p w14:paraId="3D4EA2AF" w14:textId="77777777" w:rsidR="000C2157" w:rsidRDefault="00025605" w:rsidP="00996AB1">
      <w:pPr>
        <w:pStyle w:val="Prrafodelista"/>
        <w:numPr>
          <w:ilvl w:val="1"/>
          <w:numId w:val="13"/>
        </w:numPr>
        <w:spacing w:after="160" w:line="259" w:lineRule="auto"/>
      </w:pPr>
      <w:hyperlink r:id="rId25" w:history="1">
        <w:r w:rsidR="000C2157" w:rsidRPr="000C2157">
          <w:rPr>
            <w:rStyle w:val="Hipervnculo"/>
          </w:rPr>
          <w:t>Descarga y plug-in para Word</w:t>
        </w:r>
      </w:hyperlink>
    </w:p>
    <w:p w14:paraId="3D4EA2B0" w14:textId="77777777" w:rsidR="00641DC6" w:rsidRDefault="00641DC6" w:rsidP="00996AB1">
      <w:pPr>
        <w:pStyle w:val="Prrafodelista"/>
        <w:numPr>
          <w:ilvl w:val="0"/>
          <w:numId w:val="13"/>
        </w:numPr>
        <w:spacing w:after="160" w:line="259" w:lineRule="auto"/>
      </w:pPr>
      <w:r>
        <w:t>Bizagi:</w:t>
      </w:r>
    </w:p>
    <w:p w14:paraId="3D4EA2B1" w14:textId="77777777" w:rsidR="00641DC6" w:rsidRDefault="00641DC6" w:rsidP="00996AB1">
      <w:pPr>
        <w:pStyle w:val="Prrafodelista"/>
        <w:numPr>
          <w:ilvl w:val="1"/>
          <w:numId w:val="13"/>
        </w:numPr>
        <w:spacing w:after="160" w:line="259" w:lineRule="auto"/>
      </w:pPr>
      <w:r>
        <w:t>Herramienta para manejo de procesos por medio de diagramas BPMN (Business Process Model and Notation)</w:t>
      </w:r>
    </w:p>
    <w:p w14:paraId="3D4EA2B2" w14:textId="77777777" w:rsidR="008C3397" w:rsidRDefault="00025605" w:rsidP="00996AB1">
      <w:pPr>
        <w:pStyle w:val="Prrafodelista"/>
        <w:numPr>
          <w:ilvl w:val="1"/>
          <w:numId w:val="13"/>
        </w:numPr>
        <w:spacing w:after="160" w:line="259" w:lineRule="auto"/>
      </w:pPr>
      <w:hyperlink r:id="rId26" w:history="1">
        <w:r w:rsidR="008C3397" w:rsidRPr="008C3397">
          <w:rPr>
            <w:rStyle w:val="Hipervnculo"/>
          </w:rPr>
          <w:t>Link de Descarga Bizagi</w:t>
        </w:r>
      </w:hyperlink>
    </w:p>
    <w:p w14:paraId="3D4EA2B3" w14:textId="77777777" w:rsidR="00641DC6" w:rsidRPr="003E3489" w:rsidRDefault="00641DC6" w:rsidP="004E3936">
      <w:pPr>
        <w:pStyle w:val="Ttulo3"/>
      </w:pPr>
      <w:r w:rsidRPr="003E3489">
        <w:lastRenderedPageBreak/>
        <w:t>8.2.3.2 Diseño</w:t>
      </w:r>
    </w:p>
    <w:p w14:paraId="3D4EA2B4" w14:textId="77777777" w:rsidR="00641DC6" w:rsidRDefault="006B65B2" w:rsidP="00996AB1">
      <w:pPr>
        <w:pStyle w:val="Prrafodelista"/>
        <w:numPr>
          <w:ilvl w:val="0"/>
          <w:numId w:val="14"/>
        </w:numPr>
        <w:spacing w:after="160" w:line="259" w:lineRule="auto"/>
      </w:pPr>
      <w:r>
        <w:t>Adobe Illustrat</w:t>
      </w:r>
      <w:r w:rsidR="00641DC6">
        <w:t>or:</w:t>
      </w:r>
    </w:p>
    <w:p w14:paraId="3D4EA2B5" w14:textId="77777777" w:rsidR="001C2B9F" w:rsidRDefault="00641DC6" w:rsidP="00996AB1">
      <w:pPr>
        <w:pStyle w:val="Prrafodelista"/>
        <w:numPr>
          <w:ilvl w:val="1"/>
          <w:numId w:val="14"/>
        </w:numPr>
        <w:spacing w:after="160" w:line="259" w:lineRule="auto"/>
      </w:pPr>
      <w:r>
        <w:t xml:space="preserve">Herramienta de diseño visual que trabaja con vectores para manejo de logos e interfaz gráfica </w:t>
      </w:r>
      <w:r w:rsidR="00647A3C" w:rsidRPr="008C3397">
        <w:rPr>
          <w:rFonts w:ascii="Calibri" w:hAnsi="Calibri"/>
        </w:rPr>
        <w:fldChar w:fldCharType="begin"/>
      </w:r>
      <w:r w:rsidR="000B7B9D" w:rsidRPr="008C3397">
        <w:rPr>
          <w:rFonts w:ascii="Calibri" w:hAnsi="Calibri"/>
        </w:rPr>
        <w:instrText xml:space="preserve"> ADDIN ZOTERO_ITEM CSL_CITATION {"citationID":"1134ljpvph","properties":{"formattedCitation":"[23]","plainCitation":"[23]"},"citationItems":[{"id":128,"uris":["http://zotero.org/users/2345493/items/TEUIDC66"],"uri":["http://zotero.org/users/2345493/items/TEUIDC66"],"itemData":{"id":128,"type":"book","title":"The Adobe Illustrator CS2 wow! book tips, tricks and techniques from 100 top illustrator artists","publisher":"Adobe Press","number-of-pages":"439","author":[{"family":"Steuer","given":"Sharon"}],"issued":{"date-parts":[["2006"]]}}}],"schema":"https://github.com/citation-style-language/schema/raw/master/csl-citation.json"} </w:instrText>
      </w:r>
      <w:r w:rsidR="00647A3C" w:rsidRPr="008C3397">
        <w:rPr>
          <w:rFonts w:ascii="Calibri" w:hAnsi="Calibri"/>
        </w:rPr>
        <w:fldChar w:fldCharType="separate"/>
      </w:r>
      <w:r w:rsidR="00D833AF" w:rsidRPr="008C3397">
        <w:rPr>
          <w:rFonts w:ascii="Calibri" w:hAnsi="Calibri"/>
        </w:rPr>
        <w:t>[23]</w:t>
      </w:r>
      <w:r w:rsidR="00647A3C" w:rsidRPr="008C3397">
        <w:rPr>
          <w:rFonts w:ascii="Calibri" w:hAnsi="Calibri"/>
        </w:rPr>
        <w:fldChar w:fldCharType="end"/>
      </w:r>
      <w:r>
        <w:t>.</w:t>
      </w:r>
    </w:p>
    <w:p w14:paraId="3D4EA2B6" w14:textId="77777777" w:rsidR="001C2B9F" w:rsidRDefault="001C2B9F" w:rsidP="001C2B9F">
      <w:pPr>
        <w:pStyle w:val="Prrafodelista"/>
        <w:spacing w:after="160" w:line="259" w:lineRule="auto"/>
        <w:ind w:left="1440"/>
      </w:pPr>
    </w:p>
    <w:p w14:paraId="3D4EA2B7" w14:textId="77777777" w:rsidR="00641DC6" w:rsidRDefault="00641DC6" w:rsidP="00996AB1">
      <w:pPr>
        <w:pStyle w:val="Prrafodelista"/>
        <w:numPr>
          <w:ilvl w:val="0"/>
          <w:numId w:val="14"/>
        </w:numPr>
        <w:spacing w:after="160" w:line="259" w:lineRule="auto"/>
      </w:pPr>
      <w:r>
        <w:t>Adobe Photo</w:t>
      </w:r>
      <w:r w:rsidR="002862BC">
        <w:t>s</w:t>
      </w:r>
      <w:r>
        <w:t>hop:</w:t>
      </w:r>
    </w:p>
    <w:p w14:paraId="3D4EA2B8" w14:textId="77777777" w:rsidR="00641DC6" w:rsidRDefault="00641DC6" w:rsidP="00996AB1">
      <w:pPr>
        <w:pStyle w:val="Prrafodelista"/>
        <w:numPr>
          <w:ilvl w:val="1"/>
          <w:numId w:val="14"/>
        </w:numPr>
        <w:spacing w:after="160" w:line="259" w:lineRule="auto"/>
      </w:pPr>
      <w:r>
        <w:t>Herramienta para manejo y edición de imágenes, trabaja con pixeles (</w:t>
      </w:r>
      <w:r w:rsidRPr="007C094C">
        <w:rPr>
          <w:i/>
        </w:rPr>
        <w:t>raster</w:t>
      </w:r>
      <w:r>
        <w:t>)</w:t>
      </w:r>
      <w:r>
        <w:rPr>
          <w:i/>
        </w:rPr>
        <w:t xml:space="preserve">. </w:t>
      </w:r>
      <w:r>
        <w:t xml:space="preserve">También se usará para el manejo de logos e interfaz gráfica del sistema </w:t>
      </w:r>
      <w:r w:rsidR="00647A3C">
        <w:rPr>
          <w:rFonts w:ascii="Calibri" w:hAnsi="Calibri"/>
        </w:rPr>
        <w:fldChar w:fldCharType="begin"/>
      </w:r>
      <w:r w:rsidR="000B7B9D">
        <w:rPr>
          <w:rFonts w:ascii="Calibri" w:hAnsi="Calibri"/>
        </w:rPr>
        <w:instrText xml:space="preserve"> ADDIN ZOTERO_ITEM CSL_CITATION {"citationID":"djk8fl06e","properties":{"formattedCitation":"[24]","plainCitation":"[24]"},"citationItems":[{"id":120,"uris":["http://zotero.org/users/2345493/items/RZHD7G4D"],"uri":["http://zotero.org/users/2345493/items/RZHD7G4D"],"itemData":{"id":120,"type":"book","title":"Adobe Photoshop CS3 classroom in a book; the official training workbook from Adobe Systems","publisher":"AdobePress","number-of-pages":"478","author":[{"family":"Faulkner","given":"Andrew"}],"issued":{"date-parts":[["2007"]]}}}],"schema":"https://github.com/citation-style-language/schema/raw/master/csl-citation.json"} </w:instrText>
      </w:r>
      <w:r w:rsidR="00647A3C">
        <w:rPr>
          <w:rFonts w:ascii="Calibri" w:hAnsi="Calibri"/>
        </w:rPr>
        <w:fldChar w:fldCharType="separate"/>
      </w:r>
      <w:r w:rsidR="00D833AF" w:rsidRPr="00D833AF">
        <w:rPr>
          <w:rFonts w:ascii="Calibri" w:hAnsi="Calibri"/>
        </w:rPr>
        <w:t>[24]</w:t>
      </w:r>
      <w:r w:rsidR="00647A3C">
        <w:rPr>
          <w:rFonts w:ascii="Calibri" w:hAnsi="Calibri"/>
        </w:rPr>
        <w:fldChar w:fldCharType="end"/>
      </w:r>
      <w:r>
        <w:t xml:space="preserve"> </w:t>
      </w:r>
      <w:r w:rsidR="00647A3C">
        <w:rPr>
          <w:rFonts w:ascii="Calibri" w:hAnsi="Calibri"/>
        </w:rPr>
        <w:fldChar w:fldCharType="begin"/>
      </w:r>
      <w:r w:rsidR="000B7B9D">
        <w:rPr>
          <w:rFonts w:ascii="Calibri" w:hAnsi="Calibri"/>
        </w:rPr>
        <w:instrText xml:space="preserve"> ADDIN ZOTERO_ITEM CSL_CITATION {"citationID":"2ftkva750u","properties":{"formattedCitation":"[25]","plainCitation":"[25]"},"citationItems":[{"id":101,"uris":["http://zotero.org/users/2345493/items/M9DJ7QQU"],"uri":["http://zotero.org/users/2345493/items/M9DJ7QQU"],"itemData":{"id":101,"type":"book","title":"Ilustración digital de moda con Illustrator y Photoshop","publisher":"Parramón Ediciones","number-of-pages":"176","edition":"1","author":[{"family":"Tallon","given":"Kevin"}],"issued":{"date-parts":[["2008"]]}}}],"schema":"https://github.com/citation-style-language/schema/raw/master/csl-citation.json"} </w:instrText>
      </w:r>
      <w:r w:rsidR="00647A3C">
        <w:rPr>
          <w:rFonts w:ascii="Calibri" w:hAnsi="Calibri"/>
        </w:rPr>
        <w:fldChar w:fldCharType="separate"/>
      </w:r>
      <w:r w:rsidR="00D833AF" w:rsidRPr="00D833AF">
        <w:rPr>
          <w:rFonts w:ascii="Calibri" w:hAnsi="Calibri"/>
        </w:rPr>
        <w:t>[25]</w:t>
      </w:r>
      <w:r w:rsidR="00647A3C">
        <w:rPr>
          <w:rFonts w:ascii="Calibri" w:hAnsi="Calibri"/>
        </w:rPr>
        <w:fldChar w:fldCharType="end"/>
      </w:r>
      <w:r>
        <w:t>.</w:t>
      </w:r>
    </w:p>
    <w:p w14:paraId="3D4EA2B9" w14:textId="77777777" w:rsidR="00641DC6" w:rsidRDefault="00641DC6" w:rsidP="00996AB1">
      <w:pPr>
        <w:pStyle w:val="Prrafodelista"/>
        <w:numPr>
          <w:ilvl w:val="0"/>
          <w:numId w:val="14"/>
        </w:numPr>
        <w:spacing w:after="160" w:line="259" w:lineRule="auto"/>
      </w:pPr>
      <w:r>
        <w:t>Pencil:</w:t>
      </w:r>
    </w:p>
    <w:p w14:paraId="3D4EA2BA" w14:textId="77777777" w:rsidR="00641DC6" w:rsidRDefault="00641DC6" w:rsidP="00996AB1">
      <w:pPr>
        <w:pStyle w:val="Prrafodelista"/>
        <w:numPr>
          <w:ilvl w:val="1"/>
          <w:numId w:val="14"/>
        </w:numPr>
        <w:spacing w:after="160" w:line="259" w:lineRule="auto"/>
      </w:pPr>
      <w:r>
        <w:t>Herramienta open-source para diseño y diagramación de interfaces gráficas (GUI) para cualquier tipo de plataforma.</w:t>
      </w:r>
    </w:p>
    <w:p w14:paraId="3D4EA2BB" w14:textId="77777777" w:rsidR="005D3DF1" w:rsidRDefault="00025605" w:rsidP="00996AB1">
      <w:pPr>
        <w:pStyle w:val="Prrafodelista"/>
        <w:numPr>
          <w:ilvl w:val="1"/>
          <w:numId w:val="14"/>
        </w:numPr>
        <w:spacing w:after="160" w:line="259" w:lineRule="auto"/>
      </w:pPr>
      <w:hyperlink r:id="rId27" w:history="1">
        <w:r w:rsidR="005D3DF1" w:rsidRPr="005D3DF1">
          <w:rPr>
            <w:rStyle w:val="Hipervnculo"/>
          </w:rPr>
          <w:t>Página para descarga de Pencil</w:t>
        </w:r>
      </w:hyperlink>
    </w:p>
    <w:p w14:paraId="3D4EA2BC" w14:textId="77777777" w:rsidR="00641DC6" w:rsidRDefault="006B65B2" w:rsidP="00996AB1">
      <w:pPr>
        <w:pStyle w:val="Prrafodelista"/>
        <w:numPr>
          <w:ilvl w:val="0"/>
          <w:numId w:val="14"/>
        </w:numPr>
        <w:spacing w:after="160" w:line="259" w:lineRule="auto"/>
      </w:pPr>
      <w:r>
        <w:rPr>
          <w:rFonts w:ascii="Arial" w:hAnsi="Arial" w:cs="Arial"/>
          <w:color w:val="3D3C40"/>
          <w:sz w:val="23"/>
          <w:szCs w:val="23"/>
          <w:shd w:val="clear" w:color="auto" w:fill="FFFFFF"/>
        </w:rPr>
        <w:t>S</w:t>
      </w:r>
      <w:r w:rsidR="00641DC6" w:rsidRPr="007C094C">
        <w:rPr>
          <w:rFonts w:ascii="Arial" w:hAnsi="Arial" w:cs="Arial"/>
          <w:color w:val="3D3C40"/>
          <w:sz w:val="23"/>
          <w:szCs w:val="23"/>
          <w:shd w:val="clear" w:color="auto" w:fill="FFFFFF"/>
        </w:rPr>
        <w:t>ta</w:t>
      </w:r>
      <w:r w:rsidR="00641DC6">
        <w:rPr>
          <w:rFonts w:ascii="Arial" w:hAnsi="Arial" w:cs="Arial"/>
          <w:color w:val="3D3C40"/>
          <w:sz w:val="23"/>
          <w:szCs w:val="23"/>
          <w:shd w:val="clear" w:color="auto" w:fill="FFFFFF"/>
        </w:rPr>
        <w:t>rUML</w:t>
      </w:r>
      <w:r w:rsidR="00641DC6">
        <w:t>:</w:t>
      </w:r>
    </w:p>
    <w:p w14:paraId="3D4EA2BD" w14:textId="77777777" w:rsidR="00641DC6" w:rsidRDefault="00641DC6" w:rsidP="00996AB1">
      <w:pPr>
        <w:pStyle w:val="Prrafodelista"/>
        <w:numPr>
          <w:ilvl w:val="1"/>
          <w:numId w:val="14"/>
        </w:numPr>
        <w:spacing w:after="160" w:line="259" w:lineRule="auto"/>
      </w:pPr>
      <w:r>
        <w:t xml:space="preserve">Herramienta para el modelado de diseño de la estructura, arquitectura y comportamiento de la aplicación en </w:t>
      </w:r>
      <w:r w:rsidRPr="007C094C">
        <w:t>UML</w:t>
      </w:r>
      <w:r>
        <w:t>.</w:t>
      </w:r>
    </w:p>
    <w:p w14:paraId="3D4EA2BE" w14:textId="77777777" w:rsidR="005D3DF1" w:rsidRPr="007170C1" w:rsidRDefault="00025605" w:rsidP="00996AB1">
      <w:pPr>
        <w:pStyle w:val="Prrafodelista"/>
        <w:numPr>
          <w:ilvl w:val="1"/>
          <w:numId w:val="14"/>
        </w:numPr>
        <w:spacing w:after="160" w:line="259" w:lineRule="auto"/>
      </w:pPr>
      <w:hyperlink r:id="rId28" w:history="1">
        <w:r w:rsidR="005D3DF1" w:rsidRPr="005D3DF1">
          <w:rPr>
            <w:rStyle w:val="Hipervnculo"/>
          </w:rPr>
          <w:t>Página de descarga de StarUML</w:t>
        </w:r>
      </w:hyperlink>
    </w:p>
    <w:p w14:paraId="3D4EA2BF" w14:textId="77777777" w:rsidR="00641DC6" w:rsidRPr="003E3489" w:rsidRDefault="00641DC6" w:rsidP="004E3936">
      <w:pPr>
        <w:pStyle w:val="Ttulo3"/>
      </w:pPr>
      <w:r w:rsidRPr="003E3489">
        <w:t>8.2.3.3 Desarrollo</w:t>
      </w:r>
    </w:p>
    <w:p w14:paraId="3D4EA2C0" w14:textId="77777777" w:rsidR="00641DC6" w:rsidRDefault="00641DC6" w:rsidP="00900800">
      <w:pPr>
        <w:rPr>
          <w:rFonts w:ascii="Arial" w:hAnsi="Arial" w:cs="Arial"/>
        </w:rPr>
      </w:pPr>
      <w:r>
        <w:rPr>
          <w:rFonts w:ascii="Arial" w:hAnsi="Arial" w:cs="Arial"/>
        </w:rPr>
        <w:t>Las siguientes son las herramientas que se utilizarán para desarrollar el código de la aplicación, las pruebas y el control de versionamiento del código:</w:t>
      </w:r>
    </w:p>
    <w:p w14:paraId="3D4EA2C1" w14:textId="77777777" w:rsidR="00641DC6" w:rsidRDefault="00641DC6" w:rsidP="00996AB1">
      <w:pPr>
        <w:pStyle w:val="Prrafodelista"/>
        <w:numPr>
          <w:ilvl w:val="0"/>
          <w:numId w:val="14"/>
        </w:numPr>
      </w:pPr>
      <w:r>
        <w:t>Android Studio:</w:t>
      </w:r>
    </w:p>
    <w:p w14:paraId="3D4EA2C2" w14:textId="77777777" w:rsidR="00641DC6" w:rsidRDefault="00641DC6" w:rsidP="00996AB1">
      <w:pPr>
        <w:pStyle w:val="Prrafodelista"/>
        <w:numPr>
          <w:ilvl w:val="1"/>
          <w:numId w:val="14"/>
        </w:numPr>
      </w:pPr>
      <w:r>
        <w:t xml:space="preserve">IDE diseñado exclusivamente para desarrollo de aplicaciones en Android basado en </w:t>
      </w:r>
      <w:r w:rsidR="003E3489">
        <w:t xml:space="preserve"> IntelliJ IDE</w:t>
      </w:r>
      <w:r w:rsidRPr="00895CD4">
        <w:rPr>
          <w:rStyle w:val="Refdenotaalpie"/>
        </w:rPr>
        <w:footnoteReference w:id="2"/>
      </w:r>
      <w:r>
        <w:t>.</w:t>
      </w:r>
    </w:p>
    <w:p w14:paraId="3D4EA2C3" w14:textId="77777777" w:rsidR="008C3397" w:rsidRDefault="00025605" w:rsidP="00996AB1">
      <w:pPr>
        <w:pStyle w:val="Prrafodelista"/>
        <w:numPr>
          <w:ilvl w:val="1"/>
          <w:numId w:val="14"/>
        </w:numPr>
      </w:pPr>
      <w:hyperlink r:id="rId29" w:history="1">
        <w:r w:rsidR="008C3397" w:rsidRPr="008C3397">
          <w:rPr>
            <w:rStyle w:val="Hipervnculo"/>
          </w:rPr>
          <w:t>Link para descargar Android Studio</w:t>
        </w:r>
      </w:hyperlink>
    </w:p>
    <w:p w14:paraId="3D4EA2C4" w14:textId="77777777" w:rsidR="00641DC6" w:rsidRDefault="00641DC6" w:rsidP="00996AB1">
      <w:pPr>
        <w:pStyle w:val="Prrafodelista"/>
        <w:numPr>
          <w:ilvl w:val="0"/>
          <w:numId w:val="14"/>
        </w:numPr>
      </w:pPr>
      <w:r>
        <w:t>Git:</w:t>
      </w:r>
    </w:p>
    <w:p w14:paraId="3D4EA2C5" w14:textId="77777777" w:rsidR="00641DC6" w:rsidRDefault="00641DC6" w:rsidP="00996AB1">
      <w:pPr>
        <w:pStyle w:val="Prrafodelista"/>
        <w:numPr>
          <w:ilvl w:val="1"/>
          <w:numId w:val="14"/>
        </w:numPr>
      </w:pPr>
      <w:r>
        <w:t>Sistema de versionamiento distribuido utilizado para controlar le versionamiento del código de la aplicación</w:t>
      </w:r>
      <w:r w:rsidR="003E3489">
        <w:t>.</w:t>
      </w:r>
    </w:p>
    <w:p w14:paraId="3D4EA2C6" w14:textId="77777777" w:rsidR="00641DC6" w:rsidRDefault="00641DC6" w:rsidP="00996AB1">
      <w:pPr>
        <w:pStyle w:val="Prrafodelista"/>
        <w:numPr>
          <w:ilvl w:val="1"/>
          <w:numId w:val="14"/>
        </w:numPr>
      </w:pPr>
      <w:r>
        <w:t>Permite hacer seguimiento a las versiones del código fuente de una forma ordenada, rápida y distribuida</w:t>
      </w:r>
      <w:r w:rsidRPr="00895CD4">
        <w:rPr>
          <w:rStyle w:val="Refdenotaalpie"/>
        </w:rPr>
        <w:footnoteReference w:id="3"/>
      </w:r>
      <w:r>
        <w:t xml:space="preserve"> </w:t>
      </w:r>
      <w:r w:rsidR="00647A3C">
        <w:rPr>
          <w:rFonts w:ascii="Calibri" w:hAnsi="Calibri"/>
        </w:rPr>
        <w:fldChar w:fldCharType="begin"/>
      </w:r>
      <w:r w:rsidR="00D833AF">
        <w:rPr>
          <w:rFonts w:ascii="Calibri" w:hAnsi="Calibri"/>
        </w:rPr>
        <w:instrText xml:space="preserve"> ADDIN ZOTERO_ITEM CSL_CITATION {"citationID":"1tl8t8co4f","properties":{"formattedCitation":"[26]","plainCitation":"[26]"},"citationItems":[{"id":53,"uris":["http://zotero.org/users/2345493/items/CMS7TK4S"],"uri":["http://zotero.org/users/2345493/items/CMS7TK4S"],"itemData":{"id":53,"type":"book","title":"Version Control with Git","publisher":"O'REILLY","number-of-pages":"434","edition":"2","abstract":"Powerful Tools and Techniques for Collaborative Software Development","author":[{"family":"Loeliger","given":"Jon"},{"family":"McCullough","given":"Matthew"}],"issued":{"date-parts":[["2012"]]}}}],"schema":"https://github.com/citation-style-language/schema/raw/master/csl-citation.json"} </w:instrText>
      </w:r>
      <w:r w:rsidR="00647A3C">
        <w:rPr>
          <w:rFonts w:ascii="Calibri" w:hAnsi="Calibri"/>
        </w:rPr>
        <w:fldChar w:fldCharType="separate"/>
      </w:r>
      <w:r w:rsidR="00D833AF" w:rsidRPr="00D833AF">
        <w:rPr>
          <w:rFonts w:ascii="Calibri" w:hAnsi="Calibri"/>
        </w:rPr>
        <w:t>[26]</w:t>
      </w:r>
      <w:r w:rsidR="00647A3C">
        <w:rPr>
          <w:rFonts w:ascii="Calibri" w:hAnsi="Calibri"/>
        </w:rPr>
        <w:fldChar w:fldCharType="end"/>
      </w:r>
      <w:r>
        <w:t xml:space="preserve"> </w:t>
      </w:r>
      <w:r w:rsidR="00647A3C">
        <w:rPr>
          <w:rFonts w:ascii="Calibri" w:hAnsi="Calibri"/>
        </w:rPr>
        <w:fldChar w:fldCharType="begin"/>
      </w:r>
      <w:r w:rsidR="00D833AF">
        <w:rPr>
          <w:rFonts w:ascii="Calibri" w:hAnsi="Calibri"/>
        </w:rPr>
        <w:instrText xml:space="preserve"> ADDIN ZOTERO_ITEM CSL_CITATION {"citationID":"ihrcbs02j","properties":{"formattedCitation":"[27]","plainCitation":"[27]"},"citationItems":[{"id":77,"uris":["http://zotero.org/users/2345493/items/HNGEAC67"],"uri":["http://zotero.org/users/2345493/items/HNGEAC67"],"itemData":{"id":77,"type":"webpage","title":"Git","URL":"http://git-scm.com/","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27]</w:t>
      </w:r>
      <w:r w:rsidR="00647A3C">
        <w:rPr>
          <w:rFonts w:ascii="Calibri" w:hAnsi="Calibri"/>
        </w:rPr>
        <w:fldChar w:fldCharType="end"/>
      </w:r>
      <w:r>
        <w:t>.</w:t>
      </w:r>
    </w:p>
    <w:p w14:paraId="3D4EA2C7" w14:textId="77777777" w:rsidR="008C3397" w:rsidRDefault="00025605" w:rsidP="00996AB1">
      <w:pPr>
        <w:pStyle w:val="Prrafodelista"/>
        <w:numPr>
          <w:ilvl w:val="1"/>
          <w:numId w:val="14"/>
        </w:numPr>
      </w:pPr>
      <w:hyperlink r:id="rId30" w:history="1">
        <w:r w:rsidR="008C3397" w:rsidRPr="008C3397">
          <w:rPr>
            <w:rStyle w:val="Hipervnculo"/>
          </w:rPr>
          <w:t>Link para descargar Git</w:t>
        </w:r>
      </w:hyperlink>
    </w:p>
    <w:p w14:paraId="3D4EA2C8" w14:textId="77777777" w:rsidR="00641DC6" w:rsidRDefault="00641DC6" w:rsidP="00996AB1">
      <w:pPr>
        <w:pStyle w:val="Prrafodelista"/>
        <w:numPr>
          <w:ilvl w:val="0"/>
          <w:numId w:val="14"/>
        </w:numPr>
      </w:pPr>
      <w:r>
        <w:t>Github:</w:t>
      </w:r>
    </w:p>
    <w:p w14:paraId="3D4EA2C9" w14:textId="77777777" w:rsidR="00641DC6" w:rsidRDefault="00641DC6" w:rsidP="00996AB1">
      <w:pPr>
        <w:pStyle w:val="Prrafodelista"/>
        <w:numPr>
          <w:ilvl w:val="1"/>
          <w:numId w:val="14"/>
        </w:numPr>
      </w:pPr>
      <w:r>
        <w:t>Servicio de hospedaje de repositorios Git en la web.</w:t>
      </w:r>
    </w:p>
    <w:p w14:paraId="3D4EA2CA" w14:textId="77777777" w:rsidR="00641DC6" w:rsidRDefault="00641DC6" w:rsidP="00996AB1">
      <w:pPr>
        <w:pStyle w:val="Prrafodelista"/>
        <w:numPr>
          <w:ilvl w:val="1"/>
          <w:numId w:val="14"/>
        </w:numPr>
      </w:pPr>
      <w:r>
        <w:t>Este permite gestionar el código fuente del proyecto con herramientas para colaboración, revisión, seguimiento de errores, hitos entre otros.</w:t>
      </w:r>
    </w:p>
    <w:p w14:paraId="3D4EA2CB" w14:textId="77777777" w:rsidR="008C3397" w:rsidRDefault="008C3397" w:rsidP="00996AB1">
      <w:pPr>
        <w:pStyle w:val="Prrafodelista"/>
        <w:numPr>
          <w:ilvl w:val="1"/>
          <w:numId w:val="14"/>
        </w:numPr>
      </w:pPr>
      <w:r>
        <w:t xml:space="preserve">Página web: </w:t>
      </w:r>
      <w:hyperlink r:id="rId31" w:history="1">
        <w:r w:rsidRPr="008C3397">
          <w:rPr>
            <w:rStyle w:val="Hipervnculo"/>
          </w:rPr>
          <w:t>github</w:t>
        </w:r>
      </w:hyperlink>
    </w:p>
    <w:p w14:paraId="3D4EA2CC" w14:textId="77777777" w:rsidR="00641DC6" w:rsidRDefault="00641DC6" w:rsidP="00996AB1">
      <w:pPr>
        <w:pStyle w:val="Prrafodelista"/>
        <w:numPr>
          <w:ilvl w:val="0"/>
          <w:numId w:val="14"/>
        </w:numPr>
      </w:pPr>
      <w:r>
        <w:t>JUnit:</w:t>
      </w:r>
    </w:p>
    <w:p w14:paraId="3D4EA2CD" w14:textId="77777777" w:rsidR="00641DC6" w:rsidRDefault="00641DC6" w:rsidP="00996AB1">
      <w:pPr>
        <w:pStyle w:val="Prrafodelista"/>
        <w:numPr>
          <w:ilvl w:val="1"/>
          <w:numId w:val="14"/>
        </w:numPr>
      </w:pPr>
      <w:r>
        <w:t>Framework para realizar pruebas unitarias para el código desarrollado en lenguaje JAVA.</w:t>
      </w:r>
    </w:p>
    <w:p w14:paraId="3D4EA2CE" w14:textId="77777777" w:rsidR="00641DC6" w:rsidRDefault="00641DC6" w:rsidP="00996AB1">
      <w:pPr>
        <w:pStyle w:val="Prrafodelista"/>
        <w:numPr>
          <w:ilvl w:val="1"/>
          <w:numId w:val="14"/>
        </w:numPr>
      </w:pPr>
      <w:r>
        <w:lastRenderedPageBreak/>
        <w:t>Está integrado en el ambiente de desarrollo para Android como una extensión que provee componentes específicos para crear clases de prueba y objetos y métodos mock</w:t>
      </w:r>
      <w:r w:rsidRPr="00895CD4">
        <w:rPr>
          <w:rStyle w:val="Refdenotaalpie"/>
        </w:rPr>
        <w:footnoteReference w:id="4"/>
      </w:r>
      <w:r>
        <w:t xml:space="preserve"> </w:t>
      </w:r>
      <w:r w:rsidR="00647A3C">
        <w:rPr>
          <w:rFonts w:ascii="Calibri" w:hAnsi="Calibri"/>
        </w:rPr>
        <w:fldChar w:fldCharType="begin"/>
      </w:r>
      <w:r w:rsidR="00D833AF">
        <w:rPr>
          <w:rFonts w:ascii="Calibri" w:hAnsi="Calibri"/>
        </w:rPr>
        <w:instrText xml:space="preserve"> ADDIN ZOTERO_ITEM CSL_CITATION {"citationID":"42ehuompm","properties":{"formattedCitation":"[22]","plainCitation":"[22]"},"citationItems":[{"id":36,"uris":["http://zotero.org/users/2345493/items/8VICD669"],"uri":["http://zotero.org/users/2345493/items/8VICD669"],"itemData":{"id":36,"type":"webpage","title":"Android Developers","URL":"http://developer.android.com/index.html","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22]</w:t>
      </w:r>
      <w:r w:rsidR="00647A3C">
        <w:rPr>
          <w:rFonts w:ascii="Calibri" w:hAnsi="Calibri"/>
        </w:rPr>
        <w:fldChar w:fldCharType="end"/>
      </w:r>
      <w:r>
        <w:t xml:space="preserve"> </w:t>
      </w:r>
      <w:r w:rsidR="00647A3C">
        <w:rPr>
          <w:rFonts w:ascii="Calibri" w:hAnsi="Calibri"/>
        </w:rPr>
        <w:fldChar w:fldCharType="begin"/>
      </w:r>
      <w:r w:rsidR="00D833AF">
        <w:rPr>
          <w:rFonts w:ascii="Calibri" w:hAnsi="Calibri"/>
        </w:rPr>
        <w:instrText xml:space="preserve"> ADDIN ZOTERO_ITEM CSL_CITATION {"citationID":"2h31he1f8v","properties":{"formattedCitation":"[28]","plainCitation":"[28]"},"citationItems":[{"id":80,"uris":["http://zotero.org/users/2345493/items/HWZHE5RZ"],"uri":["http://zotero.org/users/2345493/items/HWZHE5RZ"],"itemData":{"id":80,"type":"book","title":"JUnit in Action","publisher":"Manning Publications","number-of-pages":"504","ISBN":"2","language":"English","author":[{"family":"Tahchiev","given":"Petar"},{"family":"Leme","given":"Felipe"},{"family":"Massol","given":"Vincent"},{"family":"Gregory","given":"Gary"}],"issued":{"date-parts":[["2010"]]}}}],"schema":"https://github.com/citation-style-language/schema/raw/master/csl-citation.json"} </w:instrText>
      </w:r>
      <w:r w:rsidR="00647A3C">
        <w:rPr>
          <w:rFonts w:ascii="Calibri" w:hAnsi="Calibri"/>
        </w:rPr>
        <w:fldChar w:fldCharType="separate"/>
      </w:r>
      <w:r w:rsidR="00D833AF" w:rsidRPr="00D833AF">
        <w:rPr>
          <w:rFonts w:ascii="Calibri" w:hAnsi="Calibri"/>
        </w:rPr>
        <w:t>[28]</w:t>
      </w:r>
      <w:r w:rsidR="00647A3C">
        <w:rPr>
          <w:rFonts w:ascii="Calibri" w:hAnsi="Calibri"/>
        </w:rPr>
        <w:fldChar w:fldCharType="end"/>
      </w:r>
      <w:r>
        <w:t>.</w:t>
      </w:r>
    </w:p>
    <w:p w14:paraId="3D4EA2CF" w14:textId="77777777" w:rsidR="00641DC6" w:rsidRDefault="00641DC6" w:rsidP="00996AB1">
      <w:pPr>
        <w:pStyle w:val="Prrafodelista"/>
        <w:numPr>
          <w:ilvl w:val="0"/>
          <w:numId w:val="14"/>
        </w:numPr>
      </w:pPr>
      <w:r>
        <w:t>DigitalOcean:</w:t>
      </w:r>
    </w:p>
    <w:p w14:paraId="3D4EA2D0" w14:textId="77777777" w:rsidR="00641DC6" w:rsidRDefault="00641DC6" w:rsidP="00996AB1">
      <w:pPr>
        <w:pStyle w:val="Prrafodelista"/>
        <w:numPr>
          <w:ilvl w:val="1"/>
          <w:numId w:val="14"/>
        </w:numPr>
      </w:pPr>
      <w:r>
        <w:t>Servicio de Hosting en la nube basado en discos de estado sólido q</w:t>
      </w:r>
      <w:r w:rsidR="006B65B2">
        <w:t>ue provee un servicio de 1Gb/s</w:t>
      </w:r>
      <w:r>
        <w:t xml:space="preserve"> con un API simple para controlar los servidores.</w:t>
      </w:r>
    </w:p>
    <w:p w14:paraId="3D4EA2D1" w14:textId="77777777" w:rsidR="00E56AFF" w:rsidRDefault="00E56AFF" w:rsidP="00996AB1">
      <w:pPr>
        <w:pStyle w:val="Prrafodelista"/>
        <w:numPr>
          <w:ilvl w:val="1"/>
          <w:numId w:val="14"/>
        </w:numPr>
      </w:pPr>
      <w:r>
        <w:t xml:space="preserve">Página Web: </w:t>
      </w:r>
      <w:hyperlink r:id="rId32" w:history="1">
        <w:r w:rsidRPr="00E56AFF">
          <w:rPr>
            <w:rStyle w:val="Hipervnculo"/>
          </w:rPr>
          <w:t>DigitalOcean</w:t>
        </w:r>
      </w:hyperlink>
    </w:p>
    <w:p w14:paraId="3D4EA2D2" w14:textId="77777777" w:rsidR="00641DC6" w:rsidRDefault="00641DC6" w:rsidP="00996AB1">
      <w:pPr>
        <w:pStyle w:val="Prrafodelista"/>
        <w:numPr>
          <w:ilvl w:val="0"/>
          <w:numId w:val="14"/>
        </w:numPr>
      </w:pPr>
      <w:r>
        <w:t>PHP:</w:t>
      </w:r>
    </w:p>
    <w:p w14:paraId="3D4EA2D3" w14:textId="77777777" w:rsidR="008C3397" w:rsidRDefault="00641DC6" w:rsidP="00996AB1">
      <w:pPr>
        <w:pStyle w:val="Prrafodelista"/>
        <w:numPr>
          <w:ilvl w:val="1"/>
          <w:numId w:val="14"/>
        </w:numPr>
      </w:pPr>
      <w:r>
        <w:t xml:space="preserve">Lenguaje de programación que se usará, por medio de scripts, para hacer la conexión de la base </w:t>
      </w:r>
      <w:r w:rsidR="006B65B2">
        <w:t>de datos con la aplicación Andro</w:t>
      </w:r>
      <w:r>
        <w:t>id.</w:t>
      </w:r>
    </w:p>
    <w:p w14:paraId="3D4EA2D4" w14:textId="77777777" w:rsidR="004F1873" w:rsidRDefault="00025605" w:rsidP="00996AB1">
      <w:pPr>
        <w:pStyle w:val="Prrafodelista"/>
        <w:numPr>
          <w:ilvl w:val="1"/>
          <w:numId w:val="14"/>
        </w:numPr>
      </w:pPr>
      <w:hyperlink r:id="rId33" w:history="1">
        <w:r w:rsidR="004F1873" w:rsidRPr="004F1873">
          <w:rPr>
            <w:rStyle w:val="Hipervnculo"/>
          </w:rPr>
          <w:t>Página para descargar PHP</w:t>
        </w:r>
      </w:hyperlink>
    </w:p>
    <w:p w14:paraId="3D4EA2D5" w14:textId="77777777" w:rsidR="00630E3C" w:rsidRDefault="00630E3C" w:rsidP="00996AB1">
      <w:pPr>
        <w:pStyle w:val="Prrafodelista"/>
        <w:numPr>
          <w:ilvl w:val="0"/>
          <w:numId w:val="14"/>
        </w:numPr>
      </w:pPr>
      <w:r>
        <w:t>Sublime Text 3:</w:t>
      </w:r>
    </w:p>
    <w:p w14:paraId="3D4EA2D6" w14:textId="77777777" w:rsidR="00630E3C" w:rsidRDefault="0087582F" w:rsidP="00996AB1">
      <w:pPr>
        <w:pStyle w:val="Prrafodelista"/>
        <w:numPr>
          <w:ilvl w:val="1"/>
          <w:numId w:val="14"/>
        </w:numPr>
      </w:pPr>
      <w:r>
        <w:t>Editor de texto que se utilizará</w:t>
      </w:r>
      <w:r w:rsidR="00630E3C">
        <w:t xml:space="preserve"> para realizar los scripts necesarios en el lenguaje PHP</w:t>
      </w:r>
    </w:p>
    <w:p w14:paraId="3D4EA2D7" w14:textId="77777777" w:rsidR="008C3397" w:rsidRDefault="00025605" w:rsidP="00996AB1">
      <w:pPr>
        <w:pStyle w:val="Prrafodelista"/>
        <w:numPr>
          <w:ilvl w:val="1"/>
          <w:numId w:val="14"/>
        </w:numPr>
      </w:pPr>
      <w:hyperlink r:id="rId34" w:history="1">
        <w:r w:rsidR="008C3397" w:rsidRPr="008C3397">
          <w:rPr>
            <w:rStyle w:val="Hipervnculo"/>
          </w:rPr>
          <w:t>Página de descarga Sublime Text 3</w:t>
        </w:r>
      </w:hyperlink>
    </w:p>
    <w:p w14:paraId="3D4EA2D8" w14:textId="77777777" w:rsidR="003E3489" w:rsidRDefault="003E3489" w:rsidP="00900800">
      <w:pPr>
        <w:pStyle w:val="Prrafodelista"/>
        <w:ind w:left="1440"/>
      </w:pPr>
    </w:p>
    <w:p w14:paraId="3D4EA2D9" w14:textId="77777777" w:rsidR="003E3489" w:rsidRDefault="006B65B2" w:rsidP="00996AB1">
      <w:pPr>
        <w:pStyle w:val="Prrafodelista"/>
        <w:numPr>
          <w:ilvl w:val="0"/>
          <w:numId w:val="12"/>
        </w:numPr>
      </w:pPr>
      <w:r w:rsidRPr="003E3489">
        <w:t>MySQL</w:t>
      </w:r>
      <w:r w:rsidR="00641DC6">
        <w:t>:</w:t>
      </w:r>
    </w:p>
    <w:p w14:paraId="3D4EA2DA" w14:textId="77777777" w:rsidR="00641DC6" w:rsidRPr="00B4030F" w:rsidRDefault="00641DC6" w:rsidP="00996AB1">
      <w:pPr>
        <w:pStyle w:val="Prrafodelista"/>
        <w:numPr>
          <w:ilvl w:val="1"/>
          <w:numId w:val="12"/>
        </w:numPr>
      </w:pPr>
      <w:r>
        <w:t>Sistema de manejo de bases de datos relacionales open-source que maneja el lenguaje SQL. Se usará para manejar la base de datos de los usuarios de RAWR.</w:t>
      </w:r>
    </w:p>
    <w:p w14:paraId="3D4EA2DB" w14:textId="77777777" w:rsidR="003E3489" w:rsidRPr="003E3489" w:rsidRDefault="00641DC6" w:rsidP="004E3936">
      <w:pPr>
        <w:pStyle w:val="Ttulo2"/>
      </w:pPr>
      <w:r w:rsidRPr="003E3489">
        <w:t>8.2.4 Análisis de Alternativas y Justificación</w:t>
      </w:r>
    </w:p>
    <w:p w14:paraId="3D4EA2DC" w14:textId="77777777" w:rsidR="00641DC6" w:rsidRDefault="00641DC6" w:rsidP="00900800">
      <w:r w:rsidRPr="00883ED5">
        <w:rPr>
          <w:b/>
        </w:rPr>
        <w:t>Herramientas de organización</w:t>
      </w:r>
      <w:r>
        <w:t>:</w:t>
      </w:r>
      <w:r w:rsidR="00E258DF">
        <w:t xml:space="preserve"> S</w:t>
      </w:r>
      <w:r w:rsidRPr="00EA755B">
        <w:t>e contempló inicialmente hacer uso de los documentos de Google</w:t>
      </w:r>
      <w:r w:rsidR="00E551B0">
        <w:t xml:space="preserve"> los cuales permiten</w:t>
      </w:r>
      <w:r w:rsidRPr="00EA755B">
        <w:t xml:space="preserve"> editar en </w:t>
      </w:r>
      <w:r>
        <w:t xml:space="preserve">simultáneo </w:t>
      </w:r>
      <w:r w:rsidRPr="00EA755B">
        <w:t>en internet</w:t>
      </w:r>
      <w:r w:rsidR="00E551B0">
        <w:t xml:space="preserve"> y</w:t>
      </w:r>
      <w:r w:rsidRPr="00EA755B">
        <w:t xml:space="preserve"> hacer comentarios. </w:t>
      </w:r>
      <w:r w:rsidR="00E551B0">
        <w:t xml:space="preserve">Sin embargo, </w:t>
      </w:r>
      <w:r w:rsidRPr="00EA755B">
        <w:t>el equipo de trabajo decidió utilizar Microsoft Word para la creación y revisión de documentos pues facilita el uso de hipervínculos entre documentos y el manejo de referencias</w:t>
      </w:r>
      <w:r w:rsidR="00E551B0">
        <w:t xml:space="preserve"> por medio de zotero.</w:t>
      </w:r>
    </w:p>
    <w:p w14:paraId="3D4EA2DD" w14:textId="77777777" w:rsidR="00641DC6" w:rsidRPr="00B54B14" w:rsidRDefault="00641DC6" w:rsidP="00900800">
      <w:r>
        <w:t xml:space="preserve">Antes de comenzar </w:t>
      </w:r>
      <w:r w:rsidR="00EF799C">
        <w:t>a utilizar la Herramienta Slack</w:t>
      </w:r>
      <w:r>
        <w:t xml:space="preserve"> el grupo intentó comunicarse por medio de un grupo de Facebook</w:t>
      </w:r>
      <w:r w:rsidR="00EF799C">
        <w:t>; lo cual</w:t>
      </w:r>
      <w:r>
        <w:t xml:space="preserve"> </w:t>
      </w:r>
      <w:r w:rsidR="00EF799C">
        <w:t>no resultó</w:t>
      </w:r>
      <w:r>
        <w:t xml:space="preserve"> útil para las necesidades que se presentaban pues era difícil la búsqueda de información y la organización de temas. </w:t>
      </w:r>
    </w:p>
    <w:p w14:paraId="3D4EA2DE" w14:textId="77777777" w:rsidR="00641DC6" w:rsidRPr="00F60B21" w:rsidRDefault="00641DC6" w:rsidP="00900800">
      <w:pPr>
        <w:rPr>
          <w:rFonts w:ascii="Arial" w:eastAsia="Times New Roman" w:hAnsi="Arial" w:cs="Arial"/>
          <w:color w:val="000000"/>
        </w:rPr>
      </w:pPr>
      <w:r w:rsidRPr="001E77EA">
        <w:rPr>
          <w:b/>
        </w:rPr>
        <w:t>Diseño Gráfico</w:t>
      </w:r>
      <w:r w:rsidRPr="001E77EA">
        <w:t>: Además de Illustrator y Photoshop también se contemplaron las opciones de Corel Draw que al igual que Illustrator es un programa de di</w:t>
      </w:r>
      <w:r w:rsidR="00A306A8">
        <w:t>seño que trabaja sobre vectores; sin embargo, fueron descartadas debido a que</w:t>
      </w:r>
      <w:r w:rsidRPr="001E77EA">
        <w:t xml:space="preserve"> 2 integrantes del grupo ya habían trabajado con los dos programas seleccionados y tenían en sus máquinas instalados dichos programas.</w:t>
      </w:r>
    </w:p>
    <w:p w14:paraId="3D4EA2DF" w14:textId="77777777" w:rsidR="00641DC6" w:rsidRDefault="00641DC6" w:rsidP="00900800">
      <w:r w:rsidRPr="001E77EA">
        <w:rPr>
          <w:b/>
        </w:rPr>
        <w:t>Versionamiento</w:t>
      </w:r>
      <w:r w:rsidRPr="00883ED5">
        <w:rPr>
          <w:b/>
        </w:rPr>
        <w:t>:</w:t>
      </w:r>
      <w:r w:rsidR="00B7243D">
        <w:t xml:space="preserve"> L</w:t>
      </w:r>
      <w:r w:rsidRPr="00EA755B">
        <w:t xml:space="preserve">as herramientas contempladas para manejar el progreso y revisión de código en el proyecto fueron </w:t>
      </w:r>
      <w:r>
        <w:t xml:space="preserve">TortoiseSVN </w:t>
      </w:r>
      <w:r w:rsidR="00647A3C">
        <w:rPr>
          <w:rFonts w:ascii="Calibri" w:hAnsi="Calibri"/>
        </w:rPr>
        <w:fldChar w:fldCharType="begin"/>
      </w:r>
      <w:r w:rsidR="000B7B9D">
        <w:rPr>
          <w:rFonts w:ascii="Calibri" w:hAnsi="Calibri"/>
        </w:rPr>
        <w:instrText xml:space="preserve"> ADDIN ZOTERO_ITEM CSL_CITATION {"citationID":"666nt2hok","properties":{"formattedCitation":"[29]","plainCitation":"[29]"},"citationItems":[{"id":146,"uris":["http://zotero.org/users/2345493/items/XG5JF3B6"],"uri":["http://zotero.org/users/2345493/items/XG5JF3B6"],"itemData":{"id":146,"type":"article","title":"TortoiseSVN A Subversion client for Windows Version 1.8","URL":"http://tortoisesvn.net/docs/release/TortoiseSVN_en/index.html","author":[{"family":"Küng","given":"Stefan"},{"family":"Onken","given":"Lübbe"},{"family":"Large","given":"Simon"}],"issued":{"date-parts":[["2013"]]}}}],"schema":"https://github.com/citation-style-language/schema/raw/master/csl-citation.json"} </w:instrText>
      </w:r>
      <w:r w:rsidR="00647A3C">
        <w:rPr>
          <w:rFonts w:ascii="Calibri" w:hAnsi="Calibri"/>
        </w:rPr>
        <w:fldChar w:fldCharType="separate"/>
      </w:r>
      <w:r w:rsidR="00D833AF" w:rsidRPr="00D833AF">
        <w:rPr>
          <w:rFonts w:ascii="Calibri" w:hAnsi="Calibri"/>
        </w:rPr>
        <w:t>[29]</w:t>
      </w:r>
      <w:r w:rsidR="00647A3C">
        <w:rPr>
          <w:rFonts w:ascii="Calibri" w:hAnsi="Calibri"/>
        </w:rPr>
        <w:fldChar w:fldCharType="end"/>
      </w:r>
      <w:r>
        <w:t xml:space="preserve"> (Apache Subversion)</w:t>
      </w:r>
      <w:r w:rsidRPr="00EA755B">
        <w:t>, Mercurial y Monotone</w:t>
      </w:r>
      <w:r>
        <w:t xml:space="preserve">. Inicialmente se decidió que se quería trabajar con un sistema de versionamiento que no fuera centralizado </w:t>
      </w:r>
      <w:r w:rsidR="00647A3C">
        <w:rPr>
          <w:rFonts w:ascii="Calibri" w:hAnsi="Calibri"/>
        </w:rPr>
        <w:fldChar w:fldCharType="begin"/>
      </w:r>
      <w:r w:rsidR="00D833AF">
        <w:rPr>
          <w:rFonts w:ascii="Calibri" w:hAnsi="Calibri"/>
        </w:rPr>
        <w:instrText xml:space="preserve"> ADDIN ZOTERO_ITEM CSL_CITATION {"citationID":"4o3sebfe7","properties":{"formattedCitation":"[30]","plainCitation":"[30]"},"citationItems":[{"id":67,"uris":["http://zotero.org/users/2345493/items/FQ2SVDEN"],"uri":["http://zotero.org/users/2345493/items/FQ2SVDEN"],"itemData":{"id":67,"type":"book","title":"Version Control with Subversion","publisher":"O'Reilly","number-of-pages":"432","edition":"2","language":"English","author":[{"family":"Pilato","given":"C. Michael"},{"family":"Collins-Sussman","given":"Ben"},{"family":"Fitzpatrick","given":"Brian W."}],"issued":{"date-parts":[["2008"]]}}}],"schema":"https://github.com/citation-style-language/schema/raw/master/csl-citation.json"} </w:instrText>
      </w:r>
      <w:r w:rsidR="00647A3C">
        <w:rPr>
          <w:rFonts w:ascii="Calibri" w:hAnsi="Calibri"/>
        </w:rPr>
        <w:fldChar w:fldCharType="separate"/>
      </w:r>
      <w:r w:rsidR="00D833AF" w:rsidRPr="00D833AF">
        <w:rPr>
          <w:rFonts w:ascii="Calibri" w:hAnsi="Calibri"/>
        </w:rPr>
        <w:t>[30]</w:t>
      </w:r>
      <w:r w:rsidR="00647A3C">
        <w:rPr>
          <w:rFonts w:ascii="Calibri" w:hAnsi="Calibri"/>
        </w:rPr>
        <w:fldChar w:fldCharType="end"/>
      </w:r>
      <w:r>
        <w:t xml:space="preserve"> pues se consideró que esto tenía unas </w:t>
      </w:r>
      <w:r w:rsidR="0087343E">
        <w:t>limitaciones</w:t>
      </w:r>
      <w:r>
        <w:t xml:space="preserve"> para el trabajo simultaneo pues solo existe un repositorio central de donde los programadores deben bajar únicamente la parte de código que están modificando </w:t>
      </w:r>
      <w:r>
        <w:lastRenderedPageBreak/>
        <w:t xml:space="preserve">lo cual también impide trabajar cuando no halla conexión a internet. Es por esta razón que se descartaron todas las opciones de </w:t>
      </w:r>
      <w:r w:rsidRPr="009955A4">
        <w:rPr>
          <w:i/>
        </w:rPr>
        <w:t>Subversion</w:t>
      </w:r>
      <w:r>
        <w:rPr>
          <w:i/>
        </w:rPr>
        <w:t>.</w:t>
      </w:r>
    </w:p>
    <w:p w14:paraId="3D4EA2E0" w14:textId="77777777" w:rsidR="00641DC6" w:rsidRDefault="00641DC6" w:rsidP="00900800">
      <w:r>
        <w:t xml:space="preserve">Se decidió que el sistema de versionamiento que se utilizaría para manejar las versiones del proyecto RAWR sería distribuido, es decir que permitiera bajar el repositorio localmente y así poder trabajar de forma simultánea y sin necesidad de conexión a internet de forma permanente. </w:t>
      </w:r>
    </w:p>
    <w:p w14:paraId="3D4EA2E1" w14:textId="77777777" w:rsidR="00641DC6" w:rsidRDefault="00641DC6" w:rsidP="00900800">
      <w:r>
        <w:t xml:space="preserve">Mercurial y Monotone, al igual que git, son sistemas de versionamiento distribuido que tiene muchas cosas en común y se diferencian por pequeños detalles que muchas veces no son perceptibles para el usuario. Monotone </w:t>
      </w:r>
      <w:r w:rsidR="00647A3C">
        <w:rPr>
          <w:rFonts w:ascii="Calibri" w:hAnsi="Calibri"/>
        </w:rPr>
        <w:fldChar w:fldCharType="begin"/>
      </w:r>
      <w:r w:rsidR="000B7B9D">
        <w:rPr>
          <w:rFonts w:ascii="Calibri" w:hAnsi="Calibri"/>
        </w:rPr>
        <w:instrText xml:space="preserve"> ADDIN ZOTERO_ITEM CSL_CITATION {"citationID":"1l4nc41u8r","properties":{"formattedCitation":"[31]","plainCitation":"[31]"},"citationItems":[{"id":135,"uris":["http://zotero.org/users/2345493/items/VDFEM7BK"],"uri":["http://zotero.org/users/2345493/items/VDFEM7BK"],"itemData":{"id":135,"type":"webpage","title":"Monotone vs Git | Version Control Systems | Hammer Principle","URL":"http://hammerprinciple.com/versioncontrol/items/monotone/git","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31]</w:t>
      </w:r>
      <w:r w:rsidR="00647A3C">
        <w:rPr>
          <w:rFonts w:ascii="Calibri" w:hAnsi="Calibri"/>
        </w:rPr>
        <w:fldChar w:fldCharType="end"/>
      </w:r>
      <w:r>
        <w:t xml:space="preserve"> tiene un diseño orientado a la integridad comprometiendo desempeño, esto hace que sea lento en muchos casos ya que hace muchas revisiones para validar la integridad y aunque ya se han hecho algunas optimizaciones para mejorar esto, sigue siendo más lento a comparación de Git y Mercurial. En cuanto a Mercurial </w:t>
      </w:r>
      <w:r w:rsidR="00647A3C">
        <w:rPr>
          <w:rFonts w:ascii="Calibri" w:hAnsi="Calibri"/>
        </w:rPr>
        <w:fldChar w:fldCharType="begin"/>
      </w:r>
      <w:r w:rsidR="000B7B9D">
        <w:rPr>
          <w:rFonts w:ascii="Calibri" w:hAnsi="Calibri"/>
        </w:rPr>
        <w:instrText xml:space="preserve"> ADDIN ZOTERO_ITEM CSL_CITATION {"citationID":"v435d091l","properties":{"formattedCitation":"[32]","plainCitation":"[32]"},"citationItems":[{"id":149,"uris":["http://zotero.org/users/2345493/items/XSWN9RDD"],"uri":["http://zotero.org/users/2345493/items/XSWN9RDD"],"itemData":{"id":149,"type":"book","title":"Mercurial: The Definitive Guide","publisher":"O'Reilly","number-of-pages":"284","edition":"1","language":"English","author":[{"family":"O'Sullivan","given":"Bryan"}],"issued":{"date-parts":[["2009"]]}}}],"schema":"https://github.com/citation-style-language/schema/raw/master/csl-citation.json"} </w:instrText>
      </w:r>
      <w:r w:rsidR="00647A3C">
        <w:rPr>
          <w:rFonts w:ascii="Calibri" w:hAnsi="Calibri"/>
        </w:rPr>
        <w:fldChar w:fldCharType="separate"/>
      </w:r>
      <w:r w:rsidR="00D833AF" w:rsidRPr="00D833AF">
        <w:rPr>
          <w:rFonts w:ascii="Calibri" w:hAnsi="Calibri"/>
        </w:rPr>
        <w:t>[32]</w:t>
      </w:r>
      <w:r w:rsidR="00647A3C">
        <w:rPr>
          <w:rFonts w:ascii="Calibri" w:hAnsi="Calibri"/>
        </w:rPr>
        <w:fldChar w:fldCharType="end"/>
      </w:r>
      <w:r>
        <w:t xml:space="preserve"> se encontró que el manejo de </w:t>
      </w:r>
      <w:r>
        <w:rPr>
          <w:i/>
        </w:rPr>
        <w:t>branches</w:t>
      </w:r>
      <w:r>
        <w:t xml:space="preserve"> es más complicado que en Git ya que en Mercurial una rama (</w:t>
      </w:r>
      <w:r w:rsidRPr="006521E1">
        <w:rPr>
          <w:i/>
        </w:rPr>
        <w:t>branch</w:t>
      </w:r>
      <w:r>
        <w:t xml:space="preserve">) está embebida dentro de un </w:t>
      </w:r>
      <w:r w:rsidRPr="00C84A1A">
        <w:rPr>
          <w:i/>
        </w:rPr>
        <w:t>commit</w:t>
      </w:r>
      <w:r>
        <w:t xml:space="preserve"> mientras que en Git es únicamente un apuntador al commit lo cual hace más fácil su manejo.</w:t>
      </w:r>
    </w:p>
    <w:p w14:paraId="3D4EA2E2" w14:textId="77777777" w:rsidR="00641DC6" w:rsidRDefault="00641DC6" w:rsidP="00900800">
      <w:r>
        <w:t xml:space="preserve">Por último se decidió usar Git por 2 razones principales: primero dos integrantes del grupo ya tenían algunos conocimientos previos sobre este sistema y segundo por la facilidad que provee Github </w:t>
      </w:r>
      <w:r w:rsidR="00647A3C">
        <w:rPr>
          <w:rFonts w:ascii="Calibri" w:hAnsi="Calibri"/>
        </w:rPr>
        <w:fldChar w:fldCharType="begin"/>
      </w:r>
      <w:r w:rsidR="00D833AF">
        <w:rPr>
          <w:rFonts w:ascii="Calibri" w:hAnsi="Calibri"/>
        </w:rPr>
        <w:instrText xml:space="preserve"> ADDIN ZOTERO_ITEM CSL_CITATION {"citationID":"1ktr7s5051","properties":{"formattedCitation":"[26]","plainCitation":"[26]"},"citationItems":[{"id":53,"uris":["http://zotero.org/users/2345493/items/CMS7TK4S"],"uri":["http://zotero.org/users/2345493/items/CMS7TK4S"],"itemData":{"id":53,"type":"book","title":"Version Control with Git","publisher":"O'REILLY","number-of-pages":"434","edition":"2","abstract":"Powerful Tools and Techniques for Collaborative Software Development","author":[{"family":"Loeliger","given":"Jon"},{"family":"McCullough","given":"Matthew"}],"issued":{"date-parts":[["2012"]]}}}],"schema":"https://github.com/citation-style-language/schema/raw/master/csl-citation.json"} </w:instrText>
      </w:r>
      <w:r w:rsidR="00647A3C">
        <w:rPr>
          <w:rFonts w:ascii="Calibri" w:hAnsi="Calibri"/>
        </w:rPr>
        <w:fldChar w:fldCharType="separate"/>
      </w:r>
      <w:r w:rsidR="00D833AF" w:rsidRPr="00D833AF">
        <w:rPr>
          <w:rFonts w:ascii="Calibri" w:hAnsi="Calibri"/>
        </w:rPr>
        <w:t>[26]</w:t>
      </w:r>
      <w:r w:rsidR="00647A3C">
        <w:rPr>
          <w:rFonts w:ascii="Calibri" w:hAnsi="Calibri"/>
        </w:rPr>
        <w:fldChar w:fldCharType="end"/>
      </w:r>
      <w:r>
        <w:t>, herramienta web que tiene varias características para que el flujo de trabajo en equipo sea colaborativo y permita revisiones cruzadas como los pull request y la capacidad de hacer comentarios antes de unir los cambios a la rama principal (</w:t>
      </w:r>
      <w:r w:rsidRPr="00C84A1A">
        <w:rPr>
          <w:i/>
        </w:rPr>
        <w:t>master branch</w:t>
      </w:r>
      <w:r>
        <w:t>).</w:t>
      </w:r>
    </w:p>
    <w:p w14:paraId="3D4EA2E3" w14:textId="77777777" w:rsidR="00641DC6" w:rsidRPr="001E77EA" w:rsidRDefault="00641DC6" w:rsidP="00900800">
      <w:pPr>
        <w:spacing w:after="160" w:line="259" w:lineRule="auto"/>
        <w:rPr>
          <w:rFonts w:ascii="Arial" w:eastAsia="Times New Roman" w:hAnsi="Arial" w:cs="Arial"/>
          <w:color w:val="000000"/>
        </w:rPr>
      </w:pPr>
      <w:r w:rsidRPr="001E77EA">
        <w:rPr>
          <w:b/>
        </w:rPr>
        <w:t>Desarrollo:</w:t>
      </w:r>
      <w:r w:rsidRPr="001E77EA">
        <w:t xml:space="preserve"> La otra alternativa contemplada para desarrollar la aplicación móvil RAWR para Android era el IDE Eclipse para programar con el lenguaje Java y Android ADT (plugin para Eclipse). Pero aunque todo el grupo está familiarizado con el entorno de desarrollo Eclipse se decidió utilizar Android Studio pues es una herramienta diseñada específicamente para el desarrollo móvil en Android y toma algunos conceptos de diseño utilizados en Eclipse pero mejorando las capacidades que se relacionan con el desarrollo móvil, como por ejemplo el entorno de diseño de interfaz gráfica. Además Android Studio viene con un soporte completo de JUnit para realizar pruebas unitarias </w:t>
      </w:r>
      <w:r w:rsidR="00647A3C">
        <w:rPr>
          <w:rFonts w:ascii="Calibri" w:hAnsi="Calibri"/>
        </w:rPr>
        <w:fldChar w:fldCharType="begin"/>
      </w:r>
      <w:r w:rsidR="00D833AF">
        <w:rPr>
          <w:rFonts w:ascii="Calibri" w:hAnsi="Calibri"/>
        </w:rPr>
        <w:instrText xml:space="preserve"> ADDIN ZOTERO_ITEM CSL_CITATION {"citationID":"1rh42h6p0a","properties":{"formattedCitation":"[22]","plainCitation":"[22]"},"citationItems":[{"id":36,"uris":["http://zotero.org/users/2345493/items/8VICD669"],"uri":["http://zotero.org/users/2345493/items/8VICD669"],"itemData":{"id":36,"type":"webpage","title":"Android Developers","URL":"http://developer.android.com/index.html","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22]</w:t>
      </w:r>
      <w:r w:rsidR="00647A3C">
        <w:rPr>
          <w:rFonts w:ascii="Calibri" w:hAnsi="Calibri"/>
        </w:rPr>
        <w:fldChar w:fldCharType="end"/>
      </w:r>
      <w:r w:rsidRPr="001E77EA">
        <w:t xml:space="preserve"> </w:t>
      </w:r>
      <w:r w:rsidR="00647A3C">
        <w:rPr>
          <w:rFonts w:ascii="Calibri" w:hAnsi="Calibri"/>
        </w:rPr>
        <w:fldChar w:fldCharType="begin"/>
      </w:r>
      <w:r w:rsidR="000B7B9D">
        <w:rPr>
          <w:rFonts w:ascii="Calibri" w:hAnsi="Calibri"/>
        </w:rPr>
        <w:instrText xml:space="preserve"> ADDIN ZOTERO_ITEM CSL_CITATION {"citationID":"tgrkr90gv","properties":{"formattedCitation":"[33]","plainCitation":"[33]"},"citationItems":[{"id":106,"uris":["http://zotero.org/users/2345493/items/NIFJ86JE"],"uri":["http://zotero.org/users/2345493/items/NIFJ86JE"],"itemData":{"id":106,"type":"post-weblog","title":"Android Studio vs. Eclipse: What You Need To Know","container-title":"airpair","URL":"https://www.airpair.com/android/android-studio-vs-eclipse#4-hello-improved-interface-designer","author":[{"family":"St. John","given":"Rex"}],"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33]</w:t>
      </w:r>
      <w:r w:rsidR="00647A3C">
        <w:rPr>
          <w:rFonts w:ascii="Calibri" w:hAnsi="Calibri"/>
        </w:rPr>
        <w:fldChar w:fldCharType="end"/>
      </w:r>
      <w:r w:rsidRPr="001E77EA">
        <w:t>. Aunque es posible programar en otro lenguaje diferente a JAVA para estos</w:t>
      </w:r>
      <w:r w:rsidRPr="001E77EA">
        <w:rPr>
          <w:rFonts w:ascii="Arial" w:eastAsia="Times New Roman" w:hAnsi="Arial" w:cs="Arial"/>
          <w:color w:val="000000"/>
        </w:rPr>
        <w:t xml:space="preserve"> dispositivos por medio del Android NDK, estos se usan para situaciones muy específicas donde el uso de código nativo como C/C++ es necesario para garantizar un alto rendimiento cuando el uso de CPU es intenso tales como simulaciones, procesamiento de señales o motores de juego. </w:t>
      </w:r>
    </w:p>
    <w:p w14:paraId="3D4EA2E4" w14:textId="77777777" w:rsidR="00D3540B" w:rsidRDefault="00641DC6" w:rsidP="00900800">
      <w:r>
        <w:rPr>
          <w:b/>
        </w:rPr>
        <w:t xml:space="preserve">Servidor y base de Datos: </w:t>
      </w:r>
      <w:r>
        <w:t xml:space="preserve">Se escogió DigitalOcean </w:t>
      </w:r>
      <w:r w:rsidR="00647A3C">
        <w:rPr>
          <w:rFonts w:ascii="Calibri" w:hAnsi="Calibri"/>
        </w:rPr>
        <w:fldChar w:fldCharType="begin"/>
      </w:r>
      <w:r w:rsidR="00D833AF">
        <w:rPr>
          <w:rFonts w:ascii="Calibri" w:hAnsi="Calibri"/>
        </w:rPr>
        <w:instrText xml:space="preserve"> ADDIN ZOTERO_ITEM CSL_CITATION {"citationID":"1464b5c4l3","properties":{"formattedCitation":"[34]","plainCitation":"[34]"},"citationItems":[{"id":11,"uris":["http://zotero.org/users/2345493/items/3J6XCTMC"],"uri":["http://zotero.org/users/2345493/items/3J6XCTMC"],"itemData":{"id":11,"type":"webpage","title":"DigitalOcean Features | SSD Cloud Server, VPS Server, Simple Cloud Hosting","URL":"https://www.digitalocean.com/features/technology/","author":[{"family":"DigitalOceanDigitalOcean","given":""},{"family":"Copyright © 2015","given":""},{"family":"DigitalOcean ™ Inc.","given":""},{"family":"DigitalOceanDigitalOcean","given":""}],"accessed":{"date-parts":[["2015",3,8]]}}}],"schema":"https://github.com/citation-style-language/schema/raw/master/csl-citation.json"} </w:instrText>
      </w:r>
      <w:r w:rsidR="00647A3C">
        <w:rPr>
          <w:rFonts w:ascii="Calibri" w:hAnsi="Calibri"/>
        </w:rPr>
        <w:fldChar w:fldCharType="separate"/>
      </w:r>
      <w:r w:rsidR="00D833AF" w:rsidRPr="00D833AF">
        <w:rPr>
          <w:rFonts w:ascii="Calibri" w:hAnsi="Calibri"/>
        </w:rPr>
        <w:t>[34]</w:t>
      </w:r>
      <w:r w:rsidR="00647A3C">
        <w:rPr>
          <w:rFonts w:ascii="Calibri" w:hAnsi="Calibri"/>
        </w:rPr>
        <w:fldChar w:fldCharType="end"/>
      </w:r>
      <w:r>
        <w:t xml:space="preserve"> como servidor del proyecto RAWR por encima de hacer uso del servido del departamento de Ingeniera de Sistemas de la Pontifica Universidad Javeriana pues, por experiencia, se sabe que este servidor tiene problemas de desempeño cuando muchos usuarios lo acceden al tiempo y DigitalOcean permite tener un servidor gratuito a estudiantes. En cuanto a la</w:t>
      </w:r>
      <w:r w:rsidR="001E77EA">
        <w:t xml:space="preserve"> base de datos se utilizará MySQL</w:t>
      </w:r>
      <w:r>
        <w:t xml:space="preserve"> porque es una herramienta open source que provee un servicio gratuito de manejo de bases de datos relacionales, también se consideró la base de datos ofrecida por Oracle, sin embargo, por la necesidad de pedir permisos de uso a la facultad de Ingeniería de Sistemas y por el costo de este producto se decidió descartar.</w:t>
      </w:r>
    </w:p>
    <w:p w14:paraId="3D4EA2E5" w14:textId="77777777" w:rsidR="004E3936" w:rsidRPr="004E3936" w:rsidRDefault="003E3489" w:rsidP="004E3936">
      <w:pPr>
        <w:pStyle w:val="Ttulo1"/>
      </w:pPr>
      <w:bookmarkStart w:id="58" w:name="_8.3_Plan_de"/>
      <w:bookmarkStart w:id="59" w:name="_Toc413829897"/>
      <w:bookmarkEnd w:id="58"/>
      <w:r>
        <w:lastRenderedPageBreak/>
        <w:t>8.3</w:t>
      </w:r>
      <w:r w:rsidRPr="003E3489">
        <w:t xml:space="preserve"> Plan de Aceptación del Producto</w:t>
      </w:r>
      <w:bookmarkEnd w:id="59"/>
    </w:p>
    <w:p w14:paraId="3D4EA2E6" w14:textId="77777777" w:rsidR="003E3489" w:rsidRPr="00EB30E4" w:rsidRDefault="003E3489" w:rsidP="00DE3221">
      <w:r w:rsidRPr="00EB30E4">
        <w:t xml:space="preserve">El plan define la forma en que se va a evaluar el producto para que de forma objetiva se acepte o rechace según los requerimientos que el producto debe cumplir </w:t>
      </w:r>
      <w:r w:rsidR="00647A3C">
        <w:fldChar w:fldCharType="begin"/>
      </w:r>
      <w:r w:rsidR="000B7B9D">
        <w:instrText xml:space="preserve"> ADDIN ZOTERO_ITEM CSL_CITATION {"citationID":"ES879cUC","properties":{"formattedCitation":"[35]","plainCitation":"[35]"},"citationItems":[{"id":112,"uris":["http://zotero.org/users/2345493/items/Q4VTU6PG"],"uri":["http://zotero.org/users/2345493/items/Q4VTU6PG"],"itemData":{"id":112,"type":"book","title":"ScrumUP A Visual Guide to Agile IT Improvement Using Scrum, XP and RUP","number-of-pages":"141","edition":"Draft Edition","shortTitle":"ScrumUP","language":"English","author":[{"family":"Collaris","given":"Remi-Armand"},{"family":"Dekker","given":"Eef"}],"issued":{"date-parts":[["2012",6,23]]}}}],"schema":"https://github.com/citation-style-language/schema/raw/master/csl-citation.json"} </w:instrText>
      </w:r>
      <w:r w:rsidR="00647A3C">
        <w:fldChar w:fldCharType="separate"/>
      </w:r>
      <w:r w:rsidR="00D833AF" w:rsidRPr="00D833AF">
        <w:t>[35]</w:t>
      </w:r>
      <w:r w:rsidR="00647A3C">
        <w:fldChar w:fldCharType="end"/>
      </w:r>
      <w:r w:rsidR="00DE3221">
        <w:t>,</w:t>
      </w:r>
      <w:r w:rsidRPr="00EB30E4">
        <w:t xml:space="preserve"> </w:t>
      </w:r>
      <w:r w:rsidR="00647A3C">
        <w:fldChar w:fldCharType="begin"/>
      </w:r>
      <w:r w:rsidR="000B7B9D">
        <w:instrText xml:space="preserve"> ADDIN ZOTERO_ITEM CSL_CITATION {"citationID":"2497tk4jaf","properties":{"formattedCitation":"[16]","plainCitation":"[16]"},"citationItems":[{"id":127,"uris":["http://zotero.org/users/2345493/items/TD5GCIBD"],"uri":["http://zotero.org/users/2345493/items/TD5GCIBD"],"itemData":{"id":127,"type":"book","title":"Software Engineering","publisher":"Pearson Addison-Wesley","number-of-pages":"748","edition":"9","language":"English","author":[{"family":"Sommervile","given":"Ian"}],"issued":{"date-parts":[["2011"]]}}}],"schema":"https://github.com/citation-style-language/schema/raw/master/csl-citation.json"} </w:instrText>
      </w:r>
      <w:r w:rsidR="00647A3C">
        <w:fldChar w:fldCharType="separate"/>
      </w:r>
      <w:r w:rsidR="00F55462" w:rsidRPr="00F55462">
        <w:t>[16]</w:t>
      </w:r>
      <w:r w:rsidR="00647A3C">
        <w:fldChar w:fldCharType="end"/>
      </w:r>
      <w:r w:rsidRPr="00EB30E4">
        <w:t>.</w:t>
      </w:r>
    </w:p>
    <w:p w14:paraId="3D4EA2E7" w14:textId="77777777" w:rsidR="003E3489" w:rsidRPr="003E3489" w:rsidRDefault="003E3489" w:rsidP="004E3936">
      <w:pPr>
        <w:pStyle w:val="Ttulo2"/>
      </w:pPr>
      <w:bookmarkStart w:id="60" w:name="_Toc413829898"/>
      <w:r>
        <w:t>8.3</w:t>
      </w:r>
      <w:r w:rsidRPr="003E3489">
        <w:t>.1 Objetivos</w:t>
      </w:r>
      <w:bookmarkEnd w:id="60"/>
    </w:p>
    <w:p w14:paraId="3D4EA2E8" w14:textId="77777777" w:rsidR="003E3489" w:rsidRPr="00EB30E4" w:rsidRDefault="003E3489" w:rsidP="00996AB1">
      <w:pPr>
        <w:pStyle w:val="Prrafodelista"/>
        <w:numPr>
          <w:ilvl w:val="0"/>
          <w:numId w:val="12"/>
        </w:numPr>
      </w:pPr>
      <w:r w:rsidRPr="00EB30E4">
        <w:t>Definir los criterios que se tienen en cuenta en el momento de aceptar o rechazar los prototipos del  producto.</w:t>
      </w:r>
    </w:p>
    <w:p w14:paraId="3D4EA2E9" w14:textId="77777777" w:rsidR="003E3489" w:rsidRDefault="003E3489" w:rsidP="00996AB1">
      <w:pPr>
        <w:pStyle w:val="Prrafodelista"/>
        <w:numPr>
          <w:ilvl w:val="0"/>
          <w:numId w:val="12"/>
        </w:numPr>
      </w:pPr>
      <w:r w:rsidRPr="00EB30E4">
        <w:t>Definir las técnicas y herramientas utilizadas para la revisión y aceptación del producto</w:t>
      </w:r>
    </w:p>
    <w:p w14:paraId="3D4EA2EA" w14:textId="77777777" w:rsidR="003E3489" w:rsidRPr="00EB30E4" w:rsidRDefault="003E3489" w:rsidP="00996AB1">
      <w:pPr>
        <w:pStyle w:val="Prrafodelista"/>
        <w:numPr>
          <w:ilvl w:val="0"/>
          <w:numId w:val="12"/>
        </w:numPr>
      </w:pPr>
      <w:r w:rsidRPr="00EB30E4">
        <w:t>Listar los hitos que debe cumplir el producto para ser considerado aceptado.</w:t>
      </w:r>
    </w:p>
    <w:p w14:paraId="3D4EA2EB" w14:textId="77777777" w:rsidR="003E3489" w:rsidRPr="003E3489" w:rsidRDefault="003E3489" w:rsidP="004E3936">
      <w:pPr>
        <w:pStyle w:val="Ttulo2"/>
      </w:pPr>
      <w:bookmarkStart w:id="61" w:name="_Toc413829899"/>
      <w:r w:rsidRPr="003E3489">
        <w:t>8.</w:t>
      </w:r>
      <w:r>
        <w:t>3</w:t>
      </w:r>
      <w:r w:rsidRPr="003E3489">
        <w:t>.2 Responsables</w:t>
      </w:r>
      <w:bookmarkEnd w:id="61"/>
    </w:p>
    <w:p w14:paraId="3D4EA2EC" w14:textId="77777777" w:rsidR="00245C41" w:rsidRDefault="003E3489" w:rsidP="00996AB1">
      <w:pPr>
        <w:pStyle w:val="Prrafodelista"/>
        <w:numPr>
          <w:ilvl w:val="0"/>
          <w:numId w:val="42"/>
        </w:numPr>
      </w:pPr>
      <w:r w:rsidRPr="00EB30E4">
        <w:t xml:space="preserve">Scrum Master de Calidad </w:t>
      </w:r>
    </w:p>
    <w:p w14:paraId="3D4EA2ED" w14:textId="77777777" w:rsidR="003E3489" w:rsidRDefault="00245C41" w:rsidP="00996AB1">
      <w:pPr>
        <w:pStyle w:val="Prrafodelista"/>
        <w:numPr>
          <w:ilvl w:val="0"/>
          <w:numId w:val="42"/>
        </w:numPr>
      </w:pPr>
      <w:r>
        <w:t>Equipo de</w:t>
      </w:r>
      <w:r w:rsidR="003E3489" w:rsidRPr="00EB30E4">
        <w:t xml:space="preserve">l área de calidad  </w:t>
      </w:r>
    </w:p>
    <w:p w14:paraId="3D4EA2EE" w14:textId="77777777" w:rsidR="003E3489" w:rsidRPr="003E3489" w:rsidRDefault="003E3489" w:rsidP="000B7B9D">
      <w:pPr>
        <w:pStyle w:val="Ttulo2"/>
      </w:pPr>
      <w:bookmarkStart w:id="62" w:name="_Toc413829900"/>
      <w:r>
        <w:t>8.3</w:t>
      </w:r>
      <w:r w:rsidRPr="003E3489">
        <w:t>.3 Recursos Requeridos</w:t>
      </w:r>
      <w:bookmarkEnd w:id="62"/>
    </w:p>
    <w:p w14:paraId="3D4EA2EF" w14:textId="77777777" w:rsidR="003E3489" w:rsidRPr="00EB30E4" w:rsidRDefault="003E3489" w:rsidP="00900800">
      <w:r>
        <w:t>Para este plan se necesitan las herramientas que se listaron en la sección de lenguajes y herramientas de este documento (</w:t>
      </w:r>
      <w:hyperlink w:anchor="_8.2_Lenguajes_y" w:history="1">
        <w:r w:rsidRPr="009F1554">
          <w:rPr>
            <w:rStyle w:val="Hipervnculo"/>
          </w:rPr>
          <w:t>ver sección 8.2 Lenguajes y Herramientas</w:t>
        </w:r>
      </w:hyperlink>
      <w:r>
        <w:t xml:space="preserve">). </w:t>
      </w:r>
    </w:p>
    <w:p w14:paraId="3D4EA2F0" w14:textId="77777777" w:rsidR="003E3489" w:rsidRPr="003E3489" w:rsidRDefault="003E3489" w:rsidP="000B7B9D">
      <w:pPr>
        <w:pStyle w:val="Ttulo2"/>
      </w:pPr>
      <w:bookmarkStart w:id="63" w:name="_Toc413829901"/>
      <w:r>
        <w:t>8.3</w:t>
      </w:r>
      <w:r w:rsidRPr="003E3489">
        <w:t>.4 Puesta en marcha</w:t>
      </w:r>
      <w:bookmarkEnd w:id="63"/>
    </w:p>
    <w:p w14:paraId="3D4EA2F1" w14:textId="77777777" w:rsidR="003E3489" w:rsidRPr="00EB30E4" w:rsidRDefault="003E3489" w:rsidP="00900800">
      <w:r w:rsidRPr="00EB30E4">
        <w:t xml:space="preserve">El plan de aceptación del producto se divide en 2 partes que son  Los criterios de aceptación del software y de los documentos del producto. Este plan está fuertemente ligado al control de calidad (ver sección 12.5 Control de Calidad) y con los </w:t>
      </w:r>
      <w:r>
        <w:t>casos de uso definidos para el proyecto.</w:t>
      </w:r>
    </w:p>
    <w:p w14:paraId="3D4EA2F2" w14:textId="77777777" w:rsidR="003E3489" w:rsidRDefault="003E3489" w:rsidP="00900800">
      <w:r w:rsidRPr="00EB30E4">
        <w:t>Para el plan de aceptación</w:t>
      </w:r>
      <w:r>
        <w:t xml:space="preserve"> </w:t>
      </w:r>
      <w:r w:rsidRPr="00EB30E4">
        <w:t xml:space="preserve">de los prototipos </w:t>
      </w:r>
      <w:r>
        <w:t>se relaciona con el proceso de revisión de código</w:t>
      </w:r>
      <w:r w:rsidRPr="00EB30E4">
        <w:t xml:space="preserve"> </w:t>
      </w:r>
      <w:r>
        <w:t>(</w:t>
      </w:r>
      <w:hyperlink w:anchor="_12.5.1.5.2_Proceso_de" w:history="1">
        <w:r w:rsidRPr="009F1554">
          <w:rPr>
            <w:rStyle w:val="Hipervnculo"/>
          </w:rPr>
          <w:t>ver sección 12.5.1.5.2 Proceso de revisión de código</w:t>
        </w:r>
      </w:hyperlink>
      <w:r>
        <w:t xml:space="preserve">) y </w:t>
      </w:r>
      <w:r w:rsidRPr="00EB30E4">
        <w:t>se definieron los siguientes puntos críticos para la aceptación del producto</w:t>
      </w:r>
      <w:r>
        <w:t xml:space="preserve"> </w:t>
      </w:r>
      <w:r w:rsidR="00647A3C">
        <w:rPr>
          <w:rFonts w:ascii="Calibri" w:hAnsi="Calibri"/>
        </w:rPr>
        <w:fldChar w:fldCharType="begin"/>
      </w:r>
      <w:r w:rsidR="000B7B9D">
        <w:rPr>
          <w:rFonts w:ascii="Calibri" w:hAnsi="Calibri"/>
        </w:rPr>
        <w:instrText xml:space="preserve"> ADDIN ZOTERO_ITEM CSL_CITATION {"citationID":"10i1lvkf11","properties":{"formattedCitation":"[36]","plainCitation":"[36]"},"citationItems":[{"id":154,"uris":["http://zotero.org/users/2345493/items/ZZAPBZAJ"],"uri":["http://zotero.org/users/2345493/items/ZZAPBZAJ"],"itemData":{"id":154,"type":"book","title":"Best Practices in Software Measurement","publisher":"Springer","number-of-pages":"295","language":"English","author":[{"family":"Ebert","given":"Christof"},{"family":"Dumke","given":"Reiner"},{"family":"Schmietendorf","given":"Andreas"}],"issued":{"date-parts":[["2005"]]}}}],"schema":"https://github.com/citation-style-language/schema/raw/master/csl-citation.json"} </w:instrText>
      </w:r>
      <w:r w:rsidR="00647A3C">
        <w:rPr>
          <w:rFonts w:ascii="Calibri" w:hAnsi="Calibri"/>
        </w:rPr>
        <w:fldChar w:fldCharType="separate"/>
      </w:r>
      <w:r w:rsidR="00D833AF" w:rsidRPr="00D833AF">
        <w:rPr>
          <w:rFonts w:ascii="Calibri" w:hAnsi="Calibri"/>
        </w:rPr>
        <w:t>[36]</w:t>
      </w:r>
      <w:r w:rsidR="00647A3C">
        <w:rPr>
          <w:rFonts w:ascii="Calibri" w:hAnsi="Calibri"/>
        </w:rPr>
        <w:fldChar w:fldCharType="end"/>
      </w:r>
      <w:r w:rsidR="00043A67">
        <w:t xml:space="preserve">, </w:t>
      </w:r>
      <w:r w:rsidR="00647A3C">
        <w:rPr>
          <w:rFonts w:ascii="Calibri" w:hAnsi="Calibri"/>
        </w:rPr>
        <w:fldChar w:fldCharType="begin"/>
      </w:r>
      <w:r w:rsidR="00D833AF">
        <w:rPr>
          <w:rFonts w:ascii="Calibri" w:hAnsi="Calibri"/>
        </w:rPr>
        <w:instrText xml:space="preserve"> ADDIN ZOTERO_ITEM CSL_CITATION {"citationID":"26uh2un5pb","properties":{"formattedCitation":"[37]","plainCitation":"[37]"},"citationItems":[{"id":33,"uris":["http://zotero.org/users/2345493/items/83B8VT8W"],"uri":["http://zotero.org/users/2345493/items/83B8VT8W"],"itemData":{"id":33,"type":"book","title":"Software Engineering &amp; Testing","collection-title":"Computer Science Series","publisher":"Jones and Barlett","number-of-pages":"516","language":"English","author":[{"family":"Agarwal","given":"B"},{"family":"Tayal","given":"S"},{"family":"Gupta","given":"M"}],"issued":{"date-parts":[["2010"]]}}}],"schema":"https://github.com/citation-style-language/schema/raw/master/csl-citation.json"} </w:instrText>
      </w:r>
      <w:r w:rsidR="00647A3C">
        <w:rPr>
          <w:rFonts w:ascii="Calibri" w:hAnsi="Calibri"/>
        </w:rPr>
        <w:fldChar w:fldCharType="separate"/>
      </w:r>
      <w:r w:rsidR="00D833AF" w:rsidRPr="00D833AF">
        <w:rPr>
          <w:rFonts w:ascii="Calibri" w:hAnsi="Calibri"/>
        </w:rPr>
        <w:t>[37]</w:t>
      </w:r>
      <w:r w:rsidR="00647A3C">
        <w:rPr>
          <w:rFonts w:ascii="Calibri" w:hAnsi="Calibri"/>
        </w:rPr>
        <w:fldChar w:fldCharType="end"/>
      </w:r>
      <w:r>
        <w:t xml:space="preserve"> </w:t>
      </w:r>
      <w:r w:rsidRPr="00EB30E4">
        <w:t>:</w:t>
      </w:r>
    </w:p>
    <w:p w14:paraId="3D4EA2F3" w14:textId="77777777" w:rsidR="003E3489" w:rsidRPr="00EB30E4" w:rsidRDefault="003E3489" w:rsidP="00996AB1">
      <w:pPr>
        <w:pStyle w:val="Prrafodelista"/>
        <w:numPr>
          <w:ilvl w:val="0"/>
          <w:numId w:val="12"/>
        </w:numPr>
      </w:pPr>
      <w:r w:rsidRPr="00EB30E4">
        <w:t>Desempeño: Hace referencia a la velocidad de respuesta que espera el cliente que presenten las diferentes funcionalidades de la aplicación.</w:t>
      </w:r>
    </w:p>
    <w:p w14:paraId="3D4EA2F4" w14:textId="77777777" w:rsidR="003E3489" w:rsidRPr="00EB30E4" w:rsidRDefault="003E3489" w:rsidP="00996AB1">
      <w:pPr>
        <w:pStyle w:val="Prrafodelista"/>
        <w:numPr>
          <w:ilvl w:val="0"/>
          <w:numId w:val="12"/>
        </w:numPr>
      </w:pPr>
      <w:r w:rsidRPr="00EB30E4">
        <w:t>Mantenibilidad: En este ítem se revisa la relación que tiene el código con el diseño planteado así como la documentación, organización y las pruebas unitarias realizadas para los módulos que hacen parte de la aplicación.</w:t>
      </w:r>
    </w:p>
    <w:p w14:paraId="3D4EA2F5" w14:textId="77777777" w:rsidR="003E3489" w:rsidRPr="00EB30E4" w:rsidRDefault="003E3489" w:rsidP="00996AB1">
      <w:pPr>
        <w:pStyle w:val="Prrafodelista"/>
        <w:numPr>
          <w:ilvl w:val="0"/>
          <w:numId w:val="12"/>
        </w:numPr>
      </w:pPr>
      <w:r w:rsidRPr="00EB30E4">
        <w:t xml:space="preserve">Funcionalidad: Este punto está ligado a los requerimientos y casos de uso definidos en el diseño del problema, así por cada prototipo entregado se debe revisar si cumple con los requerimientos que se implementarían en la iteración dada. </w:t>
      </w:r>
    </w:p>
    <w:tbl>
      <w:tblPr>
        <w:tblStyle w:val="Sombreadomedio1-nfasis3"/>
        <w:tblW w:w="0" w:type="auto"/>
        <w:tblLook w:val="04A0" w:firstRow="1" w:lastRow="0" w:firstColumn="1" w:lastColumn="0" w:noHBand="0" w:noVBand="1"/>
      </w:tblPr>
      <w:tblGrid>
        <w:gridCol w:w="1668"/>
        <w:gridCol w:w="2551"/>
        <w:gridCol w:w="2939"/>
        <w:gridCol w:w="2386"/>
      </w:tblGrid>
      <w:tr w:rsidR="003E3489" w:rsidRPr="00EB30E4" w14:paraId="3D4EA2FA" w14:textId="77777777" w:rsidTr="00FA7E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4EA2F6" w14:textId="77777777" w:rsidR="003E3489" w:rsidRPr="00FA7EC4" w:rsidRDefault="003E3489" w:rsidP="00FA7EC4">
            <w:pPr>
              <w:jc w:val="center"/>
              <w:rPr>
                <w:rFonts w:cstheme="minorHAnsi"/>
              </w:rPr>
            </w:pPr>
            <w:r w:rsidRPr="00FA7EC4">
              <w:rPr>
                <w:rFonts w:cstheme="minorHAnsi"/>
              </w:rPr>
              <w:t>Tipo</w:t>
            </w:r>
          </w:p>
        </w:tc>
        <w:tc>
          <w:tcPr>
            <w:tcW w:w="2551" w:type="dxa"/>
            <w:vAlign w:val="center"/>
          </w:tcPr>
          <w:p w14:paraId="3D4EA2F7" w14:textId="77777777" w:rsidR="003E3489" w:rsidRPr="00FA7EC4" w:rsidRDefault="003E3489" w:rsidP="00FA7EC4">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FA7EC4">
              <w:rPr>
                <w:rFonts w:cstheme="minorHAnsi"/>
              </w:rPr>
              <w:t>Técnicas</w:t>
            </w:r>
          </w:p>
        </w:tc>
        <w:tc>
          <w:tcPr>
            <w:tcW w:w="2939" w:type="dxa"/>
            <w:vAlign w:val="center"/>
          </w:tcPr>
          <w:p w14:paraId="3D4EA2F8" w14:textId="77777777" w:rsidR="003E3489" w:rsidRPr="00FA7EC4" w:rsidRDefault="003E3489" w:rsidP="00FA7EC4">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FA7EC4">
              <w:rPr>
                <w:rFonts w:cstheme="minorHAnsi"/>
              </w:rPr>
              <w:t>Criterios y Herramientas</w:t>
            </w:r>
          </w:p>
        </w:tc>
        <w:tc>
          <w:tcPr>
            <w:tcW w:w="2386" w:type="dxa"/>
            <w:vAlign w:val="center"/>
          </w:tcPr>
          <w:p w14:paraId="3D4EA2F9" w14:textId="77777777" w:rsidR="003E3489" w:rsidRPr="00FA7EC4" w:rsidRDefault="003E3489" w:rsidP="00FA7EC4">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FA7EC4">
              <w:rPr>
                <w:rFonts w:cstheme="minorHAnsi"/>
              </w:rPr>
              <w:t>Acciones Correctivas</w:t>
            </w:r>
          </w:p>
        </w:tc>
      </w:tr>
      <w:tr w:rsidR="003E3489" w:rsidRPr="00EB30E4" w14:paraId="3D4EA2FF" w14:textId="77777777" w:rsidTr="00FA7E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4EA2FB" w14:textId="77777777" w:rsidR="003E3489" w:rsidRPr="00EB30E4" w:rsidRDefault="003E3489" w:rsidP="00FA7EC4">
            <w:pPr>
              <w:jc w:val="center"/>
            </w:pPr>
            <w:r w:rsidRPr="00EB30E4">
              <w:t>Desempeño</w:t>
            </w:r>
          </w:p>
        </w:tc>
        <w:tc>
          <w:tcPr>
            <w:tcW w:w="2551" w:type="dxa"/>
            <w:vAlign w:val="center"/>
          </w:tcPr>
          <w:p w14:paraId="3D4EA2FC" w14:textId="77777777" w:rsidR="003E3489" w:rsidRPr="00EB30E4" w:rsidRDefault="003E3489" w:rsidP="00FA7EC4">
            <w:pPr>
              <w:cnfStyle w:val="000000100000" w:firstRow="0" w:lastRow="0" w:firstColumn="0" w:lastColumn="0" w:oddVBand="0" w:evenVBand="0" w:oddHBand="1" w:evenHBand="0" w:firstRowFirstColumn="0" w:firstRowLastColumn="0" w:lastRowFirstColumn="0" w:lastRowLastColumn="0"/>
            </w:pPr>
            <w:r w:rsidRPr="00EB30E4">
              <w:t>Se revisará el tiempo de respuesta de las funcionalidades implementadas en el sistema</w:t>
            </w:r>
          </w:p>
        </w:tc>
        <w:tc>
          <w:tcPr>
            <w:tcW w:w="2939" w:type="dxa"/>
            <w:vAlign w:val="center"/>
          </w:tcPr>
          <w:p w14:paraId="3D4EA2FD" w14:textId="77777777" w:rsidR="003E3489" w:rsidRPr="00EB30E4" w:rsidRDefault="003E3489" w:rsidP="00FA7EC4">
            <w:pPr>
              <w:cnfStyle w:val="000000100000" w:firstRow="0" w:lastRow="0" w:firstColumn="0" w:lastColumn="0" w:oddVBand="0" w:evenVBand="0" w:oddHBand="1" w:evenHBand="0" w:firstRowFirstColumn="0" w:firstRowLastColumn="0" w:lastRowFirstColumn="0" w:lastRowLastColumn="0"/>
            </w:pPr>
            <w:r w:rsidRPr="00EB30E4">
              <w:t xml:space="preserve">Por lo menos el 80% de las funcionalidades deben tener un tiempo de respuesta menor a 3 segundos. El otro 20% de las funcionalidades podrán tener un tiempo de respuesta de hasta 5 </w:t>
            </w:r>
            <w:r w:rsidRPr="00EB30E4">
              <w:lastRenderedPageBreak/>
              <w:t>segundos.</w:t>
            </w:r>
          </w:p>
        </w:tc>
        <w:tc>
          <w:tcPr>
            <w:tcW w:w="2386" w:type="dxa"/>
            <w:vAlign w:val="center"/>
          </w:tcPr>
          <w:p w14:paraId="3D4EA2FE" w14:textId="77777777" w:rsidR="003E3489" w:rsidRPr="00EB30E4" w:rsidRDefault="003E3489" w:rsidP="00FA7EC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B30E4">
              <w:rPr>
                <w:rFonts w:ascii="Arial" w:hAnsi="Arial" w:cs="Arial"/>
              </w:rPr>
              <w:lastRenderedPageBreak/>
              <w:t>Se optimizará o buscara una solución diferente para el porcentaje necesario de funcionalidades que no cumplen con los criterios.</w:t>
            </w:r>
          </w:p>
        </w:tc>
      </w:tr>
      <w:tr w:rsidR="003E3489" w:rsidRPr="00EB30E4" w14:paraId="3D4EA304" w14:textId="77777777" w:rsidTr="00FA7EC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4EA300" w14:textId="77777777" w:rsidR="003E3489" w:rsidRPr="00EB30E4" w:rsidRDefault="003E3489" w:rsidP="00FA7EC4">
            <w:pPr>
              <w:jc w:val="center"/>
            </w:pPr>
            <w:r w:rsidRPr="00EB30E4">
              <w:t>Mantenibilidad</w:t>
            </w:r>
          </w:p>
        </w:tc>
        <w:tc>
          <w:tcPr>
            <w:tcW w:w="2551" w:type="dxa"/>
            <w:vAlign w:val="center"/>
          </w:tcPr>
          <w:p w14:paraId="3D4EA301" w14:textId="77777777" w:rsidR="003E3489" w:rsidRPr="00EB30E4" w:rsidRDefault="003E3489" w:rsidP="00FA7EC4">
            <w:pPr>
              <w:cnfStyle w:val="000000010000" w:firstRow="0" w:lastRow="0" w:firstColumn="0" w:lastColumn="0" w:oddVBand="0" w:evenVBand="0" w:oddHBand="0" w:evenHBand="1" w:firstRowFirstColumn="0" w:firstRowLastColumn="0" w:lastRowFirstColumn="0" w:lastRowLastColumn="0"/>
            </w:pPr>
            <w:r w:rsidRPr="00EB30E4">
              <w:t>Se hará una revisión cruzada por parte de los programadores.</w:t>
            </w:r>
          </w:p>
        </w:tc>
        <w:tc>
          <w:tcPr>
            <w:tcW w:w="2939" w:type="dxa"/>
            <w:vAlign w:val="center"/>
          </w:tcPr>
          <w:p w14:paraId="3D4EA302" w14:textId="77777777" w:rsidR="003E3489" w:rsidRPr="00EB30E4" w:rsidRDefault="003E3489" w:rsidP="00FA7EC4">
            <w:pPr>
              <w:cnfStyle w:val="000000010000" w:firstRow="0" w:lastRow="0" w:firstColumn="0" w:lastColumn="0" w:oddVBand="0" w:evenVBand="0" w:oddHBand="0" w:evenHBand="1" w:firstRowFirstColumn="0" w:firstRowLastColumn="0" w:lastRowFirstColumn="0" w:lastRowLastColumn="0"/>
            </w:pPr>
            <w:r w:rsidRPr="00EB30E4">
              <w:t>Se tendrá en cuenta la presentación y documentación del código antes de ser aceptado en el repositorio</w:t>
            </w:r>
          </w:p>
        </w:tc>
        <w:tc>
          <w:tcPr>
            <w:tcW w:w="2386" w:type="dxa"/>
            <w:vAlign w:val="center"/>
          </w:tcPr>
          <w:p w14:paraId="3D4EA303" w14:textId="77777777" w:rsidR="003E3489" w:rsidRPr="00EB30E4" w:rsidRDefault="003E3489" w:rsidP="00FA7EC4">
            <w:pPr>
              <w:cnfStyle w:val="000000010000" w:firstRow="0" w:lastRow="0" w:firstColumn="0" w:lastColumn="0" w:oddVBand="0" w:evenVBand="0" w:oddHBand="0" w:evenHBand="1" w:firstRowFirstColumn="0" w:firstRowLastColumn="0" w:lastRowFirstColumn="0" w:lastRowLastColumn="0"/>
            </w:pPr>
            <w:r w:rsidRPr="00EB30E4">
              <w:t>Si el revisor considera que el código no cumple con los criterios de mantenibilidad se hará un comentario para que se corrija antes de unir el código a la línea principal del proyecto (ver sección 12.3 Configuración y Mantenimiento).</w:t>
            </w:r>
          </w:p>
        </w:tc>
      </w:tr>
      <w:tr w:rsidR="003E3489" w:rsidRPr="00EB30E4" w14:paraId="3D4EA309" w14:textId="77777777" w:rsidTr="00FA7E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4EA305" w14:textId="77777777" w:rsidR="003E3489" w:rsidRPr="00EB30E4" w:rsidRDefault="003E3489" w:rsidP="00FA7EC4">
            <w:pPr>
              <w:jc w:val="center"/>
            </w:pPr>
            <w:r w:rsidRPr="00EB30E4">
              <w:t>Funcionalidad</w:t>
            </w:r>
          </w:p>
        </w:tc>
        <w:tc>
          <w:tcPr>
            <w:tcW w:w="2551" w:type="dxa"/>
            <w:vAlign w:val="center"/>
          </w:tcPr>
          <w:p w14:paraId="3D4EA306" w14:textId="77777777" w:rsidR="003E3489" w:rsidRPr="00EB30E4" w:rsidRDefault="003E3489" w:rsidP="00FA7EC4">
            <w:pPr>
              <w:cnfStyle w:val="000000100000" w:firstRow="0" w:lastRow="0" w:firstColumn="0" w:lastColumn="0" w:oddVBand="0" w:evenVBand="0" w:oddHBand="1" w:evenHBand="0" w:firstRowFirstColumn="0" w:firstRowLastColumn="0" w:lastRowFirstColumn="0" w:lastRowLastColumn="0"/>
            </w:pPr>
            <w:r w:rsidRPr="00EB30E4">
              <w:t>Por cada caso de uso implementado  se debe revisar que cumplan la funcionalidad requerida</w:t>
            </w:r>
          </w:p>
        </w:tc>
        <w:tc>
          <w:tcPr>
            <w:tcW w:w="2939" w:type="dxa"/>
            <w:vAlign w:val="center"/>
          </w:tcPr>
          <w:p w14:paraId="3D4EA307" w14:textId="77777777" w:rsidR="003E3489" w:rsidRPr="00EB30E4" w:rsidRDefault="003E3489" w:rsidP="00FA7EC4">
            <w:pPr>
              <w:cnfStyle w:val="000000100000" w:firstRow="0" w:lastRow="0" w:firstColumn="0" w:lastColumn="0" w:oddVBand="0" w:evenVBand="0" w:oddHBand="1" w:evenHBand="0" w:firstRowFirstColumn="0" w:firstRowLastColumn="0" w:lastRowFirstColumn="0" w:lastRowLastColumn="0"/>
            </w:pPr>
            <w:r w:rsidRPr="00EB30E4">
              <w:t>Este criterio será probado por medio de las pruebas unitarias medidas</w:t>
            </w:r>
          </w:p>
        </w:tc>
        <w:tc>
          <w:tcPr>
            <w:tcW w:w="2386" w:type="dxa"/>
            <w:vAlign w:val="center"/>
          </w:tcPr>
          <w:p w14:paraId="3D4EA308" w14:textId="77777777" w:rsidR="003E3489" w:rsidRPr="00EB30E4" w:rsidRDefault="003E3489" w:rsidP="00FA7EC4">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B30E4">
              <w:rPr>
                <w:rFonts w:ascii="Arial" w:hAnsi="Arial" w:cs="Arial"/>
              </w:rPr>
              <w:t>Se deberá modificar el código de tal forma que pase las pruebas unitarias.</w:t>
            </w:r>
          </w:p>
        </w:tc>
      </w:tr>
    </w:tbl>
    <w:p w14:paraId="3D4EA30A" w14:textId="77777777" w:rsidR="003E3489" w:rsidRPr="00BE06F2" w:rsidRDefault="003E3489" w:rsidP="00FA7EC4">
      <w:pPr>
        <w:pStyle w:val="Descripcin"/>
        <w:jc w:val="center"/>
        <w:rPr>
          <w:rFonts w:ascii="Arial" w:hAnsi="Arial" w:cs="Arial"/>
          <w:b w:val="0"/>
          <w:sz w:val="22"/>
          <w:szCs w:val="22"/>
        </w:rPr>
      </w:pPr>
      <w:bookmarkStart w:id="64" w:name="_Toc413738629"/>
      <w:bookmarkStart w:id="65" w:name="_Toc413738695"/>
      <w:bookmarkStart w:id="66" w:name="_Toc413912141"/>
      <w:r w:rsidRPr="00BE06F2">
        <w:rPr>
          <w:sz w:val="22"/>
          <w:szCs w:val="22"/>
        </w:rPr>
        <w:t xml:space="preserve">Tabla </w:t>
      </w:r>
      <w:r w:rsidR="0092078F">
        <w:rPr>
          <w:sz w:val="22"/>
          <w:szCs w:val="22"/>
        </w:rPr>
        <w:fldChar w:fldCharType="begin"/>
      </w:r>
      <w:r w:rsidR="0092078F">
        <w:rPr>
          <w:sz w:val="22"/>
          <w:szCs w:val="22"/>
        </w:rPr>
        <w:instrText xml:space="preserve"> SEQ Tabla \* ARABIC </w:instrText>
      </w:r>
      <w:r w:rsidR="0092078F">
        <w:rPr>
          <w:sz w:val="22"/>
          <w:szCs w:val="22"/>
        </w:rPr>
        <w:fldChar w:fldCharType="separate"/>
      </w:r>
      <w:r w:rsidR="0092078F">
        <w:rPr>
          <w:noProof/>
          <w:sz w:val="22"/>
          <w:szCs w:val="22"/>
        </w:rPr>
        <w:t>4</w:t>
      </w:r>
      <w:r w:rsidR="0092078F">
        <w:rPr>
          <w:sz w:val="22"/>
          <w:szCs w:val="22"/>
        </w:rPr>
        <w:fldChar w:fldCharType="end"/>
      </w:r>
      <w:r w:rsidR="00FA7EC4" w:rsidRPr="00BE06F2">
        <w:rPr>
          <w:noProof/>
          <w:sz w:val="22"/>
          <w:szCs w:val="22"/>
        </w:rPr>
        <w:t>.</w:t>
      </w:r>
      <w:r w:rsidRPr="00BE06F2">
        <w:rPr>
          <w:sz w:val="22"/>
          <w:szCs w:val="22"/>
        </w:rPr>
        <w:t xml:space="preserve"> Criterios de aceptación para prototipos</w:t>
      </w:r>
      <w:bookmarkEnd w:id="64"/>
      <w:bookmarkEnd w:id="65"/>
      <w:r w:rsidR="00FA7EC4" w:rsidRPr="00BE06F2">
        <w:rPr>
          <w:sz w:val="22"/>
          <w:szCs w:val="22"/>
        </w:rPr>
        <w:t>.</w:t>
      </w:r>
      <w:bookmarkEnd w:id="66"/>
    </w:p>
    <w:p w14:paraId="3D4EA30B" w14:textId="77777777" w:rsidR="003E3489" w:rsidRDefault="003E3489" w:rsidP="00900800">
      <w:r>
        <w:t>Para el caso de los documentos entregables se seguirá el proceso de revisión de documentos (</w:t>
      </w:r>
      <w:hyperlink w:anchor="_12.5.1.5.1_Proceso_de" w:history="1">
        <w:r w:rsidRPr="009F1554">
          <w:rPr>
            <w:rStyle w:val="Hipervnculo"/>
          </w:rPr>
          <w:t>ver sección 12.5.1.5.1 Proceso de revisión de documentos</w:t>
        </w:r>
      </w:hyperlink>
      <w:r>
        <w:t>), y se definieron los siguientes criterios para la aceptación de los documentos los cuales fueron definidos por los profesores en las rúbricas del proyecto:</w:t>
      </w:r>
    </w:p>
    <w:p w14:paraId="3D4EA30C" w14:textId="77777777" w:rsidR="003E3489" w:rsidRDefault="003E3489" w:rsidP="00996AB1">
      <w:pPr>
        <w:pStyle w:val="Prrafodelista"/>
        <w:numPr>
          <w:ilvl w:val="0"/>
          <w:numId w:val="12"/>
        </w:numPr>
      </w:pPr>
      <w:r>
        <w:t>Consistencia</w:t>
      </w:r>
    </w:p>
    <w:p w14:paraId="3D4EA30D" w14:textId="77777777" w:rsidR="003E3489" w:rsidRDefault="003E3489" w:rsidP="00996AB1">
      <w:pPr>
        <w:pStyle w:val="Prrafodelista"/>
        <w:numPr>
          <w:ilvl w:val="0"/>
          <w:numId w:val="12"/>
        </w:numPr>
      </w:pPr>
      <w:r>
        <w:t>Completitud</w:t>
      </w:r>
    </w:p>
    <w:p w14:paraId="3D4EA30E" w14:textId="77777777" w:rsidR="003E3489" w:rsidRDefault="003E3489" w:rsidP="00996AB1">
      <w:pPr>
        <w:pStyle w:val="Prrafodelista"/>
        <w:numPr>
          <w:ilvl w:val="0"/>
          <w:numId w:val="12"/>
        </w:numPr>
      </w:pPr>
      <w:r>
        <w:t>Investigación</w:t>
      </w:r>
    </w:p>
    <w:p w14:paraId="3D4EA30F" w14:textId="77777777" w:rsidR="003E3489" w:rsidRDefault="003E3489" w:rsidP="00996AB1">
      <w:pPr>
        <w:pStyle w:val="Prrafodelista"/>
        <w:numPr>
          <w:ilvl w:val="0"/>
          <w:numId w:val="12"/>
        </w:numPr>
      </w:pPr>
      <w:r>
        <w:t>Forma</w:t>
      </w:r>
    </w:p>
    <w:p w14:paraId="3D4EA310" w14:textId="77777777" w:rsidR="003E3489" w:rsidRDefault="003E3489" w:rsidP="00996AB1">
      <w:pPr>
        <w:pStyle w:val="Prrafodelista"/>
        <w:numPr>
          <w:ilvl w:val="0"/>
          <w:numId w:val="12"/>
        </w:numPr>
      </w:pPr>
      <w:r>
        <w:t>Proceso</w:t>
      </w:r>
    </w:p>
    <w:p w14:paraId="3D4EA311" w14:textId="77777777" w:rsidR="003E3489" w:rsidRPr="00655E9C" w:rsidRDefault="003E3489" w:rsidP="00996AB1">
      <w:pPr>
        <w:pStyle w:val="Prrafodelista"/>
        <w:numPr>
          <w:ilvl w:val="0"/>
          <w:numId w:val="12"/>
        </w:numPr>
      </w:pPr>
      <w:r>
        <w:t>Notación</w:t>
      </w:r>
    </w:p>
    <w:p w14:paraId="3D4EA312" w14:textId="77777777" w:rsidR="003E3489" w:rsidRPr="00655E9C" w:rsidRDefault="003E3489" w:rsidP="00900800">
      <w:r>
        <w:t>Estos criterios serán medidos con una calificación cuantitativa de 0 a 5 donde 5 significa excelente por parte de los clientes que en este caso son los profesores de la asignatura.</w:t>
      </w:r>
    </w:p>
    <w:p w14:paraId="3D4EA313" w14:textId="77777777" w:rsidR="003E3489" w:rsidRDefault="003E3489" w:rsidP="00900800">
      <w:r w:rsidRPr="00EB30E4">
        <w:t>Entregables y Prototipos:</w:t>
      </w:r>
    </w:p>
    <w:p w14:paraId="3D4EA314" w14:textId="77777777" w:rsidR="003E3489" w:rsidRPr="00FA2B65" w:rsidRDefault="003E3489" w:rsidP="00900800">
      <w:pPr>
        <w:rPr>
          <w:highlight w:val="yellow"/>
        </w:rPr>
      </w:pPr>
      <w:r w:rsidRPr="00FA2B65">
        <w:rPr>
          <w:highlight w:val="yellow"/>
        </w:rPr>
        <w:t xml:space="preserve">Dado el ciclo de vida elegido para </w:t>
      </w:r>
      <w:r w:rsidR="0067078B" w:rsidRPr="00FA2B65">
        <w:rPr>
          <w:highlight w:val="yellow"/>
        </w:rPr>
        <w:t>RAWR</w:t>
      </w:r>
      <w:r w:rsidRPr="00FA2B65">
        <w:rPr>
          <w:highlight w:val="yellow"/>
        </w:rPr>
        <w:t>, (</w:t>
      </w:r>
      <w:hyperlink w:anchor="_8.1_Ciclo_de" w:history="1">
        <w:r w:rsidRPr="00FA2B65">
          <w:rPr>
            <w:rStyle w:val="Hipervnculo"/>
            <w:highlight w:val="yellow"/>
          </w:rPr>
          <w:t>ver sección 8.1 Ciclo de Vida</w:t>
        </w:r>
      </w:hyperlink>
      <w:r w:rsidRPr="00FA2B65">
        <w:rPr>
          <w:highlight w:val="yellow"/>
        </w:rPr>
        <w:t xml:space="preserve">) se entregarán prototipos que incrementan la funcionalidad del producto. Estos serán los entregables y prototipos a entregar </w:t>
      </w:r>
      <w:r w:rsidR="00647A3C" w:rsidRPr="00FA2B65">
        <w:rPr>
          <w:rFonts w:ascii="Calibri" w:hAnsi="Calibri"/>
          <w:highlight w:val="yellow"/>
        </w:rPr>
        <w:fldChar w:fldCharType="begin"/>
      </w:r>
      <w:r w:rsidR="000B7B9D" w:rsidRPr="00FA2B65">
        <w:rPr>
          <w:rFonts w:ascii="Calibri" w:hAnsi="Calibri"/>
          <w:highlight w:val="yellow"/>
        </w:rPr>
        <w:instrText xml:space="preserve"> ADDIN ZOTERO_ITEM CSL_CITATION {"citationID":"SkNimocF","properties":{"formattedCitation":"[35]","plainCitation":"[35]"},"citationItems":[{"id":112,"uris":["http://zotero.org/users/2345493/items/Q4VTU6PG"],"uri":["http://zotero.org/users/2345493/items/Q4VTU6PG"],"itemData":{"id":112,"type":"book","title":"ScrumUP A Visual Guide to Agile IT Improvement Using Scrum, XP and RUP","number-of-pages":"141","edition":"Draft Edition","shortTitle":"ScrumUP","language":"English","author":[{"family":"Collaris","given":"Remi-Armand"},{"family":"Dekker","given":"Eef"}],"issued":{"date-parts":[["2012",6,23]]}}}],"schema":"https://github.com/citation-style-language/schema/raw/master/csl-citation.json"} </w:instrText>
      </w:r>
      <w:r w:rsidR="00647A3C" w:rsidRPr="00FA2B65">
        <w:rPr>
          <w:rFonts w:ascii="Calibri" w:hAnsi="Calibri"/>
          <w:highlight w:val="yellow"/>
        </w:rPr>
        <w:fldChar w:fldCharType="separate"/>
      </w:r>
      <w:r w:rsidR="00D833AF" w:rsidRPr="00FA2B65">
        <w:rPr>
          <w:rFonts w:ascii="Calibri" w:hAnsi="Calibri"/>
          <w:highlight w:val="yellow"/>
        </w:rPr>
        <w:t>[35]</w:t>
      </w:r>
      <w:r w:rsidR="00647A3C" w:rsidRPr="00FA2B65">
        <w:rPr>
          <w:rFonts w:ascii="Calibri" w:hAnsi="Calibri"/>
          <w:highlight w:val="yellow"/>
        </w:rPr>
        <w:fldChar w:fldCharType="end"/>
      </w:r>
      <w:r w:rsidRPr="00FA2B65">
        <w:rPr>
          <w:highlight w:val="yellow"/>
        </w:rPr>
        <w:t xml:space="preserve"> </w:t>
      </w:r>
      <w:r w:rsidR="00647A3C" w:rsidRPr="00FA2B65">
        <w:rPr>
          <w:rFonts w:ascii="Calibri" w:hAnsi="Calibri"/>
          <w:highlight w:val="yellow"/>
        </w:rPr>
        <w:fldChar w:fldCharType="begin"/>
      </w:r>
      <w:r w:rsidR="000B7B9D" w:rsidRPr="00FA2B65">
        <w:rPr>
          <w:rFonts w:ascii="Calibri" w:hAnsi="Calibri"/>
          <w:highlight w:val="yellow"/>
        </w:rPr>
        <w:instrText xml:space="preserve"> ADDIN ZOTERO_ITEM CSL_CITATION {"citationID":"q3c0dimt0","properties":{"formattedCitation":"[36]","plainCitation":"[36]"},"citationItems":[{"id":154,"uris":["http://zotero.org/users/2345493/items/ZZAPBZAJ"],"uri":["http://zotero.org/users/2345493/items/ZZAPBZAJ"],"itemData":{"id":154,"type":"book","title":"Best Practices in Software Measurement","publisher":"Springer","number-of-pages":"295","language":"English","author":[{"family":"Ebert","given":"Christof"},{"family":"Dumke","given":"Reiner"},{"family":"Schmietendorf","given":"Andreas"}],"issued":{"date-parts":[["2005"]]}}}],"schema":"https://github.com/citation-style-language/schema/raw/master/csl-citation.json"} </w:instrText>
      </w:r>
      <w:r w:rsidR="00647A3C" w:rsidRPr="00FA2B65">
        <w:rPr>
          <w:rFonts w:ascii="Calibri" w:hAnsi="Calibri"/>
          <w:highlight w:val="yellow"/>
        </w:rPr>
        <w:fldChar w:fldCharType="separate"/>
      </w:r>
      <w:r w:rsidR="00D833AF" w:rsidRPr="00FA2B65">
        <w:rPr>
          <w:rFonts w:ascii="Calibri" w:hAnsi="Calibri"/>
          <w:highlight w:val="yellow"/>
        </w:rPr>
        <w:t>[36]</w:t>
      </w:r>
      <w:r w:rsidR="00647A3C" w:rsidRPr="00FA2B65">
        <w:rPr>
          <w:rFonts w:ascii="Calibri" w:hAnsi="Calibri"/>
          <w:highlight w:val="yellow"/>
        </w:rPr>
        <w:fldChar w:fldCharType="end"/>
      </w:r>
      <w:r w:rsidRPr="00FA2B65">
        <w:rPr>
          <w:highlight w:val="yellow"/>
        </w:rPr>
        <w:t>:</w:t>
      </w:r>
    </w:p>
    <w:tbl>
      <w:tblPr>
        <w:tblStyle w:val="Sombreadomedio1-nfasis3"/>
        <w:tblW w:w="0" w:type="auto"/>
        <w:tblLook w:val="04A0" w:firstRow="1" w:lastRow="0" w:firstColumn="1" w:lastColumn="0" w:noHBand="0" w:noVBand="1"/>
      </w:tblPr>
      <w:tblGrid>
        <w:gridCol w:w="3181"/>
        <w:gridCol w:w="3181"/>
        <w:gridCol w:w="3182"/>
      </w:tblGrid>
      <w:tr w:rsidR="003E3489" w:rsidRPr="00FA2B65" w14:paraId="3D4EA318" w14:textId="77777777" w:rsidTr="00F635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1" w:type="dxa"/>
          </w:tcPr>
          <w:p w14:paraId="3D4EA315" w14:textId="77777777" w:rsidR="003E3489" w:rsidRPr="00FA2B65" w:rsidRDefault="003E3489" w:rsidP="00D51B3F">
            <w:pPr>
              <w:jc w:val="center"/>
              <w:rPr>
                <w:highlight w:val="yellow"/>
              </w:rPr>
            </w:pPr>
            <w:r w:rsidRPr="00FA2B65">
              <w:rPr>
                <w:highlight w:val="yellow"/>
              </w:rPr>
              <w:t>Entregable</w:t>
            </w:r>
          </w:p>
        </w:tc>
        <w:tc>
          <w:tcPr>
            <w:tcW w:w="3181" w:type="dxa"/>
          </w:tcPr>
          <w:p w14:paraId="3D4EA316" w14:textId="77777777" w:rsidR="003E3489" w:rsidRPr="00FA2B65" w:rsidRDefault="003E3489" w:rsidP="00D51B3F">
            <w:pPr>
              <w:jc w:val="center"/>
              <w:cnfStyle w:val="100000000000" w:firstRow="1" w:lastRow="0" w:firstColumn="0" w:lastColumn="0" w:oddVBand="0" w:evenVBand="0" w:oddHBand="0" w:evenHBand="0" w:firstRowFirstColumn="0" w:firstRowLastColumn="0" w:lastRowFirstColumn="0" w:lastRowLastColumn="0"/>
              <w:rPr>
                <w:highlight w:val="yellow"/>
              </w:rPr>
            </w:pPr>
            <w:r w:rsidRPr="00FA2B65">
              <w:rPr>
                <w:highlight w:val="yellow"/>
              </w:rPr>
              <w:t>Prototipo</w:t>
            </w:r>
          </w:p>
        </w:tc>
        <w:tc>
          <w:tcPr>
            <w:tcW w:w="3182" w:type="dxa"/>
          </w:tcPr>
          <w:p w14:paraId="3D4EA317" w14:textId="77777777" w:rsidR="003E3489" w:rsidRPr="00FA2B65" w:rsidRDefault="003E3489" w:rsidP="00D51B3F">
            <w:pPr>
              <w:jc w:val="center"/>
              <w:cnfStyle w:val="100000000000" w:firstRow="1" w:lastRow="0" w:firstColumn="0" w:lastColumn="0" w:oddVBand="0" w:evenVBand="0" w:oddHBand="0" w:evenHBand="0" w:firstRowFirstColumn="0" w:firstRowLastColumn="0" w:lastRowFirstColumn="0" w:lastRowLastColumn="0"/>
              <w:rPr>
                <w:highlight w:val="yellow"/>
              </w:rPr>
            </w:pPr>
            <w:r w:rsidRPr="00FA2B65">
              <w:rPr>
                <w:highlight w:val="yellow"/>
              </w:rPr>
              <w:t>Fecha</w:t>
            </w:r>
          </w:p>
        </w:tc>
      </w:tr>
      <w:tr w:rsidR="003E3489" w:rsidRPr="00FA2B65" w14:paraId="3D4EA31C" w14:textId="77777777" w:rsidTr="00F635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1" w:type="dxa"/>
          </w:tcPr>
          <w:p w14:paraId="3D4EA319" w14:textId="77777777" w:rsidR="003E3489" w:rsidRPr="00FA2B65" w:rsidRDefault="003E3489" w:rsidP="00D51B3F">
            <w:pPr>
              <w:jc w:val="center"/>
              <w:rPr>
                <w:highlight w:val="yellow"/>
              </w:rPr>
            </w:pPr>
            <w:r w:rsidRPr="00FA2B65">
              <w:rPr>
                <w:highlight w:val="yellow"/>
              </w:rPr>
              <w:t>SPMP y Casos de Uso</w:t>
            </w:r>
          </w:p>
        </w:tc>
        <w:tc>
          <w:tcPr>
            <w:tcW w:w="3181" w:type="dxa"/>
          </w:tcPr>
          <w:p w14:paraId="3D4EA31A" w14:textId="77777777" w:rsidR="003E3489" w:rsidRPr="00FA2B65" w:rsidRDefault="003E3489" w:rsidP="00D51B3F">
            <w:pPr>
              <w:jc w:val="center"/>
              <w:cnfStyle w:val="000000100000" w:firstRow="0" w:lastRow="0" w:firstColumn="0" w:lastColumn="0" w:oddVBand="0" w:evenVBand="0" w:oddHBand="1" w:evenHBand="0" w:firstRowFirstColumn="0" w:firstRowLastColumn="0" w:lastRowFirstColumn="0" w:lastRowLastColumn="0"/>
              <w:rPr>
                <w:highlight w:val="yellow"/>
              </w:rPr>
            </w:pPr>
          </w:p>
        </w:tc>
        <w:tc>
          <w:tcPr>
            <w:tcW w:w="3182" w:type="dxa"/>
          </w:tcPr>
          <w:p w14:paraId="3D4EA31B" w14:textId="77777777" w:rsidR="003E3489" w:rsidRPr="00FA2B65" w:rsidRDefault="003E3489" w:rsidP="00D51B3F">
            <w:pPr>
              <w:jc w:val="center"/>
              <w:cnfStyle w:val="000000100000" w:firstRow="0" w:lastRow="0" w:firstColumn="0" w:lastColumn="0" w:oddVBand="0" w:evenVBand="0" w:oddHBand="1" w:evenHBand="0" w:firstRowFirstColumn="0" w:firstRowLastColumn="0" w:lastRowFirstColumn="0" w:lastRowLastColumn="0"/>
              <w:rPr>
                <w:highlight w:val="yellow"/>
              </w:rPr>
            </w:pPr>
            <w:r w:rsidRPr="00FA2B65">
              <w:rPr>
                <w:highlight w:val="yellow"/>
              </w:rPr>
              <w:t>12 de Marzo</w:t>
            </w:r>
          </w:p>
        </w:tc>
      </w:tr>
      <w:tr w:rsidR="003E3489" w:rsidRPr="00FA2B65" w14:paraId="3D4EA320" w14:textId="77777777" w:rsidTr="00F635A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1" w:type="dxa"/>
          </w:tcPr>
          <w:p w14:paraId="3D4EA31D" w14:textId="77777777" w:rsidR="003E3489" w:rsidRPr="00FA2B65" w:rsidRDefault="003E3489" w:rsidP="00D51B3F">
            <w:pPr>
              <w:jc w:val="center"/>
              <w:rPr>
                <w:highlight w:val="yellow"/>
              </w:rPr>
            </w:pPr>
            <w:r w:rsidRPr="00FA2B65">
              <w:rPr>
                <w:highlight w:val="yellow"/>
              </w:rPr>
              <w:t>SRS</w:t>
            </w:r>
          </w:p>
        </w:tc>
        <w:tc>
          <w:tcPr>
            <w:tcW w:w="3181" w:type="dxa"/>
          </w:tcPr>
          <w:p w14:paraId="3D4EA31E" w14:textId="77777777" w:rsidR="003E3489" w:rsidRPr="00FA2B65" w:rsidRDefault="003E3489" w:rsidP="00D51B3F">
            <w:pPr>
              <w:jc w:val="center"/>
              <w:cnfStyle w:val="000000010000" w:firstRow="0" w:lastRow="0" w:firstColumn="0" w:lastColumn="0" w:oddVBand="0" w:evenVBand="0" w:oddHBand="0" w:evenHBand="1" w:firstRowFirstColumn="0" w:firstRowLastColumn="0" w:lastRowFirstColumn="0" w:lastRowLastColumn="0"/>
              <w:rPr>
                <w:highlight w:val="yellow"/>
              </w:rPr>
            </w:pPr>
            <w:r w:rsidRPr="00FA2B65">
              <w:rPr>
                <w:highlight w:val="yellow"/>
              </w:rPr>
              <w:t>Primer Prototipo</w:t>
            </w:r>
          </w:p>
        </w:tc>
        <w:tc>
          <w:tcPr>
            <w:tcW w:w="3182" w:type="dxa"/>
          </w:tcPr>
          <w:p w14:paraId="3D4EA31F" w14:textId="77777777" w:rsidR="003E3489" w:rsidRPr="00FA2B65" w:rsidRDefault="003E3489" w:rsidP="00D51B3F">
            <w:pPr>
              <w:jc w:val="center"/>
              <w:cnfStyle w:val="000000010000" w:firstRow="0" w:lastRow="0" w:firstColumn="0" w:lastColumn="0" w:oddVBand="0" w:evenVBand="0" w:oddHBand="0" w:evenHBand="1" w:firstRowFirstColumn="0" w:firstRowLastColumn="0" w:lastRowFirstColumn="0" w:lastRowLastColumn="0"/>
              <w:rPr>
                <w:highlight w:val="yellow"/>
              </w:rPr>
            </w:pPr>
            <w:r w:rsidRPr="00FA2B65">
              <w:rPr>
                <w:highlight w:val="yellow"/>
              </w:rPr>
              <w:t>23 de Abril</w:t>
            </w:r>
          </w:p>
        </w:tc>
      </w:tr>
      <w:tr w:rsidR="003E3489" w:rsidRPr="00EB30E4" w14:paraId="3D4EA324" w14:textId="77777777" w:rsidTr="00F635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81" w:type="dxa"/>
          </w:tcPr>
          <w:p w14:paraId="3D4EA321" w14:textId="77777777" w:rsidR="003E3489" w:rsidRPr="00FA2B65" w:rsidRDefault="003E3489" w:rsidP="00D51B3F">
            <w:pPr>
              <w:jc w:val="center"/>
              <w:rPr>
                <w:highlight w:val="yellow"/>
              </w:rPr>
            </w:pPr>
            <w:r w:rsidRPr="00FA2B65">
              <w:rPr>
                <w:highlight w:val="yellow"/>
              </w:rPr>
              <w:t>SDD</w:t>
            </w:r>
          </w:p>
        </w:tc>
        <w:tc>
          <w:tcPr>
            <w:tcW w:w="3181" w:type="dxa"/>
          </w:tcPr>
          <w:p w14:paraId="3D4EA322" w14:textId="77777777" w:rsidR="003E3489" w:rsidRPr="00FA2B65" w:rsidRDefault="003E3489" w:rsidP="00D51B3F">
            <w:pPr>
              <w:jc w:val="center"/>
              <w:cnfStyle w:val="000000100000" w:firstRow="0" w:lastRow="0" w:firstColumn="0" w:lastColumn="0" w:oddVBand="0" w:evenVBand="0" w:oddHBand="1" w:evenHBand="0" w:firstRowFirstColumn="0" w:firstRowLastColumn="0" w:lastRowFirstColumn="0" w:lastRowLastColumn="0"/>
              <w:rPr>
                <w:highlight w:val="yellow"/>
              </w:rPr>
            </w:pPr>
            <w:r w:rsidRPr="00FA2B65">
              <w:rPr>
                <w:highlight w:val="yellow"/>
              </w:rPr>
              <w:t>Segundo Prototipo</w:t>
            </w:r>
          </w:p>
        </w:tc>
        <w:tc>
          <w:tcPr>
            <w:tcW w:w="3182" w:type="dxa"/>
          </w:tcPr>
          <w:p w14:paraId="3D4EA323" w14:textId="77777777" w:rsidR="003E3489" w:rsidRPr="00EB30E4" w:rsidRDefault="003E3489" w:rsidP="00D51B3F">
            <w:pPr>
              <w:jc w:val="center"/>
              <w:cnfStyle w:val="000000100000" w:firstRow="0" w:lastRow="0" w:firstColumn="0" w:lastColumn="0" w:oddVBand="0" w:evenVBand="0" w:oddHBand="1" w:evenHBand="0" w:firstRowFirstColumn="0" w:firstRowLastColumn="0" w:lastRowFirstColumn="0" w:lastRowLastColumn="0"/>
            </w:pPr>
            <w:r w:rsidRPr="00FA2B65">
              <w:rPr>
                <w:highlight w:val="yellow"/>
              </w:rPr>
              <w:t>29 de Mayo</w:t>
            </w:r>
          </w:p>
        </w:tc>
      </w:tr>
    </w:tbl>
    <w:p w14:paraId="3D4EA325" w14:textId="77777777" w:rsidR="003E3489" w:rsidRPr="00BE06F2" w:rsidRDefault="003E3489" w:rsidP="00D51B3F">
      <w:pPr>
        <w:pStyle w:val="Descripcin"/>
        <w:jc w:val="center"/>
        <w:rPr>
          <w:rFonts w:ascii="Arial" w:hAnsi="Arial" w:cs="Arial"/>
          <w:b w:val="0"/>
          <w:sz w:val="22"/>
          <w:szCs w:val="22"/>
        </w:rPr>
      </w:pPr>
      <w:bookmarkStart w:id="67" w:name="_Toc413738630"/>
      <w:bookmarkStart w:id="68" w:name="_Toc413738696"/>
      <w:bookmarkStart w:id="69" w:name="_Toc413912142"/>
      <w:r w:rsidRPr="00BE06F2">
        <w:rPr>
          <w:sz w:val="22"/>
          <w:szCs w:val="22"/>
        </w:rPr>
        <w:t xml:space="preserve">Tabla </w:t>
      </w:r>
      <w:r w:rsidR="0092078F">
        <w:rPr>
          <w:sz w:val="22"/>
          <w:szCs w:val="22"/>
        </w:rPr>
        <w:fldChar w:fldCharType="begin"/>
      </w:r>
      <w:r w:rsidR="0092078F">
        <w:rPr>
          <w:sz w:val="22"/>
          <w:szCs w:val="22"/>
        </w:rPr>
        <w:instrText xml:space="preserve"> SEQ Tabla \* ARABIC </w:instrText>
      </w:r>
      <w:r w:rsidR="0092078F">
        <w:rPr>
          <w:sz w:val="22"/>
          <w:szCs w:val="22"/>
        </w:rPr>
        <w:fldChar w:fldCharType="separate"/>
      </w:r>
      <w:r w:rsidR="0092078F">
        <w:rPr>
          <w:noProof/>
          <w:sz w:val="22"/>
          <w:szCs w:val="22"/>
        </w:rPr>
        <w:t>5</w:t>
      </w:r>
      <w:r w:rsidR="0092078F">
        <w:rPr>
          <w:sz w:val="22"/>
          <w:szCs w:val="22"/>
        </w:rPr>
        <w:fldChar w:fldCharType="end"/>
      </w:r>
      <w:r w:rsidRPr="00BE06F2">
        <w:rPr>
          <w:sz w:val="22"/>
          <w:szCs w:val="22"/>
        </w:rPr>
        <w:t xml:space="preserve"> </w:t>
      </w:r>
      <w:r w:rsidR="00BE06F2">
        <w:rPr>
          <w:sz w:val="22"/>
          <w:szCs w:val="22"/>
        </w:rPr>
        <w:t>:</w:t>
      </w:r>
      <w:r w:rsidR="003F1F19">
        <w:rPr>
          <w:sz w:val="22"/>
          <w:szCs w:val="22"/>
        </w:rPr>
        <w:t xml:space="preserve"> </w:t>
      </w:r>
      <w:r w:rsidRPr="00BE06F2">
        <w:rPr>
          <w:sz w:val="22"/>
          <w:szCs w:val="22"/>
        </w:rPr>
        <w:t>Entregables y prototipos</w:t>
      </w:r>
      <w:bookmarkEnd w:id="67"/>
      <w:bookmarkEnd w:id="68"/>
      <w:bookmarkEnd w:id="69"/>
    </w:p>
    <w:p w14:paraId="3D4EA326" w14:textId="77777777" w:rsidR="00414E07" w:rsidRDefault="00414E07" w:rsidP="000B7B9D">
      <w:pPr>
        <w:pStyle w:val="Ttulo1"/>
      </w:pPr>
      <w:bookmarkStart w:id="70" w:name="_Toc413829903"/>
      <w:r>
        <w:lastRenderedPageBreak/>
        <w:t>8.4 Organización del Proyecto</w:t>
      </w:r>
      <w:bookmarkEnd w:id="70"/>
    </w:p>
    <w:p w14:paraId="3D4EA327" w14:textId="77777777" w:rsidR="003E3489" w:rsidRDefault="003E3489" w:rsidP="000B7B9D">
      <w:pPr>
        <w:pStyle w:val="Ttulo2"/>
      </w:pPr>
      <w:bookmarkStart w:id="71" w:name="_Toc413829904"/>
      <w:r w:rsidRPr="003D2F07">
        <w:t>8.4.</w:t>
      </w:r>
      <w:r>
        <w:t>1</w:t>
      </w:r>
      <w:r w:rsidRPr="003D2F07">
        <w:t xml:space="preserve"> </w:t>
      </w:r>
      <w:r>
        <w:t>Interfaces Externas</w:t>
      </w:r>
      <w:bookmarkEnd w:id="71"/>
    </w:p>
    <w:p w14:paraId="3D4EA328" w14:textId="77777777" w:rsidR="003E3489" w:rsidRDefault="003E3489" w:rsidP="00900800">
      <w:r w:rsidRPr="003E3489">
        <w:t>A continuación se presentan las interfaces externas con las que, durante el desarrollo del proyecto RAWR, interactuaremos. Están divididos en dos tablas, una de personas y otra de entidades donde se describen la relación que estas tiene con el proyecto:</w:t>
      </w:r>
    </w:p>
    <w:p w14:paraId="3D4EA329" w14:textId="77777777" w:rsidR="003E3489" w:rsidRPr="00D73DC7" w:rsidRDefault="003E3489" w:rsidP="00900800">
      <w:pPr>
        <w:rPr>
          <w:b/>
        </w:rPr>
      </w:pPr>
    </w:p>
    <w:tbl>
      <w:tblPr>
        <w:tblStyle w:val="Listaclara-nfasis11"/>
        <w:tblW w:w="0" w:type="auto"/>
        <w:jc w:val="center"/>
        <w:tblLayout w:type="fixed"/>
        <w:tblLook w:val="04A0" w:firstRow="1" w:lastRow="0" w:firstColumn="1" w:lastColumn="0" w:noHBand="0" w:noVBand="1"/>
      </w:tblPr>
      <w:tblGrid>
        <w:gridCol w:w="966"/>
        <w:gridCol w:w="1880"/>
        <w:gridCol w:w="2131"/>
        <w:gridCol w:w="1794"/>
        <w:gridCol w:w="2849"/>
      </w:tblGrid>
      <w:tr w:rsidR="003E3489" w14:paraId="3D4EA32F" w14:textId="77777777" w:rsidTr="002746B3">
        <w:trPr>
          <w:cnfStyle w:val="100000000000" w:firstRow="1" w:lastRow="0" w:firstColumn="0" w:lastColumn="0" w:oddVBand="0" w:evenVBand="0" w:oddHBand="0" w:evenHBand="0" w:firstRowFirstColumn="0" w:firstRowLastColumn="0" w:lastRowFirstColumn="0" w:lastRowLastColumn="0"/>
          <w:trHeight w:val="75"/>
          <w:jc w:val="center"/>
        </w:trPr>
        <w:tc>
          <w:tcPr>
            <w:cnfStyle w:val="001000000000" w:firstRow="0" w:lastRow="0" w:firstColumn="1" w:lastColumn="0" w:oddVBand="0" w:evenVBand="0" w:oddHBand="0" w:evenHBand="0" w:firstRowFirstColumn="0" w:firstRowLastColumn="0" w:lastRowFirstColumn="0" w:lastRowLastColumn="0"/>
            <w:tcW w:w="966" w:type="dxa"/>
          </w:tcPr>
          <w:p w14:paraId="3D4EA32A" w14:textId="77777777" w:rsidR="003E3489" w:rsidRDefault="003E3489" w:rsidP="002746B3">
            <w:pPr>
              <w:jc w:val="center"/>
            </w:pPr>
            <w:r>
              <w:t>Nombre</w:t>
            </w:r>
          </w:p>
        </w:tc>
        <w:tc>
          <w:tcPr>
            <w:tcW w:w="1880" w:type="dxa"/>
          </w:tcPr>
          <w:p w14:paraId="3D4EA32B" w14:textId="77777777" w:rsidR="003E3489" w:rsidRDefault="003E3489" w:rsidP="002746B3">
            <w:pPr>
              <w:jc w:val="center"/>
              <w:cnfStyle w:val="100000000000" w:firstRow="1" w:lastRow="0" w:firstColumn="0" w:lastColumn="0" w:oddVBand="0" w:evenVBand="0" w:oddHBand="0" w:evenHBand="0" w:firstRowFirstColumn="0" w:firstRowLastColumn="0" w:lastRowFirstColumn="0" w:lastRowLastColumn="0"/>
            </w:pPr>
            <w:r>
              <w:t>Descripción</w:t>
            </w:r>
          </w:p>
        </w:tc>
        <w:tc>
          <w:tcPr>
            <w:tcW w:w="2131" w:type="dxa"/>
          </w:tcPr>
          <w:p w14:paraId="3D4EA32C" w14:textId="77777777" w:rsidR="003E3489" w:rsidRDefault="003E3489" w:rsidP="002746B3">
            <w:pPr>
              <w:jc w:val="center"/>
              <w:cnfStyle w:val="100000000000" w:firstRow="1" w:lastRow="0" w:firstColumn="0" w:lastColumn="0" w:oddVBand="0" w:evenVBand="0" w:oddHBand="0" w:evenHBand="0" w:firstRowFirstColumn="0" w:firstRowLastColumn="0" w:lastRowFirstColumn="0" w:lastRowLastColumn="0"/>
            </w:pPr>
            <w:r>
              <w:t>Rol</w:t>
            </w:r>
          </w:p>
        </w:tc>
        <w:tc>
          <w:tcPr>
            <w:tcW w:w="1794" w:type="dxa"/>
          </w:tcPr>
          <w:p w14:paraId="3D4EA32D" w14:textId="77777777" w:rsidR="003E3489" w:rsidRDefault="003E3489" w:rsidP="002746B3">
            <w:pPr>
              <w:jc w:val="center"/>
              <w:cnfStyle w:val="100000000000" w:firstRow="1" w:lastRow="0" w:firstColumn="0" w:lastColumn="0" w:oddVBand="0" w:evenVBand="0" w:oddHBand="0" w:evenHBand="0" w:firstRowFirstColumn="0" w:firstRowLastColumn="0" w:lastRowFirstColumn="0" w:lastRowLastColumn="0"/>
            </w:pPr>
            <w:r>
              <w:t>Comunicación</w:t>
            </w:r>
          </w:p>
        </w:tc>
        <w:tc>
          <w:tcPr>
            <w:tcW w:w="2849" w:type="dxa"/>
          </w:tcPr>
          <w:p w14:paraId="3D4EA32E" w14:textId="77777777" w:rsidR="003E3489" w:rsidRPr="002746B3" w:rsidRDefault="003E3489" w:rsidP="002746B3">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2746B3">
              <w:rPr>
                <w:rFonts w:cstheme="minorHAnsi"/>
              </w:rPr>
              <w:t>Datos</w:t>
            </w:r>
          </w:p>
        </w:tc>
      </w:tr>
      <w:tr w:rsidR="003E3489" w14:paraId="3D4EA336" w14:textId="77777777" w:rsidTr="002746B3">
        <w:trPr>
          <w:cnfStyle w:val="000000100000" w:firstRow="0" w:lastRow="0" w:firstColumn="0" w:lastColumn="0" w:oddVBand="0" w:evenVBand="0" w:oddHBand="1" w:evenHBand="0" w:firstRowFirstColumn="0" w:firstRowLastColumn="0" w:lastRowFirstColumn="0" w:lastRowLastColumn="0"/>
          <w:trHeight w:val="75"/>
          <w:jc w:val="center"/>
        </w:trPr>
        <w:tc>
          <w:tcPr>
            <w:cnfStyle w:val="001000000000" w:firstRow="0" w:lastRow="0" w:firstColumn="1" w:lastColumn="0" w:oddVBand="0" w:evenVBand="0" w:oddHBand="0" w:evenHBand="0" w:firstRowFirstColumn="0" w:firstRowLastColumn="0" w:lastRowFirstColumn="0" w:lastRowLastColumn="0"/>
            <w:tcW w:w="966" w:type="dxa"/>
            <w:vAlign w:val="center"/>
          </w:tcPr>
          <w:p w14:paraId="3D4EA330" w14:textId="77777777" w:rsidR="003E3489" w:rsidRDefault="003E3489" w:rsidP="002746B3">
            <w:pPr>
              <w:jc w:val="center"/>
            </w:pPr>
            <w:r>
              <w:t>Jaime Pavlich</w:t>
            </w:r>
          </w:p>
        </w:tc>
        <w:tc>
          <w:tcPr>
            <w:tcW w:w="1880" w:type="dxa"/>
            <w:vAlign w:val="center"/>
          </w:tcPr>
          <w:p w14:paraId="3D4EA331" w14:textId="77777777" w:rsidR="003E3489" w:rsidRPr="001C79F9" w:rsidRDefault="003E3489" w:rsidP="002746B3">
            <w:pPr>
              <w:cnfStyle w:val="000000100000" w:firstRow="0" w:lastRow="0" w:firstColumn="0" w:lastColumn="0" w:oddVBand="0" w:evenVBand="0" w:oddHBand="1" w:evenHBand="0" w:firstRowFirstColumn="0" w:firstRowLastColumn="0" w:lastRowFirstColumn="0" w:lastRowLastColumn="0"/>
            </w:pPr>
            <w:r w:rsidRPr="001C79F9">
              <w:t>Profesor Asociado de planta del departamento de Ingeniería de Sistemas de la Pontificia Universidad Javeriana. Profesor de la Materia Ingeniería de Software</w:t>
            </w:r>
            <w:r w:rsidR="00647A3C">
              <w:rPr>
                <w:rFonts w:ascii="Calibri" w:hAnsi="Calibri"/>
              </w:rPr>
              <w:fldChar w:fldCharType="begin"/>
            </w:r>
            <w:r w:rsidR="000B7B9D">
              <w:rPr>
                <w:rFonts w:ascii="Calibri" w:hAnsi="Calibri"/>
              </w:rPr>
              <w:instrText xml:space="preserve"> ADDIN ZOTERO_ITEM CSL_CITATION {"citationID":"5nq1mvs1f","properties":{"formattedCitation":"[38]","plainCitation":"[38]"},"citationItems":[{"id":123,"uris":["http://zotero.org/users/2345493/items/SCZK5DBT"],"uri":["http://zotero.org/users/2345493/items/SCZK5DBT"],"itemData":{"id":123,"type":"webpage","title":"Departamento de Ingeniería de Sistemas | Pontificia Universidad Javeriana","URL":"http://ingenieria.javeriana.edu.co/facultad/departamentos/profesores/ingenieria-sistemas","accessed":{"date-parts":[["2015",3,7]]}}}],"schema":"https://github.com/citation-style-language/schema/raw/master/csl-citation.json"} </w:instrText>
            </w:r>
            <w:r w:rsidR="00647A3C">
              <w:rPr>
                <w:rFonts w:ascii="Calibri" w:hAnsi="Calibri"/>
              </w:rPr>
              <w:fldChar w:fldCharType="separate"/>
            </w:r>
            <w:r w:rsidR="00D833AF" w:rsidRPr="00D833AF">
              <w:rPr>
                <w:rFonts w:ascii="Calibri" w:hAnsi="Calibri"/>
              </w:rPr>
              <w:t>[38]</w:t>
            </w:r>
            <w:r w:rsidR="00647A3C">
              <w:rPr>
                <w:rFonts w:ascii="Calibri" w:hAnsi="Calibri"/>
              </w:rPr>
              <w:fldChar w:fldCharType="end"/>
            </w:r>
            <w:r w:rsidRPr="001C79F9">
              <w:t>.</w:t>
            </w:r>
          </w:p>
        </w:tc>
        <w:tc>
          <w:tcPr>
            <w:tcW w:w="2131" w:type="dxa"/>
            <w:vAlign w:val="center"/>
          </w:tcPr>
          <w:p w14:paraId="3D4EA332" w14:textId="77777777" w:rsidR="003E3489" w:rsidRPr="001C79F9" w:rsidRDefault="003E3489" w:rsidP="002746B3">
            <w:pPr>
              <w:cnfStyle w:val="000000100000" w:firstRow="0" w:lastRow="0" w:firstColumn="0" w:lastColumn="0" w:oddVBand="0" w:evenVBand="0" w:oddHBand="1" w:evenHBand="0" w:firstRowFirstColumn="0" w:firstRowLastColumn="0" w:lastRowFirstColumn="0" w:lastRowLastColumn="0"/>
            </w:pPr>
            <w:r w:rsidRPr="001C79F9">
              <w:t>Cliente y Asesor: Representa uno de los clientes dando visto bueno de aceptación y correcciones de los documentos y producto entregado en cada iteración. Adicionalmente será en cierto grado asesor durante el desarrollo del producto.</w:t>
            </w:r>
          </w:p>
        </w:tc>
        <w:tc>
          <w:tcPr>
            <w:tcW w:w="1794" w:type="dxa"/>
            <w:vAlign w:val="center"/>
          </w:tcPr>
          <w:p w14:paraId="3D4EA333" w14:textId="77777777" w:rsidR="003E3489" w:rsidRPr="001C79F9" w:rsidRDefault="003E3489" w:rsidP="002746B3">
            <w:pPr>
              <w:cnfStyle w:val="000000100000" w:firstRow="0" w:lastRow="0" w:firstColumn="0" w:lastColumn="0" w:oddVBand="0" w:evenVBand="0" w:oddHBand="1" w:evenHBand="0" w:firstRowFirstColumn="0" w:firstRowLastColumn="0" w:lastRowFirstColumn="0" w:lastRowLastColumn="0"/>
            </w:pPr>
            <w:r w:rsidRPr="001C79F9">
              <w:t>La comunicación se hará realizando reuniones periódicas para revisar el proceso y avances del proyecto y vía email.</w:t>
            </w:r>
          </w:p>
        </w:tc>
        <w:tc>
          <w:tcPr>
            <w:tcW w:w="2849" w:type="dxa"/>
            <w:vAlign w:val="center"/>
          </w:tcPr>
          <w:p w14:paraId="3D4EA334" w14:textId="77777777" w:rsidR="003E3489" w:rsidRDefault="003E3489" w:rsidP="002746B3">
            <w:pPr>
              <w:jc w:val="center"/>
              <w:cnfStyle w:val="000000100000" w:firstRow="0" w:lastRow="0" w:firstColumn="0" w:lastColumn="0" w:oddVBand="0" w:evenVBand="0" w:oddHBand="1" w:evenHBand="0" w:firstRowFirstColumn="0" w:firstRowLastColumn="0" w:lastRowFirstColumn="0" w:lastRowLastColumn="0"/>
            </w:pPr>
            <w:r w:rsidRPr="003E3489">
              <w:rPr>
                <w:b/>
              </w:rPr>
              <w:t>E-mail:</w:t>
            </w:r>
            <w:r w:rsidRPr="003E3489">
              <w:t xml:space="preserve"> jpavlich@javeriana.edu.co</w:t>
            </w:r>
            <w:r w:rsidRPr="003E3489">
              <w:br/>
            </w:r>
            <w:r w:rsidRPr="003E3489">
              <w:rPr>
                <w:b/>
              </w:rPr>
              <w:t>Tel:</w:t>
            </w:r>
            <w:r w:rsidRPr="003E3489">
              <w:t xml:space="preserve"> (+57 1) 320 8320 Ext</w:t>
            </w:r>
            <w:r w:rsidRPr="001C79F9">
              <w:t>. 4731</w:t>
            </w:r>
            <w:r w:rsidR="00647A3C">
              <w:rPr>
                <w:rFonts w:ascii="Calibri" w:hAnsi="Calibri"/>
              </w:rPr>
              <w:fldChar w:fldCharType="begin"/>
            </w:r>
            <w:r w:rsidR="000B7B9D">
              <w:rPr>
                <w:rFonts w:ascii="Calibri" w:hAnsi="Calibri"/>
              </w:rPr>
              <w:instrText xml:space="preserve"> ADDIN ZOTERO_ITEM CSL_CITATION {"citationID":"p6bnonp95","properties":{"formattedCitation":"[38]","plainCitation":"[38]"},"citationItems":[{"id":123,"uris":["http://zotero.org/users/2345493/items/SCZK5DBT"],"uri":["http://zotero.org/users/2345493/items/SCZK5DBT"],"itemData":{"id":123,"type":"webpage","title":"Departamento de Ingeniería de Sistemas | Pontificia Universidad Javeriana","URL":"http://ingenieria.javeriana.edu.co/facultad/departamentos/profesores/ingenieria-sistemas","accessed":{"date-parts":[["2015",3,7]]}}}],"schema":"https://github.com/citation-style-language/schema/raw/master/csl-citation.json"} </w:instrText>
            </w:r>
            <w:r w:rsidR="00647A3C">
              <w:rPr>
                <w:rFonts w:ascii="Calibri" w:hAnsi="Calibri"/>
              </w:rPr>
              <w:fldChar w:fldCharType="separate"/>
            </w:r>
            <w:r w:rsidR="00D833AF" w:rsidRPr="00D833AF">
              <w:rPr>
                <w:rFonts w:ascii="Calibri" w:hAnsi="Calibri"/>
              </w:rPr>
              <w:t>[38]</w:t>
            </w:r>
            <w:r w:rsidR="00647A3C">
              <w:rPr>
                <w:rFonts w:ascii="Calibri" w:hAnsi="Calibri"/>
              </w:rPr>
              <w:fldChar w:fldCharType="end"/>
            </w:r>
          </w:p>
          <w:p w14:paraId="3D4EA335" w14:textId="77777777" w:rsidR="003E3489" w:rsidRPr="001C79F9" w:rsidRDefault="003E3489" w:rsidP="002746B3">
            <w:pPr>
              <w:jc w:val="center"/>
              <w:cnfStyle w:val="000000100000" w:firstRow="0" w:lastRow="0" w:firstColumn="0" w:lastColumn="0" w:oddVBand="0" w:evenVBand="0" w:oddHBand="1" w:evenHBand="0" w:firstRowFirstColumn="0" w:firstRowLastColumn="0" w:lastRowFirstColumn="0" w:lastRowLastColumn="0"/>
            </w:pPr>
            <w:r w:rsidRPr="003E3489">
              <w:rPr>
                <w:b/>
              </w:rPr>
              <w:t>Oficina:</w:t>
            </w:r>
            <w:r>
              <w:rPr>
                <w:b/>
              </w:rPr>
              <w:t xml:space="preserve"> </w:t>
            </w:r>
            <w:r>
              <w:t>Edificio 67 - 300</w:t>
            </w:r>
          </w:p>
        </w:tc>
      </w:tr>
      <w:tr w:rsidR="003E3489" w14:paraId="3D4EA33D" w14:textId="77777777" w:rsidTr="002746B3">
        <w:trPr>
          <w:trHeight w:val="3779"/>
          <w:jc w:val="center"/>
        </w:trPr>
        <w:tc>
          <w:tcPr>
            <w:cnfStyle w:val="001000000000" w:firstRow="0" w:lastRow="0" w:firstColumn="1" w:lastColumn="0" w:oddVBand="0" w:evenVBand="0" w:oddHBand="0" w:evenHBand="0" w:firstRowFirstColumn="0" w:firstRowLastColumn="0" w:lastRowFirstColumn="0" w:lastRowLastColumn="0"/>
            <w:tcW w:w="966" w:type="dxa"/>
            <w:vAlign w:val="center"/>
          </w:tcPr>
          <w:p w14:paraId="3D4EA337" w14:textId="77777777" w:rsidR="003E3489" w:rsidRDefault="003E3489" w:rsidP="002746B3">
            <w:pPr>
              <w:jc w:val="center"/>
            </w:pPr>
            <w:r>
              <w:t>Miguel Torres</w:t>
            </w:r>
          </w:p>
        </w:tc>
        <w:tc>
          <w:tcPr>
            <w:tcW w:w="1880" w:type="dxa"/>
            <w:vAlign w:val="center"/>
          </w:tcPr>
          <w:p w14:paraId="3D4EA338" w14:textId="77777777" w:rsidR="003E3489" w:rsidRPr="001C79F9" w:rsidRDefault="003E3489" w:rsidP="002746B3">
            <w:pPr>
              <w:cnfStyle w:val="000000000000" w:firstRow="0" w:lastRow="0" w:firstColumn="0" w:lastColumn="0" w:oddVBand="0" w:evenVBand="0" w:oddHBand="0" w:evenHBand="0" w:firstRowFirstColumn="0" w:firstRowLastColumn="0" w:lastRowFirstColumn="0" w:lastRowLastColumn="0"/>
            </w:pPr>
            <w:r w:rsidRPr="001C79F9">
              <w:t>Profesor Asociado de planta del departamento de Ingeniería de Sistemas de la Pontificia Universidad Javeriana. Profesor de la Materia Ingeniería de Software</w:t>
            </w:r>
            <w:r w:rsidR="00647A3C">
              <w:rPr>
                <w:rFonts w:ascii="Calibri" w:hAnsi="Calibri"/>
              </w:rPr>
              <w:fldChar w:fldCharType="begin"/>
            </w:r>
            <w:r w:rsidR="000B7B9D">
              <w:rPr>
                <w:rFonts w:ascii="Calibri" w:hAnsi="Calibri"/>
              </w:rPr>
              <w:instrText xml:space="preserve"> ADDIN ZOTERO_ITEM CSL_CITATION {"citationID":"1g301mvsi2","properties":{"formattedCitation":"[38]","plainCitation":"[38]"},"citationItems":[{"id":123,"uris":["http://zotero.org/users/2345493/items/SCZK5DBT"],"uri":["http://zotero.org/users/2345493/items/SCZK5DBT"],"itemData":{"id":123,"type":"webpage","title":"Departamento de Ingeniería de Sistemas | Pontificia Universidad Javeriana","URL":"http://ingenieria.javeriana.edu.co/facultad/departamentos/profesores/ingenieria-sistemas","accessed":{"date-parts":[["2015",3,7]]}}}],"schema":"https://github.com/citation-style-language/schema/raw/master/csl-citation.json"} </w:instrText>
            </w:r>
            <w:r w:rsidR="00647A3C">
              <w:rPr>
                <w:rFonts w:ascii="Calibri" w:hAnsi="Calibri"/>
              </w:rPr>
              <w:fldChar w:fldCharType="separate"/>
            </w:r>
            <w:r w:rsidR="00D833AF" w:rsidRPr="00D833AF">
              <w:rPr>
                <w:rFonts w:ascii="Calibri" w:hAnsi="Calibri"/>
              </w:rPr>
              <w:t>[38]</w:t>
            </w:r>
            <w:r w:rsidR="00647A3C">
              <w:rPr>
                <w:rFonts w:ascii="Calibri" w:hAnsi="Calibri"/>
              </w:rPr>
              <w:fldChar w:fldCharType="end"/>
            </w:r>
            <w:r w:rsidRPr="001C79F9">
              <w:t>.</w:t>
            </w:r>
          </w:p>
        </w:tc>
        <w:tc>
          <w:tcPr>
            <w:tcW w:w="2131" w:type="dxa"/>
            <w:vAlign w:val="center"/>
          </w:tcPr>
          <w:p w14:paraId="3D4EA339" w14:textId="77777777" w:rsidR="003E3489" w:rsidRPr="001C79F9" w:rsidRDefault="003E3489" w:rsidP="002746B3">
            <w:pPr>
              <w:cnfStyle w:val="000000000000" w:firstRow="0" w:lastRow="0" w:firstColumn="0" w:lastColumn="0" w:oddVBand="0" w:evenVBand="0" w:oddHBand="0" w:evenHBand="0" w:firstRowFirstColumn="0" w:firstRowLastColumn="0" w:lastRowFirstColumn="0" w:lastRowLastColumn="0"/>
            </w:pPr>
            <w:r w:rsidRPr="001C79F9">
              <w:t>Cliente y Asesor: Representa uno de los clientes dando visto bueno de aceptación y correcciones de los documentos y producto entregado en cada iteración. Adicionalmente será asesor durante el proceso de documentación.</w:t>
            </w:r>
          </w:p>
        </w:tc>
        <w:tc>
          <w:tcPr>
            <w:tcW w:w="1794" w:type="dxa"/>
            <w:vAlign w:val="center"/>
          </w:tcPr>
          <w:p w14:paraId="3D4EA33A" w14:textId="77777777" w:rsidR="003E3489" w:rsidRPr="001C79F9" w:rsidRDefault="003E3489" w:rsidP="002746B3">
            <w:pPr>
              <w:cnfStyle w:val="000000000000" w:firstRow="0" w:lastRow="0" w:firstColumn="0" w:lastColumn="0" w:oddVBand="0" w:evenVBand="0" w:oddHBand="0" w:evenHBand="0" w:firstRowFirstColumn="0" w:firstRowLastColumn="0" w:lastRowFirstColumn="0" w:lastRowLastColumn="0"/>
            </w:pPr>
            <w:r w:rsidRPr="001C79F9">
              <w:t>La comunicación se hará realizando reuniones periódicas para revisar el proceso y avances del proyecto y vía email.</w:t>
            </w:r>
          </w:p>
        </w:tc>
        <w:tc>
          <w:tcPr>
            <w:tcW w:w="2849" w:type="dxa"/>
            <w:vAlign w:val="center"/>
          </w:tcPr>
          <w:p w14:paraId="3D4EA33B" w14:textId="77777777" w:rsidR="003E3489" w:rsidRDefault="003E3489" w:rsidP="002746B3">
            <w:pPr>
              <w:jc w:val="center"/>
              <w:cnfStyle w:val="000000000000" w:firstRow="0" w:lastRow="0" w:firstColumn="0" w:lastColumn="0" w:oddVBand="0" w:evenVBand="0" w:oddHBand="0" w:evenHBand="0" w:firstRowFirstColumn="0" w:firstRowLastColumn="0" w:lastRowFirstColumn="0" w:lastRowLastColumn="0"/>
            </w:pPr>
            <w:r w:rsidRPr="003E3489">
              <w:rPr>
                <w:b/>
              </w:rPr>
              <w:t>E-mail:</w:t>
            </w:r>
            <w:r>
              <w:rPr>
                <w:rStyle w:val="Textoennegrita"/>
              </w:rPr>
              <w:t xml:space="preserve"> </w:t>
            </w:r>
            <w:r w:rsidRPr="001C79F9">
              <w:t>m</w:t>
            </w:r>
            <w:r w:rsidRPr="003E3489">
              <w:t>etorres@javeriana.edu.co</w:t>
            </w:r>
            <w:r w:rsidRPr="003E3489">
              <w:br/>
            </w:r>
            <w:r w:rsidRPr="003E3489">
              <w:rPr>
                <w:b/>
              </w:rPr>
              <w:t>Tel:</w:t>
            </w:r>
            <w:r w:rsidRPr="003E3489">
              <w:t xml:space="preserve"> (+57 1) 320 8320 Ext. 5316</w:t>
            </w:r>
            <w:r w:rsidR="00647A3C">
              <w:rPr>
                <w:rFonts w:ascii="Calibri" w:hAnsi="Calibri"/>
              </w:rPr>
              <w:fldChar w:fldCharType="begin"/>
            </w:r>
            <w:r w:rsidR="000B7B9D">
              <w:rPr>
                <w:rFonts w:ascii="Calibri" w:hAnsi="Calibri"/>
              </w:rPr>
              <w:instrText xml:space="preserve"> ADDIN ZOTERO_ITEM CSL_CITATION {"citationID":"1jvnddoqm0","properties":{"formattedCitation":"[38]","plainCitation":"[38]"},"citationItems":[{"id":123,"uris":["http://zotero.org/users/2345493/items/SCZK5DBT"],"uri":["http://zotero.org/users/2345493/items/SCZK5DBT"],"itemData":{"id":123,"type":"webpage","title":"Departamento de Ingeniería de Sistemas | Pontificia Universidad Javeriana","URL":"http://ingenieria.javeriana.edu.co/facultad/departamentos/profesores/ingenieria-sistemas","accessed":{"date-parts":[["2015",3,7]]}}}],"schema":"https://github.com/citation-style-language/schema/raw/master/csl-citation.json"} </w:instrText>
            </w:r>
            <w:r w:rsidR="00647A3C">
              <w:rPr>
                <w:rFonts w:ascii="Calibri" w:hAnsi="Calibri"/>
              </w:rPr>
              <w:fldChar w:fldCharType="separate"/>
            </w:r>
            <w:r w:rsidR="00D833AF" w:rsidRPr="00D833AF">
              <w:rPr>
                <w:rFonts w:ascii="Calibri" w:hAnsi="Calibri"/>
              </w:rPr>
              <w:t>[38]</w:t>
            </w:r>
            <w:r w:rsidR="00647A3C">
              <w:rPr>
                <w:rFonts w:ascii="Calibri" w:hAnsi="Calibri"/>
              </w:rPr>
              <w:fldChar w:fldCharType="end"/>
            </w:r>
          </w:p>
          <w:p w14:paraId="3D4EA33C" w14:textId="77777777" w:rsidR="003E3489" w:rsidRPr="001C79F9" w:rsidRDefault="003E3489" w:rsidP="002746B3">
            <w:pPr>
              <w:jc w:val="center"/>
              <w:cnfStyle w:val="000000000000" w:firstRow="0" w:lastRow="0" w:firstColumn="0" w:lastColumn="0" w:oddVBand="0" w:evenVBand="0" w:oddHBand="0" w:evenHBand="0" w:firstRowFirstColumn="0" w:firstRowLastColumn="0" w:lastRowFirstColumn="0" w:lastRowLastColumn="0"/>
            </w:pPr>
            <w:r w:rsidRPr="003E3489">
              <w:rPr>
                <w:b/>
              </w:rPr>
              <w:t>Oficina:</w:t>
            </w:r>
            <w:r w:rsidRPr="003E3489">
              <w:t xml:space="preserve"> Edificio 9, 3er piso, Facultad</w:t>
            </w:r>
            <w:r>
              <w:t xml:space="preserve"> de Ingeniería de Sistemas</w:t>
            </w:r>
          </w:p>
        </w:tc>
      </w:tr>
    </w:tbl>
    <w:p w14:paraId="3D4EA33E" w14:textId="77777777" w:rsidR="003E3489" w:rsidRPr="00BE06F2" w:rsidRDefault="003E3489" w:rsidP="002746B3">
      <w:pPr>
        <w:pStyle w:val="Descripcin"/>
        <w:jc w:val="center"/>
        <w:rPr>
          <w:rFonts w:ascii="Arial" w:hAnsi="Arial" w:cs="Arial"/>
          <w:b w:val="0"/>
          <w:sz w:val="22"/>
          <w:szCs w:val="22"/>
        </w:rPr>
      </w:pPr>
      <w:bookmarkStart w:id="72" w:name="_Ref416249076"/>
      <w:bookmarkStart w:id="73" w:name="_Toc413738631"/>
      <w:bookmarkStart w:id="74" w:name="_Toc413738697"/>
      <w:bookmarkStart w:id="75" w:name="_Toc413912143"/>
      <w:bookmarkStart w:id="76" w:name="_Ref416249070"/>
      <w:r w:rsidRPr="00BE06F2">
        <w:rPr>
          <w:sz w:val="22"/>
          <w:szCs w:val="22"/>
        </w:rPr>
        <w:t xml:space="preserve">Tabla </w:t>
      </w:r>
      <w:r w:rsidR="0092078F">
        <w:rPr>
          <w:sz w:val="22"/>
          <w:szCs w:val="22"/>
        </w:rPr>
        <w:fldChar w:fldCharType="begin"/>
      </w:r>
      <w:r w:rsidR="0092078F">
        <w:rPr>
          <w:sz w:val="22"/>
          <w:szCs w:val="22"/>
        </w:rPr>
        <w:instrText xml:space="preserve"> SEQ Tabla \* ARABIC </w:instrText>
      </w:r>
      <w:r w:rsidR="0092078F">
        <w:rPr>
          <w:sz w:val="22"/>
          <w:szCs w:val="22"/>
        </w:rPr>
        <w:fldChar w:fldCharType="separate"/>
      </w:r>
      <w:r w:rsidR="0092078F">
        <w:rPr>
          <w:noProof/>
          <w:sz w:val="22"/>
          <w:szCs w:val="22"/>
        </w:rPr>
        <w:t>6</w:t>
      </w:r>
      <w:r w:rsidR="0092078F">
        <w:rPr>
          <w:sz w:val="22"/>
          <w:szCs w:val="22"/>
        </w:rPr>
        <w:fldChar w:fldCharType="end"/>
      </w:r>
      <w:bookmarkEnd w:id="72"/>
      <w:r w:rsidR="00BE06F2">
        <w:rPr>
          <w:noProof/>
          <w:sz w:val="22"/>
          <w:szCs w:val="22"/>
        </w:rPr>
        <w:t>:</w:t>
      </w:r>
      <w:r w:rsidRPr="00BE06F2">
        <w:rPr>
          <w:sz w:val="22"/>
          <w:szCs w:val="22"/>
        </w:rPr>
        <w:t xml:space="preserve"> Personas externas y su relación con el proyecto RAWR</w:t>
      </w:r>
      <w:bookmarkEnd w:id="73"/>
      <w:bookmarkEnd w:id="74"/>
      <w:r w:rsidR="002746B3" w:rsidRPr="00BE06F2">
        <w:rPr>
          <w:sz w:val="22"/>
          <w:szCs w:val="22"/>
        </w:rPr>
        <w:t>.</w:t>
      </w:r>
      <w:bookmarkEnd w:id="75"/>
      <w:bookmarkEnd w:id="76"/>
    </w:p>
    <w:p w14:paraId="3D4EA33F" w14:textId="77777777" w:rsidR="003E3489" w:rsidRDefault="003E3489" w:rsidP="00900800">
      <w:pPr>
        <w:spacing w:line="360" w:lineRule="auto"/>
        <w:rPr>
          <w:rFonts w:ascii="Arial" w:hAnsi="Arial" w:cs="Arial"/>
          <w:b/>
          <w:sz w:val="16"/>
        </w:rPr>
      </w:pPr>
    </w:p>
    <w:tbl>
      <w:tblPr>
        <w:tblStyle w:val="Listaclara-nfasis11"/>
        <w:tblW w:w="0" w:type="auto"/>
        <w:tblLook w:val="04A0" w:firstRow="1" w:lastRow="0" w:firstColumn="1" w:lastColumn="0" w:noHBand="0" w:noVBand="1"/>
      </w:tblPr>
      <w:tblGrid>
        <w:gridCol w:w="4489"/>
        <w:gridCol w:w="4489"/>
      </w:tblGrid>
      <w:tr w:rsidR="003E3489" w14:paraId="3D4EA342" w14:textId="77777777" w:rsidTr="008B22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9" w:type="dxa"/>
          </w:tcPr>
          <w:p w14:paraId="3D4EA340" w14:textId="77777777" w:rsidR="003E3489" w:rsidRPr="005D303F" w:rsidRDefault="003E3489" w:rsidP="005D303F">
            <w:pPr>
              <w:spacing w:line="360" w:lineRule="auto"/>
              <w:jc w:val="center"/>
              <w:rPr>
                <w:rFonts w:cstheme="minorHAnsi"/>
              </w:rPr>
            </w:pPr>
            <w:r w:rsidRPr="005D303F">
              <w:rPr>
                <w:rFonts w:cstheme="minorHAnsi"/>
              </w:rPr>
              <w:t>Nombre Entidad</w:t>
            </w:r>
          </w:p>
        </w:tc>
        <w:tc>
          <w:tcPr>
            <w:tcW w:w="4489" w:type="dxa"/>
          </w:tcPr>
          <w:p w14:paraId="3D4EA341" w14:textId="77777777" w:rsidR="003E3489" w:rsidRPr="005D303F" w:rsidRDefault="003E3489" w:rsidP="005D303F">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5D303F">
              <w:rPr>
                <w:rFonts w:cstheme="minorHAnsi"/>
              </w:rPr>
              <w:t>Descripción y Relación</w:t>
            </w:r>
          </w:p>
        </w:tc>
      </w:tr>
      <w:tr w:rsidR="003E3489" w14:paraId="3D4EA345" w14:textId="77777777" w:rsidTr="008B22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89" w:type="dxa"/>
          </w:tcPr>
          <w:p w14:paraId="3D4EA343" w14:textId="77777777" w:rsidR="003E3489" w:rsidRPr="005D303F" w:rsidRDefault="003E3489" w:rsidP="005D303F">
            <w:pPr>
              <w:jc w:val="center"/>
              <w:rPr>
                <w:rFonts w:cstheme="minorHAnsi"/>
              </w:rPr>
            </w:pPr>
            <w:r w:rsidRPr="005D303F">
              <w:rPr>
                <w:rFonts w:cstheme="minorHAnsi"/>
              </w:rPr>
              <w:t>Biblioteca Pontificia Universidad Javeriana</w:t>
            </w:r>
          </w:p>
        </w:tc>
        <w:tc>
          <w:tcPr>
            <w:tcW w:w="4489" w:type="dxa"/>
          </w:tcPr>
          <w:p w14:paraId="3D4EA344" w14:textId="77777777" w:rsidR="003E3489" w:rsidRPr="005D303F" w:rsidRDefault="003E3489" w:rsidP="005D303F">
            <w:pPr>
              <w:jc w:val="center"/>
              <w:cnfStyle w:val="000000100000" w:firstRow="0" w:lastRow="0" w:firstColumn="0" w:lastColumn="0" w:oddVBand="0" w:evenVBand="0" w:oddHBand="1" w:evenHBand="0" w:firstRowFirstColumn="0" w:firstRowLastColumn="0" w:lastRowFirstColumn="0" w:lastRowLastColumn="0"/>
              <w:rPr>
                <w:rFonts w:cstheme="minorHAnsi"/>
              </w:rPr>
            </w:pPr>
            <w:r w:rsidRPr="005D303F">
              <w:rPr>
                <w:rFonts w:cstheme="minorHAnsi"/>
              </w:rPr>
              <w:t>Recurso principal de consulta de referencias tanto de libros físicos como documentos digitales.</w:t>
            </w:r>
          </w:p>
        </w:tc>
      </w:tr>
      <w:tr w:rsidR="003E3489" w14:paraId="3D4EA349" w14:textId="77777777" w:rsidTr="008B228D">
        <w:tc>
          <w:tcPr>
            <w:cnfStyle w:val="001000000000" w:firstRow="0" w:lastRow="0" w:firstColumn="1" w:lastColumn="0" w:oddVBand="0" w:evenVBand="0" w:oddHBand="0" w:evenHBand="0" w:firstRowFirstColumn="0" w:firstRowLastColumn="0" w:lastRowFirstColumn="0" w:lastRowLastColumn="0"/>
            <w:tcW w:w="4489" w:type="dxa"/>
          </w:tcPr>
          <w:p w14:paraId="3D4EA346" w14:textId="77777777" w:rsidR="003E3489" w:rsidRPr="005D303F" w:rsidRDefault="003E3489" w:rsidP="005D303F">
            <w:pPr>
              <w:jc w:val="center"/>
              <w:rPr>
                <w:rFonts w:cstheme="minorHAnsi"/>
              </w:rPr>
            </w:pPr>
            <w:r w:rsidRPr="005D303F">
              <w:rPr>
                <w:rFonts w:cstheme="minorHAnsi"/>
              </w:rPr>
              <w:t>Salón 2 – 205 Edificio Barón</w:t>
            </w:r>
          </w:p>
          <w:p w14:paraId="3D4EA347" w14:textId="77777777" w:rsidR="003E3489" w:rsidRPr="005D303F" w:rsidRDefault="003E3489" w:rsidP="005D303F">
            <w:pPr>
              <w:jc w:val="center"/>
              <w:rPr>
                <w:rFonts w:cstheme="minorHAnsi"/>
              </w:rPr>
            </w:pPr>
            <w:r w:rsidRPr="005D303F">
              <w:rPr>
                <w:rFonts w:cstheme="minorHAnsi"/>
                <w:sz w:val="18"/>
              </w:rPr>
              <w:lastRenderedPageBreak/>
              <w:t>Pontificia Universidad Javeriana</w:t>
            </w:r>
          </w:p>
        </w:tc>
        <w:tc>
          <w:tcPr>
            <w:tcW w:w="4489" w:type="dxa"/>
          </w:tcPr>
          <w:p w14:paraId="3D4EA348" w14:textId="77777777" w:rsidR="003E3489" w:rsidRPr="005D303F" w:rsidRDefault="003E3489" w:rsidP="005D303F">
            <w:pPr>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5D303F">
              <w:rPr>
                <w:rFonts w:cstheme="minorHAnsi"/>
              </w:rPr>
              <w:lastRenderedPageBreak/>
              <w:t xml:space="preserve">Lugar donde se realizarán la mayoría de </w:t>
            </w:r>
            <w:r w:rsidRPr="005D303F">
              <w:rPr>
                <w:rFonts w:cstheme="minorHAnsi"/>
              </w:rPr>
              <w:lastRenderedPageBreak/>
              <w:t>reuniones del grupo para comunicación durante el desarrollo del proyecto RAWR.</w:t>
            </w:r>
          </w:p>
        </w:tc>
      </w:tr>
    </w:tbl>
    <w:p w14:paraId="3D4EA34A" w14:textId="77777777" w:rsidR="003E3489" w:rsidRPr="00BE06F2" w:rsidRDefault="003E3489" w:rsidP="005D303F">
      <w:pPr>
        <w:pStyle w:val="Descripcin"/>
        <w:jc w:val="center"/>
        <w:rPr>
          <w:rFonts w:ascii="Arial" w:hAnsi="Arial" w:cs="Arial"/>
          <w:b w:val="0"/>
          <w:sz w:val="22"/>
          <w:szCs w:val="22"/>
        </w:rPr>
      </w:pPr>
      <w:bookmarkStart w:id="77" w:name="_Toc413738632"/>
      <w:bookmarkStart w:id="78" w:name="_Toc413738698"/>
      <w:bookmarkStart w:id="79" w:name="_Toc413912144"/>
      <w:r w:rsidRPr="00BE06F2">
        <w:rPr>
          <w:sz w:val="22"/>
          <w:szCs w:val="22"/>
        </w:rPr>
        <w:lastRenderedPageBreak/>
        <w:t xml:space="preserve">Tabla </w:t>
      </w:r>
      <w:r w:rsidR="0092078F">
        <w:rPr>
          <w:sz w:val="22"/>
          <w:szCs w:val="22"/>
        </w:rPr>
        <w:fldChar w:fldCharType="begin"/>
      </w:r>
      <w:r w:rsidR="0092078F">
        <w:rPr>
          <w:sz w:val="22"/>
          <w:szCs w:val="22"/>
        </w:rPr>
        <w:instrText xml:space="preserve"> SEQ Tabla \* ARABIC </w:instrText>
      </w:r>
      <w:r w:rsidR="0092078F">
        <w:rPr>
          <w:sz w:val="22"/>
          <w:szCs w:val="22"/>
        </w:rPr>
        <w:fldChar w:fldCharType="separate"/>
      </w:r>
      <w:r w:rsidR="0092078F">
        <w:rPr>
          <w:noProof/>
          <w:sz w:val="22"/>
          <w:szCs w:val="22"/>
        </w:rPr>
        <w:t>7</w:t>
      </w:r>
      <w:r w:rsidR="0092078F">
        <w:rPr>
          <w:sz w:val="22"/>
          <w:szCs w:val="22"/>
        </w:rPr>
        <w:fldChar w:fldCharType="end"/>
      </w:r>
      <w:r w:rsidR="00BE06F2">
        <w:rPr>
          <w:noProof/>
          <w:sz w:val="22"/>
          <w:szCs w:val="22"/>
        </w:rPr>
        <w:t xml:space="preserve">: </w:t>
      </w:r>
      <w:r w:rsidRPr="00BE06F2">
        <w:rPr>
          <w:sz w:val="22"/>
          <w:szCs w:val="22"/>
        </w:rPr>
        <w:t>Entidades externas y su relación con el proyecto RAWR</w:t>
      </w:r>
      <w:bookmarkEnd w:id="77"/>
      <w:bookmarkEnd w:id="78"/>
      <w:r w:rsidR="005D303F" w:rsidRPr="00BE06F2">
        <w:rPr>
          <w:sz w:val="22"/>
          <w:szCs w:val="22"/>
        </w:rPr>
        <w:t>.</w:t>
      </w:r>
      <w:bookmarkEnd w:id="79"/>
    </w:p>
    <w:p w14:paraId="3D4EA34B" w14:textId="77777777" w:rsidR="00326900" w:rsidRDefault="00326900" w:rsidP="00900800">
      <w:pPr>
        <w:spacing w:line="360" w:lineRule="auto"/>
        <w:rPr>
          <w:rFonts w:ascii="Arial" w:hAnsi="Arial" w:cs="Arial"/>
        </w:rPr>
      </w:pPr>
    </w:p>
    <w:p w14:paraId="3D4EA34C" w14:textId="77777777" w:rsidR="00C623DD" w:rsidRPr="000A1508" w:rsidRDefault="00326900" w:rsidP="000B7B9D">
      <w:pPr>
        <w:pStyle w:val="Ttulo2"/>
        <w:rPr>
          <w:rFonts w:ascii="Arial" w:hAnsi="Arial" w:cs="Arial"/>
        </w:rPr>
      </w:pPr>
      <w:bookmarkStart w:id="80" w:name="_8.4.2_Organigrama_y"/>
      <w:bookmarkStart w:id="81" w:name="_Toc413829905"/>
      <w:bookmarkEnd w:id="80"/>
      <w:r>
        <w:t>8.4.2</w:t>
      </w:r>
      <w:r w:rsidR="008B228D">
        <w:t xml:space="preserve"> Organigrama y Descripción de Roles</w:t>
      </w:r>
      <w:bookmarkEnd w:id="81"/>
    </w:p>
    <w:p w14:paraId="3D4EA34D" w14:textId="77777777" w:rsidR="00C623DD" w:rsidRPr="000A1508" w:rsidRDefault="00C623DD" w:rsidP="000B7B9D">
      <w:pPr>
        <w:pStyle w:val="Ttulo3"/>
      </w:pPr>
      <w:bookmarkStart w:id="82" w:name="_8.4.2.1_Organigrama"/>
      <w:bookmarkEnd w:id="82"/>
      <w:r w:rsidRPr="000A1508">
        <w:t>8.4.2.1 Organigrama</w:t>
      </w:r>
    </w:p>
    <w:p w14:paraId="3D4EA34E" w14:textId="77777777" w:rsidR="00C623DD" w:rsidRPr="000A1508" w:rsidRDefault="0067078B" w:rsidP="00900800">
      <w:r w:rsidRPr="000A1508">
        <w:t>RAWR</w:t>
      </w:r>
      <w:r w:rsidR="00C623DD" w:rsidRPr="000A1508">
        <w:t xml:space="preserve"> adopta el modelo de </w:t>
      </w:r>
      <w:r w:rsidR="00D33F11">
        <w:t>Scrum of Scrums</w:t>
      </w:r>
      <w:r w:rsidR="00C623DD" w:rsidRPr="000A1508">
        <w:t xml:space="preserve"> explicado en </w:t>
      </w:r>
      <w:r w:rsidR="00D33F11">
        <w:fldChar w:fldCharType="begin"/>
      </w:r>
      <w:r w:rsidR="00D33F11">
        <w:instrText xml:space="preserve"> ADDIN ZOTERO_ITEM CSL_CITATION {"citationID":"21pil0l390","properties":{"formattedCitation":"[20]","plainCitation":"[20]"},"citationItems":[{"id":195,"uris":["http://zotero.org/users/2345493/items/3Z9SZAQ2"],"uri":["http://zotero.org/users/2345493/items/3Z9SZAQ2"],"itemData":{"id":195,"type":"article","title":"Scrum of Scrums: Running Agile on Large Projects","URL":"https://www.scrumalliance.org/community/articles/2013/june/scrum-of-scrums-running-agile-on-large-projects","author":[{"family":"Leandro","given":"Faria"}],"issued":{"date-parts":[["2013",6,5]]}}}],"schema":"https://github.com/citation-style-language/schema/raw/master/csl-citation.json"} </w:instrText>
      </w:r>
      <w:r w:rsidR="00D33F11">
        <w:fldChar w:fldCharType="separate"/>
      </w:r>
      <w:r w:rsidR="00D33F11" w:rsidRPr="00D33F11">
        <w:rPr>
          <w:rFonts w:ascii="Calibri" w:hAnsi="Calibri"/>
        </w:rPr>
        <w:t>[20]</w:t>
      </w:r>
      <w:r w:rsidR="00D33F11">
        <w:fldChar w:fldCharType="end"/>
      </w:r>
      <w:r w:rsidR="00647A3C" w:rsidRPr="000A1508">
        <w:fldChar w:fldCharType="begin"/>
      </w:r>
      <w:r w:rsidR="00D833AF">
        <w:instrText xml:space="preserve"> ADDIN ZOTERO_ITEM CSL_CITATION {"citationID":"18gi370eas","properties":{"formattedCitation":"[39]","plainCitation":"[39]"},"citationItems":[{"id":25,"uris":["http://zotero.org/users/2345493/items/65WR2966"],"uri":["http://zotero.org/users/2345493/items/65WR2966"],"itemData":{"id":25,"type":"paper-conference","title":"Future of scrum: parallel pipelining of sprints in complex projects","publisher-place":"USA","page":"90-99","event":"Agile Conference","event-place":"USA","author":[{"family":"Sutherland J","given":""}],"issued":{"date-parts":[["2005"]]}}}],"schema":"https://github.com/citation-style-language/schema/raw/master/csl-citation.json"} </w:instrText>
      </w:r>
      <w:r w:rsidR="00647A3C" w:rsidRPr="000A1508">
        <w:fldChar w:fldCharType="end"/>
      </w:r>
      <w:r w:rsidR="00C623DD" w:rsidRPr="000A1508">
        <w:t xml:space="preserve"> en el cual hay varios equipos Scrum </w:t>
      </w:r>
      <w:r w:rsidR="00647A3C" w:rsidRPr="000A1508">
        <w:fldChar w:fldCharType="begin"/>
      </w:r>
      <w:r w:rsidR="00F55462">
        <w:instrText xml:space="preserve"> ADDIN ZOTERO_ITEM CSL_CITATION {"citationID":"hiepn0ifi","properties":{"formattedCitation":"[19]","plainCitation":"[19]"},"citationItems":[{"id":83,"uris":["http://zotero.org/users/2345493/items/IR26H579"],"uri":["http://zotero.org/users/2345493/items/IR26H579"],"itemData":{"id":83,"type":"webpage","title":"La Guía de Scrum","URL":"http://www.scrumguides.org/docs/scrumguide/v1/Scrum-Guide-ES.pdf#zoom=100","language":"Español","author":[{"family":"Ken Schwaber","given":""},{"family":"Jeff Sutherland","given":""}],"issued":{"date-parts":[["2013",7]]},"accessed":{"date-parts":[["2015",2,27]]}}}],"schema":"https://github.com/citation-style-language/schema/raw/master/csl-citation.json"} </w:instrText>
      </w:r>
      <w:r w:rsidR="00647A3C" w:rsidRPr="000A1508">
        <w:fldChar w:fldCharType="separate"/>
      </w:r>
      <w:r w:rsidR="00F55462" w:rsidRPr="00F55462">
        <w:rPr>
          <w:rFonts w:ascii="Calibri" w:hAnsi="Calibri"/>
        </w:rPr>
        <w:t>[19]</w:t>
      </w:r>
      <w:r w:rsidR="00647A3C" w:rsidRPr="000A1508">
        <w:fldChar w:fldCharType="end"/>
      </w:r>
      <w:r w:rsidR="00C623DD" w:rsidRPr="000A1508">
        <w:t xml:space="preserve"> dentro de uno más grande. Los Scrum master y equipos de cada área fueron escogidos de acuerdo a sus aptitudes y preferencias. Las relaciones entre los roles y el flujo de comunicación de la organización se muestra en la </w:t>
      </w:r>
      <w:r w:rsidR="00C623DD">
        <w:t>siguiente ilustración</w:t>
      </w:r>
      <w:r w:rsidR="00C623DD" w:rsidRPr="000A1508">
        <w:t>.</w:t>
      </w:r>
    </w:p>
    <w:p w14:paraId="3D4EA34F" w14:textId="77777777" w:rsidR="00C623DD" w:rsidRPr="000A1508" w:rsidRDefault="00A650A6" w:rsidP="00900800">
      <w:pPr>
        <w:spacing w:line="360" w:lineRule="auto"/>
        <w:jc w:val="center"/>
        <w:rPr>
          <w:rFonts w:ascii="Arial" w:hAnsi="Arial" w:cs="Arial"/>
        </w:rPr>
      </w:pPr>
      <w:r>
        <w:rPr>
          <w:rFonts w:ascii="Arial" w:hAnsi="Arial" w:cs="Arial"/>
          <w:noProof/>
          <w:lang w:eastAsia="es-CO"/>
        </w:rPr>
        <w:drawing>
          <wp:inline distT="0" distB="0" distL="0" distR="0" wp14:anchorId="3D4EA67B" wp14:editId="3D4EA67C">
            <wp:extent cx="4757183" cy="4561367"/>
            <wp:effectExtent l="19050" t="0" r="5317" b="0"/>
            <wp:docPr id="12" name="Imagen 1" descr="C:\Users\nayducita\Downloads\Blank Flowchart - New P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yducita\Downloads\Blank Flowchart - New Page.jpeg"/>
                    <pic:cNvPicPr>
                      <a:picLocks noChangeAspect="1" noChangeArrowheads="1"/>
                    </pic:cNvPicPr>
                  </pic:nvPicPr>
                  <pic:blipFill>
                    <a:blip r:embed="rId35" cstate="print"/>
                    <a:srcRect l="10194" t="12720" r="10115" b="33250"/>
                    <a:stretch>
                      <a:fillRect/>
                    </a:stretch>
                  </pic:blipFill>
                  <pic:spPr bwMode="auto">
                    <a:xfrm>
                      <a:off x="0" y="0"/>
                      <a:ext cx="4757183" cy="4561367"/>
                    </a:xfrm>
                    <a:prstGeom prst="rect">
                      <a:avLst/>
                    </a:prstGeom>
                    <a:noFill/>
                    <a:ln w="9525">
                      <a:noFill/>
                      <a:miter lim="800000"/>
                      <a:headEnd/>
                      <a:tailEnd/>
                    </a:ln>
                  </pic:spPr>
                </pic:pic>
              </a:graphicData>
            </a:graphic>
          </wp:inline>
        </w:drawing>
      </w:r>
    </w:p>
    <w:p w14:paraId="3D4EA350" w14:textId="77777777" w:rsidR="00C623DD" w:rsidRPr="001E4B45" w:rsidRDefault="00C623DD" w:rsidP="00A650A6">
      <w:pPr>
        <w:pStyle w:val="Descripcin"/>
        <w:jc w:val="center"/>
        <w:rPr>
          <w:rFonts w:ascii="Arial" w:hAnsi="Arial" w:cs="Arial"/>
          <w:b w:val="0"/>
          <w:color w:val="auto"/>
          <w:sz w:val="20"/>
        </w:rPr>
      </w:pPr>
      <w:r w:rsidRPr="001E4B45">
        <w:rPr>
          <w:sz w:val="20"/>
        </w:rPr>
        <w:t xml:space="preserve">Ilustración </w:t>
      </w:r>
      <w:r w:rsidR="001278BC" w:rsidRPr="001E4B45">
        <w:rPr>
          <w:sz w:val="20"/>
        </w:rPr>
        <w:fldChar w:fldCharType="begin"/>
      </w:r>
      <w:r w:rsidR="001278BC" w:rsidRPr="001E4B45">
        <w:rPr>
          <w:sz w:val="20"/>
        </w:rPr>
        <w:instrText xml:space="preserve"> SEQ Ilustración \* ARABIC </w:instrText>
      </w:r>
      <w:r w:rsidR="001278BC" w:rsidRPr="001E4B45">
        <w:rPr>
          <w:sz w:val="20"/>
        </w:rPr>
        <w:fldChar w:fldCharType="separate"/>
      </w:r>
      <w:r w:rsidRPr="001E4B45">
        <w:rPr>
          <w:noProof/>
          <w:sz w:val="20"/>
        </w:rPr>
        <w:t>1</w:t>
      </w:r>
      <w:r w:rsidR="001278BC" w:rsidRPr="001E4B45">
        <w:rPr>
          <w:noProof/>
          <w:sz w:val="20"/>
        </w:rPr>
        <w:fldChar w:fldCharType="end"/>
      </w:r>
      <w:r w:rsidRPr="001E4B45">
        <w:rPr>
          <w:sz w:val="20"/>
        </w:rPr>
        <w:t>: Organigrama RAWR</w:t>
      </w:r>
      <w:r w:rsidR="001E4B45">
        <w:rPr>
          <w:sz w:val="20"/>
        </w:rPr>
        <w:t>.</w:t>
      </w:r>
    </w:p>
    <w:p w14:paraId="3D4EA351" w14:textId="77777777" w:rsidR="00C623DD" w:rsidRPr="000A1508" w:rsidRDefault="00C623DD" w:rsidP="00A650A6">
      <w:pPr>
        <w:jc w:val="center"/>
        <w:rPr>
          <w:rFonts w:ascii="Arial" w:hAnsi="Arial" w:cs="Arial"/>
        </w:rPr>
      </w:pPr>
      <w:r w:rsidRPr="000A1508">
        <w:rPr>
          <w:rFonts w:ascii="Arial" w:hAnsi="Arial" w:cs="Arial"/>
          <w:b/>
        </w:rPr>
        <w:t xml:space="preserve">Nota: </w:t>
      </w:r>
      <w:r w:rsidRPr="00FA37A4">
        <w:t>El anterior organigrama fue realizado por RAWR en la herramienta Lucidchart</w:t>
      </w:r>
      <w:r w:rsidRPr="000A1508">
        <w:rPr>
          <w:rFonts w:ascii="Arial" w:hAnsi="Arial" w:cs="Arial"/>
        </w:rPr>
        <w:t>.</w:t>
      </w:r>
    </w:p>
    <w:p w14:paraId="3D4EA352" w14:textId="77777777" w:rsidR="00C623DD" w:rsidRPr="000A1508" w:rsidRDefault="00C623DD" w:rsidP="000B7B9D">
      <w:pPr>
        <w:pStyle w:val="Ttulo3"/>
      </w:pPr>
      <w:r w:rsidRPr="000A1508">
        <w:lastRenderedPageBreak/>
        <w:t>8.4.2.2 Descripción de roles</w:t>
      </w:r>
    </w:p>
    <w:p w14:paraId="3D4EA353" w14:textId="77777777" w:rsidR="00C623DD" w:rsidRPr="000A1508" w:rsidRDefault="00C623DD" w:rsidP="00900800">
      <w:r w:rsidRPr="000A1508">
        <w:t>La especificación de las responsabilidades específicas de cada rol junto a sus aptitudes y planes asociados se encuentra en el archivo anexo Descripción Roles (</w:t>
      </w:r>
      <w:hyperlink r:id="rId36" w:history="1">
        <w:r w:rsidRPr="00C009A4">
          <w:rPr>
            <w:rStyle w:val="Hipervnculo"/>
            <w:rFonts w:ascii="Arial" w:hAnsi="Arial" w:cs="Arial"/>
          </w:rPr>
          <w:t>Ver anexo Descripción Roles</w:t>
        </w:r>
      </w:hyperlink>
      <w:r w:rsidRPr="000A1508">
        <w:t>).  Adicionalmente, todos los Scrum Master tienen las siguientes responsabilidades:</w:t>
      </w:r>
    </w:p>
    <w:p w14:paraId="3D4EA354" w14:textId="77777777" w:rsidR="00C623DD" w:rsidRPr="00FA37A4" w:rsidRDefault="00C623DD" w:rsidP="00996AB1">
      <w:pPr>
        <w:pStyle w:val="Prrafodelista"/>
        <w:numPr>
          <w:ilvl w:val="0"/>
          <w:numId w:val="16"/>
        </w:numPr>
        <w:spacing w:line="360" w:lineRule="auto"/>
      </w:pPr>
      <w:r w:rsidRPr="00FA37A4">
        <w:t xml:space="preserve">Guiar al equipo en ser autoorganizado y multifuncional </w:t>
      </w:r>
      <w:r w:rsidR="00647A3C" w:rsidRPr="00FA37A4">
        <w:fldChar w:fldCharType="begin"/>
      </w:r>
      <w:r w:rsidR="00F55462">
        <w:instrText xml:space="preserve"> ADDIN ZOTERO_ITEM CSL_CITATION {"citationID":"1sh6dig820","properties":{"formattedCitation":"[19]","plainCitation":"[19]"},"citationItems":[{"id":83,"uris":["http://zotero.org/users/2345493/items/IR26H579"],"uri":["http://zotero.org/users/2345493/items/IR26H579"],"itemData":{"id":83,"type":"webpage","title":"La Guía de Scrum","URL":"http://www.scrumguides.org/docs/scrumguide/v1/Scrum-Guide-ES.pdf#zoom=100","language":"Español","author":[{"family":"Ken Schwaber","given":""},{"family":"Jeff Sutherland","given":""}],"issued":{"date-parts":[["2013",7]]},"accessed":{"date-parts":[["2015",2,27]]}}}],"schema":"https://github.com/citation-style-language/schema/raw/master/csl-citation.json"} </w:instrText>
      </w:r>
      <w:r w:rsidR="00647A3C" w:rsidRPr="00FA37A4">
        <w:fldChar w:fldCharType="separate"/>
      </w:r>
      <w:r w:rsidR="00F55462" w:rsidRPr="00F55462">
        <w:rPr>
          <w:rFonts w:ascii="Calibri" w:hAnsi="Calibri"/>
        </w:rPr>
        <w:t>[19]</w:t>
      </w:r>
      <w:r w:rsidR="00647A3C" w:rsidRPr="00FA37A4">
        <w:fldChar w:fldCharType="end"/>
      </w:r>
      <w:r w:rsidRPr="00FA37A4">
        <w:t>.</w:t>
      </w:r>
    </w:p>
    <w:p w14:paraId="3D4EA355" w14:textId="77777777" w:rsidR="00C623DD" w:rsidRPr="000A1508" w:rsidRDefault="00C623DD" w:rsidP="00996AB1">
      <w:pPr>
        <w:pStyle w:val="Prrafodelista"/>
        <w:numPr>
          <w:ilvl w:val="0"/>
          <w:numId w:val="16"/>
        </w:numPr>
      </w:pPr>
      <w:r w:rsidRPr="000A1508">
        <w:t xml:space="preserve">Ayudar al equipo a crear productos de valor </w:t>
      </w:r>
      <w:r w:rsidR="00647A3C" w:rsidRPr="000A1508">
        <w:fldChar w:fldCharType="begin"/>
      </w:r>
      <w:r w:rsidR="00F55462">
        <w:instrText xml:space="preserve"> ADDIN ZOTERO_ITEM CSL_CITATION {"citationID":"a1dagahpf","properties":{"formattedCitation":"[19]","plainCitation":"[19]"},"citationItems":[{"id":83,"uris":["http://zotero.org/users/2345493/items/IR26H579"],"uri":["http://zotero.org/users/2345493/items/IR26H579"],"itemData":{"id":83,"type":"webpage","title":"La Guía de Scrum","URL":"http://www.scrumguides.org/docs/scrumguide/v1/Scrum-Guide-ES.pdf#zoom=100","language":"Español","author":[{"family":"Ken Schwaber","given":""},{"family":"Jeff Sutherland","given":""}],"issued":{"date-parts":[["2013",7]]},"accessed":{"date-parts":[["2015",2,27]]}}}],"schema":"https://github.com/citation-style-language/schema/raw/master/csl-citation.json"} </w:instrText>
      </w:r>
      <w:r w:rsidR="00647A3C" w:rsidRPr="000A1508">
        <w:fldChar w:fldCharType="separate"/>
      </w:r>
      <w:r w:rsidR="00F55462" w:rsidRPr="00F55462">
        <w:rPr>
          <w:rFonts w:ascii="Calibri" w:hAnsi="Calibri"/>
        </w:rPr>
        <w:t>[19]</w:t>
      </w:r>
      <w:r w:rsidR="00647A3C" w:rsidRPr="000A1508">
        <w:fldChar w:fldCharType="end"/>
      </w:r>
      <w:r w:rsidRPr="000A1508">
        <w:t>.</w:t>
      </w:r>
    </w:p>
    <w:p w14:paraId="3D4EA356" w14:textId="77777777" w:rsidR="00C623DD" w:rsidRPr="000A1508" w:rsidRDefault="00C623DD" w:rsidP="00996AB1">
      <w:pPr>
        <w:pStyle w:val="Prrafodelista"/>
        <w:numPr>
          <w:ilvl w:val="0"/>
          <w:numId w:val="16"/>
        </w:numPr>
      </w:pPr>
      <w:r w:rsidRPr="000A1508">
        <w:t xml:space="preserve">Eliminar impedimentos para el progreso del equipo </w:t>
      </w:r>
      <w:r w:rsidR="00647A3C" w:rsidRPr="000A1508">
        <w:fldChar w:fldCharType="begin"/>
      </w:r>
      <w:r w:rsidR="00F55462">
        <w:instrText xml:space="preserve"> ADDIN ZOTERO_ITEM CSL_CITATION {"citationID":"1siknkbq3s","properties":{"formattedCitation":"[19]","plainCitation":"[19]"},"citationItems":[{"id":83,"uris":["http://zotero.org/users/2345493/items/IR26H579"],"uri":["http://zotero.org/users/2345493/items/IR26H579"],"itemData":{"id":83,"type":"webpage","title":"La Guía de Scrum","URL":"http://www.scrumguides.org/docs/scrumguide/v1/Scrum-Guide-ES.pdf#zoom=100","language":"Español","author":[{"family":"Ken Schwaber","given":""},{"family":"Jeff Sutherland","given":""}],"issued":{"date-parts":[["2013",7]]},"accessed":{"date-parts":[["2015",2,27]]}}}],"schema":"https://github.com/citation-style-language/schema/raw/master/csl-citation.json"} </w:instrText>
      </w:r>
      <w:r w:rsidR="00647A3C" w:rsidRPr="000A1508">
        <w:fldChar w:fldCharType="separate"/>
      </w:r>
      <w:r w:rsidR="00F55462" w:rsidRPr="00F55462">
        <w:rPr>
          <w:rFonts w:ascii="Calibri" w:hAnsi="Calibri"/>
        </w:rPr>
        <w:t>[19]</w:t>
      </w:r>
      <w:r w:rsidR="00647A3C" w:rsidRPr="000A1508">
        <w:fldChar w:fldCharType="end"/>
      </w:r>
      <w:r w:rsidRPr="000A1508">
        <w:t>.</w:t>
      </w:r>
    </w:p>
    <w:p w14:paraId="3D4EA357" w14:textId="77777777" w:rsidR="00C623DD" w:rsidRPr="000A1508" w:rsidRDefault="00C623DD" w:rsidP="00900800">
      <w:r w:rsidRPr="000A1508">
        <w:t xml:space="preserve">RAWR añade al SoS Master algunas de las responsabilidades del rol gerente. </w:t>
      </w:r>
    </w:p>
    <w:p w14:paraId="3D4EA358" w14:textId="77777777" w:rsidR="00C623DD" w:rsidRPr="000A1508" w:rsidRDefault="00C623DD" w:rsidP="000B7B9D">
      <w:pPr>
        <w:pStyle w:val="Ttulo3"/>
      </w:pPr>
      <w:r w:rsidRPr="000A1508">
        <w:t>8.4.2.3 Flujo de información y decisión</w:t>
      </w:r>
    </w:p>
    <w:p w14:paraId="3D4EA359" w14:textId="77777777" w:rsidR="00D33F11" w:rsidRDefault="00D33F11" w:rsidP="00D33F11">
      <w:r w:rsidRPr="000A1508">
        <w:t xml:space="preserve">El proceso de toma de decisiones se realizará por consenso siguiendo la metodología de </w:t>
      </w:r>
      <w:r w:rsidRPr="000A1508">
        <w:fldChar w:fldCharType="begin"/>
      </w:r>
      <w:r w:rsidR="000B7B9D">
        <w:instrText xml:space="preserve"> ADDIN ZOTERO_ITEM CSL_CITATION {"citationID":"2knhj09bmq","properties":{"formattedCitation":"[40]","plainCitation":"[40]"},"citationItems":[{"id":117,"uris":["http://zotero.org/users/2345493/items/RDW4PP92"],"uri":["http://zotero.org/users/2345493/items/RDW4PP92"],"itemData":{"id":117,"type":"article","title":"Tres pasos en el proceso de toma de decisiones por consenso","URL":"http://cv.uoc.edu/~mcooperacion/aulas/gaia_esp/Social/Facilitacion/TresPasosConsenso.html","author":[{"family":"Gaia Education","given":""}]}}],"schema":"https://github.com/citation-style-language/schema/raw/master/csl-citation.json"} </w:instrText>
      </w:r>
      <w:r w:rsidRPr="000A1508">
        <w:fldChar w:fldCharType="separate"/>
      </w:r>
      <w:r w:rsidRPr="00D833AF">
        <w:rPr>
          <w:rFonts w:ascii="Calibri" w:hAnsi="Calibri"/>
        </w:rPr>
        <w:t>[40]</w:t>
      </w:r>
      <w:r w:rsidRPr="000A1508">
        <w:fldChar w:fldCharType="end"/>
      </w:r>
      <w:r w:rsidRPr="000A1508">
        <w:t>. El proceso consta de tres pasos fundamentales:</w:t>
      </w:r>
      <w:r w:rsidRPr="000A1508">
        <w:rPr>
          <w:b/>
        </w:rPr>
        <w:t xml:space="preserve"> </w:t>
      </w:r>
      <w:r w:rsidRPr="000A1508">
        <w:t>Una propuesta, una discusión grupal y un conjunto de decisiones individuales. Cada decisión tiene un propósito:</w:t>
      </w:r>
    </w:p>
    <w:p w14:paraId="3D4EA35A" w14:textId="77777777" w:rsidR="00D33F11" w:rsidRDefault="00D33F11" w:rsidP="00996AB1">
      <w:pPr>
        <w:pStyle w:val="Prrafodelista"/>
        <w:numPr>
          <w:ilvl w:val="0"/>
          <w:numId w:val="23"/>
        </w:numPr>
      </w:pPr>
      <w:r>
        <w:t>Bloquear.</w:t>
      </w:r>
    </w:p>
    <w:p w14:paraId="3D4EA35B" w14:textId="77777777" w:rsidR="00D33F11" w:rsidRDefault="00D33F11" w:rsidP="00996AB1">
      <w:pPr>
        <w:pStyle w:val="Prrafodelista"/>
        <w:numPr>
          <w:ilvl w:val="0"/>
          <w:numId w:val="23"/>
        </w:numPr>
      </w:pPr>
      <w:r>
        <w:t>Apartarse.</w:t>
      </w:r>
    </w:p>
    <w:p w14:paraId="3D4EA35C" w14:textId="77777777" w:rsidR="00D33F11" w:rsidRDefault="00D33F11" w:rsidP="00996AB1">
      <w:pPr>
        <w:pStyle w:val="Prrafodelista"/>
        <w:numPr>
          <w:ilvl w:val="0"/>
          <w:numId w:val="23"/>
        </w:numPr>
        <w:spacing w:line="360" w:lineRule="auto"/>
      </w:pPr>
      <w:r w:rsidRPr="000A1508">
        <w:t xml:space="preserve">Consentir. </w:t>
      </w:r>
    </w:p>
    <w:p w14:paraId="3D4EA35D" w14:textId="77777777" w:rsidR="00D33F11" w:rsidRDefault="00D33F11" w:rsidP="00D33F11">
      <w:pPr>
        <w:pStyle w:val="Prrafodelista"/>
        <w:ind w:left="0"/>
      </w:pPr>
      <w:r w:rsidRPr="000A1508">
        <w:t xml:space="preserve">La decisión de bloqueo no puede ser por razones personales. Es deber del integrante explicar porque lo hace y del grupo determinar la validez del bloqueo. El grupo llegara a una decisión final cuando ningún integrante tenga </w:t>
      </w:r>
      <w:r>
        <w:t xml:space="preserve">una decisión de bloqueo valida. </w:t>
      </w:r>
    </w:p>
    <w:p w14:paraId="3D4EA35E" w14:textId="77777777" w:rsidR="00D33F11" w:rsidRDefault="00D33F11" w:rsidP="00D33F11">
      <w:pPr>
        <w:pStyle w:val="Prrafodelista"/>
        <w:ind w:left="0"/>
      </w:pPr>
      <w:r>
        <w:t>E</w:t>
      </w:r>
      <w:r w:rsidRPr="000A1508">
        <w:t>n caso de que una decisión afecte a varias áreas de la organización se realizará de nuevo el proceso de toma de decisión en el SoS meeting.</w:t>
      </w:r>
    </w:p>
    <w:p w14:paraId="3D4EA35F" w14:textId="77777777" w:rsidR="00C623DD" w:rsidRPr="000A1508" w:rsidRDefault="00C623DD" w:rsidP="00900800">
      <w:r w:rsidRPr="000A1508">
        <w:t xml:space="preserve">El canal de comunicación entre </w:t>
      </w:r>
      <w:r w:rsidR="00D33F11">
        <w:t>áreas de trabajo</w:t>
      </w:r>
      <w:r w:rsidR="00132D5A">
        <w:t xml:space="preserve"> son los Scrum Master y se hará por medio de un SoS meeting explicado más en detalle en el </w:t>
      </w:r>
      <w:hyperlink w:anchor="_10.2.3.2_Reporte_de" w:history="1">
        <w:r w:rsidR="00132D5A" w:rsidRPr="00132D5A">
          <w:rPr>
            <w:rStyle w:val="Hipervnculo"/>
          </w:rPr>
          <w:t>Reporte de progreso grupal total</w:t>
        </w:r>
      </w:hyperlink>
      <w:r w:rsidR="00132D5A">
        <w:t>.</w:t>
      </w:r>
    </w:p>
    <w:p w14:paraId="3D4EA360" w14:textId="77777777" w:rsidR="00C623DD" w:rsidRPr="00C623DD" w:rsidRDefault="00C623DD" w:rsidP="00900800"/>
    <w:p w14:paraId="3D4EA361" w14:textId="77777777" w:rsidR="00326900" w:rsidRDefault="00326900" w:rsidP="00900800"/>
    <w:p w14:paraId="3D4EA362" w14:textId="77777777" w:rsidR="00B950D5" w:rsidRDefault="00B950D5" w:rsidP="00900800"/>
    <w:p w14:paraId="3D4EA363" w14:textId="77777777" w:rsidR="00B950D5" w:rsidRDefault="00B950D5" w:rsidP="00900800"/>
    <w:p w14:paraId="3D4EA364" w14:textId="77777777" w:rsidR="00B950D5" w:rsidRDefault="00B950D5" w:rsidP="00900800"/>
    <w:p w14:paraId="3D4EA365" w14:textId="77777777" w:rsidR="00B950D5" w:rsidRDefault="00B950D5" w:rsidP="00900800"/>
    <w:p w14:paraId="3D4EA366" w14:textId="77777777" w:rsidR="00843817" w:rsidRDefault="00843817" w:rsidP="00900800"/>
    <w:p w14:paraId="3D4EA367" w14:textId="77777777" w:rsidR="00843817" w:rsidRDefault="00843817" w:rsidP="00900800"/>
    <w:p w14:paraId="3D4EA368" w14:textId="77777777" w:rsidR="00843817" w:rsidRDefault="00843817" w:rsidP="00900800"/>
    <w:p w14:paraId="3D4EA369" w14:textId="77777777" w:rsidR="00843817" w:rsidRDefault="00843817" w:rsidP="00900800"/>
    <w:p w14:paraId="3D4EA36A" w14:textId="77777777" w:rsidR="00B950D5" w:rsidRDefault="00B950D5" w:rsidP="00900800"/>
    <w:p w14:paraId="3D4EA36B" w14:textId="77777777" w:rsidR="00B950D5" w:rsidRDefault="00B950D5" w:rsidP="00900800"/>
    <w:p w14:paraId="3D4EA36C" w14:textId="77777777" w:rsidR="00B950D5" w:rsidRDefault="00B950D5" w:rsidP="00900800"/>
    <w:p w14:paraId="3D4EA36D" w14:textId="77777777" w:rsidR="00B950D5" w:rsidRDefault="00B950D5" w:rsidP="00900800"/>
    <w:p w14:paraId="3D4EA36E" w14:textId="77777777" w:rsidR="00B950D5" w:rsidRDefault="00B950D5" w:rsidP="00900800"/>
    <w:p w14:paraId="3D4EA36F" w14:textId="77777777" w:rsidR="00B950D5" w:rsidRDefault="00B950D5" w:rsidP="00900800"/>
    <w:p w14:paraId="3D4EA370" w14:textId="77777777" w:rsidR="000A7651" w:rsidRDefault="000A7651" w:rsidP="00900800"/>
    <w:p w14:paraId="3D4EA371" w14:textId="77777777" w:rsidR="00F635A1" w:rsidRDefault="00F635A1" w:rsidP="00900800"/>
    <w:p w14:paraId="3D4EA372" w14:textId="77777777" w:rsidR="00900800" w:rsidRPr="00900800" w:rsidRDefault="00900800" w:rsidP="005D2CEA">
      <w:pPr>
        <w:pStyle w:val="Ttulo"/>
        <w:outlineLvl w:val="0"/>
      </w:pPr>
      <w:bookmarkStart w:id="83" w:name="_Toc413829906"/>
      <w:r w:rsidRPr="00900800">
        <w:t>9. Administración del Proyecto</w:t>
      </w:r>
      <w:bookmarkEnd w:id="83"/>
    </w:p>
    <w:p w14:paraId="3D4EA373" w14:textId="77777777" w:rsidR="00895CD4" w:rsidRPr="00F35DAC" w:rsidRDefault="00B950D5" w:rsidP="00895CD4">
      <w:pPr>
        <w:pStyle w:val="Ttulo1"/>
      </w:pPr>
      <w:bookmarkStart w:id="84" w:name="_Toc413829907"/>
      <w:r w:rsidRPr="00E61EE7">
        <w:rPr>
          <w:highlight w:val="yellow"/>
        </w:rPr>
        <w:t>9.1 Métodos y Herramientas de Estimación</w:t>
      </w:r>
      <w:bookmarkEnd w:id="84"/>
    </w:p>
    <w:p w14:paraId="3D4EA374" w14:textId="77777777" w:rsidR="00895CD4" w:rsidRPr="005F7F33" w:rsidRDefault="00895CD4" w:rsidP="00895CD4">
      <w:pPr>
        <w:pStyle w:val="Ttulo2"/>
        <w:spacing w:after="120"/>
      </w:pPr>
      <w:r>
        <w:t>9.1.1 Objetivo General</w:t>
      </w:r>
    </w:p>
    <w:p w14:paraId="3D4EA375" w14:textId="77777777" w:rsidR="00895CD4" w:rsidRPr="005F7F33" w:rsidRDefault="00895CD4" w:rsidP="000B389C">
      <w:r>
        <w:t>El objetivo de este plan es definir los métodos y herramientas que se utilizarán para estimar tanto el costo como el tiempo que tomará realizar el proyecto RAWR de, tal forma que sea posible adaptar tales estimaciones a los cambios que se presenten durante el desarrollo del proyecto.</w:t>
      </w:r>
    </w:p>
    <w:p w14:paraId="3D4EA376" w14:textId="77777777" w:rsidR="00895CD4" w:rsidRPr="006F3670" w:rsidRDefault="00895CD4" w:rsidP="00895CD4">
      <w:pPr>
        <w:pStyle w:val="Ttulo2"/>
        <w:spacing w:after="120"/>
      </w:pPr>
      <w:r>
        <w:t>9.1.2 Responsables</w:t>
      </w:r>
    </w:p>
    <w:p w14:paraId="3D4EA377" w14:textId="77777777" w:rsidR="00895CD4" w:rsidRPr="00485010" w:rsidRDefault="00895CD4" w:rsidP="000B389C">
      <w:r>
        <w:t>El Master de calidad y su equipo serán los responsables de ejecutar el plan de estimación así como hacer modificaciones, adaptando estas estimaciones al entorno cambiante del proyecto haciendo uso del método seleccionado de estimación para luego comparar las mediciones tomadas con lo esperado.</w:t>
      </w:r>
    </w:p>
    <w:p w14:paraId="3D4EA378" w14:textId="77777777" w:rsidR="00895CD4" w:rsidRDefault="00895CD4" w:rsidP="00895CD4">
      <w:pPr>
        <w:pStyle w:val="Ttulo2"/>
        <w:spacing w:after="120"/>
      </w:pPr>
      <w:r>
        <w:t>9.1.3 Recursos Requeridos</w:t>
      </w:r>
    </w:p>
    <w:p w14:paraId="3D4EA379" w14:textId="77777777" w:rsidR="00895CD4" w:rsidRPr="001A793A" w:rsidRDefault="00895CD4" w:rsidP="000B389C">
      <w:r>
        <w:t>Para realizar la estimación del proyecto se hará uso de los conocimientos y apreciaciones de cada integrante del grupo y  de Microsoft Excel para consignar los datos y unidades estimadas para cada parte específica del proyec</w:t>
      </w:r>
      <w:r w:rsidR="00630E3C">
        <w:t>to y así hallar un estimado de</w:t>
      </w:r>
      <w:r>
        <w:t>l costo y el tiempo del proyecto RAWR.</w:t>
      </w:r>
    </w:p>
    <w:p w14:paraId="3D4EA37A" w14:textId="77777777" w:rsidR="00895CD4" w:rsidRPr="00A241DA" w:rsidRDefault="00895CD4" w:rsidP="00895CD4">
      <w:pPr>
        <w:pStyle w:val="Ttulo2"/>
        <w:spacing w:after="120"/>
        <w:rPr>
          <w:color w:val="000000"/>
        </w:rPr>
      </w:pPr>
      <w:r>
        <w:t>9.1</w:t>
      </w:r>
      <w:r w:rsidRPr="00A241DA">
        <w:t>.4 Puesta en Marcha</w:t>
      </w:r>
    </w:p>
    <w:p w14:paraId="3D4EA37B" w14:textId="77777777" w:rsidR="00895CD4" w:rsidRPr="008B3449" w:rsidRDefault="00895CD4" w:rsidP="000B389C">
      <w:r>
        <w:t>Para realizar la estimación del proyecto, el grupo se basó en los métodos de estimación agiles Wide-Band Delphi y P</w:t>
      </w:r>
      <w:r w:rsidR="00843817">
        <w:t>l</w:t>
      </w:r>
      <w:r>
        <w:t xml:space="preserve">anning Poker (Scrum Poker) para hacer un proceso intuitivo donde todos los integrantes del grupo estiman las partes del proyecto que van a realizar dependiendo de sus roles y realizando una retroalimentación para buscar corregir errores de estimación </w:t>
      </w:r>
      <w:r>
        <w:fldChar w:fldCharType="begin"/>
      </w:r>
      <w:r>
        <w:instrText xml:space="preserve"> ADDIN ZOTERO_ITEM CSL_CITATION {"citationID":"5hhvf8394","properties":{"formattedCitation":"[1]","plainCitation":"[1]"},"citationItems":[{"id":112,"uris":["http://zotero.org/users/2345493/items/XXFEN6HP"],"uri":["http://zotero.org/users/2345493/items/XXFEN6HP"],"itemData":{"id":112,"type":"book","title":"Ingeniería del Software un enfoque práctico","publisher":"McGraw Hill","edition":"7","author":[{"family":"Pressman","given":"R"}],"issued":{"date-parts":[["2010"]]}}}],"schema":"https://github.com/citation-style-language/schema/raw/master/csl-citation.json"} </w:instrText>
      </w:r>
      <w:r>
        <w:fldChar w:fldCharType="separate"/>
      </w:r>
      <w:r w:rsidRPr="00485010">
        <w:t>[1]</w:t>
      </w:r>
      <w:r>
        <w:fldChar w:fldCharType="end"/>
      </w:r>
      <w:r>
        <w:t>.</w:t>
      </w:r>
    </w:p>
    <w:p w14:paraId="3D4EA37C" w14:textId="77777777" w:rsidR="00895CD4" w:rsidRDefault="00895CD4" w:rsidP="000B389C">
      <w:r>
        <w:lastRenderedPageBreak/>
        <w:t xml:space="preserve">Wide-Band Delphi </w:t>
      </w:r>
      <w:r>
        <w:fldChar w:fldCharType="begin"/>
      </w:r>
      <w:r>
        <w:instrText xml:space="preserve"> ADDIN ZOTERO_ITEM CSL_CITATION {"citationID":"2g7ufcpek2","properties":{"formattedCitation":"[2]","plainCitation":"[2]"},"citationItems":[{"id":197,"uris":["http://zotero.org/users/2345493/items/ZNBAS6MG"],"uri":["http://zotero.org/users/2345493/items/ZNBAS6MG"],"itemData":{"id":197,"type":"book","title":"Applied Software Project Management","publisher":"O'Reilly","author":[{"family":"Greene","given":"Jennifer"},{"family":"Stellman","given":"Andrew"}],"issued":{"date-parts":[["2005"]]}}}],"schema":"https://github.com/citation-style-language/schema/raw/master/csl-citation.json"} </w:instrText>
      </w:r>
      <w:r>
        <w:fldChar w:fldCharType="separate"/>
      </w:r>
      <w:r w:rsidRPr="00485010">
        <w:t>[2]</w:t>
      </w:r>
      <w:r>
        <w:fldChar w:fldCharType="end"/>
      </w:r>
      <w:r>
        <w:t xml:space="preserve"> el cual se deriva del método Delphi y ha sido usado en diferentes tipos de industrias. Este proceso ha sido exitoso pues se escogen algunas personas del equipo los cuales representan ramas importantes del proyecto y se reúnen para hacer correcciones entre los integrantes y así se tiene retroalimentación temprana que permite identificar errores y errores de estimación. </w:t>
      </w:r>
    </w:p>
    <w:p w14:paraId="3D4EA37D" w14:textId="77777777" w:rsidR="00895CD4" w:rsidRDefault="00895CD4" w:rsidP="000B389C">
      <w:r>
        <w:t>Este método es útil para este proyecto pues es un grupo pequeño de 6 personas las cuales tienen asignadas roles que representan las partes importantes del proyecto (</w:t>
      </w:r>
      <w:hyperlink w:anchor="_8.4.2_Organigrama_y" w:history="1">
        <w:r w:rsidRPr="00895CD4">
          <w:rPr>
            <w:rStyle w:val="Hipervnculo"/>
            <w:rFonts w:ascii="Arial" w:eastAsia="Times New Roman" w:hAnsi="Arial" w:cs="Arial"/>
          </w:rPr>
          <w:t>ver sección 8.4.2 Organigrama y Descripción de Roles</w:t>
        </w:r>
      </w:hyperlink>
      <w:r>
        <w:t>), así en este caso todos los integrantes del grupo aportan para crear la estimación del proyecto. Luego de discutir los estimativos de cada experto se integran y se hace retro alimentación para mejorar puntos específicos y corregir errores. Este método se divide en los siguientes pasos:</w:t>
      </w:r>
    </w:p>
    <w:p w14:paraId="3D4EA37E" w14:textId="77777777" w:rsidR="00895CD4" w:rsidRDefault="00895CD4" w:rsidP="00996AB1">
      <w:pPr>
        <w:pStyle w:val="Prrafodelista"/>
        <w:numPr>
          <w:ilvl w:val="0"/>
          <w:numId w:val="50"/>
        </w:numPr>
      </w:pPr>
      <w:r>
        <w:t>Elección de equipo</w:t>
      </w:r>
    </w:p>
    <w:p w14:paraId="3D4EA37F" w14:textId="77777777" w:rsidR="00895CD4" w:rsidRDefault="00895CD4" w:rsidP="00996AB1">
      <w:pPr>
        <w:pStyle w:val="Prrafodelista"/>
        <w:numPr>
          <w:ilvl w:val="0"/>
          <w:numId w:val="50"/>
        </w:numPr>
      </w:pPr>
      <w:r>
        <w:t>Reunión inicial</w:t>
      </w:r>
    </w:p>
    <w:p w14:paraId="3D4EA380" w14:textId="77777777" w:rsidR="00895CD4" w:rsidRDefault="00895CD4" w:rsidP="00996AB1">
      <w:pPr>
        <w:pStyle w:val="Prrafodelista"/>
        <w:numPr>
          <w:ilvl w:val="0"/>
          <w:numId w:val="50"/>
        </w:numPr>
      </w:pPr>
      <w:r>
        <w:t>Preparación individual</w:t>
      </w:r>
    </w:p>
    <w:p w14:paraId="3D4EA381" w14:textId="77777777" w:rsidR="00895CD4" w:rsidRDefault="00895CD4" w:rsidP="00996AB1">
      <w:pPr>
        <w:pStyle w:val="Prrafodelista"/>
        <w:numPr>
          <w:ilvl w:val="0"/>
          <w:numId w:val="50"/>
        </w:numPr>
      </w:pPr>
      <w:r>
        <w:t>Reunión de estimación</w:t>
      </w:r>
    </w:p>
    <w:p w14:paraId="3D4EA382" w14:textId="77777777" w:rsidR="00895CD4" w:rsidRDefault="00895CD4" w:rsidP="00996AB1">
      <w:pPr>
        <w:pStyle w:val="Prrafodelista"/>
        <w:numPr>
          <w:ilvl w:val="0"/>
          <w:numId w:val="50"/>
        </w:numPr>
      </w:pPr>
      <w:r>
        <w:t>Reunir Tareas</w:t>
      </w:r>
    </w:p>
    <w:p w14:paraId="3D4EA383" w14:textId="77777777" w:rsidR="00895CD4" w:rsidRDefault="00895CD4" w:rsidP="00996AB1">
      <w:pPr>
        <w:pStyle w:val="Prrafodelista"/>
        <w:numPr>
          <w:ilvl w:val="0"/>
          <w:numId w:val="50"/>
        </w:numPr>
      </w:pPr>
      <w:r>
        <w:t>Revisar Resultados</w:t>
      </w:r>
    </w:p>
    <w:p w14:paraId="3D4EA384" w14:textId="77777777" w:rsidR="00895CD4" w:rsidRDefault="00895CD4" w:rsidP="000B389C">
      <w:r>
        <w:t xml:space="preserve">Planning Poker </w:t>
      </w:r>
      <w:r>
        <w:fldChar w:fldCharType="begin"/>
      </w:r>
      <w:r>
        <w:instrText xml:space="preserve"> ADDIN ZOTERO_ITEM CSL_CITATION {"citationID":"24o682o240","properties":{"formattedCitation":"[3]","plainCitation":"[3]"},"citationItems":[{"id":199,"uris":["http://zotero.org/users/2345493/items/FMSKXKSZ"],"uri":["http://zotero.org/users/2345493/items/FMSKXKSZ"],"itemData":{"id":199,"type":"webpage","title":"Planning Poker: An Agile Estimating and Planning Technique","URL":"http://www.mountaingoatsoftware.com/agile/planning-poker","accessed":{"date-parts":[["2015",3,11]]}}}],"schema":"https://github.com/citation-style-language/schema/raw/master/csl-citation.json"} </w:instrText>
      </w:r>
      <w:r>
        <w:fldChar w:fldCharType="separate"/>
      </w:r>
      <w:r w:rsidRPr="00485010">
        <w:t>[3]</w:t>
      </w:r>
      <w:r>
        <w:fldChar w:fldCharType="end"/>
      </w:r>
      <w:r>
        <w:t xml:space="preserve"> </w:t>
      </w:r>
      <w:r>
        <w:fldChar w:fldCharType="begin"/>
      </w:r>
      <w:r>
        <w:instrText xml:space="preserve"> ADDIN ZOTERO_ITEM CSL_CITATION {"citationID":"143hqpcj36","properties":{"formattedCitation":"[3]","plainCitation":"[3]","dontUpdate":true},"citationItems":[{"id":203,"uris":["http://zotero.org/users/2345493/items/RSZR86MC"],"uri":["http://zotero.org/users/2345493/items/RSZR86MC"],"itemData":{"id":203,"type":"webpage","title":"Planning Poker","URL":"http://www.planningpoker.com/","accessed":{"date-parts":[["2015",3,12]]}}}],"schema":"https://github.com/citation-style-language/schema/raw/master/csl-citation.json"} </w:instrText>
      </w:r>
      <w:r>
        <w:fldChar w:fldCharType="separate"/>
      </w:r>
      <w:r w:rsidRPr="00485010">
        <w:t>[4]</w:t>
      </w:r>
      <w:r>
        <w:fldChar w:fldCharType="end"/>
      </w:r>
      <w:r>
        <w:t xml:space="preserve"> es un método de estimación donde se utilizan unas cartas que se les dan a cada persona con una secuencia determinada que representa una unidad con la que el equipo va a realizar la estimación. Se discuten las características del proyecto con el dueño del producto y cada persona elige una carta para indicar la estimación que cree que se le debe asignar a dicha característica. Si todos eligen el mismo valor este es el que se le asigna, si esto no ocurre las personas discuten este problema y se vuelven a seleccionar las cartas.</w:t>
      </w:r>
    </w:p>
    <w:p w14:paraId="3D4EA385" w14:textId="77777777" w:rsidR="00895CD4" w:rsidRDefault="00895CD4" w:rsidP="000B389C">
      <w:r>
        <w:t xml:space="preserve">Teniendo en cuenta estas dos metodologías para la estimación en proyectos agiles, el grupo decidió tomar algunos conceptos que son útiles para este caso en específico. </w:t>
      </w:r>
    </w:p>
    <w:p w14:paraId="3D4EA386" w14:textId="77777777" w:rsidR="00895CD4" w:rsidRDefault="00895CD4" w:rsidP="000B389C">
      <w:r>
        <w:t xml:space="preserve">En la estimación del proyecto todos los integrantes del grupo intervendrán para dar sus opiniones sobre unas tareas que definirán como principales en la realización del producto y su documentación, luego se dan estimativos teniendo en cuenta a la persona encargada según los roles asignados y los demás integrantes darán retroalimentación a este estimativo para que se acerque lo más posible a la realidad. </w:t>
      </w:r>
    </w:p>
    <w:p w14:paraId="3D4EA387" w14:textId="77777777" w:rsidR="00895CD4" w:rsidRDefault="00895CD4" w:rsidP="000B389C">
      <w:r>
        <w:t>Para tomar la dicción de esta estimación de horas por tarea se tendrá en cuenta la complejidad de dicha tarea así como el tamaño que se espera.</w:t>
      </w:r>
    </w:p>
    <w:p w14:paraId="3D4EA388" w14:textId="77777777" w:rsidR="00895CD4" w:rsidRDefault="00895CD4" w:rsidP="000B389C">
      <w:r>
        <w:t>El estimativo de cada tarea será consignado en unidades de horas de trabajo por integrante que representan el tiempo necesario para cumplir esta tarea de forma exitosa y se asignara un valor por hora de trabajo. Inicialmente se hará una división por cada entrega y cada tarea estará subdividida en secciones que explican a qué parte del desarrollo del proyecto pertenecen.</w:t>
      </w:r>
    </w:p>
    <w:p w14:paraId="3D4EA389" w14:textId="77777777" w:rsidR="00895CD4" w:rsidRPr="00895CD4" w:rsidRDefault="00895CD4" w:rsidP="00895CD4">
      <w:r>
        <w:lastRenderedPageBreak/>
        <w:t xml:space="preserve">Todas estas horas son sumadas para finalmente dar un tiempo estimado para la finalización del proyecto y con esto conseguir una idea del costo de todo el proyecto. </w:t>
      </w:r>
      <w:r w:rsidRPr="00B92525">
        <w:t>(</w:t>
      </w:r>
      <w:hyperlink r:id="rId37" w:history="1">
        <w:r w:rsidRPr="00630E3C">
          <w:rPr>
            <w:rStyle w:val="Hipervnculo"/>
            <w:rFonts w:ascii="Arial" w:eastAsia="Times New Roman" w:hAnsi="Arial" w:cs="Arial"/>
          </w:rPr>
          <w:t>ver anexo Estimación de costo del proyecto</w:t>
        </w:r>
      </w:hyperlink>
      <w:r w:rsidRPr="00B92525">
        <w:t>)</w:t>
      </w:r>
    </w:p>
    <w:p w14:paraId="3D4EA38A" w14:textId="77777777" w:rsidR="00835551" w:rsidRDefault="00835551" w:rsidP="000B7B9D">
      <w:pPr>
        <w:pStyle w:val="Ttulo1"/>
      </w:pPr>
      <w:bookmarkStart w:id="85" w:name="_Toc413829908"/>
      <w:r>
        <w:t>9.2 Inicio del Proyecto</w:t>
      </w:r>
      <w:bookmarkEnd w:id="85"/>
    </w:p>
    <w:p w14:paraId="3D4EA38B" w14:textId="77777777" w:rsidR="00843817" w:rsidRDefault="00843817" w:rsidP="00843817">
      <w:pPr>
        <w:pStyle w:val="Ttulo2"/>
      </w:pPr>
      <w:r>
        <w:t>9.2.1 Plan de entrenamiento del personal</w:t>
      </w:r>
    </w:p>
    <w:p w14:paraId="3D4EA38C" w14:textId="77777777" w:rsidR="00843817" w:rsidRDefault="00843817" w:rsidP="00843817">
      <w:pPr>
        <w:pStyle w:val="Ttulo3"/>
      </w:pPr>
      <w:r>
        <w:t>9.2.1.1 Objetivos</w:t>
      </w:r>
    </w:p>
    <w:p w14:paraId="3D4EA38D" w14:textId="77777777" w:rsidR="00843817" w:rsidRDefault="00843817" w:rsidP="00996AB1">
      <w:pPr>
        <w:pStyle w:val="Prrafodelista"/>
        <w:numPr>
          <w:ilvl w:val="0"/>
          <w:numId w:val="51"/>
        </w:numPr>
        <w:jc w:val="left"/>
      </w:pPr>
      <w:r>
        <w:t>Establecer un proceso de inclusión de herramientas de aprendizaje.</w:t>
      </w:r>
    </w:p>
    <w:p w14:paraId="3D4EA38E" w14:textId="77777777" w:rsidR="00843817" w:rsidRDefault="00843817" w:rsidP="00996AB1">
      <w:pPr>
        <w:pStyle w:val="Prrafodelista"/>
        <w:numPr>
          <w:ilvl w:val="0"/>
          <w:numId w:val="51"/>
        </w:numPr>
        <w:jc w:val="left"/>
      </w:pPr>
      <w:r>
        <w:t>Controlar y verificar la utilidad de las herramientas de aprendizaje utilizadas.</w:t>
      </w:r>
    </w:p>
    <w:p w14:paraId="3D4EA38F" w14:textId="77777777" w:rsidR="00843817" w:rsidRDefault="00843817" w:rsidP="00843817">
      <w:pPr>
        <w:pStyle w:val="Ttulo3"/>
      </w:pPr>
      <w:r>
        <w:t>9.2.1.2 Responsables</w:t>
      </w:r>
    </w:p>
    <w:p w14:paraId="3D4EA390" w14:textId="77777777" w:rsidR="00843817" w:rsidRDefault="00843817" w:rsidP="00996AB1">
      <w:pPr>
        <w:pStyle w:val="Prrafodelista"/>
        <w:numPr>
          <w:ilvl w:val="0"/>
          <w:numId w:val="52"/>
        </w:numPr>
        <w:jc w:val="left"/>
      </w:pPr>
      <w:r>
        <w:t>Equipo del área de desarrollo.</w:t>
      </w:r>
    </w:p>
    <w:p w14:paraId="3D4EA391" w14:textId="77777777" w:rsidR="00843817" w:rsidRDefault="00843817" w:rsidP="00996AB1">
      <w:pPr>
        <w:pStyle w:val="Prrafodelista"/>
        <w:numPr>
          <w:ilvl w:val="0"/>
          <w:numId w:val="52"/>
        </w:numPr>
        <w:jc w:val="left"/>
      </w:pPr>
      <w:r>
        <w:t>Equipo del área de arquitectura y diseño</w:t>
      </w:r>
    </w:p>
    <w:p w14:paraId="3D4EA392" w14:textId="77777777" w:rsidR="00843817" w:rsidRDefault="00843817" w:rsidP="00843817">
      <w:pPr>
        <w:pStyle w:val="Ttulo3"/>
      </w:pPr>
      <w:r>
        <w:t>9.2.1.3 Recursos requeridos</w:t>
      </w:r>
    </w:p>
    <w:p w14:paraId="3D4EA393" w14:textId="77777777" w:rsidR="00843817" w:rsidRDefault="00843817" w:rsidP="00996AB1">
      <w:pPr>
        <w:pStyle w:val="Prrafodelista"/>
        <w:numPr>
          <w:ilvl w:val="0"/>
          <w:numId w:val="53"/>
        </w:numPr>
        <w:jc w:val="left"/>
      </w:pPr>
      <w:r>
        <w:t>Microsoft Office Excel</w:t>
      </w:r>
      <w:r>
        <w:rPr>
          <w:rStyle w:val="Refdenotaalpie"/>
        </w:rPr>
        <w:footnoteReference w:id="5"/>
      </w:r>
    </w:p>
    <w:p w14:paraId="3D4EA394" w14:textId="77777777" w:rsidR="00843817" w:rsidRDefault="00843817" w:rsidP="00843817">
      <w:pPr>
        <w:pStyle w:val="Ttulo3"/>
      </w:pPr>
      <w:r>
        <w:t>9.2.1.4 Puesta en marcha</w:t>
      </w:r>
    </w:p>
    <w:p w14:paraId="3D4EA395" w14:textId="77777777" w:rsidR="00843817" w:rsidRDefault="00843817" w:rsidP="00843817">
      <w:r>
        <w:t>Para considerar la inclusión de una nueva herramienta de aprendizaje se debe remitir con alguno de los integrantes del equipo de desarrollo del área de desarrollo o del área de arquitectura y diseño según el tipo de herramienta</w:t>
      </w:r>
      <w:r>
        <w:rPr>
          <w:rStyle w:val="Refdenotaalpie"/>
        </w:rPr>
        <w:footnoteReference w:id="6"/>
      </w:r>
      <w:r>
        <w:t xml:space="preserve">, el cual debe completar la sección de control  en el </w:t>
      </w:r>
      <w:hyperlink r:id="rId38" w:history="1">
        <w:r>
          <w:rPr>
            <w:rStyle w:val="Hipervnculo"/>
          </w:rPr>
          <w:t>formato de control y supervisión de herramientas</w:t>
        </w:r>
      </w:hyperlink>
      <w:r>
        <w:t xml:space="preserve"> en un plazo no mayor de dos días.</w:t>
      </w:r>
    </w:p>
    <w:p w14:paraId="3D4EA396" w14:textId="77777777" w:rsidR="00843817" w:rsidRDefault="00843817" w:rsidP="00843817">
      <w:pPr>
        <w:pStyle w:val="Ttulo3"/>
      </w:pPr>
      <w:r>
        <w:t>9.2.1.4.1 Supervisión y control</w:t>
      </w:r>
    </w:p>
    <w:p w14:paraId="3D4EA397" w14:textId="77777777" w:rsidR="00843817" w:rsidRDefault="00843817" w:rsidP="00843817">
      <w:pPr>
        <w:rPr>
          <w:color w:val="3B9C14" w:themeColor="hyperlink"/>
        </w:rPr>
      </w:pPr>
      <w:r>
        <w:t xml:space="preserve">El equipo de desarrollo del área de desarrollo junto al  de arquitectura y diseño deberá verificar la eficiencia del proceso de aprendizaje de la herramienta, preguntando a los integrantes acerca de la experiencia de aprendizaje y luego consignando los resultados en la sección de supervisión en el  </w:t>
      </w:r>
      <w:hyperlink r:id="rId39" w:history="1">
        <w:r>
          <w:rPr>
            <w:rStyle w:val="Hipervnculo"/>
          </w:rPr>
          <w:t>formato de control y supervisión de herramientas</w:t>
        </w:r>
      </w:hyperlink>
      <w:r>
        <w:t xml:space="preserve"> máximo una semana después de la inclusión de la herramienta</w:t>
      </w:r>
      <w:r>
        <w:rPr>
          <w:rStyle w:val="Hipervnculo"/>
        </w:rPr>
        <w:t>.</w:t>
      </w:r>
    </w:p>
    <w:p w14:paraId="3D4EA398" w14:textId="77777777" w:rsidR="00843817" w:rsidRDefault="00843817" w:rsidP="00843817">
      <w:pPr>
        <w:pStyle w:val="Ttulo3"/>
      </w:pPr>
      <w:r>
        <w:t>9.2.1.4.2 Acciones correctivas</w:t>
      </w:r>
    </w:p>
    <w:p w14:paraId="3D4EA399" w14:textId="77777777" w:rsidR="00843817" w:rsidRPr="00843817" w:rsidRDefault="00843817" w:rsidP="00843817">
      <w:r>
        <w:t>Si una herramienta por algún motivo, dejase de ser funcional</w:t>
      </w:r>
      <w:r>
        <w:rPr>
          <w:rStyle w:val="Refdenotaalpie"/>
        </w:rPr>
        <w:footnoteReference w:id="7"/>
      </w:r>
      <w:r>
        <w:t xml:space="preserve"> debe ser retirada del plan de entrenamiento del personal, se debe  por la persona que aprobó el recurso de aprendizaje.</w:t>
      </w:r>
    </w:p>
    <w:p w14:paraId="3D4EA39A" w14:textId="77777777" w:rsidR="00835551" w:rsidRPr="00835551" w:rsidRDefault="00835551" w:rsidP="000B7B9D">
      <w:pPr>
        <w:pStyle w:val="Ttulo2"/>
      </w:pPr>
      <w:bookmarkStart w:id="86" w:name="_Toc413829909"/>
      <w:r w:rsidRPr="00835551">
        <w:t>9.2.2 Infraestructura</w:t>
      </w:r>
      <w:bookmarkEnd w:id="86"/>
    </w:p>
    <w:p w14:paraId="3D4EA39B" w14:textId="77777777" w:rsidR="00835551" w:rsidRPr="00C60646" w:rsidRDefault="00835551" w:rsidP="00900800">
      <w:r w:rsidRPr="00C60646">
        <w:t xml:space="preserve">Dentro de la infraestructura que soporta el proyecto RAWR se encuentran las instalaciones físicas, </w:t>
      </w:r>
      <w:r>
        <w:t xml:space="preserve">herramientas de software definidas anteriormente </w:t>
      </w:r>
      <w:r w:rsidRPr="009F1554">
        <w:t>(</w:t>
      </w:r>
      <w:hyperlink w:anchor="_8.2_Lenguajes_y" w:history="1">
        <w:r w:rsidRPr="009F1554">
          <w:rPr>
            <w:rStyle w:val="Hipervnculo"/>
          </w:rPr>
          <w:t>ver sección 8.2 Lenguajes y Herramientas</w:t>
        </w:r>
      </w:hyperlink>
      <w:r w:rsidRPr="009F1554">
        <w:t xml:space="preserve">) </w:t>
      </w:r>
      <w:r>
        <w:t xml:space="preserve">e </w:t>
      </w:r>
      <w:r w:rsidRPr="00C60646">
        <w:t>infraestructura de hardware necesaria para desarrollar de forma exitosa el producto.</w:t>
      </w:r>
    </w:p>
    <w:p w14:paraId="3D4EA39C" w14:textId="77777777" w:rsidR="00835551" w:rsidRPr="00835551" w:rsidRDefault="00835551" w:rsidP="000B7B9D">
      <w:pPr>
        <w:pStyle w:val="Ttulo3"/>
      </w:pPr>
      <w:r w:rsidRPr="00835551">
        <w:lastRenderedPageBreak/>
        <w:t>9.2.2.1 Instalaciones</w:t>
      </w:r>
    </w:p>
    <w:p w14:paraId="3D4EA39D" w14:textId="77777777" w:rsidR="00835551" w:rsidRPr="00C60646" w:rsidRDefault="00835551" w:rsidP="00900800">
      <w:r w:rsidRPr="00C60646">
        <w:t>El trabajo se realizará en su mayoría en las casas de los integrantes del grupo para el desarrollo tanto de documentos como de código de la aplicación. Las instalaciones de la Pontificia Universidad Javeriana serán usadas para realizar reuniones presenciales donde se hablar</w:t>
      </w:r>
      <w:r>
        <w:t>á</w:t>
      </w:r>
      <w:r w:rsidRPr="00C60646">
        <w:t xml:space="preserve"> del avance del proyecto y también para </w:t>
      </w:r>
      <w:r>
        <w:t xml:space="preserve">las reuniones </w:t>
      </w:r>
      <w:r w:rsidRPr="00C60646">
        <w:t>con los clientes y asesores, es decir los profesores de la materia Ingeniería</w:t>
      </w:r>
      <w:r>
        <w:t xml:space="preserve"> de Software. También se usará </w:t>
      </w:r>
      <w:r w:rsidRPr="00C60646">
        <w:t xml:space="preserve">la instalación de la biblioteca general de la Pontificia Universidad Javeriana para realizar consultas y por ultimo las salas de Sistemas de la Facultad de Ingeniería esporádicamente para tener encuentros presenciales donde se tratarán temas técnicos y es necesario tener un computador. </w:t>
      </w:r>
    </w:p>
    <w:p w14:paraId="3D4EA39E" w14:textId="77777777" w:rsidR="00835551" w:rsidRDefault="00835551" w:rsidP="000B7B9D">
      <w:pPr>
        <w:pStyle w:val="Ttulo3"/>
      </w:pPr>
      <w:r>
        <w:t>9.2.2.2</w:t>
      </w:r>
      <w:r w:rsidRPr="00C60646">
        <w:t xml:space="preserve"> </w:t>
      </w:r>
      <w:r>
        <w:t>Herramientas de software</w:t>
      </w:r>
    </w:p>
    <w:p w14:paraId="3D4EA39F" w14:textId="77777777" w:rsidR="00835551" w:rsidRPr="00835551" w:rsidRDefault="00835551" w:rsidP="00900800">
      <w:pPr>
        <w:pStyle w:val="Ttulo5"/>
      </w:pPr>
      <w:r w:rsidRPr="00835551">
        <w:t>9.2.2.2.1 Herramientas para desarrollo software</w:t>
      </w:r>
    </w:p>
    <w:p w14:paraId="3D4EA3A0" w14:textId="77777777" w:rsidR="00835551" w:rsidRPr="00596135" w:rsidRDefault="00835551" w:rsidP="00900800">
      <w:r w:rsidRPr="00596135">
        <w:t>Las herramientas y lenguajes utilizados para el desarrollo de software (</w:t>
      </w:r>
      <w:hyperlink w:anchor="_8.2_Lenguajes_y" w:history="1">
        <w:r w:rsidRPr="009E3327">
          <w:rPr>
            <w:rStyle w:val="Hipervnculo"/>
          </w:rPr>
          <w:t>ver sección 8.2 Lenguajes y Herramientas</w:t>
        </w:r>
      </w:hyperlink>
      <w:r w:rsidRPr="00596135">
        <w:t>) deben ser instaladas en las maquinas personales de los integrantes del área de desarrollo</w:t>
      </w:r>
      <w:r>
        <w:t xml:space="preserve"> al principio del proyecto,</w:t>
      </w:r>
      <w:r w:rsidRPr="00596135">
        <w:t xml:space="preserve"> así se podrá trabajar desde las casas de cada integrante y se hará el seguimiento e integración a través de GitHub</w:t>
      </w:r>
      <w:r>
        <w:t>. Adicionalmente, los integrantes del área de desarrollo deberán crear el servidor en DigitalOcean e instalar la base de datos MySql antes de comenzar con el desarrollo de la aplicación</w:t>
      </w:r>
      <w:r w:rsidRPr="00596135">
        <w:t>.</w:t>
      </w:r>
    </w:p>
    <w:p w14:paraId="3D4EA3A1" w14:textId="77777777" w:rsidR="00835551" w:rsidRPr="00835551" w:rsidRDefault="00835551" w:rsidP="000B7B9D">
      <w:pPr>
        <w:pStyle w:val="Ttulo4"/>
      </w:pPr>
      <w:r w:rsidRPr="00835551">
        <w:t xml:space="preserve">9.2.2.2.2 Herramientas para organización y comunicación </w:t>
      </w:r>
    </w:p>
    <w:p w14:paraId="3D4EA3A2" w14:textId="77777777" w:rsidR="00835551" w:rsidRPr="00C60646" w:rsidRDefault="00835551" w:rsidP="00900800">
      <w:r w:rsidRPr="00C60646">
        <w:t xml:space="preserve">Las herramientas definidas para manejar la organización del proyecto </w:t>
      </w:r>
      <w:r w:rsidR="003D5680">
        <w:t>y comunicación (</w:t>
      </w:r>
      <w:hyperlink w:anchor="_8.2_Lenguajes_y" w:history="1">
        <w:r w:rsidR="003D5680" w:rsidRPr="003D5680">
          <w:rPr>
            <w:rStyle w:val="Hipervnculo"/>
          </w:rPr>
          <w:t xml:space="preserve">ver sección 8.2 </w:t>
        </w:r>
        <w:r w:rsidRPr="003D5680">
          <w:rPr>
            <w:rStyle w:val="Hipervnculo"/>
          </w:rPr>
          <w:t>Lenguajes y Herramientas</w:t>
        </w:r>
      </w:hyperlink>
      <w:r w:rsidRPr="00C60646">
        <w:t>), google Drive, Microsoft Word, Microsoft Excel, Zotero, Google Hangouts y Slack deben ser instaladas correctamente según corresponda  en los equipos personales de t</w:t>
      </w:r>
      <w:r>
        <w:t xml:space="preserve">odos los integrantes del grupo. </w:t>
      </w:r>
      <w:r w:rsidRPr="00C60646">
        <w:t xml:space="preserve">Microsoft Project deberá ser instalada por </w:t>
      </w:r>
      <w:r>
        <w:t xml:space="preserve">el </w:t>
      </w:r>
      <w:r w:rsidRPr="00C60646">
        <w:t>SoS Master pues esta herramienta será utilizada en diversas tareas pa</w:t>
      </w:r>
      <w:r>
        <w:t xml:space="preserve">ra este rol. Bizagi deberá ser instalada por el SoS Master y Master de calidad </w:t>
      </w:r>
      <w:r w:rsidRPr="00C60646">
        <w:t>pues esta herramienta será utilizada en diversas tareas pa</w:t>
      </w:r>
      <w:r>
        <w:t>ra estos</w:t>
      </w:r>
      <w:r w:rsidRPr="00C60646">
        <w:t xml:space="preserve"> rol</w:t>
      </w:r>
      <w:r>
        <w:t>es</w:t>
      </w:r>
      <w:r w:rsidRPr="00C60646">
        <w:t>.</w:t>
      </w:r>
    </w:p>
    <w:p w14:paraId="3D4EA3A3" w14:textId="77777777" w:rsidR="00835551" w:rsidRPr="00835551" w:rsidRDefault="00835551" w:rsidP="000B7B9D">
      <w:pPr>
        <w:pStyle w:val="Ttulo4"/>
      </w:pPr>
      <w:r w:rsidRPr="00835551">
        <w:t xml:space="preserve">9.2.2.2.3 Herramientas de diseño </w:t>
      </w:r>
    </w:p>
    <w:p w14:paraId="3D4EA3A4" w14:textId="77777777" w:rsidR="00835551" w:rsidRDefault="00835551" w:rsidP="00900800">
      <w:r w:rsidRPr="00C60646">
        <w:t xml:space="preserve">Las herramientas definidas para </w:t>
      </w:r>
      <w:r>
        <w:t>el diseño gráfico de la aplicación</w:t>
      </w:r>
      <w:r w:rsidRPr="00C60646">
        <w:t xml:space="preserve"> (</w:t>
      </w:r>
      <w:hyperlink w:anchor="_8.2_Lenguajes_y" w:history="1">
        <w:r w:rsidRPr="003D5680">
          <w:rPr>
            <w:rStyle w:val="Hipervnculo"/>
          </w:rPr>
          <w:t>ver sección 8.2 Lenguajes y Herramientas</w:t>
        </w:r>
      </w:hyperlink>
      <w:r w:rsidRPr="00C60646">
        <w:t xml:space="preserve">), </w:t>
      </w:r>
      <w:r>
        <w:t>deberán ser instaladas o preparadas correctamente por los integrantes del área de diseño gráfico. La herramienta starUML deberá ser instalada por el Master de arquitectura y diseño, y las personas que pertenezcan a esta área para realizar sus tareas de forma correcta</w:t>
      </w:r>
      <w:r w:rsidRPr="00C60646">
        <w:t>.</w:t>
      </w:r>
      <w:r w:rsidRPr="007A25F1">
        <w:t xml:space="preserve"> </w:t>
      </w:r>
      <w:r>
        <w:tab/>
      </w:r>
    </w:p>
    <w:p w14:paraId="3D4EA3A5" w14:textId="77777777" w:rsidR="00835551" w:rsidRPr="00596135" w:rsidRDefault="00835551" w:rsidP="00900800">
      <w:pPr>
        <w:pStyle w:val="Ttulo5"/>
      </w:pPr>
      <w:r>
        <w:t>9.2.2.3</w:t>
      </w:r>
      <w:r w:rsidRPr="00C60646">
        <w:t xml:space="preserve"> </w:t>
      </w:r>
      <w:r>
        <w:t xml:space="preserve">Herramientas de hardware </w:t>
      </w:r>
    </w:p>
    <w:tbl>
      <w:tblPr>
        <w:tblStyle w:val="Sombreadomedio1-nfasis3"/>
        <w:tblW w:w="0" w:type="auto"/>
        <w:tblLook w:val="04A0" w:firstRow="1" w:lastRow="0" w:firstColumn="1" w:lastColumn="0" w:noHBand="0" w:noVBand="1"/>
      </w:tblPr>
      <w:tblGrid>
        <w:gridCol w:w="1297"/>
        <w:gridCol w:w="1633"/>
        <w:gridCol w:w="1446"/>
        <w:gridCol w:w="1958"/>
        <w:gridCol w:w="1122"/>
        <w:gridCol w:w="874"/>
        <w:gridCol w:w="1290"/>
      </w:tblGrid>
      <w:tr w:rsidR="00835551" w:rsidRPr="00596135" w14:paraId="3D4EA3AD" w14:textId="77777777" w:rsidTr="000B7B9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4EA3A6" w14:textId="77777777" w:rsidR="00835551" w:rsidRPr="00596135" w:rsidRDefault="00835551" w:rsidP="00900800">
            <w:pPr>
              <w:rPr>
                <w:b w:val="0"/>
                <w:bCs w:val="0"/>
                <w:lang w:eastAsia="es-CO"/>
              </w:rPr>
            </w:pPr>
            <w:r w:rsidRPr="00596135">
              <w:rPr>
                <w:lang w:eastAsia="es-CO"/>
              </w:rPr>
              <w:t>Nombre De La persona</w:t>
            </w:r>
          </w:p>
        </w:tc>
        <w:tc>
          <w:tcPr>
            <w:tcW w:w="0" w:type="auto"/>
            <w:hideMark/>
          </w:tcPr>
          <w:p w14:paraId="3D4EA3A7" w14:textId="77777777" w:rsidR="00835551" w:rsidRPr="00596135" w:rsidRDefault="00835551" w:rsidP="00900800">
            <w:pPr>
              <w:cnfStyle w:val="100000000000" w:firstRow="1" w:lastRow="0" w:firstColumn="0" w:lastColumn="0" w:oddVBand="0" w:evenVBand="0" w:oddHBand="0" w:evenHBand="0" w:firstRowFirstColumn="0" w:firstRowLastColumn="0" w:lastRowFirstColumn="0" w:lastRowLastColumn="0"/>
              <w:rPr>
                <w:b w:val="0"/>
                <w:bCs w:val="0"/>
                <w:lang w:eastAsia="es-CO"/>
              </w:rPr>
            </w:pPr>
            <w:r w:rsidRPr="00596135">
              <w:rPr>
                <w:lang w:eastAsia="es-CO"/>
              </w:rPr>
              <w:t>Sistema Operativo</w:t>
            </w:r>
          </w:p>
        </w:tc>
        <w:tc>
          <w:tcPr>
            <w:tcW w:w="0" w:type="auto"/>
            <w:hideMark/>
          </w:tcPr>
          <w:p w14:paraId="3D4EA3A8" w14:textId="77777777" w:rsidR="00835551" w:rsidRPr="00596135" w:rsidRDefault="00835551" w:rsidP="00900800">
            <w:pPr>
              <w:cnfStyle w:val="100000000000" w:firstRow="1" w:lastRow="0" w:firstColumn="0" w:lastColumn="0" w:oddVBand="0" w:evenVBand="0" w:oddHBand="0" w:evenHBand="0" w:firstRowFirstColumn="0" w:firstRowLastColumn="0" w:lastRowFirstColumn="0" w:lastRowLastColumn="0"/>
              <w:rPr>
                <w:b w:val="0"/>
                <w:bCs w:val="0"/>
                <w:lang w:eastAsia="es-CO"/>
              </w:rPr>
            </w:pPr>
            <w:r w:rsidRPr="00596135">
              <w:rPr>
                <w:lang w:eastAsia="es-CO"/>
              </w:rPr>
              <w:t>Procesador</w:t>
            </w:r>
          </w:p>
        </w:tc>
        <w:tc>
          <w:tcPr>
            <w:tcW w:w="0" w:type="auto"/>
            <w:hideMark/>
          </w:tcPr>
          <w:p w14:paraId="3D4EA3A9" w14:textId="77777777" w:rsidR="00835551" w:rsidRPr="00596135" w:rsidRDefault="00835551" w:rsidP="00900800">
            <w:pPr>
              <w:cnfStyle w:val="100000000000" w:firstRow="1" w:lastRow="0" w:firstColumn="0" w:lastColumn="0" w:oddVBand="0" w:evenVBand="0" w:oddHBand="0" w:evenHBand="0" w:firstRowFirstColumn="0" w:firstRowLastColumn="0" w:lastRowFirstColumn="0" w:lastRowLastColumn="0"/>
              <w:rPr>
                <w:b w:val="0"/>
                <w:bCs w:val="0"/>
                <w:lang w:eastAsia="es-CO"/>
              </w:rPr>
            </w:pPr>
            <w:r w:rsidRPr="00596135">
              <w:rPr>
                <w:lang w:eastAsia="es-CO"/>
              </w:rPr>
              <w:t>Modelo</w:t>
            </w:r>
          </w:p>
        </w:tc>
        <w:tc>
          <w:tcPr>
            <w:tcW w:w="0" w:type="auto"/>
            <w:hideMark/>
          </w:tcPr>
          <w:p w14:paraId="3D4EA3AA" w14:textId="77777777" w:rsidR="00835551" w:rsidRPr="00596135" w:rsidRDefault="00835551" w:rsidP="00900800">
            <w:pPr>
              <w:cnfStyle w:val="100000000000" w:firstRow="1" w:lastRow="0" w:firstColumn="0" w:lastColumn="0" w:oddVBand="0" w:evenVBand="0" w:oddHBand="0" w:evenHBand="0" w:firstRowFirstColumn="0" w:firstRowLastColumn="0" w:lastRowFirstColumn="0" w:lastRowLastColumn="0"/>
              <w:rPr>
                <w:b w:val="0"/>
                <w:bCs w:val="0"/>
                <w:lang w:eastAsia="es-CO"/>
              </w:rPr>
            </w:pPr>
            <w:r w:rsidRPr="00596135">
              <w:rPr>
                <w:lang w:eastAsia="es-CO"/>
              </w:rPr>
              <w:t>Tipo De Sistema</w:t>
            </w:r>
          </w:p>
        </w:tc>
        <w:tc>
          <w:tcPr>
            <w:tcW w:w="0" w:type="auto"/>
            <w:hideMark/>
          </w:tcPr>
          <w:p w14:paraId="3D4EA3AB" w14:textId="77777777" w:rsidR="00835551" w:rsidRPr="00596135" w:rsidRDefault="00835551" w:rsidP="00900800">
            <w:pPr>
              <w:cnfStyle w:val="100000000000" w:firstRow="1" w:lastRow="0" w:firstColumn="0" w:lastColumn="0" w:oddVBand="0" w:evenVBand="0" w:oddHBand="0" w:evenHBand="0" w:firstRowFirstColumn="0" w:firstRowLastColumn="0" w:lastRowFirstColumn="0" w:lastRowLastColumn="0"/>
              <w:rPr>
                <w:b w:val="0"/>
                <w:bCs w:val="0"/>
                <w:lang w:eastAsia="es-CO"/>
              </w:rPr>
            </w:pPr>
            <w:r w:rsidRPr="00596135">
              <w:rPr>
                <w:lang w:eastAsia="es-CO"/>
              </w:rPr>
              <w:t>RAM</w:t>
            </w:r>
          </w:p>
        </w:tc>
        <w:tc>
          <w:tcPr>
            <w:tcW w:w="0" w:type="auto"/>
            <w:hideMark/>
          </w:tcPr>
          <w:p w14:paraId="3D4EA3AC" w14:textId="77777777" w:rsidR="00835551" w:rsidRPr="00596135" w:rsidRDefault="00835551" w:rsidP="00900800">
            <w:pPr>
              <w:cnfStyle w:val="100000000000" w:firstRow="1" w:lastRow="0" w:firstColumn="0" w:lastColumn="0" w:oddVBand="0" w:evenVBand="0" w:oddHBand="0" w:evenHBand="0" w:firstRowFirstColumn="0" w:firstRowLastColumn="0" w:lastRowFirstColumn="0" w:lastRowLastColumn="0"/>
              <w:rPr>
                <w:b w:val="0"/>
                <w:bCs w:val="0"/>
                <w:lang w:eastAsia="es-CO"/>
              </w:rPr>
            </w:pPr>
            <w:r w:rsidRPr="00596135">
              <w:rPr>
                <w:lang w:eastAsia="es-CO"/>
              </w:rPr>
              <w:t>Tamaño De Disco Duro</w:t>
            </w:r>
          </w:p>
        </w:tc>
      </w:tr>
      <w:tr w:rsidR="00835551" w:rsidRPr="00596135" w14:paraId="3D4EA3B5" w14:textId="77777777" w:rsidTr="000B7B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4EA3AE" w14:textId="77777777" w:rsidR="00835551" w:rsidRPr="00596135" w:rsidRDefault="00835551" w:rsidP="00900800">
            <w:pPr>
              <w:rPr>
                <w:lang w:eastAsia="es-CO"/>
              </w:rPr>
            </w:pPr>
            <w:r w:rsidRPr="00596135">
              <w:rPr>
                <w:lang w:eastAsia="es-CO"/>
              </w:rPr>
              <w:t>Luis</w:t>
            </w:r>
          </w:p>
        </w:tc>
        <w:tc>
          <w:tcPr>
            <w:tcW w:w="0" w:type="auto"/>
            <w:hideMark/>
          </w:tcPr>
          <w:p w14:paraId="3D4EA3AF"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OS X Yosemite</w:t>
            </w:r>
          </w:p>
        </w:tc>
        <w:tc>
          <w:tcPr>
            <w:tcW w:w="0" w:type="auto"/>
            <w:hideMark/>
          </w:tcPr>
          <w:p w14:paraId="3D4EA3B0"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Intel Core i5</w:t>
            </w:r>
          </w:p>
        </w:tc>
        <w:tc>
          <w:tcPr>
            <w:tcW w:w="0" w:type="auto"/>
            <w:hideMark/>
          </w:tcPr>
          <w:p w14:paraId="3D4EA3B1"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Pr>
                <w:lang w:eastAsia="es-CO"/>
              </w:rPr>
              <w:t>Intel Core i5 dual C</w:t>
            </w:r>
            <w:r w:rsidRPr="00596135">
              <w:rPr>
                <w:lang w:eastAsia="es-CO"/>
              </w:rPr>
              <w:t>ore de 2.5 GHz</w:t>
            </w:r>
          </w:p>
        </w:tc>
        <w:tc>
          <w:tcPr>
            <w:tcW w:w="0" w:type="auto"/>
            <w:hideMark/>
          </w:tcPr>
          <w:p w14:paraId="3D4EA3B2"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p>
        </w:tc>
        <w:tc>
          <w:tcPr>
            <w:tcW w:w="0" w:type="auto"/>
            <w:hideMark/>
          </w:tcPr>
          <w:p w14:paraId="3D4EA3B3"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4,00 GB</w:t>
            </w:r>
          </w:p>
        </w:tc>
        <w:tc>
          <w:tcPr>
            <w:tcW w:w="0" w:type="auto"/>
            <w:hideMark/>
          </w:tcPr>
          <w:p w14:paraId="3D4EA3B4"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500 GB</w:t>
            </w:r>
          </w:p>
        </w:tc>
      </w:tr>
      <w:tr w:rsidR="00835551" w:rsidRPr="00596135" w14:paraId="3D4EA3BD" w14:textId="77777777" w:rsidTr="000B7B9D">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4EA3B6" w14:textId="77777777" w:rsidR="00835551" w:rsidRPr="00596135" w:rsidRDefault="00835551" w:rsidP="00900800">
            <w:pPr>
              <w:rPr>
                <w:lang w:eastAsia="es-CO"/>
              </w:rPr>
            </w:pPr>
            <w:r w:rsidRPr="00596135">
              <w:rPr>
                <w:lang w:eastAsia="es-CO"/>
              </w:rPr>
              <w:t>Luis</w:t>
            </w:r>
          </w:p>
        </w:tc>
        <w:tc>
          <w:tcPr>
            <w:tcW w:w="0" w:type="auto"/>
            <w:hideMark/>
          </w:tcPr>
          <w:p w14:paraId="3D4EA3B7"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Windows 8</w:t>
            </w:r>
          </w:p>
        </w:tc>
        <w:tc>
          <w:tcPr>
            <w:tcW w:w="0" w:type="auto"/>
            <w:hideMark/>
          </w:tcPr>
          <w:p w14:paraId="3D4EA3B8"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val="en-US" w:eastAsia="es-CO"/>
              </w:rPr>
            </w:pPr>
            <w:r w:rsidRPr="00596135">
              <w:rPr>
                <w:lang w:val="en-US" w:eastAsia="es-CO"/>
              </w:rPr>
              <w:t>Intel (R) Core(TM) i7</w:t>
            </w:r>
          </w:p>
        </w:tc>
        <w:tc>
          <w:tcPr>
            <w:tcW w:w="0" w:type="auto"/>
            <w:hideMark/>
          </w:tcPr>
          <w:p w14:paraId="3D4EA3B9"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val="en-US" w:eastAsia="es-CO"/>
              </w:rPr>
            </w:pPr>
            <w:r w:rsidRPr="00596135">
              <w:rPr>
                <w:lang w:val="en-US" w:eastAsia="es-CO"/>
              </w:rPr>
              <w:t xml:space="preserve">Intel (R) Core(TM) i7-3630QM CPU @ 2.40GHz </w:t>
            </w:r>
          </w:p>
        </w:tc>
        <w:tc>
          <w:tcPr>
            <w:tcW w:w="0" w:type="auto"/>
            <w:hideMark/>
          </w:tcPr>
          <w:p w14:paraId="3D4EA3BA"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64 bits</w:t>
            </w:r>
          </w:p>
        </w:tc>
        <w:tc>
          <w:tcPr>
            <w:tcW w:w="0" w:type="auto"/>
            <w:hideMark/>
          </w:tcPr>
          <w:p w14:paraId="3D4EA3BB"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6,00 GB</w:t>
            </w:r>
          </w:p>
        </w:tc>
        <w:tc>
          <w:tcPr>
            <w:tcW w:w="0" w:type="auto"/>
            <w:hideMark/>
          </w:tcPr>
          <w:p w14:paraId="3D4EA3BC"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698 GB</w:t>
            </w:r>
          </w:p>
        </w:tc>
      </w:tr>
      <w:tr w:rsidR="00835551" w:rsidRPr="00596135" w14:paraId="3D4EA3C5" w14:textId="77777777" w:rsidTr="000B7B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4EA3BE" w14:textId="77777777" w:rsidR="00835551" w:rsidRPr="00596135" w:rsidRDefault="00835551" w:rsidP="00900800">
            <w:pPr>
              <w:rPr>
                <w:lang w:eastAsia="es-CO"/>
              </w:rPr>
            </w:pPr>
            <w:r w:rsidRPr="00596135">
              <w:rPr>
                <w:lang w:eastAsia="es-CO"/>
              </w:rPr>
              <w:t>David</w:t>
            </w:r>
          </w:p>
        </w:tc>
        <w:tc>
          <w:tcPr>
            <w:tcW w:w="0" w:type="auto"/>
            <w:hideMark/>
          </w:tcPr>
          <w:p w14:paraId="3D4EA3BF"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Windows 8.1 Pro / Ubuntu 14.10</w:t>
            </w:r>
          </w:p>
        </w:tc>
        <w:tc>
          <w:tcPr>
            <w:tcW w:w="0" w:type="auto"/>
            <w:hideMark/>
          </w:tcPr>
          <w:p w14:paraId="3D4EA3C0"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val="en-US" w:eastAsia="es-CO"/>
              </w:rPr>
            </w:pPr>
            <w:r w:rsidRPr="00596135">
              <w:rPr>
                <w:lang w:val="en-US" w:eastAsia="es-CO"/>
              </w:rPr>
              <w:t xml:space="preserve">Inter (R) Core(TM) i5 </w:t>
            </w:r>
          </w:p>
        </w:tc>
        <w:tc>
          <w:tcPr>
            <w:tcW w:w="0" w:type="auto"/>
            <w:hideMark/>
          </w:tcPr>
          <w:p w14:paraId="3D4EA3C1"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val="en-US" w:eastAsia="es-CO"/>
              </w:rPr>
            </w:pPr>
            <w:r w:rsidRPr="00596135">
              <w:rPr>
                <w:lang w:val="en-US" w:eastAsia="es-CO"/>
              </w:rPr>
              <w:t>Intel (R) Core(TM) i5-3210M @2.5 GHz</w:t>
            </w:r>
          </w:p>
        </w:tc>
        <w:tc>
          <w:tcPr>
            <w:tcW w:w="0" w:type="auto"/>
            <w:hideMark/>
          </w:tcPr>
          <w:p w14:paraId="3D4EA3C2"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64 bits</w:t>
            </w:r>
          </w:p>
        </w:tc>
        <w:tc>
          <w:tcPr>
            <w:tcW w:w="0" w:type="auto"/>
            <w:hideMark/>
          </w:tcPr>
          <w:p w14:paraId="3D4EA3C3"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6,00 GB</w:t>
            </w:r>
          </w:p>
        </w:tc>
        <w:tc>
          <w:tcPr>
            <w:tcW w:w="0" w:type="auto"/>
            <w:hideMark/>
          </w:tcPr>
          <w:p w14:paraId="3D4EA3C4"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1 TB</w:t>
            </w:r>
          </w:p>
        </w:tc>
      </w:tr>
      <w:tr w:rsidR="00835551" w:rsidRPr="00596135" w14:paraId="3D4EA3CD" w14:textId="77777777" w:rsidTr="000B7B9D">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4EA3C6" w14:textId="77777777" w:rsidR="00835551" w:rsidRPr="00596135" w:rsidRDefault="00835551" w:rsidP="00900800">
            <w:pPr>
              <w:rPr>
                <w:lang w:eastAsia="es-CO"/>
              </w:rPr>
            </w:pPr>
            <w:r w:rsidRPr="00596135">
              <w:rPr>
                <w:lang w:eastAsia="es-CO"/>
              </w:rPr>
              <w:lastRenderedPageBreak/>
              <w:t>Luisa</w:t>
            </w:r>
          </w:p>
        </w:tc>
        <w:tc>
          <w:tcPr>
            <w:tcW w:w="0" w:type="auto"/>
            <w:hideMark/>
          </w:tcPr>
          <w:p w14:paraId="3D4EA3C7"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Windows 8.1</w:t>
            </w:r>
          </w:p>
        </w:tc>
        <w:tc>
          <w:tcPr>
            <w:tcW w:w="0" w:type="auto"/>
            <w:hideMark/>
          </w:tcPr>
          <w:p w14:paraId="3D4EA3C8"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 xml:space="preserve">Intel(R) Celeron(R) </w:t>
            </w:r>
          </w:p>
        </w:tc>
        <w:tc>
          <w:tcPr>
            <w:tcW w:w="0" w:type="auto"/>
            <w:hideMark/>
          </w:tcPr>
          <w:p w14:paraId="3D4EA3C9"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Intel(R) Celeron(R) CPU N2830 2.16GHz</w:t>
            </w:r>
          </w:p>
        </w:tc>
        <w:tc>
          <w:tcPr>
            <w:tcW w:w="0" w:type="auto"/>
            <w:hideMark/>
          </w:tcPr>
          <w:p w14:paraId="3D4EA3CA"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64 bits</w:t>
            </w:r>
          </w:p>
        </w:tc>
        <w:tc>
          <w:tcPr>
            <w:tcW w:w="0" w:type="auto"/>
            <w:hideMark/>
          </w:tcPr>
          <w:p w14:paraId="3D4EA3CB"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1.89Gb</w:t>
            </w:r>
          </w:p>
        </w:tc>
        <w:tc>
          <w:tcPr>
            <w:tcW w:w="0" w:type="auto"/>
            <w:hideMark/>
          </w:tcPr>
          <w:p w14:paraId="3D4EA3CC"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500GB</w:t>
            </w:r>
          </w:p>
        </w:tc>
      </w:tr>
      <w:tr w:rsidR="00835551" w:rsidRPr="00596135" w14:paraId="3D4EA3D5" w14:textId="77777777" w:rsidTr="000B7B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4EA3CE" w14:textId="77777777" w:rsidR="00835551" w:rsidRPr="00596135" w:rsidRDefault="00835551" w:rsidP="00900800">
            <w:pPr>
              <w:rPr>
                <w:lang w:eastAsia="es-CO"/>
              </w:rPr>
            </w:pPr>
            <w:r w:rsidRPr="00596135">
              <w:rPr>
                <w:lang w:eastAsia="es-CO"/>
              </w:rPr>
              <w:t>Alfredo</w:t>
            </w:r>
          </w:p>
        </w:tc>
        <w:tc>
          <w:tcPr>
            <w:tcW w:w="0" w:type="auto"/>
            <w:hideMark/>
          </w:tcPr>
          <w:p w14:paraId="3D4EA3CF"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Windows 8.1</w:t>
            </w:r>
          </w:p>
        </w:tc>
        <w:tc>
          <w:tcPr>
            <w:tcW w:w="0" w:type="auto"/>
            <w:hideMark/>
          </w:tcPr>
          <w:p w14:paraId="3D4EA3D0"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val="en-US" w:eastAsia="es-CO"/>
              </w:rPr>
            </w:pPr>
            <w:r w:rsidRPr="00596135">
              <w:rPr>
                <w:lang w:val="en-US" w:eastAsia="es-CO"/>
              </w:rPr>
              <w:t>Intel (R) Core(TM) i7</w:t>
            </w:r>
          </w:p>
        </w:tc>
        <w:tc>
          <w:tcPr>
            <w:tcW w:w="0" w:type="auto"/>
            <w:hideMark/>
          </w:tcPr>
          <w:p w14:paraId="3D4EA3D1"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val="en-US" w:eastAsia="es-CO"/>
              </w:rPr>
            </w:pPr>
            <w:r w:rsidRPr="00596135">
              <w:rPr>
                <w:lang w:val="en-US" w:eastAsia="es-CO"/>
              </w:rPr>
              <w:t xml:space="preserve">Intel (R) Core(TM) i7 CPU Q820 @ 1.73GHz </w:t>
            </w:r>
          </w:p>
        </w:tc>
        <w:tc>
          <w:tcPr>
            <w:tcW w:w="0" w:type="auto"/>
            <w:hideMark/>
          </w:tcPr>
          <w:p w14:paraId="3D4EA3D2"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64 bits</w:t>
            </w:r>
          </w:p>
        </w:tc>
        <w:tc>
          <w:tcPr>
            <w:tcW w:w="0" w:type="auto"/>
            <w:hideMark/>
          </w:tcPr>
          <w:p w14:paraId="3D4EA3D3"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4,00 GB</w:t>
            </w:r>
          </w:p>
        </w:tc>
        <w:tc>
          <w:tcPr>
            <w:tcW w:w="0" w:type="auto"/>
            <w:hideMark/>
          </w:tcPr>
          <w:p w14:paraId="3D4EA3D4"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Pr>
                <w:lang w:eastAsia="es-CO"/>
              </w:rPr>
              <w:t>260GB</w:t>
            </w:r>
          </w:p>
        </w:tc>
      </w:tr>
      <w:tr w:rsidR="00835551" w:rsidRPr="00596135" w14:paraId="3D4EA3DD" w14:textId="77777777" w:rsidTr="000B7B9D">
        <w:trPr>
          <w:cnfStyle w:val="000000010000" w:firstRow="0" w:lastRow="0" w:firstColumn="0" w:lastColumn="0" w:oddVBand="0" w:evenVBand="0" w:oddHBand="0" w:evenHBand="1"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4EA3D6" w14:textId="77777777" w:rsidR="00835551" w:rsidRPr="00596135" w:rsidRDefault="00835551" w:rsidP="00900800">
            <w:pPr>
              <w:rPr>
                <w:lang w:eastAsia="es-CO"/>
              </w:rPr>
            </w:pPr>
            <w:r w:rsidRPr="00596135">
              <w:rPr>
                <w:lang w:eastAsia="es-CO"/>
              </w:rPr>
              <w:t xml:space="preserve">Stiven </w:t>
            </w:r>
          </w:p>
        </w:tc>
        <w:tc>
          <w:tcPr>
            <w:tcW w:w="0" w:type="auto"/>
            <w:hideMark/>
          </w:tcPr>
          <w:p w14:paraId="3D4EA3D7"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Windows 7</w:t>
            </w:r>
          </w:p>
        </w:tc>
        <w:tc>
          <w:tcPr>
            <w:tcW w:w="0" w:type="auto"/>
            <w:hideMark/>
          </w:tcPr>
          <w:p w14:paraId="3D4EA3D8"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val="en-US" w:eastAsia="es-CO"/>
              </w:rPr>
            </w:pPr>
            <w:r w:rsidRPr="00596135">
              <w:rPr>
                <w:lang w:val="en-US" w:eastAsia="es-CO"/>
              </w:rPr>
              <w:t>Intel (R) Core(TM) i5</w:t>
            </w:r>
          </w:p>
        </w:tc>
        <w:tc>
          <w:tcPr>
            <w:tcW w:w="0" w:type="auto"/>
            <w:hideMark/>
          </w:tcPr>
          <w:p w14:paraId="3D4EA3D9"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val="en-US" w:eastAsia="es-CO"/>
              </w:rPr>
            </w:pPr>
            <w:r w:rsidRPr="00596135">
              <w:rPr>
                <w:lang w:val="en-US" w:eastAsia="es-CO"/>
              </w:rPr>
              <w:t xml:space="preserve">Intel (R) Core(TM) i5 CPU 4570 @ 3.2GHz </w:t>
            </w:r>
          </w:p>
        </w:tc>
        <w:tc>
          <w:tcPr>
            <w:tcW w:w="0" w:type="auto"/>
            <w:hideMark/>
          </w:tcPr>
          <w:p w14:paraId="3D4EA3DA"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64 bits</w:t>
            </w:r>
          </w:p>
        </w:tc>
        <w:tc>
          <w:tcPr>
            <w:tcW w:w="0" w:type="auto"/>
            <w:hideMark/>
          </w:tcPr>
          <w:p w14:paraId="3D4EA3DB"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8,00 GB</w:t>
            </w:r>
          </w:p>
        </w:tc>
        <w:tc>
          <w:tcPr>
            <w:tcW w:w="0" w:type="auto"/>
            <w:hideMark/>
          </w:tcPr>
          <w:p w14:paraId="3D4EA3DC" w14:textId="77777777" w:rsidR="00835551" w:rsidRPr="00596135" w:rsidRDefault="00835551" w:rsidP="00900800">
            <w:pPr>
              <w:cnfStyle w:val="000000010000" w:firstRow="0" w:lastRow="0" w:firstColumn="0" w:lastColumn="0" w:oddVBand="0" w:evenVBand="0" w:oddHBand="0" w:evenHBand="1" w:firstRowFirstColumn="0" w:firstRowLastColumn="0" w:lastRowFirstColumn="0" w:lastRowLastColumn="0"/>
              <w:rPr>
                <w:lang w:eastAsia="es-CO"/>
              </w:rPr>
            </w:pPr>
            <w:r w:rsidRPr="00596135">
              <w:rPr>
                <w:lang w:eastAsia="es-CO"/>
              </w:rPr>
              <w:t>500 GB</w:t>
            </w:r>
          </w:p>
        </w:tc>
      </w:tr>
      <w:tr w:rsidR="00835551" w:rsidRPr="00596135" w14:paraId="3D4EA3E5" w14:textId="77777777" w:rsidTr="000B7B9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3D4EA3DE" w14:textId="77777777" w:rsidR="00835551" w:rsidRPr="00596135" w:rsidRDefault="00835551" w:rsidP="00900800">
            <w:pPr>
              <w:rPr>
                <w:lang w:eastAsia="es-CO"/>
              </w:rPr>
            </w:pPr>
            <w:r w:rsidRPr="00596135">
              <w:rPr>
                <w:lang w:eastAsia="es-CO"/>
              </w:rPr>
              <w:t>Fabián</w:t>
            </w:r>
          </w:p>
        </w:tc>
        <w:tc>
          <w:tcPr>
            <w:tcW w:w="0" w:type="auto"/>
            <w:hideMark/>
          </w:tcPr>
          <w:p w14:paraId="3D4EA3DF"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Windows 7</w:t>
            </w:r>
          </w:p>
        </w:tc>
        <w:tc>
          <w:tcPr>
            <w:tcW w:w="0" w:type="auto"/>
            <w:hideMark/>
          </w:tcPr>
          <w:p w14:paraId="3D4EA3E0"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Intel (R) Core 2Dduo</w:t>
            </w:r>
          </w:p>
        </w:tc>
        <w:tc>
          <w:tcPr>
            <w:tcW w:w="0" w:type="auto"/>
            <w:hideMark/>
          </w:tcPr>
          <w:p w14:paraId="3D4EA3E1"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 xml:space="preserve">Intel (R) Core(TM) 2Duo CPU T5450@ 1,66GHz </w:t>
            </w:r>
          </w:p>
        </w:tc>
        <w:tc>
          <w:tcPr>
            <w:tcW w:w="0" w:type="auto"/>
            <w:hideMark/>
          </w:tcPr>
          <w:p w14:paraId="3D4EA3E2"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32 bits</w:t>
            </w:r>
          </w:p>
        </w:tc>
        <w:tc>
          <w:tcPr>
            <w:tcW w:w="0" w:type="auto"/>
            <w:hideMark/>
          </w:tcPr>
          <w:p w14:paraId="3D4EA3E3"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sidRPr="00596135">
              <w:rPr>
                <w:lang w:eastAsia="es-CO"/>
              </w:rPr>
              <w:t>2,00 Gb</w:t>
            </w:r>
          </w:p>
        </w:tc>
        <w:tc>
          <w:tcPr>
            <w:tcW w:w="0" w:type="auto"/>
            <w:hideMark/>
          </w:tcPr>
          <w:p w14:paraId="3D4EA3E4" w14:textId="77777777" w:rsidR="00835551" w:rsidRPr="00596135" w:rsidRDefault="00835551" w:rsidP="00900800">
            <w:pPr>
              <w:cnfStyle w:val="000000100000" w:firstRow="0" w:lastRow="0" w:firstColumn="0" w:lastColumn="0" w:oddVBand="0" w:evenVBand="0" w:oddHBand="1" w:evenHBand="0" w:firstRowFirstColumn="0" w:firstRowLastColumn="0" w:lastRowFirstColumn="0" w:lastRowLastColumn="0"/>
              <w:rPr>
                <w:lang w:eastAsia="es-CO"/>
              </w:rPr>
            </w:pPr>
            <w:r>
              <w:rPr>
                <w:lang w:eastAsia="es-CO"/>
              </w:rPr>
              <w:t>140 GB</w:t>
            </w:r>
          </w:p>
        </w:tc>
      </w:tr>
    </w:tbl>
    <w:p w14:paraId="3D4EA3E6" w14:textId="77777777" w:rsidR="00835551" w:rsidRPr="00BE06F2" w:rsidRDefault="00835551" w:rsidP="000B7B9D">
      <w:pPr>
        <w:pStyle w:val="Descripcin"/>
        <w:jc w:val="center"/>
        <w:rPr>
          <w:rFonts w:cs="Arial"/>
          <w:sz w:val="22"/>
          <w:szCs w:val="22"/>
        </w:rPr>
      </w:pPr>
      <w:bookmarkStart w:id="87" w:name="_Toc413738633"/>
      <w:bookmarkStart w:id="88" w:name="_Toc413738699"/>
      <w:bookmarkStart w:id="89" w:name="_Toc413912145"/>
      <w:r w:rsidRPr="00BE06F2">
        <w:rPr>
          <w:rFonts w:cs="Arial"/>
          <w:sz w:val="22"/>
          <w:szCs w:val="22"/>
        </w:rPr>
        <w:t xml:space="preserve">Tabla </w:t>
      </w:r>
      <w:r w:rsidR="0092078F">
        <w:rPr>
          <w:rFonts w:cs="Arial"/>
          <w:sz w:val="22"/>
          <w:szCs w:val="22"/>
        </w:rPr>
        <w:fldChar w:fldCharType="begin"/>
      </w:r>
      <w:r w:rsidR="0092078F">
        <w:rPr>
          <w:rFonts w:cs="Arial"/>
          <w:sz w:val="22"/>
          <w:szCs w:val="22"/>
        </w:rPr>
        <w:instrText xml:space="preserve"> SEQ Tabla \* ARABIC </w:instrText>
      </w:r>
      <w:r w:rsidR="0092078F">
        <w:rPr>
          <w:rFonts w:cs="Arial"/>
          <w:sz w:val="22"/>
          <w:szCs w:val="22"/>
        </w:rPr>
        <w:fldChar w:fldCharType="separate"/>
      </w:r>
      <w:r w:rsidR="0092078F">
        <w:rPr>
          <w:rFonts w:cs="Arial"/>
          <w:noProof/>
          <w:sz w:val="22"/>
          <w:szCs w:val="22"/>
        </w:rPr>
        <w:t>8</w:t>
      </w:r>
      <w:r w:rsidR="0092078F">
        <w:rPr>
          <w:rFonts w:cs="Arial"/>
          <w:sz w:val="22"/>
          <w:szCs w:val="22"/>
        </w:rPr>
        <w:fldChar w:fldCharType="end"/>
      </w:r>
      <w:r w:rsidR="00BE06F2">
        <w:rPr>
          <w:rFonts w:cs="Arial"/>
          <w:noProof/>
          <w:sz w:val="22"/>
          <w:szCs w:val="22"/>
        </w:rPr>
        <w:t>:</w:t>
      </w:r>
      <w:r w:rsidRPr="00BE06F2">
        <w:rPr>
          <w:rFonts w:cs="Arial"/>
          <w:sz w:val="22"/>
          <w:szCs w:val="22"/>
        </w:rPr>
        <w:t xml:space="preserve"> Maquinas personales de los integrantes del grupo</w:t>
      </w:r>
      <w:bookmarkEnd w:id="87"/>
      <w:bookmarkEnd w:id="88"/>
      <w:bookmarkEnd w:id="89"/>
    </w:p>
    <w:p w14:paraId="3D4EA3E7" w14:textId="77777777" w:rsidR="00835551" w:rsidRPr="00B97D83" w:rsidRDefault="00835551" w:rsidP="00900800">
      <w:r w:rsidRPr="00B97D83">
        <w:t>Adicionalmente se estableció que para el desarrollo del producto se trabajará sobre un dispositivo móvil: Google Nexus 4.</w:t>
      </w:r>
    </w:p>
    <w:p w14:paraId="3D4EA3E8" w14:textId="77777777" w:rsidR="00835551" w:rsidRDefault="006018B5" w:rsidP="000B7B9D">
      <w:pPr>
        <w:pStyle w:val="Ttulo1"/>
      </w:pPr>
      <w:bookmarkStart w:id="90" w:name="_Toc413829910"/>
      <w:r>
        <w:t>9.3 Planes de Trabajo del Proyecto</w:t>
      </w:r>
      <w:bookmarkEnd w:id="90"/>
    </w:p>
    <w:p w14:paraId="3D4EA3E9" w14:textId="77777777" w:rsidR="006018B5" w:rsidRPr="006018B5" w:rsidRDefault="006018B5" w:rsidP="000B7B9D">
      <w:pPr>
        <w:pStyle w:val="Ttulo2"/>
      </w:pPr>
      <w:bookmarkStart w:id="91" w:name="_Toc413829911"/>
      <w:r>
        <w:t xml:space="preserve">9.3.1 </w:t>
      </w:r>
      <w:r w:rsidRPr="006018B5">
        <w:t>Descomposición de Actividades</w:t>
      </w:r>
      <w:bookmarkEnd w:id="91"/>
    </w:p>
    <w:p w14:paraId="3D4EA3EA" w14:textId="77777777" w:rsidR="001F4C3A" w:rsidRDefault="006018B5" w:rsidP="00900800">
      <w:pPr>
        <w:rPr>
          <w:b/>
        </w:rPr>
      </w:pPr>
      <w:r w:rsidRPr="0006585F">
        <w:t>El pro</w:t>
      </w:r>
      <w:r w:rsidR="00314119">
        <w:t>yecto se compone de cuatro fases</w:t>
      </w:r>
      <w:r w:rsidRPr="0006585F">
        <w:t xml:space="preserve"> distintas, en un inicio el grupo no se encontraba muy organizado y por lo tanto no tenía</w:t>
      </w:r>
      <w:r>
        <w:t xml:space="preserve"> muy claro qué</w:t>
      </w:r>
      <w:r w:rsidRPr="0006585F">
        <w:t xml:space="preserve"> realizar. Es por ello que la primera categoría es tareas iniciales, puesto que era trabajo a realizar, pero no ten</w:t>
      </w:r>
      <w:r>
        <w:t>íamos muy claro qué</w:t>
      </w:r>
      <w:r w:rsidRPr="0006585F">
        <w:t xml:space="preserve"> desarrollar primero ni qué medidas tomar. Posteriormente organizamos el desarrollo del SPMP por Sprints</w:t>
      </w:r>
      <w:r w:rsidR="00314119">
        <w:t xml:space="preserve"> ye entregas</w:t>
      </w:r>
      <w:r w:rsidRPr="0006585F">
        <w:t>, en los cuales se debían de realizar ciertos componentes de los documentos para finalmente tener una revisión cruzada, reunión con el profesor y reunión grupal en la cual se discute cómo va el proyecto, hacia donde</w:t>
      </w:r>
      <w:r w:rsidR="00D015E4">
        <w:t xml:space="preserve"> va, qué</w:t>
      </w:r>
      <w:r>
        <w:t xml:space="preserve"> hay que mejorar y qué</w:t>
      </w:r>
      <w:r w:rsidRPr="0006585F">
        <w:t xml:space="preserve"> componentes ya se cumplieron. A continuación se muestran las principales actividades del proyecto con su descomposición.</w:t>
      </w:r>
      <w:r>
        <w:t xml:space="preserve"> </w:t>
      </w:r>
      <w:hyperlink r:id="rId40" w:history="1">
        <w:r w:rsidRPr="003F1F19">
          <w:rPr>
            <w:rStyle w:val="Hipervnculo"/>
            <w:b/>
            <w:highlight w:val="yellow"/>
          </w:rPr>
          <w:t>WBS-RAWR.docx</w:t>
        </w:r>
      </w:hyperlink>
    </w:p>
    <w:p w14:paraId="3D4EA3EB" w14:textId="77777777" w:rsidR="001F4C3A" w:rsidRDefault="001F4C3A" w:rsidP="00900800">
      <w:pPr>
        <w:rPr>
          <w:b/>
        </w:rPr>
      </w:pPr>
    </w:p>
    <w:p w14:paraId="3D4EA3EC" w14:textId="77777777" w:rsidR="001F4C3A" w:rsidRPr="001F4C3A" w:rsidRDefault="00D015E4" w:rsidP="000B7B9D">
      <w:pPr>
        <w:pStyle w:val="Ttulo2"/>
      </w:pPr>
      <w:bookmarkStart w:id="92" w:name="_Toc413829912"/>
      <w:r>
        <w:t xml:space="preserve">9.3.2 </w:t>
      </w:r>
      <w:r w:rsidR="001F4C3A" w:rsidRPr="001F4C3A">
        <w:t>Calendarización</w:t>
      </w:r>
      <w:bookmarkStart w:id="93" w:name="_Toc412898078"/>
      <w:bookmarkStart w:id="94" w:name="_Toc412898085"/>
      <w:bookmarkEnd w:id="92"/>
    </w:p>
    <w:p w14:paraId="3D4EA3ED" w14:textId="77777777" w:rsidR="001F4C3A" w:rsidRPr="00D015E4" w:rsidRDefault="001F4C3A" w:rsidP="000B7B9D">
      <w:pPr>
        <w:pStyle w:val="Ttulo3"/>
      </w:pPr>
      <w:bookmarkStart w:id="95" w:name="_Toc412898079"/>
      <w:bookmarkStart w:id="96" w:name="_Toc412898086"/>
      <w:bookmarkEnd w:id="93"/>
      <w:bookmarkEnd w:id="94"/>
      <w:r w:rsidRPr="00D015E4">
        <w:t>9.3.2.1 Objetivos específicos:</w:t>
      </w:r>
      <w:bookmarkEnd w:id="95"/>
      <w:bookmarkEnd w:id="96"/>
    </w:p>
    <w:p w14:paraId="3D4EA3EE" w14:textId="77777777" w:rsidR="001F4C3A" w:rsidRPr="00EA03DC" w:rsidRDefault="001F4C3A" w:rsidP="00996AB1">
      <w:pPr>
        <w:pStyle w:val="Prrafodelista"/>
        <w:numPr>
          <w:ilvl w:val="0"/>
          <w:numId w:val="12"/>
        </w:numPr>
      </w:pPr>
      <w:r w:rsidRPr="00EA03DC">
        <w:t xml:space="preserve">Describir procesos y actividades para garantizar </w:t>
      </w:r>
      <w:r>
        <w:t>que estas se realicen en los tiempo estipulados por los roles adecuados.</w:t>
      </w:r>
    </w:p>
    <w:p w14:paraId="3D4EA3EF" w14:textId="77777777" w:rsidR="001F4C3A" w:rsidRDefault="001F4C3A" w:rsidP="00996AB1">
      <w:pPr>
        <w:pStyle w:val="Prrafodelista"/>
        <w:numPr>
          <w:ilvl w:val="0"/>
          <w:numId w:val="12"/>
        </w:numPr>
      </w:pPr>
      <w:r w:rsidRPr="00EA03DC">
        <w:t xml:space="preserve">Describir procesos y actividades para garantizar </w:t>
      </w:r>
      <w:r>
        <w:t>la realización de las diferentes fases del proyecto en las entregas correspondientes.</w:t>
      </w:r>
      <w:bookmarkStart w:id="97" w:name="_Toc412898080"/>
      <w:bookmarkStart w:id="98" w:name="_Toc412898087"/>
    </w:p>
    <w:p w14:paraId="3D4EA3F0" w14:textId="77777777" w:rsidR="001F4C3A" w:rsidRDefault="001F4C3A" w:rsidP="00996AB1">
      <w:pPr>
        <w:pStyle w:val="Prrafodelista"/>
        <w:numPr>
          <w:ilvl w:val="0"/>
          <w:numId w:val="12"/>
        </w:numPr>
      </w:pPr>
      <w:r>
        <w:t>Realizar un diagrama de Gantt, que muestre y clarifique los tiempo, fechas de entrega para desarrollar las diferentes actividades.</w:t>
      </w:r>
    </w:p>
    <w:p w14:paraId="3D4EA3F1" w14:textId="77777777" w:rsidR="001F4C3A" w:rsidRPr="00D015E4" w:rsidRDefault="001F4C3A" w:rsidP="000B7B9D">
      <w:pPr>
        <w:pStyle w:val="Ttulo4"/>
        <w:rPr>
          <w:rFonts w:ascii="Arial" w:hAnsi="Arial" w:cs="Arial"/>
        </w:rPr>
      </w:pPr>
      <w:bookmarkStart w:id="99" w:name="_Toc413829913"/>
      <w:r w:rsidRPr="00D015E4">
        <w:rPr>
          <w:rStyle w:val="Ttulo3Car"/>
          <w:b/>
        </w:rPr>
        <w:t>9.3.2.2</w:t>
      </w:r>
      <w:r w:rsidR="00D015E4" w:rsidRPr="00D015E4">
        <w:rPr>
          <w:rStyle w:val="Ttulo3Car"/>
          <w:b/>
        </w:rPr>
        <w:t xml:space="preserve"> </w:t>
      </w:r>
      <w:r w:rsidRPr="00D015E4">
        <w:rPr>
          <w:rStyle w:val="Ttulo3Car"/>
          <w:b/>
        </w:rPr>
        <w:t>Responsables:</w:t>
      </w:r>
      <w:bookmarkEnd w:id="97"/>
      <w:bookmarkEnd w:id="98"/>
      <w:bookmarkEnd w:id="99"/>
    </w:p>
    <w:p w14:paraId="3D4EA3F2" w14:textId="77777777" w:rsidR="001F4C3A" w:rsidRDefault="001F4C3A" w:rsidP="00996AB1">
      <w:pPr>
        <w:pStyle w:val="Prrafodelista"/>
        <w:numPr>
          <w:ilvl w:val="0"/>
          <w:numId w:val="12"/>
        </w:numPr>
      </w:pPr>
      <w:r>
        <w:t>SoS Master</w:t>
      </w:r>
    </w:p>
    <w:p w14:paraId="3D4EA3F3" w14:textId="77777777" w:rsidR="001F4C3A" w:rsidRPr="00EA03DC" w:rsidRDefault="001F4C3A" w:rsidP="00996AB1">
      <w:pPr>
        <w:pStyle w:val="Prrafodelista"/>
        <w:numPr>
          <w:ilvl w:val="0"/>
          <w:numId w:val="12"/>
        </w:numPr>
      </w:pPr>
      <w:r>
        <w:lastRenderedPageBreak/>
        <w:t>El cumplimiento de las fechas, procesos, actividades y tareas</w:t>
      </w:r>
      <w:r w:rsidRPr="00EA03DC">
        <w:t xml:space="preserve"> es responsabilidad del todos los miembros del grupo</w:t>
      </w:r>
      <w:r>
        <w:t>.</w:t>
      </w:r>
    </w:p>
    <w:p w14:paraId="3D4EA3F4" w14:textId="77777777" w:rsidR="001F4C3A" w:rsidRPr="00D015E4" w:rsidRDefault="00D015E4" w:rsidP="000B7B9D">
      <w:pPr>
        <w:pStyle w:val="Ttulo3"/>
      </w:pPr>
      <w:bookmarkStart w:id="100" w:name="_Toc412898081"/>
      <w:bookmarkStart w:id="101" w:name="_Toc412898088"/>
      <w:r>
        <w:t>9.3.2</w:t>
      </w:r>
      <w:r w:rsidR="001F4C3A" w:rsidRPr="00D015E4">
        <w:t>.3 Recursos Requeridos:</w:t>
      </w:r>
      <w:bookmarkEnd w:id="100"/>
      <w:bookmarkEnd w:id="101"/>
    </w:p>
    <w:p w14:paraId="3D4EA3F5" w14:textId="77777777" w:rsidR="001F4C3A" w:rsidRPr="00827DDC" w:rsidRDefault="00145C39" w:rsidP="00900800">
      <w:r>
        <w:t>Microsoft Excel</w:t>
      </w:r>
      <w:r w:rsidR="001F4C3A" w:rsidRPr="00827DDC">
        <w:t>.</w:t>
      </w:r>
    </w:p>
    <w:p w14:paraId="3D4EA3F6" w14:textId="77777777" w:rsidR="001F4C3A" w:rsidRPr="00EA03DC" w:rsidRDefault="00D015E4" w:rsidP="000B7B9D">
      <w:pPr>
        <w:pStyle w:val="Ttulo3"/>
      </w:pPr>
      <w:bookmarkStart w:id="102" w:name="_Toc412898082"/>
      <w:bookmarkStart w:id="103" w:name="_Toc412898089"/>
      <w:r>
        <w:t xml:space="preserve">9.3.2.4 </w:t>
      </w:r>
      <w:r w:rsidR="001F4C3A" w:rsidRPr="00EA03DC">
        <w:t>Puesta En Marcha:</w:t>
      </w:r>
      <w:bookmarkEnd w:id="102"/>
      <w:bookmarkEnd w:id="103"/>
    </w:p>
    <w:p w14:paraId="3D4EA3F7" w14:textId="77777777" w:rsidR="001F4C3A" w:rsidRPr="00827DDC" w:rsidRDefault="001F4C3A" w:rsidP="00900800">
      <w:r w:rsidRPr="00827DDC">
        <w:t xml:space="preserve">Dependiendo de cada entregable, acorde a las fechas asignadas por el cronograma de la materia de Ingeniería de Software, el calendario se debe actualizar, revisar, mejorar y hasta se puede requerir reasignar tareas acorde a lo sucedido en los entregables precedentes. Sean componentes como la calidad, métricas o riesgos que posteriormente deben ser estudiados para la toma de decisiones en el proyecto. </w:t>
      </w:r>
    </w:p>
    <w:p w14:paraId="3D4EA3F8" w14:textId="77777777" w:rsidR="001F4C3A" w:rsidRPr="00827DDC" w:rsidRDefault="001F4C3A" w:rsidP="00900800">
      <w:pPr>
        <w:pStyle w:val="Prrafodelista"/>
        <w:spacing w:after="240"/>
        <w:rPr>
          <w:rFonts w:ascii="Arial" w:hAnsi="Arial" w:cs="Arial"/>
        </w:rPr>
      </w:pPr>
    </w:p>
    <w:p w14:paraId="3D4EA3F9" w14:textId="77777777" w:rsidR="001F4C3A" w:rsidRPr="00827DDC" w:rsidRDefault="001F4C3A" w:rsidP="00996AB1">
      <w:pPr>
        <w:pStyle w:val="Prrafodelista"/>
        <w:keepNext/>
        <w:keepLines/>
        <w:numPr>
          <w:ilvl w:val="1"/>
          <w:numId w:val="15"/>
        </w:numPr>
        <w:spacing w:before="200" w:after="0"/>
        <w:contextualSpacing w:val="0"/>
        <w:jc w:val="left"/>
        <w:outlineLvl w:val="4"/>
        <w:rPr>
          <w:rFonts w:asciiTheme="majorHAnsi" w:eastAsiaTheme="majorEastAsia" w:hAnsiTheme="majorHAnsi" w:cstheme="majorBidi"/>
          <w:b/>
          <w:bCs/>
          <w:i/>
          <w:iCs/>
          <w:vanish/>
          <w:color w:val="3B9C14" w:themeColor="accent1"/>
        </w:rPr>
      </w:pPr>
    </w:p>
    <w:p w14:paraId="3D4EA3FA" w14:textId="77777777" w:rsidR="001F4C3A" w:rsidRPr="00827DDC" w:rsidRDefault="001F4C3A" w:rsidP="00996AB1">
      <w:pPr>
        <w:pStyle w:val="Prrafodelista"/>
        <w:keepNext/>
        <w:keepLines/>
        <w:numPr>
          <w:ilvl w:val="1"/>
          <w:numId w:val="15"/>
        </w:numPr>
        <w:spacing w:before="200" w:after="0"/>
        <w:contextualSpacing w:val="0"/>
        <w:jc w:val="left"/>
        <w:outlineLvl w:val="4"/>
        <w:rPr>
          <w:rFonts w:asciiTheme="majorHAnsi" w:eastAsiaTheme="majorEastAsia" w:hAnsiTheme="majorHAnsi" w:cstheme="majorBidi"/>
          <w:b/>
          <w:bCs/>
          <w:i/>
          <w:iCs/>
          <w:vanish/>
          <w:color w:val="3B9C14" w:themeColor="accent1"/>
        </w:rPr>
      </w:pPr>
    </w:p>
    <w:p w14:paraId="3D4EA3FB" w14:textId="77777777" w:rsidR="001F4C3A" w:rsidRPr="00827DDC" w:rsidRDefault="001F4C3A" w:rsidP="00996AB1">
      <w:pPr>
        <w:pStyle w:val="Prrafodelista"/>
        <w:keepNext/>
        <w:keepLines/>
        <w:numPr>
          <w:ilvl w:val="1"/>
          <w:numId w:val="15"/>
        </w:numPr>
        <w:spacing w:before="200" w:after="0"/>
        <w:contextualSpacing w:val="0"/>
        <w:jc w:val="left"/>
        <w:outlineLvl w:val="4"/>
        <w:rPr>
          <w:rFonts w:asciiTheme="majorHAnsi" w:eastAsiaTheme="majorEastAsia" w:hAnsiTheme="majorHAnsi" w:cstheme="majorBidi"/>
          <w:b/>
          <w:bCs/>
          <w:i/>
          <w:iCs/>
          <w:vanish/>
          <w:color w:val="3B9C14" w:themeColor="accent1"/>
        </w:rPr>
      </w:pPr>
    </w:p>
    <w:p w14:paraId="3D4EA3FC" w14:textId="77777777" w:rsidR="001F4C3A" w:rsidRPr="00827DDC" w:rsidRDefault="001F4C3A" w:rsidP="00996AB1">
      <w:pPr>
        <w:pStyle w:val="Prrafodelista"/>
        <w:keepNext/>
        <w:keepLines/>
        <w:numPr>
          <w:ilvl w:val="2"/>
          <w:numId w:val="15"/>
        </w:numPr>
        <w:spacing w:before="200" w:after="0"/>
        <w:contextualSpacing w:val="0"/>
        <w:jc w:val="left"/>
        <w:outlineLvl w:val="4"/>
        <w:rPr>
          <w:rFonts w:asciiTheme="majorHAnsi" w:eastAsiaTheme="majorEastAsia" w:hAnsiTheme="majorHAnsi" w:cstheme="majorBidi"/>
          <w:b/>
          <w:bCs/>
          <w:i/>
          <w:iCs/>
          <w:vanish/>
          <w:color w:val="3B9C14" w:themeColor="accent1"/>
        </w:rPr>
      </w:pPr>
    </w:p>
    <w:p w14:paraId="3D4EA3FD" w14:textId="77777777" w:rsidR="001F4C3A" w:rsidRPr="00827DDC" w:rsidRDefault="001F4C3A" w:rsidP="00996AB1">
      <w:pPr>
        <w:pStyle w:val="Prrafodelista"/>
        <w:keepNext/>
        <w:keepLines/>
        <w:numPr>
          <w:ilvl w:val="2"/>
          <w:numId w:val="15"/>
        </w:numPr>
        <w:spacing w:before="200" w:after="0"/>
        <w:contextualSpacing w:val="0"/>
        <w:jc w:val="left"/>
        <w:outlineLvl w:val="4"/>
        <w:rPr>
          <w:rFonts w:asciiTheme="majorHAnsi" w:eastAsiaTheme="majorEastAsia" w:hAnsiTheme="majorHAnsi" w:cstheme="majorBidi"/>
          <w:b/>
          <w:bCs/>
          <w:i/>
          <w:iCs/>
          <w:vanish/>
          <w:color w:val="3B9C14" w:themeColor="accent1"/>
        </w:rPr>
      </w:pPr>
    </w:p>
    <w:p w14:paraId="3D4EA3FE" w14:textId="77777777" w:rsidR="001F4C3A" w:rsidRPr="00827DDC" w:rsidRDefault="001F4C3A" w:rsidP="00996AB1">
      <w:pPr>
        <w:pStyle w:val="Prrafodelista"/>
        <w:keepNext/>
        <w:keepLines/>
        <w:numPr>
          <w:ilvl w:val="3"/>
          <w:numId w:val="15"/>
        </w:numPr>
        <w:spacing w:before="200" w:after="0"/>
        <w:contextualSpacing w:val="0"/>
        <w:jc w:val="left"/>
        <w:outlineLvl w:val="4"/>
        <w:rPr>
          <w:rFonts w:asciiTheme="majorHAnsi" w:eastAsiaTheme="majorEastAsia" w:hAnsiTheme="majorHAnsi" w:cstheme="majorBidi"/>
          <w:b/>
          <w:bCs/>
          <w:i/>
          <w:iCs/>
          <w:vanish/>
          <w:color w:val="3B9C14" w:themeColor="accent1"/>
        </w:rPr>
      </w:pPr>
    </w:p>
    <w:p w14:paraId="3D4EA3FF" w14:textId="77777777" w:rsidR="001F4C3A" w:rsidRPr="00827DDC" w:rsidRDefault="001F4C3A" w:rsidP="00996AB1">
      <w:pPr>
        <w:pStyle w:val="Prrafodelista"/>
        <w:keepNext/>
        <w:keepLines/>
        <w:numPr>
          <w:ilvl w:val="3"/>
          <w:numId w:val="15"/>
        </w:numPr>
        <w:spacing w:before="200" w:after="0"/>
        <w:contextualSpacing w:val="0"/>
        <w:jc w:val="left"/>
        <w:outlineLvl w:val="4"/>
        <w:rPr>
          <w:rFonts w:asciiTheme="majorHAnsi" w:eastAsiaTheme="majorEastAsia" w:hAnsiTheme="majorHAnsi" w:cstheme="majorBidi"/>
          <w:b/>
          <w:bCs/>
          <w:i/>
          <w:iCs/>
          <w:vanish/>
          <w:color w:val="3B9C14" w:themeColor="accent1"/>
        </w:rPr>
      </w:pPr>
    </w:p>
    <w:p w14:paraId="3D4EA400" w14:textId="77777777" w:rsidR="001F4C3A" w:rsidRPr="00827DDC" w:rsidRDefault="001F4C3A" w:rsidP="00996AB1">
      <w:pPr>
        <w:pStyle w:val="Prrafodelista"/>
        <w:keepNext/>
        <w:keepLines/>
        <w:numPr>
          <w:ilvl w:val="3"/>
          <w:numId w:val="15"/>
        </w:numPr>
        <w:spacing w:before="200" w:after="0"/>
        <w:contextualSpacing w:val="0"/>
        <w:jc w:val="left"/>
        <w:outlineLvl w:val="4"/>
        <w:rPr>
          <w:rFonts w:asciiTheme="majorHAnsi" w:eastAsiaTheme="majorEastAsia" w:hAnsiTheme="majorHAnsi" w:cstheme="majorBidi"/>
          <w:b/>
          <w:bCs/>
          <w:i/>
          <w:iCs/>
          <w:vanish/>
          <w:color w:val="3B9C14" w:themeColor="accent1"/>
        </w:rPr>
      </w:pPr>
    </w:p>
    <w:p w14:paraId="3D4EA401" w14:textId="77777777" w:rsidR="001F4C3A" w:rsidRPr="00827DDC" w:rsidRDefault="001F4C3A" w:rsidP="00996AB1">
      <w:pPr>
        <w:pStyle w:val="Prrafodelista"/>
        <w:keepNext/>
        <w:keepLines/>
        <w:numPr>
          <w:ilvl w:val="3"/>
          <w:numId w:val="15"/>
        </w:numPr>
        <w:spacing w:before="200" w:after="0"/>
        <w:contextualSpacing w:val="0"/>
        <w:jc w:val="left"/>
        <w:outlineLvl w:val="4"/>
        <w:rPr>
          <w:rFonts w:asciiTheme="majorHAnsi" w:eastAsiaTheme="majorEastAsia" w:hAnsiTheme="majorHAnsi" w:cstheme="majorBidi"/>
          <w:b/>
          <w:bCs/>
          <w:i/>
          <w:iCs/>
          <w:vanish/>
          <w:color w:val="3B9C14" w:themeColor="accent1"/>
        </w:rPr>
      </w:pPr>
    </w:p>
    <w:p w14:paraId="3D4EA402" w14:textId="77777777" w:rsidR="001F4C3A" w:rsidRPr="00AC6FBC" w:rsidRDefault="00D015E4" w:rsidP="000B7B9D">
      <w:pPr>
        <w:pStyle w:val="Ttulo3"/>
      </w:pPr>
      <w:bookmarkStart w:id="104" w:name="_9.3.2.5_Calendario"/>
      <w:bookmarkEnd w:id="104"/>
      <w:r>
        <w:t xml:space="preserve">9.3.2.5 </w:t>
      </w:r>
      <w:r w:rsidR="001F4C3A">
        <w:t>Calendario</w:t>
      </w:r>
    </w:p>
    <w:p w14:paraId="3D4EA403" w14:textId="77777777" w:rsidR="001F4C3A" w:rsidRDefault="001F4C3A" w:rsidP="00900800">
      <w:r>
        <w:t>A continuación se encuentran diferentes links con los calendarios de las correspondientes entregas, adicionalmente un</w:t>
      </w:r>
      <w:r w:rsidRPr="00C87188">
        <w:t xml:space="preserve"> </w:t>
      </w:r>
      <w:r>
        <w:t>diagrama conjunto de</w:t>
      </w:r>
      <w:r w:rsidRPr="00C87188">
        <w:t xml:space="preserve"> Gantt con las actividades, los </w:t>
      </w:r>
      <w:r>
        <w:t>roles</w:t>
      </w:r>
      <w:r w:rsidRPr="00C87188">
        <w:t xml:space="preserve"> que las deben realizar, el tiempo mostrado en el ‘eje x’ y las relaciones de precedencia se indican con líneas</w:t>
      </w:r>
      <w:r>
        <w:t xml:space="preserve"> entre actividades.</w:t>
      </w:r>
    </w:p>
    <w:p w14:paraId="3D4EA404" w14:textId="77777777" w:rsidR="001F4C3A" w:rsidRPr="00D421E0" w:rsidRDefault="001F4C3A" w:rsidP="00900800">
      <w:r>
        <w:t xml:space="preserve">Diagrama de Gantt completo de Inicio a fin del Proyecto </w:t>
      </w:r>
      <w:hyperlink r:id="rId41" w:history="1">
        <w:r w:rsidR="003F1F19" w:rsidRPr="003F1F19">
          <w:rPr>
            <w:rStyle w:val="Hipervnculo"/>
            <w:b/>
          </w:rPr>
          <w:t>Diagrama Gantt Completo.pdf</w:t>
        </w:r>
      </w:hyperlink>
      <w:r w:rsidR="00D421E0">
        <w:rPr>
          <w:rStyle w:val="Hipervnculo"/>
          <w:b/>
        </w:rPr>
        <w:t xml:space="preserve"> </w:t>
      </w:r>
      <w:hyperlink r:id="rId42" w:history="1">
        <w:r w:rsidR="00D421E0" w:rsidRPr="00D421E0">
          <w:rPr>
            <w:rStyle w:val="Hipervnculo"/>
            <w:b/>
          </w:rPr>
          <w:t>(Diagrama de Gant.mmp</w:t>
        </w:r>
      </w:hyperlink>
      <w:r w:rsidR="00D421E0">
        <w:rPr>
          <w:rStyle w:val="Hipervnculo"/>
          <w:b/>
        </w:rPr>
        <w:t>)</w:t>
      </w:r>
    </w:p>
    <w:p w14:paraId="3D4EA405" w14:textId="77777777" w:rsidR="001F4C3A" w:rsidRDefault="00025605" w:rsidP="00F13C6B">
      <w:pPr>
        <w:ind w:left="708"/>
      </w:pPr>
      <w:hyperlink r:id="rId43" w:history="1">
        <w:r w:rsidR="001F4C3A" w:rsidRPr="00F13C6B">
          <w:rPr>
            <w:rStyle w:val="Hipervnculo"/>
          </w:rPr>
          <w:t>Tabla resumen entrega uno</w:t>
        </w:r>
      </w:hyperlink>
      <w:r w:rsidR="001F4C3A">
        <w:t xml:space="preserve"> </w:t>
      </w:r>
    </w:p>
    <w:p w14:paraId="3D4EA406" w14:textId="77777777" w:rsidR="001F4C3A" w:rsidRDefault="00025605" w:rsidP="00F13C6B">
      <w:pPr>
        <w:ind w:left="708"/>
      </w:pPr>
      <w:hyperlink r:id="rId44" w:history="1">
        <w:r w:rsidR="001F4C3A" w:rsidRPr="00F13C6B">
          <w:rPr>
            <w:rStyle w:val="Hipervnculo"/>
          </w:rPr>
          <w:t xml:space="preserve">Tabla resumen entrega </w:t>
        </w:r>
        <w:r w:rsidR="00F13C6B" w:rsidRPr="00F13C6B">
          <w:rPr>
            <w:rStyle w:val="Hipervnculo"/>
          </w:rPr>
          <w:t>dos</w:t>
        </w:r>
      </w:hyperlink>
      <w:r w:rsidR="001F4C3A">
        <w:t xml:space="preserve"> </w:t>
      </w:r>
    </w:p>
    <w:p w14:paraId="3D4EA407" w14:textId="77777777" w:rsidR="00F13C6B" w:rsidRDefault="00025605" w:rsidP="00F13C6B">
      <w:pPr>
        <w:ind w:left="708"/>
      </w:pPr>
      <w:hyperlink r:id="rId45" w:history="1">
        <w:r w:rsidR="001F4C3A" w:rsidRPr="00F13C6B">
          <w:rPr>
            <w:rStyle w:val="Hipervnculo"/>
          </w:rPr>
          <w:t xml:space="preserve">Tabla resumen entrega </w:t>
        </w:r>
        <w:r w:rsidR="00F13C6B" w:rsidRPr="00F13C6B">
          <w:rPr>
            <w:rStyle w:val="Hipervnculo"/>
          </w:rPr>
          <w:t>tres</w:t>
        </w:r>
      </w:hyperlink>
    </w:p>
    <w:p w14:paraId="3D4EA408" w14:textId="77777777" w:rsidR="001F4C3A" w:rsidRDefault="001F4C3A" w:rsidP="00900800">
      <w:pPr>
        <w:rPr>
          <w:noProof/>
          <w:lang w:eastAsia="es-CO"/>
        </w:rPr>
      </w:pPr>
      <w:r w:rsidRPr="00C87188">
        <w:rPr>
          <w:noProof/>
          <w:lang w:eastAsia="es-CO"/>
        </w:rPr>
        <w:t>Adicionalmente es necesario detallar las actividades que se realicen en momentos específicos puesto que son las mismas actividad</w:t>
      </w:r>
      <w:r w:rsidR="00FB3D8C">
        <w:rPr>
          <w:noProof/>
          <w:lang w:eastAsia="es-CO"/>
        </w:rPr>
        <w:t xml:space="preserve">es por iteración, por lo tanto en la </w:t>
      </w:r>
      <w:r w:rsidR="00FB3D8C">
        <w:rPr>
          <w:noProof/>
          <w:lang w:eastAsia="es-CO"/>
        </w:rPr>
        <w:fldChar w:fldCharType="begin"/>
      </w:r>
      <w:r w:rsidR="00FB3D8C">
        <w:rPr>
          <w:noProof/>
          <w:lang w:eastAsia="es-CO"/>
        </w:rPr>
        <w:instrText xml:space="preserve"> REF _Ref413864119 \h </w:instrText>
      </w:r>
      <w:r w:rsidR="00FB3D8C">
        <w:rPr>
          <w:noProof/>
          <w:lang w:eastAsia="es-CO"/>
        </w:rPr>
      </w:r>
      <w:r w:rsidR="00FB3D8C">
        <w:rPr>
          <w:noProof/>
          <w:lang w:eastAsia="es-CO"/>
        </w:rPr>
        <w:fldChar w:fldCharType="separate"/>
      </w:r>
      <w:r w:rsidR="00FB3D8C">
        <w:t xml:space="preserve">Ilustración </w:t>
      </w:r>
      <w:r w:rsidR="00FB3D8C">
        <w:rPr>
          <w:noProof/>
        </w:rPr>
        <w:t>2</w:t>
      </w:r>
      <w:r w:rsidR="00FB3D8C">
        <w:rPr>
          <w:noProof/>
          <w:lang w:eastAsia="es-CO"/>
        </w:rPr>
        <w:fldChar w:fldCharType="end"/>
      </w:r>
      <w:r w:rsidRPr="00C87188">
        <w:rPr>
          <w:noProof/>
          <w:lang w:eastAsia="es-CO"/>
        </w:rPr>
        <w:t xml:space="preserve"> se especifica el de</w:t>
      </w:r>
      <w:r w:rsidR="007F03F8">
        <w:rPr>
          <w:noProof/>
          <w:lang w:eastAsia="es-CO"/>
        </w:rPr>
        <w:t>talle para una so</w:t>
      </w:r>
      <w:r w:rsidRPr="00C87188">
        <w:rPr>
          <w:noProof/>
          <w:lang w:eastAsia="es-CO"/>
        </w:rPr>
        <w:t>la iteración.</w:t>
      </w:r>
    </w:p>
    <w:p w14:paraId="3D4EA409" w14:textId="77777777" w:rsidR="00E720D3" w:rsidRPr="00AF00C4" w:rsidRDefault="00CC66F6" w:rsidP="00E720D3">
      <w:pPr>
        <w:keepNext/>
        <w:rPr>
          <w:rFonts w:ascii="Arial" w:hAnsi="Arial" w:cs="Arial"/>
        </w:rPr>
      </w:pPr>
      <w:r>
        <w:rPr>
          <w:rFonts w:ascii="Arial" w:hAnsi="Arial" w:cs="Arial"/>
          <w:noProof/>
          <w:lang w:eastAsia="es-CO"/>
        </w:rPr>
        <w:lastRenderedPageBreak/>
        <w:drawing>
          <wp:inline distT="0" distB="0" distL="0" distR="0" wp14:anchorId="3D4EA67D" wp14:editId="3D4EA67E">
            <wp:extent cx="5971540" cy="4476154"/>
            <wp:effectExtent l="0" t="0" r="0" b="0"/>
            <wp:docPr id="18" name="Imagen 18" descr="C:\Users\Estudiante\Downloads\CalendarioBPMN - Version 0.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studiante\Downloads\CalendarioBPMN - Version 0.2 (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1540" cy="4476154"/>
                    </a:xfrm>
                    <a:prstGeom prst="rect">
                      <a:avLst/>
                    </a:prstGeom>
                    <a:noFill/>
                    <a:ln>
                      <a:noFill/>
                    </a:ln>
                  </pic:spPr>
                </pic:pic>
              </a:graphicData>
            </a:graphic>
          </wp:inline>
        </w:drawing>
      </w:r>
    </w:p>
    <w:p w14:paraId="3D4EA40A" w14:textId="77777777" w:rsidR="00E720D3" w:rsidRPr="00B759B0" w:rsidRDefault="00E720D3" w:rsidP="00E720D3">
      <w:pPr>
        <w:pStyle w:val="Descripcin"/>
        <w:spacing w:line="276" w:lineRule="auto"/>
        <w:jc w:val="center"/>
        <w:rPr>
          <w:rFonts w:cstheme="minorHAnsi"/>
          <w:sz w:val="20"/>
          <w:szCs w:val="22"/>
        </w:rPr>
      </w:pPr>
      <w:r w:rsidRPr="00B759B0">
        <w:rPr>
          <w:rFonts w:cstheme="minorHAnsi"/>
          <w:sz w:val="20"/>
          <w:szCs w:val="22"/>
        </w:rPr>
        <w:t xml:space="preserve">Ilustración </w:t>
      </w:r>
      <w:r w:rsidRPr="00B759B0">
        <w:rPr>
          <w:rFonts w:cstheme="minorHAnsi"/>
          <w:sz w:val="20"/>
          <w:szCs w:val="22"/>
        </w:rPr>
        <w:fldChar w:fldCharType="begin"/>
      </w:r>
      <w:r w:rsidRPr="00B759B0">
        <w:rPr>
          <w:rFonts w:cstheme="minorHAnsi"/>
          <w:sz w:val="20"/>
          <w:szCs w:val="22"/>
        </w:rPr>
        <w:instrText xml:space="preserve"> SEQ Ilustración \* ARABIC </w:instrText>
      </w:r>
      <w:r w:rsidRPr="00B759B0">
        <w:rPr>
          <w:rFonts w:cstheme="minorHAnsi"/>
          <w:sz w:val="20"/>
          <w:szCs w:val="22"/>
        </w:rPr>
        <w:fldChar w:fldCharType="separate"/>
      </w:r>
      <w:r w:rsidRPr="00B759B0">
        <w:rPr>
          <w:rFonts w:cstheme="minorHAnsi"/>
          <w:noProof/>
          <w:sz w:val="20"/>
          <w:szCs w:val="22"/>
        </w:rPr>
        <w:t>2</w:t>
      </w:r>
      <w:r w:rsidRPr="00B759B0">
        <w:rPr>
          <w:rFonts w:cstheme="minorHAnsi"/>
          <w:noProof/>
          <w:sz w:val="20"/>
          <w:szCs w:val="22"/>
        </w:rPr>
        <w:fldChar w:fldCharType="end"/>
      </w:r>
      <w:r w:rsidRPr="00B759B0">
        <w:rPr>
          <w:rFonts w:cstheme="minorHAnsi"/>
          <w:noProof/>
          <w:sz w:val="20"/>
          <w:szCs w:val="22"/>
        </w:rPr>
        <w:t>:</w:t>
      </w:r>
      <w:r w:rsidRPr="00B759B0">
        <w:rPr>
          <w:rFonts w:cstheme="minorHAnsi"/>
          <w:sz w:val="20"/>
          <w:szCs w:val="22"/>
        </w:rPr>
        <w:t xml:space="preserve"> Actividades a realizar en una iteración</w:t>
      </w:r>
    </w:p>
    <w:p w14:paraId="3D4EA40B" w14:textId="77777777" w:rsidR="007F03F8" w:rsidRDefault="00E720D3" w:rsidP="007F03F8">
      <w:pPr>
        <w:rPr>
          <w:noProof/>
          <w:lang w:eastAsia="es-CO"/>
        </w:rPr>
      </w:pPr>
      <w:r w:rsidRPr="0024213E">
        <w:rPr>
          <w:b/>
          <w:noProof/>
          <w:lang w:eastAsia="es-CO"/>
        </w:rPr>
        <w:t xml:space="preserve">Nota: </w:t>
      </w:r>
      <w:r w:rsidRPr="0024213E">
        <w:rPr>
          <w:noProof/>
          <w:lang w:eastAsia="es-CO"/>
        </w:rPr>
        <w:t>El anterior diagrama fue realizado por el grupo RAWR e</w:t>
      </w:r>
      <w:r>
        <w:rPr>
          <w:noProof/>
          <w:lang w:eastAsia="es-CO"/>
        </w:rPr>
        <w:t>n la herramienta Bizagi Modeler.</w:t>
      </w:r>
      <w:bookmarkStart w:id="105" w:name="_Toc413829914"/>
    </w:p>
    <w:p w14:paraId="3D4EA40C" w14:textId="77777777" w:rsidR="007F03F8" w:rsidRDefault="007F03F8" w:rsidP="007F03F8">
      <w:pPr>
        <w:rPr>
          <w:noProof/>
          <w:lang w:eastAsia="es-CO"/>
        </w:rPr>
      </w:pPr>
      <w:r>
        <w:rPr>
          <w:noProof/>
          <w:lang w:eastAsia="es-CO"/>
        </w:rPr>
        <w:t>En cada iteración se empezará a desarrollar lo que se planee en el sprint planning</w:t>
      </w:r>
      <w:r w:rsidR="00C64ECD">
        <w:rPr>
          <w:noProof/>
          <w:lang w:eastAsia="es-CO"/>
        </w:rPr>
        <w:t xml:space="preserve"> de la iteración pasada</w:t>
      </w:r>
      <w:r>
        <w:rPr>
          <w:noProof/>
          <w:lang w:eastAsia="es-CO"/>
        </w:rPr>
        <w:t>,</w:t>
      </w:r>
      <w:r w:rsidR="00C64ECD">
        <w:rPr>
          <w:noProof/>
          <w:lang w:eastAsia="es-CO"/>
        </w:rPr>
        <w:t xml:space="preserve"> d</w:t>
      </w:r>
      <w:r w:rsidR="00FB3D8C">
        <w:rPr>
          <w:noProof/>
          <w:lang w:eastAsia="es-CO"/>
        </w:rPr>
        <w:t>espués de</w:t>
      </w:r>
      <w:r w:rsidR="00C64ECD">
        <w:rPr>
          <w:noProof/>
          <w:lang w:eastAsia="es-CO"/>
        </w:rPr>
        <w:t xml:space="preserve"> esta actividad se ejecutan dos actividades en paralelo.</w:t>
      </w:r>
    </w:p>
    <w:p w14:paraId="3D4EA40D" w14:textId="77777777" w:rsidR="00C64ECD" w:rsidRDefault="00C64ECD" w:rsidP="00996AB1">
      <w:pPr>
        <w:pStyle w:val="Prrafodelista"/>
        <w:numPr>
          <w:ilvl w:val="0"/>
          <w:numId w:val="12"/>
        </w:numPr>
        <w:rPr>
          <w:noProof/>
          <w:lang w:eastAsia="es-CO"/>
        </w:rPr>
      </w:pPr>
      <w:r>
        <w:rPr>
          <w:noProof/>
          <w:lang w:eastAsia="es-CO"/>
        </w:rPr>
        <w:t>Sprint review</w:t>
      </w:r>
    </w:p>
    <w:p w14:paraId="3D4EA40E" w14:textId="77777777" w:rsidR="00C64ECD" w:rsidRDefault="00C64ECD" w:rsidP="00996AB1">
      <w:pPr>
        <w:pStyle w:val="Prrafodelista"/>
        <w:numPr>
          <w:ilvl w:val="0"/>
          <w:numId w:val="12"/>
        </w:numPr>
        <w:rPr>
          <w:noProof/>
          <w:lang w:eastAsia="es-CO"/>
        </w:rPr>
      </w:pPr>
      <w:r>
        <w:rPr>
          <w:noProof/>
          <w:lang w:eastAsia="es-CO"/>
        </w:rPr>
        <w:t>Revisión cruzada</w:t>
      </w:r>
    </w:p>
    <w:p w14:paraId="3D4EA40F" w14:textId="77777777" w:rsidR="00C64ECD" w:rsidRDefault="00C64ECD" w:rsidP="00C64ECD">
      <w:pPr>
        <w:rPr>
          <w:noProof/>
          <w:lang w:eastAsia="es-CO"/>
        </w:rPr>
      </w:pPr>
      <w:r>
        <w:rPr>
          <w:noProof/>
          <w:lang w:eastAsia="es-CO"/>
        </w:rPr>
        <w:t>Adicional a esto los martes y jueves se harán los reportes de progreso grupal y los domingos reportes de progreso total. Una v</w:t>
      </w:r>
      <w:r w:rsidR="00FB3D8C">
        <w:rPr>
          <w:noProof/>
          <w:lang w:eastAsia="es-CO"/>
        </w:rPr>
        <w:t>ez terminad</w:t>
      </w:r>
      <w:r>
        <w:rPr>
          <w:noProof/>
          <w:lang w:eastAsia="es-CO"/>
        </w:rPr>
        <w:t>a</w:t>
      </w:r>
      <w:r w:rsidR="00FB3D8C">
        <w:rPr>
          <w:noProof/>
          <w:lang w:eastAsia="es-CO"/>
        </w:rPr>
        <w:t>s o cumplido el tiempo máximo de de desarrollo,</w:t>
      </w:r>
      <w:r>
        <w:rPr>
          <w:noProof/>
          <w:lang w:eastAsia="es-CO"/>
        </w:rPr>
        <w:t xml:space="preserve"> se hace el sprint planning con el fin de definir las </w:t>
      </w:r>
      <w:r w:rsidR="00FB3D8C">
        <w:rPr>
          <w:noProof/>
          <w:lang w:eastAsia="es-CO"/>
        </w:rPr>
        <w:t xml:space="preserve">tareas que se van a </w:t>
      </w:r>
      <w:r>
        <w:rPr>
          <w:noProof/>
          <w:lang w:eastAsia="es-CO"/>
        </w:rPr>
        <w:t>h</w:t>
      </w:r>
      <w:r w:rsidR="00FB3D8C">
        <w:rPr>
          <w:noProof/>
          <w:lang w:eastAsia="es-CO"/>
        </w:rPr>
        <w:t>acer en la siguiente iteración</w:t>
      </w:r>
      <w:r>
        <w:rPr>
          <w:noProof/>
          <w:lang w:eastAsia="es-CO"/>
        </w:rPr>
        <w:t>.</w:t>
      </w:r>
    </w:p>
    <w:p w14:paraId="3D4EA410" w14:textId="77777777" w:rsidR="007F03F8" w:rsidRPr="007F03F8" w:rsidRDefault="007F03F8" w:rsidP="007F03F8">
      <w:pPr>
        <w:spacing w:line="240" w:lineRule="auto"/>
        <w:jc w:val="center"/>
        <w:rPr>
          <w:rFonts w:ascii="Arial" w:hAnsi="Arial" w:cs="Arial"/>
        </w:rPr>
      </w:pPr>
    </w:p>
    <w:p w14:paraId="3D4EA411" w14:textId="77777777" w:rsidR="00D015E4" w:rsidRPr="00D015E4" w:rsidRDefault="00D015E4" w:rsidP="000B7B9D">
      <w:pPr>
        <w:pStyle w:val="Ttulo2"/>
      </w:pPr>
      <w:r>
        <w:t xml:space="preserve">9.3.3 </w:t>
      </w:r>
      <w:r w:rsidRPr="00226D12">
        <w:t>Asignación de recursos</w:t>
      </w:r>
      <w:bookmarkEnd w:id="105"/>
    </w:p>
    <w:p w14:paraId="3D4EA412" w14:textId="77777777" w:rsidR="00D015E4" w:rsidRDefault="00D015E4" w:rsidP="00900800">
      <w:pPr>
        <w:rPr>
          <w:b/>
        </w:rPr>
      </w:pPr>
      <w:r w:rsidRPr="00226D12">
        <w:t>La</w:t>
      </w:r>
      <w:r>
        <w:t xml:space="preserve"> asignación de recursos se hace con el propósito de conocer los insumos que están ligados a la ejecución de cada actividad. Para la asignación se deben tener en cuenta los recursos humanos y </w:t>
      </w:r>
      <w:r>
        <w:lastRenderedPageBreak/>
        <w:t xml:space="preserve">materiales. La información acerca de los recursos necesarios y roles requeridos la puede encontrar en la sección de calendarización. </w:t>
      </w:r>
      <w:r>
        <w:rPr>
          <w:b/>
        </w:rPr>
        <w:t>Insertar nota de sección.</w:t>
      </w:r>
    </w:p>
    <w:p w14:paraId="3D4EA413" w14:textId="77777777" w:rsidR="00D015E4" w:rsidRPr="00443D19" w:rsidRDefault="00D015E4" w:rsidP="000B7B9D">
      <w:pPr>
        <w:pStyle w:val="Ttulo2"/>
      </w:pPr>
      <w:bookmarkStart w:id="106" w:name="_Toc413829915"/>
      <w:r w:rsidRPr="00443D19">
        <w:t>9.3.4 Asignación de presupuesto y justificación</w:t>
      </w:r>
      <w:bookmarkEnd w:id="106"/>
    </w:p>
    <w:p w14:paraId="3D4EA414" w14:textId="77777777" w:rsidR="00D015E4" w:rsidRPr="00443D19" w:rsidRDefault="00D015E4" w:rsidP="00900800">
      <w:r w:rsidRPr="00443D19">
        <w:t>El presupuesto para el desarrollo de la aplicación RAWR se calcula a partir de la cantidad de horas y los recursos humanos necesarios para realizar cada tarea</w:t>
      </w:r>
      <w:r w:rsidR="00044E07">
        <w:t xml:space="preserve"> existente en el </w:t>
      </w:r>
      <w:hyperlink w:anchor="_9.3.2.5_Calendario" w:history="1">
        <w:r w:rsidR="00044E07" w:rsidRPr="00044E07">
          <w:rPr>
            <w:rStyle w:val="Hipervnculo"/>
          </w:rPr>
          <w:t>cronograma</w:t>
        </w:r>
      </w:hyperlink>
      <w:r w:rsidRPr="00443D19">
        <w:t xml:space="preserve"> del proyecto. </w:t>
      </w:r>
    </w:p>
    <w:p w14:paraId="3D4EA415" w14:textId="77777777" w:rsidR="00D015E4" w:rsidRDefault="00D015E4" w:rsidP="00900800">
      <w:r w:rsidRPr="00443D19">
        <w:t>La hora que se paga a cada recurso humano es la misma sin importar su rol y se establece en $13.000 COP el cual es el salario promedio de un practicante de ingeniería de sistemas en la Pontificia Universidad Javeriana [Luisa].</w:t>
      </w:r>
    </w:p>
    <w:p w14:paraId="3D4EA416" w14:textId="77777777" w:rsidR="000B7B9D" w:rsidRDefault="00D015E4" w:rsidP="00900800">
      <w:r>
        <w:t xml:space="preserve">El costo total del proyecto así como la especificación de costos por tarea se encuentra en el anexo de presupuesto </w:t>
      </w:r>
      <w:r w:rsidRPr="00B92525">
        <w:t>(</w:t>
      </w:r>
      <w:hyperlink r:id="rId46" w:history="1">
        <w:r w:rsidRPr="00B92525">
          <w:rPr>
            <w:rStyle w:val="Hipervnculo"/>
          </w:rPr>
          <w:t>ver Anexo Estimación costo proyecto</w:t>
        </w:r>
      </w:hyperlink>
      <w:r w:rsidRPr="00B92525">
        <w:t>)</w:t>
      </w:r>
      <w:r w:rsidR="00B759B0" w:rsidRPr="00B92525">
        <w:t>.</w:t>
      </w:r>
    </w:p>
    <w:p w14:paraId="3D4EA417" w14:textId="77777777" w:rsidR="00D015E4" w:rsidRPr="00C87188" w:rsidRDefault="00D015E4" w:rsidP="003355FA">
      <w:pPr>
        <w:pStyle w:val="Ttulo"/>
        <w:outlineLvl w:val="0"/>
        <w:rPr>
          <w:noProof/>
          <w:lang w:eastAsia="es-CO"/>
        </w:rPr>
      </w:pPr>
      <w:bookmarkStart w:id="107" w:name="_Toc413829916"/>
      <w:r>
        <w:rPr>
          <w:noProof/>
          <w:lang w:eastAsia="es-CO"/>
        </w:rPr>
        <w:t>10 Monitoreo y Control del Proyecto</w:t>
      </w:r>
      <w:bookmarkEnd w:id="107"/>
    </w:p>
    <w:p w14:paraId="3D4EA418" w14:textId="77777777" w:rsidR="00900D6E" w:rsidRPr="00BE193D" w:rsidRDefault="00900D6E" w:rsidP="00900D6E">
      <w:pPr>
        <w:pStyle w:val="Ttulo1"/>
      </w:pPr>
      <w:bookmarkStart w:id="108" w:name="_Toc413829917"/>
      <w:r w:rsidRPr="00BE193D">
        <w:t>10.1 Gestión de requerimientos</w:t>
      </w:r>
    </w:p>
    <w:p w14:paraId="3D4EA419" w14:textId="77777777" w:rsidR="00900D6E" w:rsidRPr="00BE193D" w:rsidRDefault="00900D6E" w:rsidP="00900D6E">
      <w:pPr>
        <w:pStyle w:val="Ttulo2"/>
      </w:pPr>
      <w:r w:rsidRPr="00BE193D">
        <w:t>10.1.1 Objetivos</w:t>
      </w:r>
    </w:p>
    <w:p w14:paraId="3D4EA41A" w14:textId="77777777" w:rsidR="00900D6E" w:rsidRPr="00BE193D" w:rsidRDefault="00900D6E" w:rsidP="00996AB1">
      <w:pPr>
        <w:pStyle w:val="Prrafodelista"/>
        <w:numPr>
          <w:ilvl w:val="0"/>
          <w:numId w:val="57"/>
        </w:numPr>
      </w:pPr>
      <w:r w:rsidRPr="00BE193D">
        <w:t>Definir actividades para la correcta administración de requerimientos</w:t>
      </w:r>
      <w:r>
        <w:t>.</w:t>
      </w:r>
    </w:p>
    <w:p w14:paraId="3D4EA41B" w14:textId="77777777" w:rsidR="00900D6E" w:rsidRPr="00BE193D" w:rsidRDefault="00900D6E" w:rsidP="00996AB1">
      <w:pPr>
        <w:pStyle w:val="Prrafodelista"/>
        <w:numPr>
          <w:ilvl w:val="0"/>
          <w:numId w:val="57"/>
        </w:numPr>
      </w:pPr>
      <w:r w:rsidRPr="00BE193D">
        <w:t>Definir actividades para el control de cambios al SRS</w:t>
      </w:r>
      <w:r>
        <w:t>.</w:t>
      </w:r>
    </w:p>
    <w:p w14:paraId="3D4EA41C" w14:textId="77777777" w:rsidR="00900D6E" w:rsidRPr="00BE193D" w:rsidRDefault="00900D6E" w:rsidP="00900D6E">
      <w:pPr>
        <w:pStyle w:val="Ttulo2"/>
      </w:pPr>
      <w:r w:rsidRPr="00BE193D">
        <w:t>10.1.2 Responsables</w:t>
      </w:r>
    </w:p>
    <w:p w14:paraId="3D4EA41D" w14:textId="77777777" w:rsidR="00900D6E" w:rsidRPr="00BE193D" w:rsidRDefault="00900D6E" w:rsidP="00996AB1">
      <w:pPr>
        <w:pStyle w:val="Prrafodelista"/>
        <w:numPr>
          <w:ilvl w:val="0"/>
          <w:numId w:val="58"/>
        </w:numPr>
      </w:pPr>
      <w:r w:rsidRPr="00BE193D">
        <w:t>Equipo área de arquitectura y diseño</w:t>
      </w:r>
      <w:r>
        <w:t>.</w:t>
      </w:r>
    </w:p>
    <w:p w14:paraId="3D4EA41E" w14:textId="77777777" w:rsidR="00900D6E" w:rsidRPr="00BE193D" w:rsidRDefault="00900D6E" w:rsidP="00996AB1">
      <w:pPr>
        <w:pStyle w:val="Prrafodelista"/>
        <w:numPr>
          <w:ilvl w:val="0"/>
          <w:numId w:val="58"/>
        </w:numPr>
      </w:pPr>
      <w:r w:rsidRPr="00BE193D">
        <w:t>Scrum Master área de desarrollo</w:t>
      </w:r>
      <w:r>
        <w:t>.</w:t>
      </w:r>
    </w:p>
    <w:p w14:paraId="3D4EA41F" w14:textId="77777777" w:rsidR="00900D6E" w:rsidRPr="00BE193D" w:rsidRDefault="00900D6E" w:rsidP="00996AB1">
      <w:pPr>
        <w:pStyle w:val="Prrafodelista"/>
        <w:numPr>
          <w:ilvl w:val="0"/>
          <w:numId w:val="58"/>
        </w:numPr>
      </w:pPr>
      <w:r w:rsidRPr="00BE193D">
        <w:t xml:space="preserve">Scrum Master área de </w:t>
      </w:r>
      <w:r>
        <w:t xml:space="preserve">arquitectura </w:t>
      </w:r>
      <w:r w:rsidRPr="00BE193D">
        <w:t>y diseño</w:t>
      </w:r>
      <w:r>
        <w:t>.</w:t>
      </w:r>
    </w:p>
    <w:p w14:paraId="3D4EA420" w14:textId="77777777" w:rsidR="00900D6E" w:rsidRPr="00BE193D" w:rsidRDefault="00900D6E" w:rsidP="00996AB1">
      <w:pPr>
        <w:pStyle w:val="Prrafodelista"/>
        <w:numPr>
          <w:ilvl w:val="0"/>
          <w:numId w:val="58"/>
        </w:numPr>
      </w:pPr>
      <w:r w:rsidRPr="00BE193D">
        <w:t>SoS Master</w:t>
      </w:r>
      <w:r>
        <w:t>.</w:t>
      </w:r>
    </w:p>
    <w:p w14:paraId="3D4EA421" w14:textId="77777777" w:rsidR="00900D6E" w:rsidRPr="00BE193D" w:rsidRDefault="00900D6E" w:rsidP="00900D6E">
      <w:pPr>
        <w:pStyle w:val="Ttulo2"/>
      </w:pPr>
      <w:r w:rsidRPr="00BE193D">
        <w:t>10.1.3 Recursos</w:t>
      </w:r>
    </w:p>
    <w:p w14:paraId="3D4EA422" w14:textId="77777777" w:rsidR="00900D6E" w:rsidRPr="00900D6E" w:rsidRDefault="00900D6E" w:rsidP="00996AB1">
      <w:pPr>
        <w:pStyle w:val="Prrafodelista"/>
        <w:numPr>
          <w:ilvl w:val="0"/>
          <w:numId w:val="59"/>
        </w:numPr>
        <w:rPr>
          <w:lang w:val="en-US"/>
        </w:rPr>
      </w:pPr>
      <w:r w:rsidRPr="00900D6E">
        <w:rPr>
          <w:lang w:val="en-US"/>
        </w:rPr>
        <w:t>Microsoft Excel y Microsoft Word.</w:t>
      </w:r>
    </w:p>
    <w:p w14:paraId="3D4EA423" w14:textId="77777777" w:rsidR="00900D6E" w:rsidRPr="00BE193D" w:rsidRDefault="00900D6E" w:rsidP="00900D6E">
      <w:pPr>
        <w:pStyle w:val="Ttulo2"/>
      </w:pPr>
      <w:r w:rsidRPr="00BE193D">
        <w:t>10.1.4 Puesta en marcha</w:t>
      </w:r>
    </w:p>
    <w:p w14:paraId="3D4EA424" w14:textId="77777777" w:rsidR="00900D6E" w:rsidRPr="00BE193D" w:rsidRDefault="00900D6E" w:rsidP="00900D6E">
      <w:r w:rsidRPr="00BE193D">
        <w:t xml:space="preserve">Tomando como base la metodología descrita en </w:t>
      </w:r>
      <w:r w:rsidRPr="00BE193D">
        <w:fldChar w:fldCharType="begin"/>
      </w:r>
      <w:r w:rsidRPr="00BE193D">
        <w:instrText xml:space="preserve"> ADDIN ZOTERO_ITEM CSL_CITATION {"citationID":"2opaumaphb","properties":{"formattedCitation":"[1]","plainCitation":"[1]"},"citationItems":[{"id":212,"uris":["http://zotero.org/users/2345493/items/NW62AX5K"],"uri":["http://zotero.org/users/2345493/items/NW62AX5K"],"itemData":{"id":212,"type":"book","title":"Engineering and managing software requirements","publisher":"Springer","author":[{"family":"Aurum","given":"Aybuke"},{"family":"Wohlin","given":"Claes"}],"issued":{"date-parts":[["2005"]]}}}],"schema":"https://github.com/citation-style-language/schema/raw/master/csl-citation.json"} </w:instrText>
      </w:r>
      <w:r w:rsidRPr="00BE193D">
        <w:fldChar w:fldCharType="separate"/>
      </w:r>
      <w:r w:rsidRPr="00BE193D">
        <w:t>[1]</w:t>
      </w:r>
      <w:r w:rsidRPr="00BE193D">
        <w:fldChar w:fldCharType="end"/>
      </w:r>
      <w:r w:rsidRPr="00BE193D">
        <w:t xml:space="preserve"> se definen 5 actividades que permiten identificar,</w:t>
      </w:r>
      <w:r>
        <w:t xml:space="preserve"> </w:t>
      </w:r>
      <w:r w:rsidRPr="00BE193D">
        <w:t>especificar, modelar, priorizar, analizar y validar los requerimientos del proyecto.</w:t>
      </w:r>
    </w:p>
    <w:p w14:paraId="3D4EA425" w14:textId="77777777" w:rsidR="00900D6E" w:rsidRPr="00BE193D" w:rsidRDefault="00900D6E" w:rsidP="000E7666">
      <w:pPr>
        <w:pStyle w:val="Ttulo3"/>
      </w:pPr>
      <w:r w:rsidRPr="00BE193D">
        <w:t xml:space="preserve">10.1.4.1 Elicitación </w:t>
      </w:r>
    </w:p>
    <w:p w14:paraId="3D4EA426" w14:textId="77777777" w:rsidR="00900D6E" w:rsidRPr="00BE193D" w:rsidRDefault="00900D6E" w:rsidP="00900D6E">
      <w:r w:rsidRPr="00BE193D">
        <w:t>Con el fin de entender las necesidades de los usuarios y los stakeholders</w:t>
      </w:r>
      <w:r>
        <w:t xml:space="preserve"> </w:t>
      </w:r>
      <w:r w:rsidRPr="00BE193D">
        <w:fldChar w:fldCharType="begin"/>
      </w:r>
      <w:r w:rsidRPr="00BE193D">
        <w:instrText xml:space="preserve"> ADDIN ZOTERO_ITEM CSL_CITATION {"citationID":"etod1nv86","properties":{"formattedCitation":"[1]","plainCitation":"[1]"},"citationItems":[{"id":212,"uris":["http://zotero.org/users/2345493/items/NW62AX5K"],"uri":["http://zotero.org/users/2345493/items/NW62AX5K"],"itemData":{"id":212,"type":"book","title":"Engineering and managing software requirements","publisher":"Springer","author":[{"family":"Aurum","given":"Aybuke"},{"family":"Wohlin","given":"Claes"}],"issued":{"date-parts":[["2005"]]}}}],"schema":"https://github.com/citation-style-language/schema/raw/master/csl-citation.json"} </w:instrText>
      </w:r>
      <w:r w:rsidRPr="00BE193D">
        <w:fldChar w:fldCharType="separate"/>
      </w:r>
      <w:r w:rsidRPr="00BE193D">
        <w:t>[1]</w:t>
      </w:r>
      <w:r w:rsidRPr="00BE193D">
        <w:fldChar w:fldCharType="end"/>
      </w:r>
      <w:r>
        <w:t xml:space="preserve"> </w:t>
      </w:r>
      <w:r w:rsidRPr="00BE193D">
        <w:t>se usan 3 actividades:</w:t>
      </w:r>
    </w:p>
    <w:p w14:paraId="3D4EA427" w14:textId="77777777" w:rsidR="00900D6E" w:rsidRPr="00BE193D" w:rsidRDefault="00900D6E" w:rsidP="00996AB1">
      <w:pPr>
        <w:pStyle w:val="Prrafodelista"/>
        <w:numPr>
          <w:ilvl w:val="0"/>
          <w:numId w:val="59"/>
        </w:numPr>
      </w:pPr>
      <w:r w:rsidRPr="00900D6E">
        <w:rPr>
          <w:b/>
        </w:rPr>
        <w:t xml:space="preserve">Entendimiento del dominio del problema: </w:t>
      </w:r>
      <w:r w:rsidRPr="00BE193D">
        <w:t xml:space="preserve">El propósito de esta actividad es investigar y examinar en detalle la situación en la cual el sistema funcionará </w:t>
      </w:r>
      <w:r w:rsidRPr="00BE193D">
        <w:fldChar w:fldCharType="begin"/>
      </w:r>
      <w:r w:rsidRPr="00BE193D">
        <w:instrText xml:space="preserve"> ADDIN ZOTERO_ITEM CSL_CITATION {"citationID":"1137josbi2","properties":{"formattedCitation":"[1]","plainCitation":"[1]"},"citationItems":[{"id":212,"uris":["http://zotero.org/users/2345493/items/NW62AX5K"],"uri":["http://zotero.org/users/2345493/items/NW62AX5K"],"itemData":{"id":212,"type":"book","title":"Engineering and managing software requirements","publisher":"Springer","author":[{"family":"Aurum","given":"Aybuke"},{"family":"Wohlin","given":"Claes"}],"issued":{"date-parts":[["2005"]]}}}],"schema":"https://github.com/citation-style-language/schema/raw/master/csl-citation.json"} </w:instrText>
      </w:r>
      <w:r w:rsidRPr="00BE193D">
        <w:fldChar w:fldCharType="separate"/>
      </w:r>
      <w:r w:rsidRPr="00BE193D">
        <w:t>[1]</w:t>
      </w:r>
      <w:r w:rsidRPr="00BE193D">
        <w:fldChar w:fldCharType="end"/>
      </w:r>
      <w:r w:rsidRPr="00BE193D">
        <w:t xml:space="preserve">, para esto se realizará </w:t>
      </w:r>
      <w:r w:rsidRPr="00900D6E">
        <w:rPr>
          <w:highlight w:val="yellow"/>
        </w:rPr>
        <w:t>una encuesta</w:t>
      </w:r>
      <w:r w:rsidRPr="00BE193D">
        <w:t xml:space="preserve"> a los potenciales usuarios dueños de mascotas y </w:t>
      </w:r>
      <w:r w:rsidRPr="00900D6E">
        <w:rPr>
          <w:highlight w:val="yellow"/>
        </w:rPr>
        <w:t>entrevistas</w:t>
      </w:r>
      <w:r w:rsidRPr="00BE193D">
        <w:t xml:space="preserve"> a los potenciales usuarios dueños de empresas.</w:t>
      </w:r>
      <w:r w:rsidRPr="00BE193D">
        <w:tab/>
      </w:r>
    </w:p>
    <w:p w14:paraId="3D4EA428" w14:textId="77777777" w:rsidR="00900D6E" w:rsidRPr="00900D6E" w:rsidRDefault="00900D6E" w:rsidP="00996AB1">
      <w:pPr>
        <w:pStyle w:val="Prrafodelista"/>
        <w:numPr>
          <w:ilvl w:val="0"/>
          <w:numId w:val="59"/>
        </w:numPr>
        <w:rPr>
          <w:b/>
        </w:rPr>
      </w:pPr>
      <w:r w:rsidRPr="00900D6E">
        <w:rPr>
          <w:b/>
        </w:rPr>
        <w:lastRenderedPageBreak/>
        <w:t xml:space="preserve">Identificación de las fuentes de requerimientos: </w:t>
      </w:r>
      <w:r w:rsidRPr="00BE193D">
        <w:t>Las fuentes de información se dividieron según su rol en el sistema. Para el rol de usuario dueño</w:t>
      </w:r>
      <w:r>
        <w:t xml:space="preserve"> </w:t>
      </w:r>
      <w:r w:rsidRPr="00BE193D">
        <w:t xml:space="preserve">no se tiene una fuente especifica de información por lo que se realizan técnicas de recolección de información </w:t>
      </w:r>
      <w:r>
        <w:t>por medio de</w:t>
      </w:r>
      <w:r w:rsidRPr="00BE193D">
        <w:t xml:space="preserve"> encuestas</w:t>
      </w:r>
      <w:r w:rsidRPr="00BE193D">
        <w:fldChar w:fldCharType="begin"/>
      </w:r>
      <w:r w:rsidRPr="00BE193D">
        <w:instrText xml:space="preserve"> ADDIN ZOTERO_ITEM CSL_CITATION {"citationID":"21kgc17b44","properties":{"formattedCitation":"[2]","plainCitation":"[2]"},"citationItems":[{"id":214,"uris":["http://zotero.org/users/2345493/items/MPHCIJBW"],"uri":["http://zotero.org/users/2345493/items/MPHCIJBW"],"itemData":{"id":214,"type":"chapter","title":"Recolección de información","container-title":"Aprender a investigar","publisher":"ICFES","publisher-place":"Bogotá, Colombia","event-place":"Bogotá, Colombia","URL":"http://www.unilibrebaq.edu.co/unilibrebaq/images/CEUL/mod3recoleccioninform.pdf","author":[{"family":"Gallardo","given":"Yolanda"},{"family":"Moreno","given":"Adonay"}],"issued":{"date-parts":[["1999"]]}}}],"schema":"https://github.com/citation-style-language/schema/raw/master/csl-citation.json"} </w:instrText>
      </w:r>
      <w:r w:rsidRPr="00BE193D">
        <w:fldChar w:fldCharType="separate"/>
      </w:r>
      <w:r w:rsidRPr="00BE193D">
        <w:t>[2]</w:t>
      </w:r>
      <w:r w:rsidRPr="00BE193D">
        <w:fldChar w:fldCharType="end"/>
      </w:r>
      <w:r w:rsidRPr="00BE193D">
        <w:t>. Por otro lado, para el rol de u</w:t>
      </w:r>
      <w:r>
        <w:t>suario</w:t>
      </w:r>
      <w:r w:rsidRPr="00BE193D">
        <w:t xml:space="preserve"> empresa se recurre a veterinarias y tiendas de productos para mascotas. Finalmente, como guía para el diseño y concepción de la red social se utiliza como base Facebook Inc.</w:t>
      </w:r>
      <w:r w:rsidRPr="00BE193D">
        <w:rPr>
          <w:rStyle w:val="Refdenotaalpie"/>
          <w:rFonts w:ascii="Arial" w:hAnsi="Arial" w:cs="Arial"/>
        </w:rPr>
        <w:footnoteReference w:id="8"/>
      </w:r>
    </w:p>
    <w:p w14:paraId="3D4EA429" w14:textId="77777777" w:rsidR="00900D6E" w:rsidRPr="00900D6E" w:rsidRDefault="00900D6E" w:rsidP="00996AB1">
      <w:pPr>
        <w:pStyle w:val="Prrafodelista"/>
        <w:numPr>
          <w:ilvl w:val="0"/>
          <w:numId w:val="59"/>
        </w:numPr>
        <w:rPr>
          <w:b/>
        </w:rPr>
      </w:pPr>
      <w:r w:rsidRPr="00900D6E">
        <w:rPr>
          <w:b/>
        </w:rPr>
        <w:t xml:space="preserve">Análisis de stakeholders: </w:t>
      </w:r>
      <w:r w:rsidRPr="00BE193D">
        <w:t xml:space="preserve">La descripción de los stakeholders puede ser encontrada en la </w:t>
      </w:r>
      <w:r>
        <w:fldChar w:fldCharType="begin"/>
      </w:r>
      <w:r>
        <w:instrText xml:space="preserve"> REF _Ref416249076 \h </w:instrText>
      </w:r>
      <w:r>
        <w:fldChar w:fldCharType="separate"/>
      </w:r>
      <w:r w:rsidRPr="00BE06F2">
        <w:t xml:space="preserve">Tabla </w:t>
      </w:r>
      <w:r>
        <w:rPr>
          <w:noProof/>
        </w:rPr>
        <w:t>6</w:t>
      </w:r>
      <w:r>
        <w:fldChar w:fldCharType="end"/>
      </w:r>
      <w:r>
        <w:t>.</w:t>
      </w:r>
    </w:p>
    <w:p w14:paraId="3D4EA42A" w14:textId="77777777" w:rsidR="00900D6E" w:rsidRPr="00BE193D" w:rsidRDefault="00900D6E" w:rsidP="000E7666">
      <w:pPr>
        <w:pStyle w:val="Ttulo3"/>
      </w:pPr>
      <w:r w:rsidRPr="00BE193D">
        <w:t>10.1.4.2 Especificación y modelado</w:t>
      </w:r>
    </w:p>
    <w:p w14:paraId="3D4EA42B" w14:textId="00C761D7" w:rsidR="00900D6E" w:rsidRPr="00BE193D" w:rsidRDefault="00900D6E" w:rsidP="000E7666">
      <w:r w:rsidRPr="00BE193D">
        <w:t>Con el fin de representar los requerimientos funcionales del sistema de manera gráfica y mostrar las interfaces y funciones se utilizarán DFD</w:t>
      </w:r>
      <w:r>
        <w:t xml:space="preserve">s </w:t>
      </w:r>
      <w:r w:rsidRPr="00BE193D">
        <w:fldChar w:fldCharType="begin"/>
      </w:r>
      <w:r w:rsidRPr="00BE193D">
        <w:instrText xml:space="preserve"> ADDIN ZOTERO_ITEM CSL_CITATION {"citationID":"1ols4dno09","properties":{"formattedCitation":"[3]","plainCitation":"[3]"},"citationItems":[{"id":216,"uris":["http://zotero.org/users/2345493/items/GWZDIJ9A"],"uri":["http://zotero.org/users/2345493/items/GWZDIJ9A"],"itemData":{"id":216,"type":"chapter","title":"Representations for Requirements Engineering","container-title":"Requirements engineering","publisher":"Springer","page":"44-49","edition":"2","author":[{"family":"Hull","given":"Elizabeth"},{"family":"Jackson","given":"Ken"},{"family":"Dick","given":"Jeremy"}],"issued":{"date-parts":[["2005"]]}}}],"schema":"https://github.com/citation-style-language/schema/raw/master/csl-citation.json"} </w:instrText>
      </w:r>
      <w:r w:rsidRPr="00BE193D">
        <w:fldChar w:fldCharType="separate"/>
      </w:r>
      <w:r w:rsidRPr="00BE193D">
        <w:t>[3]</w:t>
      </w:r>
      <w:r w:rsidRPr="00BE193D">
        <w:fldChar w:fldCharType="end"/>
      </w:r>
      <w:r w:rsidRPr="00BE193D">
        <w:t xml:space="preserve">. Por otro lado, para realizar la especificación detallada de los requerimientos se utilizara una </w:t>
      </w:r>
      <w:r w:rsidRPr="00BE193D">
        <w:rPr>
          <w:highlight w:val="yellow"/>
        </w:rPr>
        <w:t>plantilla de especificación</w:t>
      </w:r>
      <w:r w:rsidRPr="00BE193D">
        <w:t xml:space="preserve"> basada en la que provee Volere </w:t>
      </w:r>
      <w:r w:rsidRPr="00BE193D">
        <w:fldChar w:fldCharType="begin"/>
      </w:r>
      <w:r w:rsidRPr="00BE193D">
        <w:instrText xml:space="preserve"> ADDIN ZOTERO_ITEM CSL_CITATION {"citationID":"10q729qm7j","properties":{"formattedCitation":"[4]","plainCitation":"[4]"},"citationItems":[{"id":217,"uris":["http://zotero.org/users/2345493/items/UG9ASKCT"],"uri":["http://zotero.org/users/2345493/items/UG9ASKCT"],"itemData":{"id":217,"type":"article","title":"Atomic Requirements: where the rubber hits the road","publisher":"The Atlantic Systems Guild","URL":"http://www.volere.co.uk/pdf%20files/06%20Atomic%20Requirements.pdf","author":[{"family":"Robertson","given":"Suzanne"},{"family":"Robertson","given":"James"}],"issued":{"date-parts":[["2009"]]}}}],"schema":"https://github.com/citation-style-language/schema/raw/master/csl-citation.json"} </w:instrText>
      </w:r>
      <w:r w:rsidRPr="00BE193D">
        <w:fldChar w:fldCharType="separate"/>
      </w:r>
      <w:r w:rsidRPr="00BE193D">
        <w:t>[4]</w:t>
      </w:r>
      <w:r w:rsidRPr="00BE193D">
        <w:fldChar w:fldCharType="end"/>
      </w:r>
      <w:r w:rsidRPr="00BE193D">
        <w:t xml:space="preserve">. La plantilla </w:t>
      </w:r>
      <w:r>
        <w:t>empleada</w:t>
      </w:r>
      <w:r w:rsidR="00025605">
        <w:t xml:space="preserve"> </w:t>
      </w:r>
      <w:r w:rsidRPr="00BE193D">
        <w:t>cuenta con los siguientes campos:</w:t>
      </w:r>
      <w:bookmarkStart w:id="109" w:name="_GoBack"/>
      <w:bookmarkEnd w:id="109"/>
    </w:p>
    <w:p w14:paraId="3D4EA42C" w14:textId="77777777" w:rsidR="00900D6E" w:rsidRPr="00BE193D" w:rsidRDefault="00900D6E" w:rsidP="000E7666">
      <w:r w:rsidRPr="00BE193D">
        <w:rPr>
          <w:b/>
        </w:rPr>
        <w:t xml:space="preserve">ID requerimiento: </w:t>
      </w:r>
      <w:r w:rsidRPr="00BE193D">
        <w:t>Identificador único que facilita la trazabilidad del requerimiento.</w:t>
      </w:r>
    </w:p>
    <w:p w14:paraId="3D4EA42D" w14:textId="77777777" w:rsidR="00900D6E" w:rsidRPr="00BE193D" w:rsidRDefault="00900D6E" w:rsidP="000E7666">
      <w:r w:rsidRPr="00BE193D">
        <w:rPr>
          <w:b/>
        </w:rPr>
        <w:t xml:space="preserve">Versión: </w:t>
      </w:r>
      <w:r w:rsidRPr="00BE193D">
        <w:t xml:space="preserve">Indica la versión actual de la especificación. Comienza en 1 y va aumentando en decimales de .1. En caso de que un requerimiento no se encuentre en su primera versión la información de los cambios hechos se verá reflejada en una </w:t>
      </w:r>
      <w:r w:rsidRPr="00BE193D">
        <w:rPr>
          <w:highlight w:val="yellow"/>
        </w:rPr>
        <w:t>plantilla de control de cambio.</w:t>
      </w:r>
    </w:p>
    <w:p w14:paraId="3D4EA42E" w14:textId="77777777" w:rsidR="00900D6E" w:rsidRPr="00BE193D" w:rsidRDefault="00900D6E" w:rsidP="000E7666">
      <w:r w:rsidRPr="00BE193D">
        <w:rPr>
          <w:b/>
        </w:rPr>
        <w:t xml:space="preserve">Tipo: </w:t>
      </w:r>
      <w:r w:rsidRPr="00BE193D">
        <w:t>Indica si el requerimiento es funcional, no funcional o una restricción.</w:t>
      </w:r>
    </w:p>
    <w:p w14:paraId="3D4EA42F" w14:textId="77777777" w:rsidR="00900D6E" w:rsidRPr="00BE193D" w:rsidRDefault="00900D6E" w:rsidP="000E7666">
      <w:r w:rsidRPr="00BE193D">
        <w:rPr>
          <w:b/>
        </w:rPr>
        <w:t xml:space="preserve">Fecha creación: </w:t>
      </w:r>
      <w:r w:rsidRPr="00BE193D">
        <w:t>Fecha en la que se escribió la versión inicial de la especificación del requerimiento</w:t>
      </w:r>
    </w:p>
    <w:p w14:paraId="3D4EA430" w14:textId="77777777" w:rsidR="00900D6E" w:rsidRPr="00BE193D" w:rsidRDefault="00900D6E" w:rsidP="000E7666">
      <w:r w:rsidRPr="00BE193D">
        <w:rPr>
          <w:b/>
        </w:rPr>
        <w:t>Fecha modificación:</w:t>
      </w:r>
      <w:r w:rsidRPr="00BE193D">
        <w:t xml:space="preserve"> Fecha en la que se escribió la versión actual de la especificación del requerimiento.</w:t>
      </w:r>
    </w:p>
    <w:p w14:paraId="3D4EA431" w14:textId="77777777" w:rsidR="00900D6E" w:rsidRPr="00BE193D" w:rsidRDefault="00900D6E" w:rsidP="000E7666">
      <w:r w:rsidRPr="00BE193D">
        <w:rPr>
          <w:b/>
        </w:rPr>
        <w:t xml:space="preserve">Nombre: </w:t>
      </w:r>
      <w:r w:rsidRPr="00BE193D">
        <w:t>Conjunto de máximo 4 palabras que describen el requerimiento.</w:t>
      </w:r>
    </w:p>
    <w:p w14:paraId="3D4EA432" w14:textId="77777777" w:rsidR="00900D6E" w:rsidRPr="00BE193D" w:rsidRDefault="00900D6E" w:rsidP="000E7666">
      <w:r w:rsidRPr="00BE193D">
        <w:rPr>
          <w:b/>
        </w:rPr>
        <w:t xml:space="preserve">Descripción: </w:t>
      </w:r>
      <w:r w:rsidRPr="00BE193D">
        <w:t>Frase corta que describe el requerimiento en lenguaje natural.</w:t>
      </w:r>
    </w:p>
    <w:p w14:paraId="3D4EA433" w14:textId="77777777" w:rsidR="00900D6E" w:rsidRPr="00BE193D" w:rsidRDefault="00900D6E" w:rsidP="000E7666">
      <w:r w:rsidRPr="00BE193D">
        <w:rPr>
          <w:b/>
        </w:rPr>
        <w:t xml:space="preserve">Criterio de culminación: </w:t>
      </w:r>
      <w:r w:rsidRPr="00BE193D">
        <w:t>Frase corta que describe como validar si hay una funcionalidad implementada que satisfaga el requerimiento.</w:t>
      </w:r>
    </w:p>
    <w:p w14:paraId="3D4EA434" w14:textId="77777777" w:rsidR="00900D6E" w:rsidRPr="00913EDF" w:rsidRDefault="00900D6E" w:rsidP="000E7666">
      <w:r w:rsidRPr="00BE193D">
        <w:rPr>
          <w:b/>
        </w:rPr>
        <w:t xml:space="preserve">Restricciones: </w:t>
      </w:r>
      <w:r>
        <w:t>Lista de limitaciones en campos o restricciones para cumplir un requerimiento.</w:t>
      </w:r>
    </w:p>
    <w:p w14:paraId="3D4EA435" w14:textId="77777777" w:rsidR="00900D6E" w:rsidRPr="00BE193D" w:rsidRDefault="00900D6E" w:rsidP="000E7666">
      <w:r w:rsidRPr="00BE193D">
        <w:rPr>
          <w:b/>
        </w:rPr>
        <w:t xml:space="preserve">Creador: </w:t>
      </w:r>
      <w:r w:rsidRPr="00BE193D">
        <w:t>Lista de personas que concibieron el requerimiento.</w:t>
      </w:r>
    </w:p>
    <w:p w14:paraId="3D4EA436" w14:textId="77777777" w:rsidR="00900D6E" w:rsidRPr="00BE193D" w:rsidRDefault="00900D6E" w:rsidP="000E7666">
      <w:r w:rsidRPr="00BE193D">
        <w:rPr>
          <w:b/>
        </w:rPr>
        <w:t xml:space="preserve">Valor prioridad: </w:t>
      </w:r>
      <w:r w:rsidRPr="00BE193D">
        <w:t xml:space="preserve">Valor final obtenido de la </w:t>
      </w:r>
      <w:r w:rsidRPr="00BE193D">
        <w:rPr>
          <w:highlight w:val="yellow"/>
        </w:rPr>
        <w:t>fase de priorización</w:t>
      </w:r>
      <w:r w:rsidRPr="00BE193D">
        <w:t>.</w:t>
      </w:r>
    </w:p>
    <w:p w14:paraId="3D4EA437" w14:textId="77777777" w:rsidR="00900D6E" w:rsidRPr="00BE193D" w:rsidRDefault="00900D6E" w:rsidP="000E7666">
      <w:r w:rsidRPr="00BE193D">
        <w:rPr>
          <w:b/>
        </w:rPr>
        <w:t xml:space="preserve">Estado: </w:t>
      </w:r>
      <w:r w:rsidRPr="00BE193D">
        <w:t>Indica si el requerimiento esta propuesto, aprobado, en implementación, en validación o terminado.</w:t>
      </w:r>
    </w:p>
    <w:p w14:paraId="3D4EA438" w14:textId="77777777" w:rsidR="00900D6E" w:rsidRPr="00BE193D" w:rsidRDefault="00900D6E" w:rsidP="000E7666">
      <w:r w:rsidRPr="00BE193D">
        <w:rPr>
          <w:b/>
        </w:rPr>
        <w:t xml:space="preserve">Requerimientos asociados: </w:t>
      </w:r>
      <w:r w:rsidRPr="00BE193D">
        <w:t>Lista de identificadores de requerimientos que tienen una asociación directa de dependencia.</w:t>
      </w:r>
    </w:p>
    <w:p w14:paraId="3D4EA439" w14:textId="77777777" w:rsidR="00900D6E" w:rsidRPr="00BE193D" w:rsidRDefault="00900D6E" w:rsidP="000E7666">
      <w:r w:rsidRPr="00BE193D">
        <w:rPr>
          <w:b/>
        </w:rPr>
        <w:lastRenderedPageBreak/>
        <w:t xml:space="preserve">Casos de uso asociados: </w:t>
      </w:r>
      <w:r w:rsidRPr="00BE193D">
        <w:t>Lista de identificadores de casos de uso que dieron origen al requerimiento.</w:t>
      </w:r>
    </w:p>
    <w:p w14:paraId="3D4EA43A" w14:textId="77777777" w:rsidR="00900D6E" w:rsidRPr="00BE193D" w:rsidRDefault="00900D6E" w:rsidP="000E7666">
      <w:r w:rsidRPr="00BE193D">
        <w:rPr>
          <w:b/>
        </w:rPr>
        <w:t xml:space="preserve">Comentarios: </w:t>
      </w:r>
      <w:r w:rsidRPr="00BE193D">
        <w:t>Espacio para escribir notas adicionales.</w:t>
      </w:r>
    </w:p>
    <w:p w14:paraId="3D4EA43B" w14:textId="77777777" w:rsidR="00900D6E" w:rsidRPr="00BE193D" w:rsidRDefault="00900D6E" w:rsidP="000E7666">
      <w:pPr>
        <w:pStyle w:val="Ttulo3"/>
      </w:pPr>
      <w:r w:rsidRPr="00BE193D">
        <w:t>10.1.4.3Priorización</w:t>
      </w:r>
    </w:p>
    <w:p w14:paraId="3D4EA43C" w14:textId="77777777" w:rsidR="00900D6E" w:rsidRPr="00BE193D" w:rsidRDefault="00900D6E" w:rsidP="000E7666">
      <w:r w:rsidRPr="00BE193D">
        <w:t xml:space="preserve">Con el fin de realizar una priorización cuantitativa se utiliza la metodología descrita en la </w:t>
      </w:r>
      <w:r w:rsidRPr="00BE193D">
        <w:rPr>
          <w:highlight w:val="yellow"/>
        </w:rPr>
        <w:t>sección 2.1 del SRS.</w:t>
      </w:r>
    </w:p>
    <w:p w14:paraId="3D4EA43D" w14:textId="77777777" w:rsidR="00900D6E" w:rsidRPr="00BE193D" w:rsidRDefault="00900D6E" w:rsidP="000E7666">
      <w:pPr>
        <w:pStyle w:val="Ttulo3"/>
      </w:pPr>
      <w:r w:rsidRPr="00BE193D">
        <w:t>10.1.4.4 Trazabilidad</w:t>
      </w:r>
    </w:p>
    <w:p w14:paraId="3D4EA43E" w14:textId="77777777" w:rsidR="00900D6E" w:rsidRPr="00BE193D" w:rsidRDefault="00900D6E" w:rsidP="000E7666">
      <w:r w:rsidRPr="00BE193D">
        <w:t xml:space="preserve">Con el fin de llevar la traza y conocer las dependencias de cada requerimiento se utiliza la metodología descrita en la </w:t>
      </w:r>
      <w:r w:rsidRPr="00BE193D">
        <w:rPr>
          <w:highlight w:val="yellow"/>
        </w:rPr>
        <w:t>sección 2.2 del SRS</w:t>
      </w:r>
      <w:r w:rsidRPr="00BE193D">
        <w:t>.</w:t>
      </w:r>
    </w:p>
    <w:p w14:paraId="3D4EA43F" w14:textId="77777777" w:rsidR="00900D6E" w:rsidRPr="00BE193D" w:rsidRDefault="00900D6E" w:rsidP="000E7666">
      <w:pPr>
        <w:pStyle w:val="Ttulo3"/>
      </w:pPr>
      <w:r w:rsidRPr="00BE193D">
        <w:t>10.1.4.5 Calidad</w:t>
      </w:r>
    </w:p>
    <w:p w14:paraId="3D4EA440" w14:textId="77777777" w:rsidR="00900D6E" w:rsidRPr="00BE193D" w:rsidRDefault="00900D6E" w:rsidP="000E7666">
      <w:r w:rsidRPr="00BE193D">
        <w:t xml:space="preserve">Para asegurar buenos atributos en la especificación de los requerimientos se utiliza la metodología descrita </w:t>
      </w:r>
      <w:r w:rsidRPr="00C369BF">
        <w:t xml:space="preserve">en la </w:t>
      </w:r>
      <w:hyperlink w:anchor="_12.5.1.5.4_Proceso_de" w:history="1">
        <w:r w:rsidRPr="00C369BF">
          <w:rPr>
            <w:rStyle w:val="Hipervnculo"/>
          </w:rPr>
          <w:t>sección 12.5</w:t>
        </w:r>
        <w:r w:rsidR="00C369BF" w:rsidRPr="00C369BF">
          <w:rPr>
            <w:rStyle w:val="Hipervnculo"/>
          </w:rPr>
          <w:t>.1.5.4</w:t>
        </w:r>
      </w:hyperlink>
      <w:r w:rsidRPr="00C369BF">
        <w:t>.</w:t>
      </w:r>
    </w:p>
    <w:p w14:paraId="3D4EA441" w14:textId="77777777" w:rsidR="00900D6E" w:rsidRPr="00BE193D" w:rsidRDefault="00900D6E" w:rsidP="00943D8F">
      <w:pPr>
        <w:pStyle w:val="Ttulo2"/>
      </w:pPr>
      <w:r w:rsidRPr="00BE193D">
        <w:t>10.1.5 Control de cambios</w:t>
      </w:r>
    </w:p>
    <w:p w14:paraId="3D4EA442" w14:textId="77777777" w:rsidR="00900D6E" w:rsidRPr="00BE193D" w:rsidRDefault="00900D6E" w:rsidP="00943D8F">
      <w:r>
        <w:t xml:space="preserve">RAWR </w:t>
      </w:r>
      <w:r w:rsidRPr="00BE193D">
        <w:t>define un proceso formal para realizar cambios a los requerimientos una vez estén aprobados por los productowners.</w:t>
      </w:r>
    </w:p>
    <w:p w14:paraId="3D4EA443" w14:textId="77777777" w:rsidR="00900D6E" w:rsidRPr="00BE193D" w:rsidRDefault="00900D6E" w:rsidP="00943D8F">
      <w:pPr>
        <w:pStyle w:val="Ttulo3"/>
      </w:pPr>
      <w:r w:rsidRPr="00BE193D">
        <w:t>10.1.5.1 Petición de cambio</w:t>
      </w:r>
    </w:p>
    <w:p w14:paraId="3D4EA444" w14:textId="77777777" w:rsidR="00900D6E" w:rsidRPr="00BE193D" w:rsidRDefault="00900D6E" w:rsidP="00943D8F">
      <w:r w:rsidRPr="00BE193D">
        <w:t>En caso de que se quiera realizar un cambio a la especificación de un requerimiento o al conjunto de requerimientos en general el individuo que lo proponga deberá llenar una fila en el</w:t>
      </w:r>
      <w:r w:rsidR="00943D8F">
        <w:t xml:space="preserve"> </w:t>
      </w:r>
      <w:r w:rsidRPr="00BE193D">
        <w:rPr>
          <w:highlight w:val="yellow"/>
        </w:rPr>
        <w:t>formato de petición de cambio de requerimiento</w:t>
      </w:r>
      <w:r w:rsidR="00943D8F">
        <w:t xml:space="preserve"> </w:t>
      </w:r>
      <w:r w:rsidRPr="00BE193D">
        <w:t xml:space="preserve">y coordinar una reunión en no más de una semana con el Scrum master del área de desarrollo, el Scrum master del área de arquitectura y diseño y el SoS master con el fin de evaluar el impacto que tendrá el cambio en el proyecto y analizar la factibilidad de realizarlo de manera subjetiva. </w:t>
      </w:r>
    </w:p>
    <w:p w14:paraId="3D4EA445" w14:textId="77777777" w:rsidR="00900D6E" w:rsidRPr="00BE193D" w:rsidRDefault="00900D6E" w:rsidP="00943D8F">
      <w:r w:rsidRPr="00BE193D">
        <w:t>El SoS Master debe registrar las conclusiones de la reunión en la fila del formato de petición de cambio de requerimiento correspondiente. Cada fila del formato cuenta con los siguientes campos:</w:t>
      </w:r>
    </w:p>
    <w:p w14:paraId="3D4EA446" w14:textId="77777777" w:rsidR="00900D6E" w:rsidRDefault="00900D6E" w:rsidP="00996AB1">
      <w:pPr>
        <w:pStyle w:val="Prrafodelista"/>
        <w:numPr>
          <w:ilvl w:val="0"/>
          <w:numId w:val="60"/>
        </w:numPr>
      </w:pPr>
      <w:r>
        <w:t>Nombre solicitante: Nombre de quien realiza la petición.</w:t>
      </w:r>
    </w:p>
    <w:p w14:paraId="3D4EA447" w14:textId="77777777" w:rsidR="00900D6E" w:rsidRPr="00BE193D" w:rsidRDefault="00900D6E" w:rsidP="00996AB1">
      <w:pPr>
        <w:pStyle w:val="Prrafodelista"/>
        <w:numPr>
          <w:ilvl w:val="0"/>
          <w:numId w:val="60"/>
        </w:numPr>
      </w:pPr>
      <w:r w:rsidRPr="00BE193D">
        <w:t>Id requerimiento: Identificador único del requerimiento.</w:t>
      </w:r>
    </w:p>
    <w:p w14:paraId="3D4EA448" w14:textId="77777777" w:rsidR="00900D6E" w:rsidRPr="00BE193D" w:rsidRDefault="00900D6E" w:rsidP="00996AB1">
      <w:pPr>
        <w:pStyle w:val="Prrafodelista"/>
        <w:numPr>
          <w:ilvl w:val="0"/>
          <w:numId w:val="60"/>
        </w:numPr>
      </w:pPr>
      <w:r w:rsidRPr="00BE193D">
        <w:t>Tipo de petición: Determina si es una petición para agregar, eliminar o modificar un requerimiento.</w:t>
      </w:r>
    </w:p>
    <w:p w14:paraId="3D4EA449" w14:textId="77777777" w:rsidR="00900D6E" w:rsidRDefault="00900D6E" w:rsidP="00996AB1">
      <w:pPr>
        <w:pStyle w:val="Prrafodelista"/>
        <w:numPr>
          <w:ilvl w:val="0"/>
          <w:numId w:val="60"/>
        </w:numPr>
      </w:pPr>
      <w:r w:rsidRPr="00BE193D">
        <w:t>Fecha de petición: Indica la fecha en la que se realizó la petición.</w:t>
      </w:r>
    </w:p>
    <w:p w14:paraId="3D4EA44A" w14:textId="77777777" w:rsidR="00900D6E" w:rsidRPr="00BE193D" w:rsidRDefault="00900D6E" w:rsidP="00996AB1">
      <w:pPr>
        <w:pStyle w:val="Prrafodelista"/>
        <w:numPr>
          <w:ilvl w:val="0"/>
          <w:numId w:val="60"/>
        </w:numPr>
      </w:pPr>
      <w:r>
        <w:t>Razón petición: Breve información de por qué se realiza la petición.</w:t>
      </w:r>
    </w:p>
    <w:p w14:paraId="3D4EA44B" w14:textId="77777777" w:rsidR="00900D6E" w:rsidRPr="00BE193D" w:rsidRDefault="00900D6E" w:rsidP="00996AB1">
      <w:pPr>
        <w:pStyle w:val="Prrafodelista"/>
        <w:numPr>
          <w:ilvl w:val="0"/>
          <w:numId w:val="60"/>
        </w:numPr>
      </w:pPr>
      <w:r w:rsidRPr="00BE193D">
        <w:t>Aprobado: Se debe escribir SI o NO Indicando si la petición fue aprobada.</w:t>
      </w:r>
    </w:p>
    <w:p w14:paraId="3D4EA44C" w14:textId="77777777" w:rsidR="00900D6E" w:rsidRPr="00BE193D" w:rsidRDefault="00900D6E" w:rsidP="00996AB1">
      <w:pPr>
        <w:pStyle w:val="Prrafodelista"/>
        <w:numPr>
          <w:ilvl w:val="0"/>
          <w:numId w:val="60"/>
        </w:numPr>
      </w:pPr>
      <w:r w:rsidRPr="00BE193D">
        <w:t>Notas: Descripción que sustenta la decisión tomada.</w:t>
      </w:r>
    </w:p>
    <w:p w14:paraId="3D4EA44D" w14:textId="77777777" w:rsidR="00900D6E" w:rsidRPr="00BE193D" w:rsidRDefault="00900D6E" w:rsidP="00943D8F">
      <w:r w:rsidRPr="00BE193D">
        <w:t>El proceso de petición de cambio se puede observar gráficamente en el BPM</w:t>
      </w:r>
      <w:r>
        <w:t>N</w:t>
      </w:r>
      <w:r w:rsidRPr="00BE193D">
        <w:t xml:space="preserve"> mostrado en la </w:t>
      </w:r>
      <w:r>
        <w:fldChar w:fldCharType="begin"/>
      </w:r>
      <w:r>
        <w:instrText xml:space="preserve"> REF _Ref415919953 \h </w:instrText>
      </w:r>
      <w:r w:rsidR="00943D8F">
        <w:instrText xml:space="preserve"> \* MERGEFORMAT </w:instrText>
      </w:r>
      <w:r>
        <w:fldChar w:fldCharType="separate"/>
      </w:r>
      <w:r w:rsidRPr="00BE193D">
        <w:t xml:space="preserve">Ilustración </w:t>
      </w:r>
      <w:r w:rsidRPr="00BE193D">
        <w:rPr>
          <w:noProof/>
        </w:rPr>
        <w:t>1</w:t>
      </w:r>
      <w:r>
        <w:fldChar w:fldCharType="end"/>
      </w:r>
      <w:r>
        <w:t>.</w:t>
      </w:r>
    </w:p>
    <w:p w14:paraId="3D4EA44E" w14:textId="77777777" w:rsidR="00900D6E" w:rsidRPr="00BE193D" w:rsidRDefault="00900D6E" w:rsidP="00900D6E">
      <w:pPr>
        <w:rPr>
          <w:rFonts w:ascii="Arial" w:hAnsi="Arial" w:cs="Arial"/>
          <w:noProof/>
          <w:lang w:eastAsia="es-CO"/>
        </w:rPr>
      </w:pPr>
    </w:p>
    <w:p w14:paraId="3D4EA44F" w14:textId="77777777" w:rsidR="00900D6E" w:rsidRDefault="00900D6E" w:rsidP="00900D6E">
      <w:pPr>
        <w:keepNext/>
        <w:jc w:val="center"/>
        <w:rPr>
          <w:rFonts w:ascii="Arial" w:hAnsi="Arial" w:cs="Arial"/>
          <w:noProof/>
          <w:lang w:eastAsia="es-CO"/>
        </w:rPr>
      </w:pPr>
    </w:p>
    <w:p w14:paraId="3D4EA450" w14:textId="77777777" w:rsidR="00900D6E" w:rsidRPr="00BE193D" w:rsidRDefault="00900D6E" w:rsidP="00900D6E">
      <w:pPr>
        <w:keepNext/>
        <w:jc w:val="center"/>
        <w:rPr>
          <w:rFonts w:ascii="Arial" w:hAnsi="Arial" w:cs="Arial"/>
        </w:rPr>
      </w:pPr>
      <w:r>
        <w:rPr>
          <w:rFonts w:ascii="Arial" w:hAnsi="Arial" w:cs="Arial"/>
          <w:noProof/>
          <w:lang w:eastAsia="es-CO"/>
        </w:rPr>
        <w:drawing>
          <wp:inline distT="0" distB="0" distL="0" distR="0" wp14:anchorId="3D4EA67F" wp14:editId="3D4EA680">
            <wp:extent cx="5900468" cy="2543651"/>
            <wp:effectExtent l="0" t="0" r="0" b="0"/>
            <wp:docPr id="4" name="1 Imagen" descr="petición de camb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ición de cambio.png"/>
                    <pic:cNvPicPr/>
                  </pic:nvPicPr>
                  <pic:blipFill>
                    <a:blip r:embed="rId47"/>
                    <a:srcRect b="17264"/>
                    <a:stretch>
                      <a:fillRect/>
                    </a:stretch>
                  </pic:blipFill>
                  <pic:spPr>
                    <a:xfrm>
                      <a:off x="0" y="0"/>
                      <a:ext cx="5909255" cy="2547439"/>
                    </a:xfrm>
                    <a:prstGeom prst="rect">
                      <a:avLst/>
                    </a:prstGeom>
                  </pic:spPr>
                </pic:pic>
              </a:graphicData>
            </a:graphic>
          </wp:inline>
        </w:drawing>
      </w:r>
    </w:p>
    <w:p w14:paraId="3D4EA451" w14:textId="77777777" w:rsidR="00900D6E" w:rsidRPr="00BE193D" w:rsidRDefault="00900D6E" w:rsidP="00900D6E">
      <w:pPr>
        <w:pStyle w:val="Descripcin"/>
        <w:jc w:val="center"/>
        <w:rPr>
          <w:rFonts w:ascii="Arial" w:hAnsi="Arial" w:cs="Arial"/>
        </w:rPr>
      </w:pPr>
      <w:bookmarkStart w:id="110" w:name="_Ref415919953"/>
      <w:r w:rsidRPr="00BE193D">
        <w:rPr>
          <w:rFonts w:ascii="Arial" w:hAnsi="Arial" w:cs="Arial"/>
        </w:rPr>
        <w:t xml:space="preserve">Ilustración </w:t>
      </w:r>
      <w:r w:rsidRPr="00BE193D">
        <w:rPr>
          <w:rFonts w:ascii="Arial" w:hAnsi="Arial" w:cs="Arial"/>
        </w:rPr>
        <w:fldChar w:fldCharType="begin"/>
      </w:r>
      <w:r w:rsidRPr="00BE193D">
        <w:rPr>
          <w:rFonts w:ascii="Arial" w:hAnsi="Arial" w:cs="Arial"/>
        </w:rPr>
        <w:instrText xml:space="preserve"> SEQ Ilustración \* ARABIC </w:instrText>
      </w:r>
      <w:r w:rsidRPr="00BE193D">
        <w:rPr>
          <w:rFonts w:ascii="Arial" w:hAnsi="Arial" w:cs="Arial"/>
        </w:rPr>
        <w:fldChar w:fldCharType="separate"/>
      </w:r>
      <w:r w:rsidRPr="00BE193D">
        <w:rPr>
          <w:rFonts w:ascii="Arial" w:hAnsi="Arial" w:cs="Arial"/>
          <w:noProof/>
        </w:rPr>
        <w:t>1</w:t>
      </w:r>
      <w:r w:rsidRPr="00BE193D">
        <w:rPr>
          <w:rFonts w:ascii="Arial" w:hAnsi="Arial" w:cs="Arial"/>
        </w:rPr>
        <w:fldChar w:fldCharType="end"/>
      </w:r>
      <w:bookmarkEnd w:id="110"/>
      <w:r w:rsidRPr="00BE193D">
        <w:rPr>
          <w:rFonts w:ascii="Arial" w:hAnsi="Arial" w:cs="Arial"/>
        </w:rPr>
        <w:t>: Diagrama BPMN de petición de cambio</w:t>
      </w:r>
    </w:p>
    <w:p w14:paraId="3D4EA452" w14:textId="77777777" w:rsidR="00900D6E" w:rsidRPr="00BE193D" w:rsidRDefault="00900D6E" w:rsidP="00943D8F">
      <w:pPr>
        <w:jc w:val="center"/>
        <w:rPr>
          <w:b/>
        </w:rPr>
      </w:pPr>
      <w:r w:rsidRPr="00BE193D">
        <w:rPr>
          <w:b/>
          <w:noProof/>
          <w:lang w:eastAsia="es-CO"/>
        </w:rPr>
        <w:t xml:space="preserve">Nota: </w:t>
      </w:r>
      <w:r w:rsidRPr="00BE193D">
        <w:rPr>
          <w:noProof/>
          <w:lang w:eastAsia="es-CO"/>
        </w:rPr>
        <w:t>El anterior diagrama fue realizado por el grupo RAWR en la herramienta Bizagi Modeler</w:t>
      </w:r>
    </w:p>
    <w:p w14:paraId="3D4EA453" w14:textId="77777777" w:rsidR="00D015E4" w:rsidRPr="00996540" w:rsidRDefault="00D015E4" w:rsidP="000B7B9D">
      <w:pPr>
        <w:pStyle w:val="Ttulo1"/>
      </w:pPr>
      <w:r w:rsidRPr="00996540">
        <w:t>10.2 Monitoreo y control de progreso</w:t>
      </w:r>
      <w:bookmarkEnd w:id="108"/>
    </w:p>
    <w:p w14:paraId="3D4EA454" w14:textId="77777777" w:rsidR="00B511E9" w:rsidRDefault="00D015E4" w:rsidP="000B7B9D">
      <w:pPr>
        <w:pStyle w:val="Ttulo2"/>
      </w:pPr>
      <w:bookmarkStart w:id="111" w:name="_Toc413829918"/>
      <w:r w:rsidRPr="00003BFD">
        <w:t>10.2.1 Objetivos</w:t>
      </w:r>
      <w:bookmarkEnd w:id="111"/>
      <w:r w:rsidRPr="00003BFD">
        <w:t xml:space="preserve"> </w:t>
      </w:r>
    </w:p>
    <w:p w14:paraId="3D4EA455" w14:textId="77777777" w:rsidR="00B511E9" w:rsidRDefault="00D015E4" w:rsidP="00996AB1">
      <w:pPr>
        <w:pStyle w:val="Prrafodelista"/>
        <w:numPr>
          <w:ilvl w:val="0"/>
          <w:numId w:val="12"/>
        </w:numPr>
      </w:pPr>
      <w:r w:rsidRPr="00003BFD">
        <w:t>Describir actividades para reportar el progreso individual y grupal.</w:t>
      </w:r>
    </w:p>
    <w:p w14:paraId="3D4EA456" w14:textId="77777777" w:rsidR="00D015E4" w:rsidRPr="00003BFD" w:rsidRDefault="00D015E4" w:rsidP="00996AB1">
      <w:pPr>
        <w:pStyle w:val="Prrafodelista"/>
        <w:numPr>
          <w:ilvl w:val="0"/>
          <w:numId w:val="12"/>
        </w:numPr>
      </w:pPr>
      <w:r w:rsidRPr="00003BFD">
        <w:t>Describir actividades para el control de cronograma.</w:t>
      </w:r>
    </w:p>
    <w:p w14:paraId="3D4EA457" w14:textId="77777777" w:rsidR="00D015E4" w:rsidRPr="00003BFD" w:rsidRDefault="00D015E4" w:rsidP="000B7B9D">
      <w:pPr>
        <w:pStyle w:val="Ttulo2"/>
      </w:pPr>
      <w:bookmarkStart w:id="112" w:name="_Toc413829919"/>
      <w:r w:rsidRPr="00003BFD">
        <w:t>10.2.2 Responsables</w:t>
      </w:r>
      <w:bookmarkEnd w:id="112"/>
    </w:p>
    <w:p w14:paraId="3D4EA458" w14:textId="77777777" w:rsidR="00051A54" w:rsidRDefault="00051A54" w:rsidP="00996AB1">
      <w:pPr>
        <w:pStyle w:val="Prrafodelista"/>
        <w:numPr>
          <w:ilvl w:val="0"/>
          <w:numId w:val="43"/>
        </w:numPr>
      </w:pPr>
      <w:r>
        <w:t xml:space="preserve">SoS Master </w:t>
      </w:r>
    </w:p>
    <w:p w14:paraId="3D4EA459" w14:textId="77777777" w:rsidR="00D015E4" w:rsidRPr="00003BFD" w:rsidRDefault="00D015E4" w:rsidP="00996AB1">
      <w:pPr>
        <w:pStyle w:val="Prrafodelista"/>
        <w:numPr>
          <w:ilvl w:val="0"/>
          <w:numId w:val="43"/>
        </w:numPr>
      </w:pPr>
      <w:r w:rsidRPr="00003BFD">
        <w:t>Scrum Masters.</w:t>
      </w:r>
    </w:p>
    <w:p w14:paraId="3D4EA45A" w14:textId="77777777" w:rsidR="00D015E4" w:rsidRPr="00003BFD" w:rsidRDefault="00D015E4" w:rsidP="000B7B9D">
      <w:pPr>
        <w:pStyle w:val="Ttulo2"/>
      </w:pPr>
      <w:bookmarkStart w:id="113" w:name="_Toc413829920"/>
      <w:r w:rsidRPr="00003BFD">
        <w:t>10.2.3 Recursos</w:t>
      </w:r>
      <w:bookmarkEnd w:id="113"/>
    </w:p>
    <w:p w14:paraId="3D4EA45B" w14:textId="77777777" w:rsidR="00D015E4" w:rsidRPr="00105F56" w:rsidRDefault="00D015E4" w:rsidP="00900800">
      <w:pPr>
        <w:rPr>
          <w:lang w:val="en-US"/>
        </w:rPr>
      </w:pPr>
      <w:r w:rsidRPr="00105F56">
        <w:rPr>
          <w:lang w:val="en-US"/>
        </w:rPr>
        <w:t>Microsoft Project y Microsoft Excel.</w:t>
      </w:r>
    </w:p>
    <w:p w14:paraId="3D4EA45C" w14:textId="77777777" w:rsidR="00D015E4" w:rsidRPr="00003BFD" w:rsidRDefault="00D015E4" w:rsidP="000B7B9D">
      <w:pPr>
        <w:pStyle w:val="Ttulo2"/>
      </w:pPr>
      <w:bookmarkStart w:id="114" w:name="_Toc413829921"/>
      <w:r w:rsidRPr="00003BFD">
        <w:t>10.2.3 Puesta en marcha</w:t>
      </w:r>
      <w:bookmarkEnd w:id="114"/>
    </w:p>
    <w:p w14:paraId="3D4EA45D" w14:textId="77777777" w:rsidR="00D015E4" w:rsidRPr="00003BFD" w:rsidRDefault="0067078B" w:rsidP="00900800">
      <w:r w:rsidRPr="00003BFD">
        <w:t>RAWR</w:t>
      </w:r>
      <w:r w:rsidR="00D015E4" w:rsidRPr="00003BFD">
        <w:t xml:space="preserve"> define cuatro actividades principales que permiten reportar el progreso individual, reportar el avance del proyecto y controlar el cronograma. </w:t>
      </w:r>
    </w:p>
    <w:p w14:paraId="3D4EA45E" w14:textId="77777777" w:rsidR="00D015E4" w:rsidRPr="00003BFD" w:rsidRDefault="00D015E4" w:rsidP="000B7B9D">
      <w:pPr>
        <w:pStyle w:val="Ttulo3"/>
      </w:pPr>
      <w:bookmarkStart w:id="115" w:name="_10.2.3.1_Reporte_de"/>
      <w:bookmarkEnd w:id="115"/>
      <w:r w:rsidRPr="00003BFD">
        <w:t>10.2.3.1 Reporte de progreso grupal por área</w:t>
      </w:r>
    </w:p>
    <w:p w14:paraId="3D4EA45F" w14:textId="77777777" w:rsidR="00D015E4" w:rsidRPr="00003BFD" w:rsidRDefault="00D015E4" w:rsidP="00900800">
      <w:r w:rsidRPr="00003BFD">
        <w:t xml:space="preserve">Con el fin de informar al Scrum master del área respectiva el estado de la porción de proyecto que se está elaborando se realizará una modificación al Scrum diario explicado en </w:t>
      </w:r>
      <w:r w:rsidR="00647A3C">
        <w:rPr>
          <w:rFonts w:ascii="Calibri" w:hAnsi="Calibri"/>
        </w:rPr>
        <w:fldChar w:fldCharType="begin"/>
      </w:r>
      <w:r w:rsidR="00F55462">
        <w:rPr>
          <w:rFonts w:ascii="Calibri" w:hAnsi="Calibri"/>
        </w:rPr>
        <w:instrText xml:space="preserve"> ADDIN ZOTERO_ITEM CSL_CITATION {"citationID":"c6pn9uk5n","properties":{"formattedCitation":"[19]","plainCitation":"[19]"},"citationItems":[{"id":83,"uris":["http://zotero.org/users/2345493/items/IR26H579"],"uri":["http://zotero.org/users/2345493/items/IR26H579"],"itemData":{"id":83,"type":"webpage","title":"La Guía de Scrum","URL":"http://www.scrumguides.org/docs/scrumguide/v1/Scrum-Guide-ES.pdf#zoom=100","language":"Español","author":[{"family":"Ken Schwaber","given":""},{"family":"Jeff Sutherland","given":""}],"issued":{"date-parts":[["2013",7]]},"accessed":{"date-parts":[["2015",2,27]]}}}],"schema":"https://github.com/citation-style-language/schema/raw/master/csl-citation.json"} </w:instrText>
      </w:r>
      <w:r w:rsidR="00647A3C">
        <w:rPr>
          <w:rFonts w:ascii="Calibri" w:hAnsi="Calibri"/>
        </w:rPr>
        <w:fldChar w:fldCharType="separate"/>
      </w:r>
      <w:r w:rsidR="00F55462" w:rsidRPr="00F55462">
        <w:rPr>
          <w:rFonts w:ascii="Calibri" w:hAnsi="Calibri"/>
        </w:rPr>
        <w:t>[19]</w:t>
      </w:r>
      <w:r w:rsidR="00647A3C">
        <w:rPr>
          <w:rFonts w:ascii="Calibri" w:hAnsi="Calibri"/>
        </w:rPr>
        <w:fldChar w:fldCharType="end"/>
      </w:r>
      <w:r w:rsidRPr="00003BFD">
        <w:t xml:space="preserve"> realizándolo los días martes y jueves. En el Scrum cada miembro del equipo documentará por escrito en una plantilla de avance por área  (</w:t>
      </w:r>
      <w:r w:rsidRPr="00003BFD">
        <w:rPr>
          <w:highlight w:val="yellow"/>
        </w:rPr>
        <w:t>Ver anexo Plantilla Avance Área)</w:t>
      </w:r>
      <w:r w:rsidRPr="00003BFD">
        <w:t xml:space="preserve"> y explicará verbalmente lo siguiente:</w:t>
      </w:r>
    </w:p>
    <w:p w14:paraId="3D4EA460" w14:textId="77777777" w:rsidR="00B511E9" w:rsidRDefault="00D015E4" w:rsidP="00996AB1">
      <w:pPr>
        <w:pStyle w:val="Prrafodelista"/>
        <w:numPr>
          <w:ilvl w:val="0"/>
          <w:numId w:val="12"/>
        </w:numPr>
      </w:pPr>
      <w:r w:rsidRPr="00003BFD">
        <w:t>¿Qué hizo desde el último Scrum?</w:t>
      </w:r>
    </w:p>
    <w:p w14:paraId="3D4EA461" w14:textId="77777777" w:rsidR="00B511E9" w:rsidRDefault="00D015E4" w:rsidP="00996AB1">
      <w:pPr>
        <w:pStyle w:val="Prrafodelista"/>
        <w:numPr>
          <w:ilvl w:val="0"/>
          <w:numId w:val="12"/>
        </w:numPr>
      </w:pPr>
      <w:r w:rsidRPr="00003BFD">
        <w:lastRenderedPageBreak/>
        <w:t>¿Qué hará hasta el próximo Scrum?</w:t>
      </w:r>
    </w:p>
    <w:p w14:paraId="3D4EA462" w14:textId="77777777" w:rsidR="00D015E4" w:rsidRPr="00003BFD" w:rsidRDefault="00D015E4" w:rsidP="00996AB1">
      <w:pPr>
        <w:pStyle w:val="Prrafodelista"/>
        <w:numPr>
          <w:ilvl w:val="0"/>
          <w:numId w:val="12"/>
        </w:numPr>
      </w:pPr>
      <w:r w:rsidRPr="00003BFD">
        <w:t>¿Hay algún impedimento que evite que el equipo o el miembro no cumpla con el objetivo del sprint?</w:t>
      </w:r>
    </w:p>
    <w:p w14:paraId="3D4EA463" w14:textId="77777777" w:rsidR="00D015E4" w:rsidRPr="00003BFD" w:rsidRDefault="00D015E4" w:rsidP="000B7B9D">
      <w:pPr>
        <w:pStyle w:val="Ttulo3"/>
      </w:pPr>
      <w:bookmarkStart w:id="116" w:name="_10.2.3.2_Reporte_de"/>
      <w:bookmarkEnd w:id="116"/>
      <w:r w:rsidRPr="00003BFD">
        <w:t>10.2.3.2 Reporte de progreso grupal total</w:t>
      </w:r>
    </w:p>
    <w:p w14:paraId="3D4EA464" w14:textId="77777777" w:rsidR="00D015E4" w:rsidRPr="00003BFD" w:rsidRDefault="00D015E4" w:rsidP="00900800">
      <w:r w:rsidRPr="00003BFD">
        <w:t xml:space="preserve">Se hará un “Scrum-of-Scrums meeting” </w:t>
      </w:r>
      <w:r w:rsidR="00647A3C">
        <w:rPr>
          <w:rFonts w:ascii="Calibri" w:hAnsi="Calibri"/>
        </w:rPr>
        <w:fldChar w:fldCharType="begin"/>
      </w:r>
      <w:r w:rsidR="000B7B9D">
        <w:rPr>
          <w:rFonts w:ascii="Calibri" w:hAnsi="Calibri"/>
        </w:rPr>
        <w:instrText xml:space="preserve"> ADDIN ZOTERO_ITEM CSL_CITATION {"citationID":"1n24jubibo","properties":{"formattedCitation":"[41]","plainCitation":"[41]"},"citationItems":[{"id":103,"uris":["http://zotero.org/users/2345493/items/MNVVIN6P"],"uri":["http://zotero.org/users/2345493/items/MNVVIN6P"],"itemData":{"id":103,"type":"paper-conference","title":"Distributed Agile Development: Using Scrum in a Large Project","publisher-place":"Bangalore","page":"87-95","event-place":"Bangalore","author":[{"family":"Durasiewicz S.","given":""},{"family":"Paasiraava M","given":""},{"family":"Lassenius C","given":""}],"issued":{"date-parts":[["2008"]]}}}],"schema":"https://github.com/citation-style-language/schema/raw/master/csl-citation.json"} </w:instrText>
      </w:r>
      <w:r w:rsidR="00647A3C">
        <w:rPr>
          <w:rFonts w:ascii="Calibri" w:hAnsi="Calibri"/>
        </w:rPr>
        <w:fldChar w:fldCharType="separate"/>
      </w:r>
      <w:r w:rsidR="000B7B9D" w:rsidRPr="000B7B9D">
        <w:rPr>
          <w:rFonts w:ascii="Calibri" w:hAnsi="Calibri"/>
        </w:rPr>
        <w:t>[41]</w:t>
      </w:r>
      <w:r w:rsidR="00647A3C">
        <w:rPr>
          <w:rFonts w:ascii="Calibri" w:hAnsi="Calibri"/>
        </w:rPr>
        <w:fldChar w:fldCharType="end"/>
      </w:r>
      <w:r w:rsidRPr="00003BFD">
        <w:t xml:space="preserve"> virtual todos los domingos con el fin de informar al SoS Master el estado de todo el proyecto.  Un miembro de cada Scrum en rol de representante participará en el SoS meeting.  El representante es escogido por el equipo y no necesariamente debe ser el mismo para todas las reuniones </w:t>
      </w:r>
      <w:r w:rsidR="00647A3C">
        <w:rPr>
          <w:rFonts w:ascii="Calibri" w:hAnsi="Calibri"/>
        </w:rPr>
        <w:fldChar w:fldCharType="begin"/>
      </w:r>
      <w:r w:rsidR="000B7B9D">
        <w:rPr>
          <w:rFonts w:ascii="Calibri" w:hAnsi="Calibri"/>
        </w:rPr>
        <w:instrText xml:space="preserve"> ADDIN ZOTERO_ITEM CSL_CITATION {"citationID":"1milskjuha","properties":{"formattedCitation":"[41]","plainCitation":"[41]"},"citationItems":[{"id":103,"uris":["http://zotero.org/users/2345493/items/MNVVIN6P"],"uri":["http://zotero.org/users/2345493/items/MNVVIN6P"],"itemData":{"id":103,"type":"paper-conference","title":"Distributed Agile Development: Using Scrum in a Large Project","publisher-place":"Bangalore","page":"87-95","event-place":"Bangalore","author":[{"family":"Durasiewicz S.","given":""},{"family":"Paasiraava M","given":""},{"family":"Lassenius C","given":""}],"issued":{"date-parts":[["2008"]]}}}],"schema":"https://github.com/citation-style-language/schema/raw/master/csl-citation.json"} </w:instrText>
      </w:r>
      <w:r w:rsidR="00647A3C">
        <w:rPr>
          <w:rFonts w:ascii="Calibri" w:hAnsi="Calibri"/>
        </w:rPr>
        <w:fldChar w:fldCharType="separate"/>
      </w:r>
      <w:r w:rsidR="000B7B9D" w:rsidRPr="000B7B9D">
        <w:rPr>
          <w:rFonts w:ascii="Calibri" w:hAnsi="Calibri"/>
        </w:rPr>
        <w:t>[41]</w:t>
      </w:r>
      <w:r w:rsidR="00647A3C">
        <w:rPr>
          <w:rFonts w:ascii="Calibri" w:hAnsi="Calibri"/>
        </w:rPr>
        <w:fldChar w:fldCharType="end"/>
      </w:r>
      <w:r w:rsidRPr="00003BFD">
        <w:t>. En el SoS meeting cada representante documentara por escrito en la plantilla de avance total (</w:t>
      </w:r>
      <w:r w:rsidRPr="00003BFD">
        <w:rPr>
          <w:highlight w:val="yellow"/>
        </w:rPr>
        <w:t>Ver anexo Plantilla Avance Total</w:t>
      </w:r>
      <w:r w:rsidRPr="00003BFD">
        <w:t>) y explicará verbalmente lo siguiente:</w:t>
      </w:r>
    </w:p>
    <w:p w14:paraId="3D4EA465" w14:textId="77777777" w:rsidR="00D015E4" w:rsidRPr="00003BFD" w:rsidRDefault="00D015E4" w:rsidP="00996AB1">
      <w:pPr>
        <w:pStyle w:val="Prrafodelista"/>
        <w:numPr>
          <w:ilvl w:val="0"/>
          <w:numId w:val="12"/>
        </w:numPr>
      </w:pPr>
      <w:r w:rsidRPr="00003BFD">
        <w:t>¿Qué hizo su equipo desde el último Scrum?</w:t>
      </w:r>
    </w:p>
    <w:p w14:paraId="3D4EA466" w14:textId="77777777" w:rsidR="00B511E9" w:rsidRDefault="00D015E4" w:rsidP="00996AB1">
      <w:pPr>
        <w:pStyle w:val="Prrafodelista"/>
        <w:numPr>
          <w:ilvl w:val="0"/>
          <w:numId w:val="12"/>
        </w:numPr>
      </w:pPr>
      <w:r w:rsidRPr="00003BFD">
        <w:t>¿Qué hará su equipo hasta el próximo Scrum?</w:t>
      </w:r>
    </w:p>
    <w:p w14:paraId="3D4EA467" w14:textId="77777777" w:rsidR="00D015E4" w:rsidRPr="00003BFD" w:rsidRDefault="00D015E4" w:rsidP="00996AB1">
      <w:pPr>
        <w:pStyle w:val="Prrafodelista"/>
        <w:numPr>
          <w:ilvl w:val="0"/>
          <w:numId w:val="12"/>
        </w:numPr>
      </w:pPr>
      <w:r w:rsidRPr="00003BFD">
        <w:t>¿Hay algún impedimento que evite que el equipo no cumpla con el objetivo del sprint?</w:t>
      </w:r>
    </w:p>
    <w:p w14:paraId="3D4EA468" w14:textId="77777777" w:rsidR="00D015E4" w:rsidRPr="00003BFD" w:rsidRDefault="00D015E4" w:rsidP="00900800">
      <w:pPr>
        <w:pStyle w:val="Ttulo3"/>
      </w:pPr>
      <w:bookmarkStart w:id="117" w:name="_Toc413829922"/>
      <w:r w:rsidRPr="00003BFD">
        <w:t>10.2.3.</w:t>
      </w:r>
      <w:r>
        <w:t>3</w:t>
      </w:r>
      <w:r w:rsidRPr="00003BFD">
        <w:t xml:space="preserve"> Reporte de progreso individual</w:t>
      </w:r>
      <w:bookmarkEnd w:id="117"/>
    </w:p>
    <w:p w14:paraId="3D4EA469" w14:textId="77777777" w:rsidR="00D015E4" w:rsidRDefault="00D015E4" w:rsidP="00C62BB4">
      <w:pPr>
        <w:rPr>
          <w:rFonts w:eastAsia="Arial"/>
        </w:rPr>
      </w:pPr>
      <w:r w:rsidRPr="00003BFD">
        <w:rPr>
          <w:rFonts w:eastAsia="Arial"/>
        </w:rPr>
        <w:t xml:space="preserve">Con el propósito de llevar un registro estadístico del desempeño de cada miembro se utilizará un Sprint Backlog </w:t>
      </w:r>
      <w:r w:rsidR="00647A3C">
        <w:fldChar w:fldCharType="begin"/>
      </w:r>
      <w:r w:rsidR="00F55462">
        <w:instrText xml:space="preserve"> ADDIN ZOTERO_ITEM CSL_CITATION {"citationID":"1cf7tpvpni","properties":{"formattedCitation":"[19]","plainCitation":"[19]"},"citationItems":[{"id":83,"uris":["http://zotero.org/users/2345493/items/IR26H579"],"uri":["http://zotero.org/users/2345493/items/IR26H579"],"itemData":{"id":83,"type":"webpage","title":"La Guía de Scrum","URL":"http://www.scrumguides.org/docs/scrumguide/v1/Scrum-Guide-ES.pdf#zoom=100","language":"Español","author":[{"family":"Ken Schwaber","given":""},{"family":"Jeff Sutherland","given":""}],"issued":{"date-parts":[["2013",7]]},"accessed":{"date-parts":[["2015",2,27]]}}}],"schema":"https://github.com/citation-style-language/schema/raw/master/csl-citation.json"} </w:instrText>
      </w:r>
      <w:r w:rsidR="00647A3C">
        <w:fldChar w:fldCharType="separate"/>
      </w:r>
      <w:r w:rsidR="00F55462" w:rsidRPr="00F55462">
        <w:t>[19]</w:t>
      </w:r>
      <w:r w:rsidR="00647A3C">
        <w:fldChar w:fldCharType="end"/>
      </w:r>
      <w:r w:rsidRPr="00003BFD">
        <w:rPr>
          <w:rFonts w:eastAsia="Arial"/>
        </w:rPr>
        <w:t xml:space="preserve"> (</w:t>
      </w:r>
      <w:r w:rsidRPr="00003BFD">
        <w:rPr>
          <w:rFonts w:eastAsia="Arial"/>
          <w:highlight w:val="yellow"/>
        </w:rPr>
        <w:t>Ver anexo Plantilla Tareas</w:t>
      </w:r>
      <w:r w:rsidRPr="00003BFD">
        <w:rPr>
          <w:rFonts w:eastAsia="Arial"/>
        </w:rPr>
        <w:t>) en el que después de una revisión cruzada (</w:t>
      </w:r>
      <w:r w:rsidRPr="00003BFD">
        <w:rPr>
          <w:rFonts w:eastAsia="Arial"/>
          <w:highlight w:val="yellow"/>
        </w:rPr>
        <w:t>Ver sección revisiones cruzadas</w:t>
      </w:r>
      <w:r w:rsidRPr="00003BFD">
        <w:rPr>
          <w:rFonts w:eastAsia="Arial"/>
        </w:rPr>
        <w:t>) el evaluador y el evaluado en conjunto acuerdo estimarán (</w:t>
      </w:r>
      <w:r w:rsidRPr="00003BFD">
        <w:rPr>
          <w:rFonts w:eastAsia="Arial"/>
          <w:highlight w:val="yellow"/>
        </w:rPr>
        <w:t>Ver sección 9.1</w:t>
      </w:r>
      <w:r w:rsidRPr="00003BFD">
        <w:rPr>
          <w:rFonts w:eastAsia="Arial"/>
        </w:rPr>
        <w:t xml:space="preserve">) y documentarán las horas faltantes para terminar las actividades revisadas. </w:t>
      </w:r>
    </w:p>
    <w:p w14:paraId="3D4EA46A" w14:textId="77777777" w:rsidR="007111FF" w:rsidRDefault="007111FF" w:rsidP="007111FF">
      <w:pPr>
        <w:pStyle w:val="Ttulo3"/>
      </w:pPr>
      <w:r>
        <w:t>10.2.3.4 Sprint Review</w:t>
      </w:r>
    </w:p>
    <w:p w14:paraId="3D4EA46B" w14:textId="77777777" w:rsidR="007111FF" w:rsidRDefault="007111FF" w:rsidP="007111FF">
      <w:r>
        <w:t xml:space="preserve">El SoS Master tendrá una reunión con un Product Owner cada semana con el fin de revisar el sprint backlog, analizar que tareas se han terminado, discutir problemas ocurridos durante el sprint y realizar retroalimentación de calidad. </w:t>
      </w:r>
    </w:p>
    <w:p w14:paraId="3D4EA46C" w14:textId="77777777" w:rsidR="007111FF" w:rsidRDefault="007111FF" w:rsidP="007111FF">
      <w:pPr>
        <w:pStyle w:val="Ttulo3"/>
      </w:pPr>
      <w:r>
        <w:t>10.2.3.5 Sprint Planning meeting</w:t>
      </w:r>
    </w:p>
    <w:p w14:paraId="3D4EA46D" w14:textId="77777777" w:rsidR="007111FF" w:rsidRDefault="007111FF" w:rsidP="007111FF">
      <w:r>
        <w:t>Con el fin de planificar el trabajo que se realizará en el próximo Sprint toda la organización se reunirá el martes anterior a la terminación del Sprint activo a responder las siguientes preguntas:</w:t>
      </w:r>
    </w:p>
    <w:p w14:paraId="3D4EA46E" w14:textId="77777777" w:rsidR="007111FF" w:rsidRDefault="007111FF" w:rsidP="00996AB1">
      <w:pPr>
        <w:pStyle w:val="Prrafodelista"/>
        <w:numPr>
          <w:ilvl w:val="0"/>
          <w:numId w:val="56"/>
        </w:numPr>
        <w:spacing w:after="160" w:line="259" w:lineRule="auto"/>
      </w:pPr>
      <w:r>
        <w:t>¿Qué puede ser terminado en el siguiente Sprint?</w:t>
      </w:r>
    </w:p>
    <w:p w14:paraId="3D4EA46F" w14:textId="77777777" w:rsidR="007111FF" w:rsidRDefault="007111FF" w:rsidP="00996AB1">
      <w:pPr>
        <w:pStyle w:val="Prrafodelista"/>
        <w:numPr>
          <w:ilvl w:val="0"/>
          <w:numId w:val="56"/>
        </w:numPr>
        <w:spacing w:after="160" w:line="259" w:lineRule="auto"/>
      </w:pPr>
      <w:r>
        <w:t>¿Cómo se conseguirá completar el trabajo seleccionado?</w:t>
      </w:r>
    </w:p>
    <w:p w14:paraId="3D4EA470" w14:textId="77777777" w:rsidR="007111FF" w:rsidRPr="00003BFD" w:rsidRDefault="007111FF" w:rsidP="00C62BB4">
      <w:r>
        <w:t>El SoS Master se encargará de crear un Sprint Backlog de acuerdo a las conclusiones de la discusión.</w:t>
      </w:r>
    </w:p>
    <w:p w14:paraId="3D4EA471" w14:textId="77777777" w:rsidR="00D015E4" w:rsidRPr="00003BFD" w:rsidRDefault="00D015E4" w:rsidP="000B7B9D">
      <w:pPr>
        <w:pStyle w:val="Ttulo3"/>
      </w:pPr>
      <w:r w:rsidRPr="00003BFD">
        <w:t>10.2.3.</w:t>
      </w:r>
      <w:r w:rsidR="007111FF">
        <w:t>6</w:t>
      </w:r>
      <w:r w:rsidRPr="00003BFD">
        <w:t xml:space="preserve"> </w:t>
      </w:r>
      <w:r w:rsidR="006C09E9">
        <w:t>Monitoreo y acciones correctivas</w:t>
      </w:r>
    </w:p>
    <w:p w14:paraId="3D4EA472" w14:textId="77777777" w:rsidR="00D015E4" w:rsidRPr="00003BFD" w:rsidRDefault="00D015E4" w:rsidP="00014C34">
      <w:r w:rsidRPr="00003BFD">
        <w:t xml:space="preserve">Con el fin de realizar un seguimiento al </w:t>
      </w:r>
      <w:hyperlink w:anchor="_9.3.2.5_Calendario" w:history="1">
        <w:r w:rsidRPr="0032486F">
          <w:rPr>
            <w:rStyle w:val="Hipervnculo"/>
            <w:rFonts w:ascii="Arial" w:eastAsia="Arial" w:hAnsi="Arial" w:cs="Arial"/>
          </w:rPr>
          <w:t>cronograma</w:t>
        </w:r>
      </w:hyperlink>
      <w:r w:rsidRPr="00003BFD">
        <w:t xml:space="preserve"> el SoS Master revisará cada 2 días el progreso del proyecto real y lo contrastará con el estimado. En caso de que hubiera una diferencia considerable después de 3 revisiones consecutivas se utilizará un espacio del siguiente Scrum para realizar</w:t>
      </w:r>
      <w:r w:rsidR="0032486F">
        <w:t xml:space="preserve"> </w:t>
      </w:r>
      <w:hyperlink w:anchor="_10.2.3.4.1_Reenvío_de" w:history="1">
        <w:r w:rsidRPr="0032486F">
          <w:rPr>
            <w:rStyle w:val="Hipervnculo"/>
            <w:rFonts w:ascii="Arial" w:eastAsia="Arial" w:hAnsi="Arial" w:cs="Arial"/>
          </w:rPr>
          <w:t>reenvío</w:t>
        </w:r>
        <w:r w:rsidR="00E62648">
          <w:rPr>
            <w:rStyle w:val="Hipervnculo"/>
            <w:rFonts w:ascii="Arial" w:eastAsia="Arial" w:hAnsi="Arial" w:cs="Arial"/>
          </w:rPr>
          <w:t>s</w:t>
        </w:r>
        <w:r w:rsidRPr="0032486F">
          <w:rPr>
            <w:rStyle w:val="Hipervnculo"/>
            <w:rFonts w:ascii="Arial" w:eastAsia="Arial" w:hAnsi="Arial" w:cs="Arial"/>
          </w:rPr>
          <w:t xml:space="preserve"> de tareas</w:t>
        </w:r>
      </w:hyperlink>
      <w:r w:rsidRPr="00003BFD">
        <w:t>,</w:t>
      </w:r>
      <w:r w:rsidR="0032486F">
        <w:t xml:space="preserve"> </w:t>
      </w:r>
      <w:r w:rsidRPr="00003BFD">
        <w:t xml:space="preserve"> </w:t>
      </w:r>
      <w:hyperlink w:anchor="_10.2.3.4.2_Estudio_de" w:history="1">
        <w:r w:rsidRPr="0032486F">
          <w:rPr>
            <w:rStyle w:val="Hipervnculo"/>
            <w:rFonts w:ascii="Arial" w:eastAsia="Arial" w:hAnsi="Arial" w:cs="Arial"/>
          </w:rPr>
          <w:t>estudio de desempeño individual</w:t>
        </w:r>
      </w:hyperlink>
      <w:r w:rsidRPr="00003BFD">
        <w:t xml:space="preserve"> a los responsables de las tareas atrasadas,</w:t>
      </w:r>
      <w:r w:rsidR="00C80D79">
        <w:t xml:space="preserve"> verificación del </w:t>
      </w:r>
      <w:hyperlink w:anchor="_12.1.1_Reglamento" w:history="1">
        <w:r w:rsidR="00C80D79" w:rsidRPr="00C80D79">
          <w:rPr>
            <w:rStyle w:val="Hipervnculo"/>
            <w:rFonts w:ascii="Arial" w:eastAsia="Arial" w:hAnsi="Arial" w:cs="Arial"/>
          </w:rPr>
          <w:t>reglamento</w:t>
        </w:r>
      </w:hyperlink>
      <w:r w:rsidRPr="00003BFD">
        <w:t xml:space="preserve"> y ejecución de </w:t>
      </w:r>
      <w:r w:rsidR="003668D9">
        <w:t>planes</w:t>
      </w:r>
      <w:r w:rsidRPr="00003BFD">
        <w:t xml:space="preserve"> de mitigación y contingencia </w:t>
      </w:r>
      <w:r w:rsidR="003668D9">
        <w:t>de riesgos (</w:t>
      </w:r>
      <w:r w:rsidR="003668D9" w:rsidRPr="003668D9">
        <w:rPr>
          <w:highlight w:val="yellow"/>
        </w:rPr>
        <w:t>ver anexo Riesgos</w:t>
      </w:r>
      <w:r w:rsidR="003668D9">
        <w:t>).</w:t>
      </w:r>
    </w:p>
    <w:p w14:paraId="3D4EA473" w14:textId="77777777" w:rsidR="00D015E4" w:rsidRPr="00003BFD" w:rsidRDefault="00D015E4" w:rsidP="000B7B9D">
      <w:pPr>
        <w:pStyle w:val="Ttulo4"/>
      </w:pPr>
      <w:bookmarkStart w:id="118" w:name="_10.2.3.4.1_Reenvío_de"/>
      <w:bookmarkEnd w:id="118"/>
      <w:r w:rsidRPr="00003BFD">
        <w:t>10.2.3.</w:t>
      </w:r>
      <w:r w:rsidR="007111FF">
        <w:t>6</w:t>
      </w:r>
      <w:r w:rsidRPr="00003BFD">
        <w:t>.1 Reenvío de tareas</w:t>
      </w:r>
    </w:p>
    <w:p w14:paraId="3D4EA474" w14:textId="77777777" w:rsidR="00D015E4" w:rsidRPr="00003BFD" w:rsidRDefault="00D015E4" w:rsidP="00C62BB4">
      <w:r w:rsidRPr="00003BFD">
        <w:t xml:space="preserve">En caso de que las horas estimadas para acabar una tarea superen la fecha de entrega o el desempeño individual de un integrante no sea el adecuado el Scrum Master del área respectiva procederá a reenviar </w:t>
      </w:r>
      <w:r w:rsidRPr="00003BFD">
        <w:lastRenderedPageBreak/>
        <w:t>la tarea al integrante o a los integrantes que tengan menos carga en ese momento. En caso de que todos los integrantes del área estén sobrecargados se procederá a reenviarla a quienes tengan menos trabajo asignado de toda la organización.</w:t>
      </w:r>
    </w:p>
    <w:p w14:paraId="3D4EA475" w14:textId="77777777" w:rsidR="00D015E4" w:rsidRPr="00003BFD" w:rsidRDefault="00D015E4" w:rsidP="00900800">
      <w:pPr>
        <w:pStyle w:val="Ttulo5"/>
      </w:pPr>
      <w:bookmarkStart w:id="119" w:name="_10.2.3.4.2_Estudio_de"/>
      <w:bookmarkEnd w:id="119"/>
      <w:r w:rsidRPr="00003BFD">
        <w:t>10.2.3.</w:t>
      </w:r>
      <w:r w:rsidR="007111FF">
        <w:t>6</w:t>
      </w:r>
      <w:r w:rsidRPr="00003BFD">
        <w:t>.2 Estudio de desempeño individual</w:t>
      </w:r>
    </w:p>
    <w:p w14:paraId="3D4EA476" w14:textId="77777777" w:rsidR="00D015E4" w:rsidRDefault="00D015E4" w:rsidP="00C62BB4">
      <w:r w:rsidRPr="00003BFD">
        <w:t>Cuando un sancionado pasa por un estudio de desempeño individual estará a prueba por una semana. Pasada esa semana se utilizará un espacio del siguiente Scrum para revisar el estado de las tareas que tenga asignadas. En caso de que las tareas presenten un retraso el integrante pasará por juicio de grupo. Si la decisión del juicio es de permanencia se volverá a inicial el estudio de desempeño individual. Las iteraciones continuaran hasta que la decisión del juicio sea de expulsión o las tareas del integrante no tengan ningún retraso.</w:t>
      </w:r>
    </w:p>
    <w:p w14:paraId="3D4EA477" w14:textId="77777777" w:rsidR="00B511E9" w:rsidRDefault="00B511E9" w:rsidP="00981427">
      <w:pPr>
        <w:pStyle w:val="Ttulo1"/>
      </w:pPr>
      <w:bookmarkStart w:id="120" w:name="_Toc413829923"/>
      <w:r>
        <w:t>10.3 Cierre del Proyecto</w:t>
      </w:r>
      <w:bookmarkEnd w:id="120"/>
    </w:p>
    <w:p w14:paraId="3D4EA478" w14:textId="77777777" w:rsidR="00744D43" w:rsidRDefault="00744D43" w:rsidP="00744D43">
      <w:pPr>
        <w:pStyle w:val="Ttulo2"/>
      </w:pPr>
      <w:r>
        <w:t>10.3.1  Objetivo General</w:t>
      </w:r>
    </w:p>
    <w:p w14:paraId="3D4EA479" w14:textId="77777777" w:rsidR="00C13C19" w:rsidRPr="00C13C19" w:rsidRDefault="00C13C19" w:rsidP="00C13C19">
      <w:r>
        <w:t>Explicar conjunto de actividades a realizar para el cierre del proyecto.</w:t>
      </w:r>
    </w:p>
    <w:p w14:paraId="3D4EA47A" w14:textId="77777777" w:rsidR="00744D43" w:rsidRDefault="00744D43" w:rsidP="00744D43">
      <w:pPr>
        <w:pStyle w:val="Ttulo2"/>
      </w:pPr>
      <w:r>
        <w:t>10.3.2  Objetivos Específicos</w:t>
      </w:r>
    </w:p>
    <w:p w14:paraId="3D4EA47B" w14:textId="77777777" w:rsidR="00C13C19" w:rsidRPr="00C13C19" w:rsidRDefault="00C13C19" w:rsidP="00C13C19">
      <w:r>
        <w:t xml:space="preserve">Describir el conjunto de actividades a realizar por cada rol junto con los recursos necesarios para llevarlo a cabo. </w:t>
      </w:r>
    </w:p>
    <w:p w14:paraId="3D4EA47C" w14:textId="77777777" w:rsidR="00744D43" w:rsidRDefault="00744D43" w:rsidP="00C13C19">
      <w:pPr>
        <w:pStyle w:val="Ttulo2"/>
      </w:pPr>
      <w:r>
        <w:t>10.3.3  Responsables</w:t>
      </w:r>
    </w:p>
    <w:p w14:paraId="3D4EA47D" w14:textId="77777777" w:rsidR="00744D43" w:rsidRDefault="00744D43" w:rsidP="00996AB1">
      <w:pPr>
        <w:pStyle w:val="Prrafodelista"/>
        <w:numPr>
          <w:ilvl w:val="0"/>
          <w:numId w:val="54"/>
        </w:numPr>
      </w:pPr>
      <w:r>
        <w:t>Sos Master</w:t>
      </w:r>
      <w:r w:rsidR="00C13C19">
        <w:t>.</w:t>
      </w:r>
    </w:p>
    <w:p w14:paraId="3D4EA47E" w14:textId="77777777" w:rsidR="00744D43" w:rsidRPr="00744D43" w:rsidRDefault="00C13C19" w:rsidP="00996AB1">
      <w:pPr>
        <w:pStyle w:val="Prrafodelista"/>
        <w:numPr>
          <w:ilvl w:val="0"/>
          <w:numId w:val="54"/>
        </w:numPr>
      </w:pPr>
      <w:r>
        <w:t>Sos Master calidad y administración de configuración.</w:t>
      </w:r>
    </w:p>
    <w:p w14:paraId="3D4EA47F" w14:textId="77777777" w:rsidR="00744D43" w:rsidRDefault="00744D43" w:rsidP="00744D43">
      <w:pPr>
        <w:pStyle w:val="Ttulo2"/>
      </w:pPr>
      <w:r>
        <w:t>10.3.4  Recursos requeridos</w:t>
      </w:r>
    </w:p>
    <w:p w14:paraId="3D4EA480" w14:textId="77777777" w:rsidR="00C13C19" w:rsidRDefault="00C13C19" w:rsidP="00996AB1">
      <w:pPr>
        <w:pStyle w:val="Prrafodelista"/>
        <w:numPr>
          <w:ilvl w:val="0"/>
          <w:numId w:val="55"/>
        </w:numPr>
      </w:pPr>
      <w:r>
        <w:t>2 discos compactos</w:t>
      </w:r>
    </w:p>
    <w:p w14:paraId="3D4EA481" w14:textId="77777777" w:rsidR="00C13C19" w:rsidRPr="00C13C19" w:rsidRDefault="00C13C19" w:rsidP="00996AB1">
      <w:pPr>
        <w:pStyle w:val="Prrafodelista"/>
        <w:numPr>
          <w:ilvl w:val="0"/>
          <w:numId w:val="55"/>
        </w:numPr>
      </w:pPr>
      <w:r>
        <w:t>2 Computadores portátiles</w:t>
      </w:r>
    </w:p>
    <w:p w14:paraId="3D4EA482" w14:textId="77777777" w:rsidR="00744D43" w:rsidRPr="00744D43" w:rsidRDefault="00744D43" w:rsidP="00744D43">
      <w:pPr>
        <w:pStyle w:val="Ttulo2"/>
      </w:pPr>
      <w:r>
        <w:t>10.3.5 Puesta en Marcha</w:t>
      </w:r>
    </w:p>
    <w:p w14:paraId="3D4EA483" w14:textId="77777777" w:rsidR="00744D43" w:rsidRDefault="00744D43" w:rsidP="00744D43"/>
    <w:p w14:paraId="3D4EA484" w14:textId="77777777" w:rsidR="00744D43" w:rsidRPr="00744D43" w:rsidRDefault="00744D43" w:rsidP="00744D43"/>
    <w:p w14:paraId="3D4EA485" w14:textId="77777777" w:rsidR="00744D43" w:rsidRPr="00744D43" w:rsidRDefault="00744D43" w:rsidP="00744D43"/>
    <w:p w14:paraId="3D4EA486" w14:textId="77777777" w:rsidR="00744D43" w:rsidRPr="00744D43" w:rsidRDefault="00744D43" w:rsidP="00744D43"/>
    <w:p w14:paraId="3D4EA487" w14:textId="77777777" w:rsidR="00981427" w:rsidRDefault="002F4AA6" w:rsidP="00981427">
      <w:r>
        <w:t>Las actividades relacion</w:t>
      </w:r>
      <w:r w:rsidR="00272D71">
        <w:t>adas  a la entrega del proyecto son:</w:t>
      </w:r>
    </w:p>
    <w:p w14:paraId="3D4EA488" w14:textId="77777777" w:rsidR="00272D71" w:rsidRDefault="00272D71" w:rsidP="00996AB1">
      <w:pPr>
        <w:pStyle w:val="Prrafodelista"/>
        <w:numPr>
          <w:ilvl w:val="0"/>
          <w:numId w:val="12"/>
        </w:numPr>
      </w:pPr>
      <w:r>
        <w:t>Reunión de retroalimentación</w:t>
      </w:r>
    </w:p>
    <w:p w14:paraId="3D4EA489" w14:textId="77777777" w:rsidR="00272D71" w:rsidRDefault="00272D71" w:rsidP="00996AB1">
      <w:pPr>
        <w:pStyle w:val="Prrafodelista"/>
        <w:numPr>
          <w:ilvl w:val="0"/>
          <w:numId w:val="12"/>
        </w:numPr>
      </w:pPr>
      <w:r>
        <w:t>Elaboración del reporte gerencial por parte del SoS master</w:t>
      </w:r>
    </w:p>
    <w:p w14:paraId="3D4EA48A" w14:textId="77777777" w:rsidR="00272D71" w:rsidRPr="00981427" w:rsidRDefault="00272D71" w:rsidP="00996AB1">
      <w:pPr>
        <w:pStyle w:val="Prrafodelista"/>
        <w:numPr>
          <w:ilvl w:val="0"/>
          <w:numId w:val="12"/>
        </w:numPr>
      </w:pPr>
      <w:r>
        <w:t>Revisión contendido de las entregas</w:t>
      </w:r>
    </w:p>
    <w:p w14:paraId="3D4EA48B" w14:textId="77777777" w:rsidR="004E3936" w:rsidRDefault="00272D71" w:rsidP="00900800">
      <w:r>
        <w:lastRenderedPageBreak/>
        <w:t>La revisión del contenido de las entregas consistirá en que p</w:t>
      </w:r>
      <w:r w:rsidR="00C860A3">
        <w:t>revio a cada entrega el SoS master y el master de configuración quemarán en un disco compacto el contenido del proyecto el día previo a cada una de las entregas. Una vez ser verifique que todo el contenido quede guardado en el CD, traerán el disco al lugar de la entrega</w:t>
      </w:r>
      <w:r w:rsidR="008E4FAC">
        <w:t>, después cuando esté el grupo reunido, una hora previa a la clase, se hará una última prueba en un computador, que traerá el master de arquitectura, en donde se escogerá el CD que tenga la mejor condición visual (rayones, manchones) y de contenido.</w:t>
      </w:r>
    </w:p>
    <w:p w14:paraId="3D4EA48C" w14:textId="77777777" w:rsidR="00744D43" w:rsidRDefault="00744D43" w:rsidP="00900800"/>
    <w:p w14:paraId="3D4EA48D" w14:textId="77777777" w:rsidR="00744D43" w:rsidRDefault="00744D43" w:rsidP="00900800"/>
    <w:p w14:paraId="3D4EA48E" w14:textId="77777777" w:rsidR="00744D43" w:rsidRDefault="00744D43" w:rsidP="00900800"/>
    <w:p w14:paraId="3D4EA48F" w14:textId="77777777" w:rsidR="00C13C19" w:rsidRDefault="00C13C19" w:rsidP="00900800"/>
    <w:p w14:paraId="3D4EA490" w14:textId="77777777" w:rsidR="00C13C19" w:rsidRDefault="00C13C19" w:rsidP="00900800"/>
    <w:p w14:paraId="3D4EA491" w14:textId="77777777" w:rsidR="00C13C19" w:rsidRDefault="00C13C19" w:rsidP="00900800"/>
    <w:p w14:paraId="3D4EA492" w14:textId="77777777" w:rsidR="00C13C19" w:rsidRDefault="00C13C19" w:rsidP="00900800"/>
    <w:p w14:paraId="3D4EA493" w14:textId="77777777" w:rsidR="00C13C19" w:rsidRDefault="00C13C19" w:rsidP="00900800"/>
    <w:p w14:paraId="3D4EA494" w14:textId="77777777" w:rsidR="00C13C19" w:rsidRDefault="00C13C19" w:rsidP="00900800"/>
    <w:p w14:paraId="3D4EA495" w14:textId="77777777" w:rsidR="00C13C19" w:rsidRDefault="00C13C19" w:rsidP="00900800"/>
    <w:p w14:paraId="3D4EA496" w14:textId="77777777" w:rsidR="00C13C19" w:rsidRDefault="00C13C19" w:rsidP="00900800"/>
    <w:p w14:paraId="3D4EA497" w14:textId="77777777" w:rsidR="00C13C19" w:rsidRDefault="00C13C19" w:rsidP="00900800"/>
    <w:p w14:paraId="3D4EA498" w14:textId="77777777" w:rsidR="00C13C19" w:rsidRDefault="00C13C19" w:rsidP="00900800"/>
    <w:p w14:paraId="3D4EA499" w14:textId="77777777" w:rsidR="00C13C19" w:rsidRDefault="00C13C19" w:rsidP="00900800"/>
    <w:p w14:paraId="3D4EA49A" w14:textId="77777777" w:rsidR="00B511E9" w:rsidRPr="00630E3C" w:rsidRDefault="00B511E9" w:rsidP="00630E3C">
      <w:pPr>
        <w:pStyle w:val="Ttulo"/>
        <w:outlineLvl w:val="0"/>
      </w:pPr>
      <w:bookmarkStart w:id="121" w:name="_Toc413829924"/>
      <w:r w:rsidRPr="00630E3C">
        <w:t>11 Entrega del Producto</w:t>
      </w:r>
      <w:bookmarkEnd w:id="121"/>
    </w:p>
    <w:p w14:paraId="3D4EA49B" w14:textId="77777777" w:rsidR="00B511E9" w:rsidRDefault="00B511E9" w:rsidP="00900800">
      <w:r>
        <w:t xml:space="preserve">Antes de hacer una entrega formal al cliente hay que ejecutar </w:t>
      </w:r>
      <w:hyperlink w:anchor="_8.3_Plan_de" w:history="1">
        <w:r w:rsidRPr="00744D43">
          <w:rPr>
            <w:rStyle w:val="Hipervnculo"/>
          </w:rPr>
          <w:t>el plan de aceptación</w:t>
        </w:r>
      </w:hyperlink>
      <w:r w:rsidR="00744D43">
        <w:t xml:space="preserve">. </w:t>
      </w:r>
      <w:r>
        <w:t>El Responsable de la entrega del prod</w:t>
      </w:r>
      <w:r w:rsidR="00744D43">
        <w:t>ucto final será el SoS master</w:t>
      </w:r>
      <w:r>
        <w:t xml:space="preserve"> y se llevará a cabo el 19 de mayo de 2015 en el que el grupo de trabajo sustentará con una presentación donde se muestra a los clientes el producto terminado. La entrega se hará en formato DVD y contendrá los siguientes entregables:</w:t>
      </w:r>
    </w:p>
    <w:p w14:paraId="3D4EA49C" w14:textId="77777777" w:rsidR="00B511E9" w:rsidRPr="00CE3E12" w:rsidRDefault="00B511E9" w:rsidP="00996AB1">
      <w:pPr>
        <w:pStyle w:val="Prrafodelista"/>
        <w:numPr>
          <w:ilvl w:val="0"/>
          <w:numId w:val="12"/>
        </w:numPr>
      </w:pPr>
      <w:r>
        <w:t>SPMP y refinación de casos de uso</w:t>
      </w:r>
    </w:p>
    <w:p w14:paraId="3D4EA49D" w14:textId="77777777" w:rsidR="00B511E9" w:rsidRDefault="00B511E9" w:rsidP="00996AB1">
      <w:pPr>
        <w:pStyle w:val="Prrafodelista"/>
        <w:numPr>
          <w:ilvl w:val="0"/>
          <w:numId w:val="12"/>
        </w:numPr>
      </w:pPr>
      <w:r>
        <w:t>SRS y SDD</w:t>
      </w:r>
    </w:p>
    <w:p w14:paraId="3D4EA49E" w14:textId="77777777" w:rsidR="004E3936" w:rsidRDefault="00B511E9" w:rsidP="00996AB1">
      <w:pPr>
        <w:pStyle w:val="Prrafodelista"/>
        <w:numPr>
          <w:ilvl w:val="0"/>
          <w:numId w:val="12"/>
        </w:numPr>
      </w:pPr>
      <w:r>
        <w:t>Prototipo Final</w:t>
      </w:r>
    </w:p>
    <w:p w14:paraId="3D4EA49F" w14:textId="77777777" w:rsidR="00F13C6B" w:rsidRDefault="00F13C6B" w:rsidP="00F13C6B"/>
    <w:p w14:paraId="3D4EA4A0" w14:textId="77777777" w:rsidR="00F13C6B" w:rsidRDefault="00F13C6B" w:rsidP="00F13C6B"/>
    <w:p w14:paraId="3D4EA4A1" w14:textId="77777777" w:rsidR="00F13C6B" w:rsidRDefault="00F13C6B" w:rsidP="00F13C6B"/>
    <w:p w14:paraId="3D4EA4A2" w14:textId="77777777" w:rsidR="00F13C6B" w:rsidRDefault="00F13C6B" w:rsidP="00F13C6B"/>
    <w:p w14:paraId="3D4EA4A3" w14:textId="77777777" w:rsidR="00F13C6B" w:rsidRDefault="00F13C6B" w:rsidP="00F13C6B"/>
    <w:p w14:paraId="3D4EA4A4" w14:textId="77777777" w:rsidR="00F13C6B" w:rsidRDefault="00F13C6B" w:rsidP="00F13C6B"/>
    <w:p w14:paraId="3D4EA4A5" w14:textId="77777777" w:rsidR="00F13C6B" w:rsidRDefault="00F13C6B" w:rsidP="00F13C6B"/>
    <w:p w14:paraId="3D4EA4A6" w14:textId="77777777" w:rsidR="00F13C6B" w:rsidRDefault="00F13C6B" w:rsidP="00F13C6B"/>
    <w:p w14:paraId="3D4EA4A7" w14:textId="77777777" w:rsidR="00F13C6B" w:rsidRDefault="00F13C6B" w:rsidP="00F13C6B"/>
    <w:p w14:paraId="3D4EA4A8" w14:textId="77777777" w:rsidR="00F13C6B" w:rsidRDefault="00F13C6B" w:rsidP="00F13C6B"/>
    <w:p w14:paraId="3D4EA4A9" w14:textId="77777777" w:rsidR="00F13C6B" w:rsidRDefault="00F13C6B" w:rsidP="00F13C6B"/>
    <w:p w14:paraId="3D4EA4AA" w14:textId="77777777" w:rsidR="00F13C6B" w:rsidRDefault="00F13C6B" w:rsidP="00F13C6B"/>
    <w:p w14:paraId="3D4EA4AB" w14:textId="77777777" w:rsidR="00F13C6B" w:rsidRDefault="00F13C6B" w:rsidP="00F13C6B"/>
    <w:p w14:paraId="3D4EA4AC" w14:textId="77777777" w:rsidR="00F13C6B" w:rsidRDefault="00F13C6B" w:rsidP="00F13C6B"/>
    <w:p w14:paraId="3D4EA4AD" w14:textId="77777777" w:rsidR="00F13C6B" w:rsidRDefault="00F13C6B" w:rsidP="00F13C6B"/>
    <w:p w14:paraId="3D4EA4AE" w14:textId="77777777" w:rsidR="00F13C6B" w:rsidRDefault="00F13C6B" w:rsidP="00F13C6B"/>
    <w:p w14:paraId="3D4EA4AF" w14:textId="77777777" w:rsidR="00F13C6B" w:rsidRDefault="00F13C6B" w:rsidP="00F13C6B"/>
    <w:p w14:paraId="3D4EA4B0" w14:textId="77777777" w:rsidR="00C13C19" w:rsidRDefault="00C13C19" w:rsidP="00F13C6B"/>
    <w:p w14:paraId="3D4EA4B1" w14:textId="77777777" w:rsidR="00B511E9" w:rsidRDefault="00B511E9" w:rsidP="00630E3C">
      <w:pPr>
        <w:pStyle w:val="Ttulo"/>
        <w:outlineLvl w:val="0"/>
      </w:pPr>
      <w:r>
        <w:t>12 Procesos de Soporte</w:t>
      </w:r>
    </w:p>
    <w:p w14:paraId="3D4EA4B2" w14:textId="77777777" w:rsidR="00B511E9" w:rsidRDefault="00B511E9" w:rsidP="000B7B9D">
      <w:pPr>
        <w:pStyle w:val="Ttulo1"/>
      </w:pPr>
      <w:bookmarkStart w:id="122" w:name="_Toc413829925"/>
      <w:r>
        <w:t>12.1 Ambiente de Trabajo</w:t>
      </w:r>
      <w:bookmarkEnd w:id="122"/>
    </w:p>
    <w:p w14:paraId="3D4EA4B3" w14:textId="77777777" w:rsidR="00F75ABA" w:rsidRPr="009B5E59" w:rsidRDefault="00F75ABA" w:rsidP="00F607E2">
      <w:r w:rsidRPr="009B5E59">
        <w:t>Con el fin de asegurar un ambiente de trabajo sano. El equipo debe atenerse a las reglas aquí descritas y someterse a las sanciones en caso de incumplir alguna de ellas. En caso de que en el transcurso del proyecto se vea la necesidad de agregar o suprimir una regla se procederá a una votación grupal para tomar una decisión.</w:t>
      </w:r>
    </w:p>
    <w:p w14:paraId="3D4EA4B4" w14:textId="77777777" w:rsidR="00F75ABA" w:rsidRPr="009B5E59" w:rsidRDefault="00F75ABA" w:rsidP="000B7B9D">
      <w:pPr>
        <w:pStyle w:val="Ttulo2"/>
      </w:pPr>
      <w:bookmarkStart w:id="123" w:name="_12.1.1_Reglamento"/>
      <w:bookmarkStart w:id="124" w:name="_Toc413829926"/>
      <w:bookmarkEnd w:id="123"/>
      <w:r w:rsidRPr="009B5E59">
        <w:t>12.1.1 Reglamento</w:t>
      </w:r>
      <w:bookmarkEnd w:id="124"/>
    </w:p>
    <w:p w14:paraId="3D4EA4B5" w14:textId="77777777" w:rsidR="00F75ABA" w:rsidRPr="009B5E59" w:rsidRDefault="00F75ABA" w:rsidP="00996AB1">
      <w:pPr>
        <w:pStyle w:val="Prrafodelista"/>
        <w:numPr>
          <w:ilvl w:val="0"/>
          <w:numId w:val="44"/>
        </w:numPr>
      </w:pPr>
      <w:r w:rsidRPr="009B5E59">
        <w:t xml:space="preserve">Todo integrante debe asistir a las reuniones acordadas en el canal correspondiente de Slack. </w:t>
      </w:r>
    </w:p>
    <w:p w14:paraId="3D4EA4B6" w14:textId="77777777" w:rsidR="00F75ABA" w:rsidRPr="009B5E59" w:rsidRDefault="00F75ABA" w:rsidP="00996AB1">
      <w:pPr>
        <w:pStyle w:val="Prrafodelista"/>
        <w:numPr>
          <w:ilvl w:val="0"/>
          <w:numId w:val="44"/>
        </w:numPr>
      </w:pPr>
      <w:r w:rsidRPr="009B5E59">
        <w:lastRenderedPageBreak/>
        <w:t>Todo integrante debe completar las plantillas solicitadas por el gerente en los tiempos acordados.</w:t>
      </w:r>
    </w:p>
    <w:p w14:paraId="3D4EA4B7" w14:textId="77777777" w:rsidR="00F75ABA" w:rsidRPr="009B5E59" w:rsidRDefault="00F75ABA" w:rsidP="00996AB1">
      <w:pPr>
        <w:pStyle w:val="Prrafodelista"/>
        <w:numPr>
          <w:ilvl w:val="0"/>
          <w:numId w:val="44"/>
        </w:numPr>
      </w:pPr>
      <w:r w:rsidRPr="009B5E59">
        <w:t xml:space="preserve">Todo integrante debe referenciar en formato IEEE </w:t>
      </w:r>
      <w:fldSimple w:instr=" ADDIN ZOTERO_TEMP ">
        <w:r w:rsidRPr="009B5E59">
          <w:t>[1]</w:t>
        </w:r>
      </w:fldSimple>
      <w:r w:rsidRPr="009B5E59">
        <w:t xml:space="preserve"> la información utilizada al elaborar un documento.</w:t>
      </w:r>
    </w:p>
    <w:p w14:paraId="3D4EA4B8" w14:textId="77777777" w:rsidR="00F75ABA" w:rsidRPr="009B5E59" w:rsidRDefault="00F75ABA" w:rsidP="00996AB1">
      <w:pPr>
        <w:pStyle w:val="Prrafodelista"/>
        <w:numPr>
          <w:ilvl w:val="0"/>
          <w:numId w:val="44"/>
        </w:numPr>
      </w:pPr>
      <w:r w:rsidRPr="009B5E59">
        <w:t>Todo integrante debe terminar sus tareas en los tiempos establecidos y cumpliendo con los parámetros de calidad acordados</w:t>
      </w:r>
      <w:r>
        <w:t xml:space="preserve"> en el </w:t>
      </w:r>
      <w:hyperlink w:anchor="_12.5.1_Plan_de" w:history="1">
        <w:r w:rsidRPr="00F607E2">
          <w:rPr>
            <w:rStyle w:val="Hipervnculo"/>
            <w:rFonts w:ascii="Arial" w:hAnsi="Arial" w:cs="Arial"/>
          </w:rPr>
          <w:t>plan de control de calidad</w:t>
        </w:r>
      </w:hyperlink>
      <w:r>
        <w:t>.</w:t>
      </w:r>
    </w:p>
    <w:p w14:paraId="3D4EA4B9" w14:textId="77777777" w:rsidR="00F75ABA" w:rsidRPr="009B5E59" w:rsidRDefault="00F75ABA" w:rsidP="00996AB1">
      <w:pPr>
        <w:pStyle w:val="Prrafodelista"/>
        <w:numPr>
          <w:ilvl w:val="0"/>
          <w:numId w:val="44"/>
        </w:numPr>
      </w:pPr>
      <w:r w:rsidRPr="009B5E59">
        <w:t xml:space="preserve">Todo integrante debe revisar Slack por lo menos una vez al día. </w:t>
      </w:r>
    </w:p>
    <w:p w14:paraId="3D4EA4BA" w14:textId="77777777" w:rsidR="00F75ABA" w:rsidRPr="009B5E59" w:rsidRDefault="00F75ABA" w:rsidP="00996AB1">
      <w:pPr>
        <w:pStyle w:val="Prrafodelista"/>
        <w:numPr>
          <w:ilvl w:val="0"/>
          <w:numId w:val="44"/>
        </w:numPr>
      </w:pPr>
      <w:r>
        <w:t>Todo integrante debe cumplir con sus tareas asignadas en los tiempos establecidos.</w:t>
      </w:r>
    </w:p>
    <w:p w14:paraId="3D4EA4BB" w14:textId="77777777" w:rsidR="00F75ABA" w:rsidRPr="009B5E59" w:rsidRDefault="00F75ABA" w:rsidP="00996AB1">
      <w:pPr>
        <w:pStyle w:val="Prrafodelista"/>
        <w:numPr>
          <w:ilvl w:val="0"/>
          <w:numId w:val="44"/>
        </w:numPr>
      </w:pPr>
      <w:r w:rsidRPr="009B5E59">
        <w:t>Está prohibida la agresión verbal y física.</w:t>
      </w:r>
      <w:r>
        <w:t xml:space="preserve"> </w:t>
      </w:r>
    </w:p>
    <w:p w14:paraId="3D4EA4BC" w14:textId="77777777" w:rsidR="00F75ABA" w:rsidRDefault="00F75ABA" w:rsidP="00996AB1">
      <w:pPr>
        <w:pStyle w:val="Prrafodelista"/>
        <w:numPr>
          <w:ilvl w:val="0"/>
          <w:numId w:val="44"/>
        </w:numPr>
      </w:pPr>
      <w:r w:rsidRPr="009B5E59">
        <w:t>Está prohibido ingerir bebidas alcohólicas o estar bajo sus efectos al reunirse con el grupo de trabajo.</w:t>
      </w:r>
    </w:p>
    <w:p w14:paraId="3D4EA4BD" w14:textId="77777777" w:rsidR="00F75ABA" w:rsidRDefault="00F75ABA" w:rsidP="00996AB1">
      <w:pPr>
        <w:pStyle w:val="Prrafodelista"/>
        <w:numPr>
          <w:ilvl w:val="0"/>
          <w:numId w:val="44"/>
        </w:numPr>
      </w:pPr>
      <w:r>
        <w:t>Cuando se realice una votación virtual cada integrante tendrá un plazo de 24 horas para dar su voto. Si pasado el plazo no contesta se asumirá que está de acuerdo con la decisión.</w:t>
      </w:r>
    </w:p>
    <w:p w14:paraId="3D4EA4BE" w14:textId="77777777" w:rsidR="00620B0F" w:rsidRPr="00472DBA" w:rsidRDefault="00620B0F" w:rsidP="00996AB1">
      <w:pPr>
        <w:pStyle w:val="Prrafodelista"/>
        <w:numPr>
          <w:ilvl w:val="0"/>
          <w:numId w:val="44"/>
        </w:numPr>
        <w:rPr>
          <w:highlight w:val="yellow"/>
        </w:rPr>
      </w:pPr>
      <w:r>
        <w:t xml:space="preserve">El registro de las sanciones, multas y penalizaciones se realizara en el </w:t>
      </w:r>
      <w:r w:rsidRPr="00472DBA">
        <w:rPr>
          <w:highlight w:val="yellow"/>
        </w:rPr>
        <w:t xml:space="preserve">formato de control de reglamento. </w:t>
      </w:r>
    </w:p>
    <w:p w14:paraId="3D4EA4BF" w14:textId="77777777" w:rsidR="00620B0F" w:rsidRPr="0099648E" w:rsidRDefault="00620B0F" w:rsidP="00996AB1">
      <w:pPr>
        <w:pStyle w:val="Prrafodelista"/>
        <w:numPr>
          <w:ilvl w:val="0"/>
          <w:numId w:val="44"/>
        </w:numPr>
      </w:pPr>
      <w:r>
        <w:t>El documento de control es de acceso público pero solo el SoS master tiene derecho a modificarlo.</w:t>
      </w:r>
      <w:r w:rsidRPr="0099648E">
        <w:t xml:space="preserve"> </w:t>
      </w:r>
    </w:p>
    <w:p w14:paraId="3D4EA4C0" w14:textId="77777777" w:rsidR="00F75ABA" w:rsidRPr="009B5E59" w:rsidRDefault="00F75ABA" w:rsidP="000B7B9D">
      <w:pPr>
        <w:pStyle w:val="Ttulo2"/>
      </w:pPr>
      <w:bookmarkStart w:id="125" w:name="_Toc413829927"/>
      <w:r w:rsidRPr="009B5E59">
        <w:t>12.2.2 Penalizaciones</w:t>
      </w:r>
      <w:bookmarkEnd w:id="125"/>
    </w:p>
    <w:p w14:paraId="3D4EA4C1" w14:textId="77777777" w:rsidR="00F75ABA" w:rsidRPr="009B5E59" w:rsidRDefault="00F75ABA" w:rsidP="00F607E2">
      <w:r w:rsidRPr="009B5E59">
        <w:t>Penalizaciones leves:</w:t>
      </w:r>
    </w:p>
    <w:p w14:paraId="3D4EA4C2" w14:textId="77777777" w:rsidR="00F75ABA" w:rsidRPr="009B5E59" w:rsidRDefault="00F75ABA" w:rsidP="00996AB1">
      <w:pPr>
        <w:pStyle w:val="Prrafodelista"/>
        <w:numPr>
          <w:ilvl w:val="0"/>
          <w:numId w:val="45"/>
        </w:numPr>
      </w:pPr>
      <w:r w:rsidRPr="009B5E59">
        <w:t>Llegar hasta 15 minutos tarde a una reunión sin previo aviso.</w:t>
      </w:r>
    </w:p>
    <w:p w14:paraId="3D4EA4C3" w14:textId="77777777" w:rsidR="00F75ABA" w:rsidRPr="009B5E59" w:rsidRDefault="00F75ABA" w:rsidP="00996AB1">
      <w:pPr>
        <w:pStyle w:val="Prrafodelista"/>
        <w:numPr>
          <w:ilvl w:val="0"/>
          <w:numId w:val="45"/>
        </w:numPr>
      </w:pPr>
      <w:r w:rsidRPr="009B5E59">
        <w:t>Entregar una tarea con un retraso de hasta 3 horas.</w:t>
      </w:r>
    </w:p>
    <w:p w14:paraId="3D4EA4C4" w14:textId="77777777" w:rsidR="00F75ABA" w:rsidRPr="009B5E59" w:rsidRDefault="00F75ABA" w:rsidP="00996AB1">
      <w:pPr>
        <w:pStyle w:val="Prrafodelista"/>
        <w:numPr>
          <w:ilvl w:val="0"/>
          <w:numId w:val="45"/>
        </w:numPr>
      </w:pPr>
      <w:r w:rsidRPr="009B5E59">
        <w:t>Referenciar con una estructura inapropiada.</w:t>
      </w:r>
    </w:p>
    <w:p w14:paraId="3D4EA4C5" w14:textId="77777777" w:rsidR="00F75ABA" w:rsidRPr="009B5E59" w:rsidRDefault="00F75ABA" w:rsidP="00996AB1">
      <w:pPr>
        <w:pStyle w:val="Prrafodelista"/>
        <w:numPr>
          <w:ilvl w:val="0"/>
          <w:numId w:val="45"/>
        </w:numPr>
      </w:pPr>
      <w:r w:rsidRPr="009B5E59">
        <w:t xml:space="preserve">Se penalizara al creador y al evaluador si luego de la aprobación de un documento faltan hasta 3 </w:t>
      </w:r>
      <w:r w:rsidR="00695D79">
        <w:t>ítems</w:t>
      </w:r>
      <w:r w:rsidRPr="009B5E59">
        <w:t xml:space="preserve"> que debería tener según la plantilla de SPMP provista por el cliente. </w:t>
      </w:r>
    </w:p>
    <w:p w14:paraId="3D4EA4C6" w14:textId="77777777" w:rsidR="00F75ABA" w:rsidRPr="009B5E59" w:rsidRDefault="00F75ABA" w:rsidP="00F607E2">
      <w:r w:rsidRPr="009B5E59">
        <w:t>Penalizaciones Moderadas:</w:t>
      </w:r>
    </w:p>
    <w:p w14:paraId="3D4EA4C7" w14:textId="77777777" w:rsidR="00F75ABA" w:rsidRPr="009B5E59" w:rsidRDefault="00F75ABA" w:rsidP="00996AB1">
      <w:pPr>
        <w:pStyle w:val="Prrafodelista"/>
        <w:numPr>
          <w:ilvl w:val="0"/>
          <w:numId w:val="46"/>
        </w:numPr>
      </w:pPr>
      <w:r w:rsidRPr="009B5E59">
        <w:t>Llegar entre 15 y 30 minutos tarde a una reunión sin previo aviso.</w:t>
      </w:r>
    </w:p>
    <w:p w14:paraId="3D4EA4C8" w14:textId="77777777" w:rsidR="00F75ABA" w:rsidRPr="009B5E59" w:rsidRDefault="00F75ABA" w:rsidP="00996AB1">
      <w:pPr>
        <w:pStyle w:val="Prrafodelista"/>
        <w:numPr>
          <w:ilvl w:val="0"/>
          <w:numId w:val="46"/>
        </w:numPr>
      </w:pPr>
      <w:r w:rsidRPr="009B5E59">
        <w:t>Entregar una tarea con un retraso de 3 a 5 horas.</w:t>
      </w:r>
    </w:p>
    <w:p w14:paraId="3D4EA4C9" w14:textId="77777777" w:rsidR="00F75ABA" w:rsidRPr="009B5E59" w:rsidRDefault="00F75ABA" w:rsidP="00996AB1">
      <w:pPr>
        <w:pStyle w:val="Prrafodelista"/>
        <w:numPr>
          <w:ilvl w:val="0"/>
          <w:numId w:val="46"/>
        </w:numPr>
      </w:pPr>
      <w:r w:rsidRPr="009B5E59">
        <w:t xml:space="preserve">Se penalizara al creador y al evaluador si luego de la aprobación de un documento faltan de 4 a 6 cosas de las que debería tener según la plantilla de SPMP provista por el cliente. </w:t>
      </w:r>
    </w:p>
    <w:p w14:paraId="3D4EA4CA" w14:textId="77777777" w:rsidR="00F75ABA" w:rsidRPr="009B5E59" w:rsidRDefault="00F75ABA" w:rsidP="00F607E2">
      <w:r w:rsidRPr="009B5E59">
        <w:t>Penalizaciones Graves:</w:t>
      </w:r>
    </w:p>
    <w:p w14:paraId="3D4EA4CB" w14:textId="77777777" w:rsidR="00F75ABA" w:rsidRPr="009B5E59" w:rsidRDefault="00F75ABA" w:rsidP="00996AB1">
      <w:pPr>
        <w:pStyle w:val="Prrafodelista"/>
        <w:numPr>
          <w:ilvl w:val="0"/>
          <w:numId w:val="47"/>
        </w:numPr>
      </w:pPr>
      <w:r w:rsidRPr="009B5E59">
        <w:t>No asistir a una reunión sin excusa valida.</w:t>
      </w:r>
    </w:p>
    <w:p w14:paraId="3D4EA4CC" w14:textId="77777777" w:rsidR="00F75ABA" w:rsidRPr="009B5E59" w:rsidRDefault="00F75ABA" w:rsidP="00996AB1">
      <w:pPr>
        <w:pStyle w:val="Prrafodelista"/>
        <w:numPr>
          <w:ilvl w:val="0"/>
          <w:numId w:val="47"/>
        </w:numPr>
      </w:pPr>
      <w:r w:rsidRPr="009B5E59">
        <w:t>Entregar una tarea con un retraso de más de 5 horas.</w:t>
      </w:r>
    </w:p>
    <w:p w14:paraId="3D4EA4CD" w14:textId="77777777" w:rsidR="00F75ABA" w:rsidRPr="009B5E59" w:rsidRDefault="00F75ABA" w:rsidP="00996AB1">
      <w:pPr>
        <w:pStyle w:val="Prrafodelista"/>
        <w:numPr>
          <w:ilvl w:val="0"/>
          <w:numId w:val="47"/>
        </w:numPr>
      </w:pPr>
      <w:r w:rsidRPr="009B5E59">
        <w:t>No referenciar información externa utilizada en los documentos.</w:t>
      </w:r>
    </w:p>
    <w:p w14:paraId="3D4EA4CE" w14:textId="77777777" w:rsidR="00F75ABA" w:rsidRDefault="00F75ABA" w:rsidP="00996AB1">
      <w:pPr>
        <w:pStyle w:val="Prrafodelista"/>
        <w:numPr>
          <w:ilvl w:val="0"/>
          <w:numId w:val="47"/>
        </w:numPr>
      </w:pPr>
      <w:r w:rsidRPr="009B5E59">
        <w:t xml:space="preserve">Se penalizara al creador y al evaluador si luego de la aprobación de un documento faltan más de 6 cosas de las que debería tener según la plantilla de SPMP provista por el cliente. </w:t>
      </w:r>
    </w:p>
    <w:p w14:paraId="3D4EA4CF" w14:textId="77777777" w:rsidR="00F75ABA" w:rsidRDefault="00F75ABA" w:rsidP="00F607E2">
      <w:r>
        <w:t>Juicio de grupo:</w:t>
      </w:r>
    </w:p>
    <w:p w14:paraId="3D4EA4D0" w14:textId="77777777" w:rsidR="00F75ABA" w:rsidRPr="00CC75F3" w:rsidRDefault="00F75ABA" w:rsidP="00996AB1">
      <w:pPr>
        <w:pStyle w:val="Prrafodelista"/>
        <w:numPr>
          <w:ilvl w:val="0"/>
          <w:numId w:val="48"/>
        </w:numPr>
      </w:pPr>
      <w:r>
        <w:lastRenderedPageBreak/>
        <w:t>Incumplir una tarea asignada sin previo aviso.</w:t>
      </w:r>
    </w:p>
    <w:p w14:paraId="3D4EA4D1" w14:textId="77777777" w:rsidR="00F75ABA" w:rsidRPr="009B5E59" w:rsidRDefault="00F75ABA" w:rsidP="00F607E2">
      <w:r w:rsidRPr="009B5E59">
        <w:t>Acumulación de penalizaciones:</w:t>
      </w:r>
    </w:p>
    <w:p w14:paraId="3D4EA4D2" w14:textId="77777777" w:rsidR="00F75ABA" w:rsidRPr="009B5E59" w:rsidRDefault="00F75ABA" w:rsidP="00996AB1">
      <w:pPr>
        <w:pStyle w:val="Prrafodelista"/>
        <w:numPr>
          <w:ilvl w:val="0"/>
          <w:numId w:val="48"/>
        </w:numPr>
      </w:pPr>
      <w:r w:rsidRPr="009B5E59">
        <w:t>3 penalizaciones leves conllevan a una penalización moderada.</w:t>
      </w:r>
    </w:p>
    <w:p w14:paraId="3D4EA4D3" w14:textId="77777777" w:rsidR="00F75ABA" w:rsidRPr="009B5E59" w:rsidRDefault="00F75ABA" w:rsidP="00996AB1">
      <w:pPr>
        <w:pStyle w:val="Prrafodelista"/>
        <w:numPr>
          <w:ilvl w:val="0"/>
          <w:numId w:val="48"/>
        </w:numPr>
      </w:pPr>
      <w:r w:rsidRPr="009B5E59">
        <w:t>3 penalizaciones moderadas conllevan a una penalización grave.</w:t>
      </w:r>
    </w:p>
    <w:p w14:paraId="3D4EA4D4" w14:textId="77777777" w:rsidR="00F75ABA" w:rsidRPr="009B5E59" w:rsidRDefault="00F75ABA" w:rsidP="00996AB1">
      <w:pPr>
        <w:pStyle w:val="Prrafodelista"/>
        <w:numPr>
          <w:ilvl w:val="0"/>
          <w:numId w:val="48"/>
        </w:numPr>
      </w:pPr>
      <w:r w:rsidRPr="009B5E59">
        <w:t>3 penalizaciones graves conllevan a pasar por juicio de grupo.</w:t>
      </w:r>
    </w:p>
    <w:p w14:paraId="3D4EA4D5" w14:textId="77777777" w:rsidR="00F75ABA" w:rsidRPr="009B5E59" w:rsidRDefault="00F75ABA" w:rsidP="000B7B9D">
      <w:pPr>
        <w:pStyle w:val="Ttulo2"/>
      </w:pPr>
      <w:bookmarkStart w:id="126" w:name="_Toc413829928"/>
      <w:r w:rsidRPr="009B5E59">
        <w:t>12.2.3 Multas y sanciones</w:t>
      </w:r>
      <w:bookmarkEnd w:id="126"/>
    </w:p>
    <w:p w14:paraId="3D4EA4D6" w14:textId="77777777" w:rsidR="00F75ABA" w:rsidRPr="009B5E59" w:rsidRDefault="00F75ABA" w:rsidP="00996AB1">
      <w:pPr>
        <w:pStyle w:val="Prrafodelista"/>
        <w:numPr>
          <w:ilvl w:val="0"/>
          <w:numId w:val="49"/>
        </w:numPr>
      </w:pPr>
      <w:r w:rsidRPr="009B5E59">
        <w:t xml:space="preserve">Por cada penalización leve el integrante deberá pagar a </w:t>
      </w:r>
      <w:r w:rsidR="0067078B" w:rsidRPr="009B5E59">
        <w:t>RAWR</w:t>
      </w:r>
      <w:r w:rsidRPr="009B5E59">
        <w:t xml:space="preserve"> una suma de $5.000 COP.</w:t>
      </w:r>
    </w:p>
    <w:p w14:paraId="3D4EA4D7" w14:textId="77777777" w:rsidR="00F75ABA" w:rsidRPr="009B5E59" w:rsidRDefault="00F75ABA" w:rsidP="00996AB1">
      <w:pPr>
        <w:pStyle w:val="Prrafodelista"/>
        <w:numPr>
          <w:ilvl w:val="0"/>
          <w:numId w:val="49"/>
        </w:numPr>
      </w:pPr>
      <w:r w:rsidRPr="009B5E59">
        <w:t xml:space="preserve">Por cada penalización moderada el integrante deberá pagar a </w:t>
      </w:r>
      <w:r w:rsidR="0067078B" w:rsidRPr="009B5E59">
        <w:t>RAWR</w:t>
      </w:r>
      <w:r w:rsidRPr="009B5E59">
        <w:t xml:space="preserve"> una suma de $10.000 COP.</w:t>
      </w:r>
    </w:p>
    <w:p w14:paraId="3D4EA4D8" w14:textId="77777777" w:rsidR="00F75ABA" w:rsidRPr="009B5E59" w:rsidRDefault="00F75ABA" w:rsidP="00996AB1">
      <w:pPr>
        <w:pStyle w:val="Prrafodelista"/>
        <w:numPr>
          <w:ilvl w:val="0"/>
          <w:numId w:val="49"/>
        </w:numPr>
      </w:pPr>
      <w:r w:rsidRPr="009B5E59">
        <w:t xml:space="preserve">Por cada penalización grave el integrante deberá pagar a </w:t>
      </w:r>
      <w:r w:rsidR="0067078B" w:rsidRPr="009B5E59">
        <w:t>RAWR</w:t>
      </w:r>
      <w:r w:rsidRPr="009B5E59">
        <w:t xml:space="preserve"> una suma de $20.000 COP y se procederá a hacer reasignación de tareas.</w:t>
      </w:r>
    </w:p>
    <w:p w14:paraId="3D4EA4D9" w14:textId="77777777" w:rsidR="00F75ABA" w:rsidRDefault="00F75ABA" w:rsidP="00996AB1">
      <w:pPr>
        <w:pStyle w:val="Prrafodelista"/>
        <w:numPr>
          <w:ilvl w:val="0"/>
          <w:numId w:val="49"/>
        </w:numPr>
      </w:pPr>
      <w:r>
        <w:t>En caso de que un integrante deba pasar por</w:t>
      </w:r>
      <w:r w:rsidRPr="009B5E59">
        <w:t xml:space="preserve"> juicio de grupo los demás integrantes procederán a realizar una votación anónima para decidir su permanencia en el grupo.  </w:t>
      </w:r>
    </w:p>
    <w:p w14:paraId="3D4EA4DA" w14:textId="77777777" w:rsidR="00F75ABA" w:rsidRDefault="00F75ABA" w:rsidP="00996AB1">
      <w:pPr>
        <w:pStyle w:val="Prrafodelista"/>
        <w:numPr>
          <w:ilvl w:val="0"/>
          <w:numId w:val="49"/>
        </w:numPr>
      </w:pPr>
      <w:r>
        <w:t>En caso de que un integrante pase por juicio de grupo y el veredicto sea de permanencia los demás integrantes procederán a decidir la multa que le será asignada.</w:t>
      </w:r>
    </w:p>
    <w:p w14:paraId="3D4EA4DB" w14:textId="77777777" w:rsidR="00F75ABA" w:rsidRPr="00395ADB" w:rsidRDefault="00F75ABA" w:rsidP="00996AB1">
      <w:pPr>
        <w:pStyle w:val="Prrafodelista"/>
        <w:numPr>
          <w:ilvl w:val="0"/>
          <w:numId w:val="49"/>
        </w:numPr>
      </w:pPr>
      <w:r>
        <w:t>En caso de ocurrir una agresión verbal o física se expulsará</w:t>
      </w:r>
      <w:r w:rsidRPr="009B5E59">
        <w:t xml:space="preserve"> </w:t>
      </w:r>
      <w:r>
        <w:t xml:space="preserve">del grupo </w:t>
      </w:r>
      <w:r w:rsidRPr="009B5E59">
        <w:t>al agresor</w:t>
      </w:r>
      <w:r>
        <w:t>.</w:t>
      </w:r>
    </w:p>
    <w:p w14:paraId="3D4EA4DC" w14:textId="77777777" w:rsidR="00B511E9" w:rsidRDefault="00B511E9" w:rsidP="000B7B9D">
      <w:pPr>
        <w:pStyle w:val="Ttulo1"/>
      </w:pPr>
      <w:bookmarkStart w:id="127" w:name="_Toc413829929"/>
      <w:r w:rsidRPr="00DB3BE0">
        <w:t>12.2 Análi</w:t>
      </w:r>
      <w:r>
        <w:t xml:space="preserve">sis </w:t>
      </w:r>
      <w:r w:rsidRPr="00DB3BE0">
        <w:t>y administración de riesgos</w:t>
      </w:r>
      <w:bookmarkEnd w:id="127"/>
    </w:p>
    <w:p w14:paraId="3D4EA4DD" w14:textId="77777777" w:rsidR="00031447" w:rsidRPr="00DB3BE0" w:rsidRDefault="00031447" w:rsidP="000B7B9D">
      <w:pPr>
        <w:pStyle w:val="Ttulo2"/>
      </w:pPr>
      <w:bookmarkStart w:id="128" w:name="_Toc413829930"/>
      <w:r w:rsidRPr="00DB3BE0">
        <w:t>12.2.1 Objetivos</w:t>
      </w:r>
      <w:bookmarkEnd w:id="128"/>
    </w:p>
    <w:p w14:paraId="3D4EA4DE" w14:textId="77777777" w:rsidR="00031447" w:rsidRPr="00DB3BE0" w:rsidRDefault="00031447" w:rsidP="00996AB1">
      <w:pPr>
        <w:pStyle w:val="Prrafodelista"/>
        <w:numPr>
          <w:ilvl w:val="0"/>
          <w:numId w:val="24"/>
        </w:numPr>
        <w:spacing w:line="360" w:lineRule="auto"/>
        <w:rPr>
          <w:rFonts w:ascii="Arial" w:hAnsi="Arial" w:cs="Arial"/>
        </w:rPr>
      </w:pPr>
      <w:r w:rsidRPr="00031447">
        <w:t xml:space="preserve">Describir actividades para la identificación, clasificación y priorización </w:t>
      </w:r>
      <w:r w:rsidRPr="00DB3BE0">
        <w:rPr>
          <w:rFonts w:ascii="Arial" w:hAnsi="Arial" w:cs="Arial"/>
        </w:rPr>
        <w:t>de riesgos.</w:t>
      </w:r>
    </w:p>
    <w:p w14:paraId="3D4EA4DF" w14:textId="77777777" w:rsidR="00031447" w:rsidRPr="00DB3BE0" w:rsidRDefault="00031447" w:rsidP="00996AB1">
      <w:pPr>
        <w:pStyle w:val="Prrafodelista"/>
        <w:numPr>
          <w:ilvl w:val="0"/>
          <w:numId w:val="24"/>
        </w:numPr>
      </w:pPr>
      <w:r w:rsidRPr="00DB3BE0">
        <w:t>Describir actividades para mitigación y contingencia de riesgos.</w:t>
      </w:r>
    </w:p>
    <w:p w14:paraId="3D4EA4E0" w14:textId="77777777" w:rsidR="00031447" w:rsidRPr="007E1474" w:rsidRDefault="00031447" w:rsidP="000B7B9D">
      <w:pPr>
        <w:pStyle w:val="Ttulo2"/>
      </w:pPr>
      <w:bookmarkStart w:id="129" w:name="_Toc413829931"/>
      <w:r w:rsidRPr="007E1474">
        <w:t>12.2.2 Responsables</w:t>
      </w:r>
      <w:bookmarkEnd w:id="129"/>
    </w:p>
    <w:p w14:paraId="3D4EA4E1" w14:textId="77777777" w:rsidR="00031447" w:rsidRDefault="00031447" w:rsidP="00996AB1">
      <w:pPr>
        <w:pStyle w:val="Prrafodelista"/>
        <w:numPr>
          <w:ilvl w:val="0"/>
          <w:numId w:val="25"/>
        </w:numPr>
      </w:pPr>
      <w:r>
        <w:t>SoS</w:t>
      </w:r>
      <w:r w:rsidRPr="00F01E65">
        <w:t xml:space="preserve"> Master</w:t>
      </w:r>
    </w:p>
    <w:p w14:paraId="3D4EA4E2" w14:textId="77777777" w:rsidR="00031447" w:rsidRPr="00F01E65" w:rsidRDefault="00031447" w:rsidP="00996AB1">
      <w:pPr>
        <w:pStyle w:val="Prrafodelista"/>
        <w:numPr>
          <w:ilvl w:val="0"/>
          <w:numId w:val="25"/>
        </w:numPr>
      </w:pPr>
      <w:r>
        <w:t>Equipo del área de calidad y administración de la configuración</w:t>
      </w:r>
    </w:p>
    <w:p w14:paraId="3D4EA4E3" w14:textId="77777777" w:rsidR="00031447" w:rsidRPr="007E1474" w:rsidRDefault="00031447" w:rsidP="000B7B9D">
      <w:pPr>
        <w:pStyle w:val="Ttulo2"/>
      </w:pPr>
      <w:bookmarkStart w:id="130" w:name="_Toc413829932"/>
      <w:r w:rsidRPr="007E1474">
        <w:t>12.2.3 Recursos</w:t>
      </w:r>
      <w:bookmarkEnd w:id="130"/>
    </w:p>
    <w:p w14:paraId="3D4EA4E4" w14:textId="77777777" w:rsidR="00031447" w:rsidRPr="007E1474" w:rsidRDefault="00031447" w:rsidP="00031447">
      <w:r>
        <w:t>Microsoft Office Excel</w:t>
      </w:r>
      <w:r w:rsidRPr="007E1474">
        <w:t>.</w:t>
      </w:r>
    </w:p>
    <w:p w14:paraId="3D4EA4E5" w14:textId="77777777" w:rsidR="00031447" w:rsidRPr="00DB3BE0" w:rsidRDefault="00031447" w:rsidP="000B7B9D">
      <w:pPr>
        <w:pStyle w:val="Ttulo2"/>
      </w:pPr>
      <w:bookmarkStart w:id="131" w:name="_Toc413829933"/>
      <w:r w:rsidRPr="00DB3BE0">
        <w:t>12.2.4 Puesta en Marcha</w:t>
      </w:r>
      <w:bookmarkEnd w:id="131"/>
    </w:p>
    <w:p w14:paraId="3D4EA4E6" w14:textId="77777777" w:rsidR="00031447" w:rsidRDefault="0067078B" w:rsidP="00031447">
      <w:r w:rsidRPr="00DB3BE0">
        <w:t>RAWR</w:t>
      </w:r>
      <w:r w:rsidR="00031447" w:rsidRPr="00DB3BE0">
        <w:t xml:space="preserve"> utiliza el modelo de administración de riesgos</w:t>
      </w:r>
      <w:r w:rsidR="00031447">
        <w:t xml:space="preserve"> continuo</w:t>
      </w:r>
      <w:r w:rsidR="00031447" w:rsidRPr="00DB3BE0">
        <w:t xml:space="preserve"> explicado en</w:t>
      </w:r>
      <w:r w:rsidR="00031447">
        <w:t xml:space="preserve"> </w:t>
      </w:r>
      <w:r w:rsidR="00031447">
        <w:fldChar w:fldCharType="begin"/>
      </w:r>
      <w:r w:rsidR="000B7B9D">
        <w:instrText xml:space="preserve"> ADDIN ZOTERO_ITEM CSL_CITATION {"citationID":"1lp1jlev3c","properties":{"formattedCitation":"[42]","plainCitation":"[42]"},"citationItems":[{"id":26,"uris":["http://zotero.org/users/2345493/items/67HF3EE9"],"uri":["http://zotero.org/users/2345493/items/67HF3EE9"],"itemData":{"id":26,"type":"article","title":"NASA Systems Engineering Handbook","URL":"http://ntrs.nasa.gov/archive/nasa/casi.ntrs.nasa.gov/20080008301.pdf","author":[{"family":"NASA","given":""}],"issued":{"date-parts":[["2007"]]}}}],"schema":"https://github.com/citation-style-language/schema/raw/master/csl-citation.json"} </w:instrText>
      </w:r>
      <w:r w:rsidR="00031447">
        <w:fldChar w:fldCharType="separate"/>
      </w:r>
      <w:r w:rsidR="000B7B9D" w:rsidRPr="000B7B9D">
        <w:rPr>
          <w:rFonts w:ascii="Calibri" w:hAnsi="Calibri"/>
        </w:rPr>
        <w:t>[42]</w:t>
      </w:r>
      <w:r w:rsidR="00031447">
        <w:fldChar w:fldCharType="end"/>
      </w:r>
      <w:r w:rsidR="00031447" w:rsidRPr="00DB3BE0">
        <w:t xml:space="preserve"> </w:t>
      </w:r>
      <w:r w:rsidR="00031447">
        <w:t xml:space="preserve">adaptado para seguir </w:t>
      </w:r>
      <w:r w:rsidR="00031447" w:rsidRPr="00DB3BE0">
        <w:t>dos pasos fundamentales: la evaluación de riesgos y el control de riesgos. Divididos a su vez en 3 pasos cada uno: por un lado la identificación, análisis y priorización de riesgos y por otro el plan de administración, la resolución y el monitoreo de los mismos</w:t>
      </w:r>
      <w:r w:rsidR="00031447">
        <w:t xml:space="preserve"> </w:t>
      </w:r>
      <w:r w:rsidR="00031447">
        <w:fldChar w:fldCharType="begin"/>
      </w:r>
      <w:r w:rsidR="000B7B9D">
        <w:instrText xml:space="preserve"> ADDIN ZOTERO_ITEM CSL_CITATION {"citationID":"1kkd4juvbp","properties":{"formattedCitation":"[43]","plainCitation":"[43]"},"citationItems":[{"id":12,"uris":["http://zotero.org/users/2345493/items/3TESBX2U"],"uri":["http://zotero.org/users/2345493/items/3TESBX2U"],"itemData":{"id":12,"type":"article-journal","title":"Software risk managment: principles and practices","container-title":"Software, IEEE","page":"32-41","volume":"8","issue":"1","author":[{"family":"Boehm Barry","given":""}],"issued":{"date-parts":[["1991",6]]}}}],"schema":"https://github.com/citation-style-language/schema/raw/master/csl-citation.json"} </w:instrText>
      </w:r>
      <w:r w:rsidR="00031447">
        <w:fldChar w:fldCharType="separate"/>
      </w:r>
      <w:r w:rsidR="000B7B9D" w:rsidRPr="000B7B9D">
        <w:rPr>
          <w:rFonts w:ascii="Calibri" w:hAnsi="Calibri"/>
        </w:rPr>
        <w:t>[43]</w:t>
      </w:r>
      <w:r w:rsidR="00031447">
        <w:fldChar w:fldCharType="end"/>
      </w:r>
      <w:r w:rsidR="00031447" w:rsidRPr="00DB3BE0">
        <w:t>.</w:t>
      </w:r>
      <w:r w:rsidR="00031447">
        <w:t xml:space="preserve"> </w:t>
      </w:r>
      <w:r w:rsidR="00031447" w:rsidRPr="00DB3BE0">
        <w:t xml:space="preserve">  </w:t>
      </w:r>
    </w:p>
    <w:p w14:paraId="3D4EA4E7" w14:textId="77777777" w:rsidR="00014C34" w:rsidRDefault="00031447" w:rsidP="00014C34">
      <w:pPr>
        <w:rPr>
          <w:noProof/>
          <w:lang w:eastAsia="es-CO"/>
        </w:rPr>
      </w:pPr>
      <w:r>
        <w:t xml:space="preserve">Las actividades descritas anteriormente se realizaran en el primer </w:t>
      </w:r>
      <w:r w:rsidR="00014C34">
        <w:t>reporte de progreso grupal</w:t>
      </w:r>
      <w:r>
        <w:t xml:space="preserve"> de cada Sprint de la siguiente manera: </w:t>
      </w:r>
    </w:p>
    <w:p w14:paraId="3D4EA4E8" w14:textId="77777777" w:rsidR="00031447" w:rsidRDefault="00014C34" w:rsidP="00031447">
      <w:pPr>
        <w:jc w:val="center"/>
      </w:pPr>
      <w:r>
        <w:rPr>
          <w:noProof/>
          <w:lang w:eastAsia="es-CO"/>
        </w:rPr>
        <w:lastRenderedPageBreak/>
        <w:drawing>
          <wp:inline distT="0" distB="0" distL="0" distR="0" wp14:anchorId="3D4EA681" wp14:editId="3D4EA682">
            <wp:extent cx="5969479" cy="1975449"/>
            <wp:effectExtent l="0" t="0" r="0" b="0"/>
            <wp:docPr id="19" name="Imagen 19" descr="C:\Users\Estudiante\Downloads\riesg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udiante\Downloads\riesgos.png"/>
                    <pic:cNvPicPr>
                      <a:picLocks noChangeAspect="1" noChangeArrowheads="1"/>
                    </pic:cNvPicPr>
                  </pic:nvPicPr>
                  <pic:blipFill rotWithShape="1">
                    <a:blip r:embed="rId48">
                      <a:extLst>
                        <a:ext uri="{28A0092B-C50C-407E-A947-70E740481C1C}">
                          <a14:useLocalDpi xmlns:a14="http://schemas.microsoft.com/office/drawing/2010/main" val="0"/>
                        </a:ext>
                      </a:extLst>
                    </a:blip>
                    <a:srcRect b="18359"/>
                    <a:stretch/>
                  </pic:blipFill>
                  <pic:spPr bwMode="auto">
                    <a:xfrm>
                      <a:off x="0" y="0"/>
                      <a:ext cx="5971540" cy="1976131"/>
                    </a:xfrm>
                    <a:prstGeom prst="rect">
                      <a:avLst/>
                    </a:prstGeom>
                    <a:noFill/>
                    <a:ln>
                      <a:noFill/>
                    </a:ln>
                    <a:extLst>
                      <a:ext uri="{53640926-AAD7-44D8-BBD7-CCE9431645EC}">
                        <a14:shadowObscured xmlns:a14="http://schemas.microsoft.com/office/drawing/2010/main"/>
                      </a:ext>
                    </a:extLst>
                  </pic:spPr>
                </pic:pic>
              </a:graphicData>
            </a:graphic>
          </wp:inline>
        </w:drawing>
      </w:r>
    </w:p>
    <w:p w14:paraId="3D4EA4E9" w14:textId="77777777" w:rsidR="00031447" w:rsidRPr="00B759B0" w:rsidRDefault="00031447" w:rsidP="00031447">
      <w:pPr>
        <w:pStyle w:val="Descripcin"/>
        <w:jc w:val="center"/>
        <w:rPr>
          <w:rFonts w:cstheme="minorHAnsi"/>
          <w:sz w:val="20"/>
          <w:szCs w:val="22"/>
        </w:rPr>
      </w:pPr>
      <w:r w:rsidRPr="00B759B0">
        <w:rPr>
          <w:rFonts w:cstheme="minorHAnsi"/>
          <w:sz w:val="20"/>
          <w:szCs w:val="22"/>
        </w:rPr>
        <w:t xml:space="preserve">Ilustración </w:t>
      </w:r>
      <w:r w:rsidRPr="00B759B0">
        <w:rPr>
          <w:rFonts w:cstheme="minorHAnsi"/>
          <w:sz w:val="20"/>
          <w:szCs w:val="22"/>
        </w:rPr>
        <w:fldChar w:fldCharType="begin"/>
      </w:r>
      <w:r w:rsidRPr="00B759B0">
        <w:rPr>
          <w:rFonts w:cstheme="minorHAnsi"/>
          <w:sz w:val="20"/>
          <w:szCs w:val="22"/>
        </w:rPr>
        <w:instrText xml:space="preserve"> SEQ Ilustración \* ARABIC </w:instrText>
      </w:r>
      <w:r w:rsidRPr="00B759B0">
        <w:rPr>
          <w:rFonts w:cstheme="minorHAnsi"/>
          <w:sz w:val="20"/>
          <w:szCs w:val="22"/>
        </w:rPr>
        <w:fldChar w:fldCharType="separate"/>
      </w:r>
      <w:r w:rsidRPr="00B759B0">
        <w:rPr>
          <w:rFonts w:cstheme="minorHAnsi"/>
          <w:sz w:val="20"/>
          <w:szCs w:val="22"/>
        </w:rPr>
        <w:t>1</w:t>
      </w:r>
      <w:r w:rsidRPr="00B759B0">
        <w:rPr>
          <w:rFonts w:cstheme="minorHAnsi"/>
          <w:sz w:val="20"/>
          <w:szCs w:val="22"/>
        </w:rPr>
        <w:fldChar w:fldCharType="end"/>
      </w:r>
      <w:r w:rsidRPr="00B759B0">
        <w:rPr>
          <w:rFonts w:cstheme="minorHAnsi"/>
          <w:sz w:val="20"/>
          <w:szCs w:val="22"/>
        </w:rPr>
        <w:t>: BPMN Análisis y administración de riesgos</w:t>
      </w:r>
    </w:p>
    <w:p w14:paraId="3D4EA4EA" w14:textId="77777777" w:rsidR="00031447" w:rsidRPr="007305B6" w:rsidRDefault="00031447" w:rsidP="00031447">
      <w:pPr>
        <w:jc w:val="center"/>
        <w:rPr>
          <w:noProof/>
          <w:lang w:eastAsia="es-CO"/>
        </w:rPr>
      </w:pPr>
      <w:r>
        <w:rPr>
          <w:b/>
          <w:noProof/>
          <w:lang w:eastAsia="es-CO"/>
        </w:rPr>
        <w:t xml:space="preserve">Nota: </w:t>
      </w:r>
      <w:r>
        <w:rPr>
          <w:noProof/>
          <w:lang w:eastAsia="es-CO"/>
        </w:rPr>
        <w:t xml:space="preserve">El anterior diagrama fue realizado por el grupo RAWR en la herramienta Bizagi Modeler siguiendo las buenas practicas que se describen en sus documentos </w:t>
      </w:r>
      <w:r>
        <w:rPr>
          <w:noProof/>
          <w:lang w:eastAsia="es-CO"/>
        </w:rPr>
        <w:fldChar w:fldCharType="begin"/>
      </w:r>
      <w:r w:rsidR="000B7B9D">
        <w:rPr>
          <w:noProof/>
          <w:lang w:eastAsia="es-CO"/>
        </w:rPr>
        <w:instrText xml:space="preserve"> ADDIN ZOTERO_ITEM CSL_CITATION {"citationID":"dsscq5pa5","properties":{"formattedCitation":"[12]","plainCitation":"[12]"},"citationItems":[{"id":145,"uris":["http://zotero.org/users/2345493/items/WZVWKPNS"],"uri":["http://zotero.org/users/2345493/items/WZVWKPNS"],"itemData":{"id":145,"type":"article","title":"Bizagi BPMN 2.0","URL":"http://www.bizagi.com/docs/BPMNbyExampleSPA.pdf","language":"Español","author":[{"family":"Bizagi","given":""}],"issued":{"date-parts":[["2014"]]}}}],"schema":"https://github.com/citation-style-language/schema/raw/master/csl-citation.json"} </w:instrText>
      </w:r>
      <w:r>
        <w:rPr>
          <w:noProof/>
          <w:lang w:eastAsia="es-CO"/>
        </w:rPr>
        <w:fldChar w:fldCharType="separate"/>
      </w:r>
      <w:r w:rsidR="00B94ED3" w:rsidRPr="00B94ED3">
        <w:rPr>
          <w:rFonts w:ascii="Calibri" w:hAnsi="Calibri"/>
        </w:rPr>
        <w:t>[12]</w:t>
      </w:r>
      <w:r>
        <w:rPr>
          <w:noProof/>
          <w:lang w:eastAsia="es-CO"/>
        </w:rPr>
        <w:fldChar w:fldCharType="end"/>
      </w:r>
      <w:r>
        <w:rPr>
          <w:noProof/>
          <w:lang w:eastAsia="es-CO"/>
        </w:rPr>
        <w:t>.</w:t>
      </w:r>
    </w:p>
    <w:p w14:paraId="3D4EA4EB" w14:textId="77777777" w:rsidR="00031447" w:rsidRPr="00DB3BE0" w:rsidRDefault="00031447" w:rsidP="000B7B9D">
      <w:pPr>
        <w:pStyle w:val="Ttulo3"/>
      </w:pPr>
      <w:r w:rsidRPr="00DB3BE0">
        <w:t>12.2.4.1 Identificación de riesgos</w:t>
      </w:r>
    </w:p>
    <w:p w14:paraId="3D4EA4EC" w14:textId="77777777" w:rsidR="00031447" w:rsidRDefault="00031447" w:rsidP="00031447">
      <w:r w:rsidRPr="00DB3BE0">
        <w:t xml:space="preserve">Con el fin de generar una lista de riesgos específicos se dedicará un tiempo de la revisión del Sprint para que los integrantes de </w:t>
      </w:r>
      <w:r w:rsidR="0067078B" w:rsidRPr="00DB3BE0">
        <w:t>RAWR</w:t>
      </w:r>
      <w:r w:rsidRPr="00DB3BE0">
        <w:t xml:space="preserve"> identifiquen y documenten los posibles riesgos de la próxima iteración en </w:t>
      </w:r>
      <w:r>
        <w:t>la pestaña “R</w:t>
      </w:r>
      <w:r w:rsidRPr="00DB3BE0">
        <w:t xml:space="preserve">iesgos” de </w:t>
      </w:r>
      <w:r>
        <w:t>la</w:t>
      </w:r>
      <w:r w:rsidRPr="00DB3BE0">
        <w:t xml:space="preserve"> plantilla de administración de riesgos (</w:t>
      </w:r>
      <w:r w:rsidRPr="00DB3BE0">
        <w:rPr>
          <w:highlight w:val="yellow"/>
        </w:rPr>
        <w:t>ver anexo Riesgos</w:t>
      </w:r>
      <w:r w:rsidRPr="00DB3BE0">
        <w:t>). En la plantilla se deberá</w:t>
      </w:r>
      <w:r>
        <w:t>n</w:t>
      </w:r>
      <w:r w:rsidRPr="00DB3BE0">
        <w:t xml:space="preserve"> </w:t>
      </w:r>
      <w:r>
        <w:t xml:space="preserve">escribir </w:t>
      </w:r>
      <w:r w:rsidRPr="00DB3BE0">
        <w:t xml:space="preserve">las condiciones para que un riesgo ocurra y las consecuencias que podría causar </w:t>
      </w:r>
      <w:r w:rsidRPr="00DB3BE0">
        <w:fldChar w:fldCharType="begin"/>
      </w:r>
      <w:r w:rsidR="000B7B9D">
        <w:instrText xml:space="preserve"> ADDIN ZOTERO_ITEM CSL_CITATION {"citationID":"145m9v92j0","properties":{"formattedCitation":"[44]","plainCitation":"[44]"},"citationItems":[{"id":102,"uris":["http://zotero.org/users/2345493/items/MCZZRWXB"],"uri":["http://zotero.org/users/2345493/items/MCZZRWXB"],"itemData":{"id":102,"type":"paper-conference","title":"Software Risk Management","publisher-place":"Kuala Lumpur","page":"375-379","event":"Information Management and Engineering","event-place":"Kuala Lumpur","author":[{"family":"Zardari S.","given":""}],"issued":{"date-parts":[["2009",3,3]]}}}],"schema":"https://github.com/citation-style-language/schema/raw/master/csl-citation.json"} </w:instrText>
      </w:r>
      <w:r w:rsidRPr="00DB3BE0">
        <w:fldChar w:fldCharType="separate"/>
      </w:r>
      <w:r w:rsidR="000B7B9D" w:rsidRPr="000B7B9D">
        <w:rPr>
          <w:rFonts w:ascii="Calibri" w:hAnsi="Calibri"/>
        </w:rPr>
        <w:t>[44]</w:t>
      </w:r>
      <w:r w:rsidRPr="00DB3BE0">
        <w:fldChar w:fldCharType="end"/>
      </w:r>
      <w:r w:rsidRPr="00DB3BE0">
        <w:t xml:space="preserve">.  </w:t>
      </w:r>
    </w:p>
    <w:p w14:paraId="3D4EA4ED" w14:textId="77777777" w:rsidR="00031447" w:rsidRDefault="00031447" w:rsidP="00031447">
      <w:r>
        <w:t xml:space="preserve">Para hacer más eficiente la identificación de riesgos el equipo analizará las listas de riesgos más frecuentes </w:t>
      </w:r>
      <w:r>
        <w:fldChar w:fldCharType="begin"/>
      </w:r>
      <w:r w:rsidR="000B7B9D">
        <w:instrText xml:space="preserve"> ADDIN ZOTERO_ITEM CSL_CITATION {"citationID":"22vbpgrl1k","properties":{"formattedCitation":"[45]","plainCitation":"[45]"},"citationItems":[{"id":153,"uris":["http://zotero.org/users/2345493/items/Z5WWB6X9"],"uri":["http://zotero.org/users/2345493/items/Z5WWB6X9"],"itemData":{"id":153,"type":"paper-conference","title":"Top Ten Lists of Software Project Risks : Evidence from the Literature Survey","publisher-place":"Hong Kong","volume":"1","event":"International Multiconference of engineers and computer scientist","event-place":"Hong Kong","author":[{"family":"Tharwon Arnuphaptrairong","given":""}],"issued":{"date-parts":[["2001",3,16]]}}}],"schema":"https://github.com/citation-style-language/schema/raw/master/csl-citation.json"} </w:instrText>
      </w:r>
      <w:r>
        <w:fldChar w:fldCharType="separate"/>
      </w:r>
      <w:r w:rsidR="000B7B9D" w:rsidRPr="000B7B9D">
        <w:rPr>
          <w:rFonts w:ascii="Calibri" w:hAnsi="Calibri"/>
        </w:rPr>
        <w:t>[45]</w:t>
      </w:r>
      <w:r>
        <w:fldChar w:fldCharType="end"/>
      </w:r>
      <w:r>
        <w:t xml:space="preserve"> y responderá las preguntas provistas en </w:t>
      </w:r>
      <w:r>
        <w:fldChar w:fldCharType="begin"/>
      </w:r>
      <w:r w:rsidR="000B7B9D">
        <w:instrText xml:space="preserve"> ADDIN ZOTERO_ITEM CSL_CITATION {"citationID":"2637rer5c3","properties":{"formattedCitation":"[46]","plainCitation":"[46]"},"citationItems":[{"id":45,"uris":["http://zotero.org/users/2345493/items/BA8GPJBK"],"uri":["http://zotero.org/users/2345493/items/BA8GPJBK"],"itemData":{"id":45,"type":"article","title":"Software Risk Checklist - Taxonomy","URL":"http://sce.uhcl.edu/helm/Risk_Man_WEB/","author":[{"family":"James Helm","given":""}]}}],"schema":"https://github.com/citation-style-language/schema/raw/master/csl-citation.json"} </w:instrText>
      </w:r>
      <w:r>
        <w:fldChar w:fldCharType="separate"/>
      </w:r>
      <w:r w:rsidR="000B7B9D" w:rsidRPr="000B7B9D">
        <w:rPr>
          <w:rFonts w:ascii="Calibri" w:hAnsi="Calibri"/>
        </w:rPr>
        <w:t>[46]</w:t>
      </w:r>
      <w:r>
        <w:fldChar w:fldCharType="end"/>
      </w:r>
      <w:r>
        <w:t xml:space="preserve"> con el fin de generar ideas.</w:t>
      </w:r>
    </w:p>
    <w:p w14:paraId="3D4EA4EE" w14:textId="77777777" w:rsidR="00031447" w:rsidRPr="003E44D4" w:rsidRDefault="00031447" w:rsidP="00031447">
      <w:r w:rsidRPr="00DB3BE0">
        <w:t>Los tipos de riesgos que serán tomados en cuenta serán</w:t>
      </w:r>
      <w:r>
        <w:t xml:space="preserve"> de usuario (U), requerimientos (R), complejidad del proyecto g(PC), equipo (T), ambiente organizacional (OE) y planeación y control (P&amp;C) </w:t>
      </w:r>
      <w:r>
        <w:fldChar w:fldCharType="begin"/>
      </w:r>
      <w:r w:rsidR="000B7B9D">
        <w:instrText xml:space="preserve"> ADDIN ZOTERO_ITEM CSL_CITATION {"citationID":"1c3q4co350","properties":{"formattedCitation":"[45]","plainCitation":"[45]"},"citationItems":[{"id":153,"uris":["http://zotero.org/users/2345493/items/Z5WWB6X9"],"uri":["http://zotero.org/users/2345493/items/Z5WWB6X9"],"itemData":{"id":153,"type":"paper-conference","title":"Top Ten Lists of Software Project Risks : Evidence from the Literature Survey","publisher-place":"Hong Kong","volume":"1","event":"International Multiconference of engineers and computer scientist","event-place":"Hong Kong","author":[{"family":"Tharwon Arnuphaptrairong","given":""}],"issued":{"date-parts":[["2001",3,16]]}}}],"schema":"https://github.com/citation-style-language/schema/raw/master/csl-citation.json"} </w:instrText>
      </w:r>
      <w:r>
        <w:fldChar w:fldCharType="separate"/>
      </w:r>
      <w:r w:rsidR="000B7B9D" w:rsidRPr="000B7B9D">
        <w:rPr>
          <w:rFonts w:ascii="Calibri" w:hAnsi="Calibri"/>
        </w:rPr>
        <w:t>[45]</w:t>
      </w:r>
      <w:r>
        <w:fldChar w:fldCharType="end"/>
      </w:r>
      <w:r>
        <w:t>.</w:t>
      </w:r>
    </w:p>
    <w:p w14:paraId="3D4EA4EF" w14:textId="77777777" w:rsidR="00031447" w:rsidRPr="00DB3BE0" w:rsidRDefault="00031447" w:rsidP="000B7B9D">
      <w:pPr>
        <w:pStyle w:val="Ttulo3"/>
      </w:pPr>
      <w:r w:rsidRPr="00DB3BE0">
        <w:t>12.2.4.2 Clasificación de riesgos</w:t>
      </w:r>
    </w:p>
    <w:p w14:paraId="3D4EA4F0" w14:textId="77777777" w:rsidR="00031447" w:rsidRPr="00DB3BE0" w:rsidRDefault="00031447" w:rsidP="00031447">
      <w:r w:rsidRPr="00DB3BE0">
        <w:t xml:space="preserve">Con el fin de cuantificar los riesgos se documentará en la pestaña “Clasificación” de </w:t>
      </w:r>
      <w:r>
        <w:t>la</w:t>
      </w:r>
      <w:r w:rsidRPr="00DB3BE0">
        <w:t xml:space="preserve"> plantilla de administración de riesgos (</w:t>
      </w:r>
      <w:r w:rsidRPr="00DB3BE0">
        <w:rPr>
          <w:highlight w:val="yellow"/>
        </w:rPr>
        <w:t xml:space="preserve">Ver </w:t>
      </w:r>
      <w:r>
        <w:rPr>
          <w:highlight w:val="yellow"/>
        </w:rPr>
        <w:t xml:space="preserve">anexo </w:t>
      </w:r>
      <w:r w:rsidRPr="00DB3BE0">
        <w:rPr>
          <w:highlight w:val="yellow"/>
        </w:rPr>
        <w:t>Riesgos</w:t>
      </w:r>
      <w:r w:rsidRPr="00DB3BE0">
        <w:t>) los resultados del análisis de probabilidad de ocurrencia y valoración de impacto descrito en</w:t>
      </w:r>
      <w:r>
        <w:t xml:space="preserve"> </w:t>
      </w:r>
      <w:r>
        <w:fldChar w:fldCharType="begin"/>
      </w:r>
      <w:r w:rsidR="000B7B9D">
        <w:instrText xml:space="preserve"> ADDIN ZOTERO_ITEM CSL_CITATION {"citationID":"2juadc4ori","properties":{"formattedCitation":"[42]","plainCitation":"[42]"},"citationItems":[{"id":26,"uris":["http://zotero.org/users/2345493/items/67HF3EE9"],"uri":["http://zotero.org/users/2345493/items/67HF3EE9"],"itemData":{"id":26,"type":"article","title":"NASA Systems Engineering Handbook","URL":"http://ntrs.nasa.gov/archive/nasa/casi.ntrs.nasa.gov/20080008301.pdf","author":[{"family":"NASA","given":""}],"issued":{"date-parts":[["2007"]]}}}],"schema":"https://github.com/citation-style-language/schema/raw/master/csl-citation.json"} </w:instrText>
      </w:r>
      <w:r>
        <w:fldChar w:fldCharType="separate"/>
      </w:r>
      <w:r w:rsidR="000B7B9D" w:rsidRPr="000B7B9D">
        <w:rPr>
          <w:rFonts w:ascii="Calibri" w:hAnsi="Calibri"/>
        </w:rPr>
        <w:t>[42]</w:t>
      </w:r>
      <w:r>
        <w:fldChar w:fldCharType="end"/>
      </w:r>
      <w:r w:rsidRPr="00DB3BE0">
        <w:t>. La cuantificación se realizará de la siguiente manera:</w:t>
      </w:r>
    </w:p>
    <w:p w14:paraId="3D4EA4F1" w14:textId="77777777" w:rsidR="00031447" w:rsidRPr="00DB3BE0" w:rsidRDefault="00031447" w:rsidP="00031447">
      <w:r w:rsidRPr="00DB3BE0">
        <w:t>Probabilidad de ocurrencia:</w:t>
      </w:r>
    </w:p>
    <w:p w14:paraId="3D4EA4F2" w14:textId="77777777" w:rsidR="00031447" w:rsidRPr="00DB3BE0" w:rsidRDefault="00031447" w:rsidP="00996AB1">
      <w:pPr>
        <w:pStyle w:val="Prrafodelista"/>
        <w:numPr>
          <w:ilvl w:val="0"/>
          <w:numId w:val="26"/>
        </w:numPr>
      </w:pPr>
      <w:r w:rsidRPr="00DB3BE0">
        <w:t>Raro: menor al 20%.</w:t>
      </w:r>
    </w:p>
    <w:p w14:paraId="3D4EA4F3" w14:textId="77777777" w:rsidR="00031447" w:rsidRPr="00DB3BE0" w:rsidRDefault="00031447" w:rsidP="00996AB1">
      <w:pPr>
        <w:pStyle w:val="Prrafodelista"/>
        <w:numPr>
          <w:ilvl w:val="0"/>
          <w:numId w:val="26"/>
        </w:numPr>
      </w:pPr>
      <w:r w:rsidRPr="00DB3BE0">
        <w:t>Improbable: Entre 20% y 40%.</w:t>
      </w:r>
    </w:p>
    <w:p w14:paraId="3D4EA4F4" w14:textId="77777777" w:rsidR="00031447" w:rsidRPr="00DB3BE0" w:rsidRDefault="00031447" w:rsidP="00996AB1">
      <w:pPr>
        <w:pStyle w:val="Prrafodelista"/>
        <w:numPr>
          <w:ilvl w:val="0"/>
          <w:numId w:val="26"/>
        </w:numPr>
      </w:pPr>
      <w:r w:rsidRPr="00DB3BE0">
        <w:t>Posible: Entre 40% y 60%.</w:t>
      </w:r>
    </w:p>
    <w:p w14:paraId="3D4EA4F5" w14:textId="77777777" w:rsidR="00031447" w:rsidRPr="00DB3BE0" w:rsidRDefault="00031447" w:rsidP="00996AB1">
      <w:pPr>
        <w:pStyle w:val="Prrafodelista"/>
        <w:numPr>
          <w:ilvl w:val="0"/>
          <w:numId w:val="26"/>
        </w:numPr>
      </w:pPr>
      <w:r w:rsidRPr="00DB3BE0">
        <w:t>Probable: Entre 60% y 80%.</w:t>
      </w:r>
    </w:p>
    <w:p w14:paraId="3D4EA4F6" w14:textId="77777777" w:rsidR="00031447" w:rsidRPr="00DB3BE0" w:rsidRDefault="00031447" w:rsidP="00996AB1">
      <w:pPr>
        <w:pStyle w:val="Prrafodelista"/>
        <w:numPr>
          <w:ilvl w:val="0"/>
          <w:numId w:val="26"/>
        </w:numPr>
      </w:pPr>
      <w:r w:rsidRPr="00DB3BE0">
        <w:t>Muy Probable: Mayor a 80%.</w:t>
      </w:r>
    </w:p>
    <w:p w14:paraId="3D4EA4F7" w14:textId="77777777" w:rsidR="00031447" w:rsidRPr="00DB3BE0" w:rsidRDefault="00031447" w:rsidP="00031447">
      <w:r w:rsidRPr="00DB3BE0">
        <w:t>Valoración de impacto:</w:t>
      </w:r>
    </w:p>
    <w:p w14:paraId="3D4EA4F8" w14:textId="77777777" w:rsidR="00031447" w:rsidRPr="00DB3BE0" w:rsidRDefault="00031447" w:rsidP="00996AB1">
      <w:pPr>
        <w:pStyle w:val="Prrafodelista"/>
        <w:numPr>
          <w:ilvl w:val="0"/>
          <w:numId w:val="27"/>
        </w:numPr>
      </w:pPr>
      <w:r w:rsidRPr="00DB3BE0">
        <w:t>Insignificante.</w:t>
      </w:r>
    </w:p>
    <w:p w14:paraId="3D4EA4F9" w14:textId="77777777" w:rsidR="00031447" w:rsidRPr="00DB3BE0" w:rsidRDefault="00031447" w:rsidP="00996AB1">
      <w:pPr>
        <w:pStyle w:val="Prrafodelista"/>
        <w:numPr>
          <w:ilvl w:val="0"/>
          <w:numId w:val="27"/>
        </w:numPr>
      </w:pPr>
      <w:r w:rsidRPr="00DB3BE0">
        <w:t>Menor.</w:t>
      </w:r>
    </w:p>
    <w:p w14:paraId="3D4EA4FA" w14:textId="77777777" w:rsidR="00031447" w:rsidRPr="00DB3BE0" w:rsidRDefault="00031447" w:rsidP="00996AB1">
      <w:pPr>
        <w:pStyle w:val="Prrafodelista"/>
        <w:numPr>
          <w:ilvl w:val="0"/>
          <w:numId w:val="27"/>
        </w:numPr>
      </w:pPr>
      <w:r w:rsidRPr="00DB3BE0">
        <w:lastRenderedPageBreak/>
        <w:t>Moderado.</w:t>
      </w:r>
    </w:p>
    <w:p w14:paraId="3D4EA4FB" w14:textId="77777777" w:rsidR="00031447" w:rsidRPr="00DB3BE0" w:rsidRDefault="00031447" w:rsidP="00996AB1">
      <w:pPr>
        <w:pStyle w:val="Prrafodelista"/>
        <w:numPr>
          <w:ilvl w:val="0"/>
          <w:numId w:val="27"/>
        </w:numPr>
      </w:pPr>
      <w:r w:rsidRPr="00DB3BE0">
        <w:t>Crítico.</w:t>
      </w:r>
    </w:p>
    <w:p w14:paraId="3D4EA4FC" w14:textId="77777777" w:rsidR="00031447" w:rsidRPr="00DB3BE0" w:rsidRDefault="00031447" w:rsidP="00996AB1">
      <w:pPr>
        <w:pStyle w:val="Prrafodelista"/>
        <w:numPr>
          <w:ilvl w:val="0"/>
          <w:numId w:val="27"/>
        </w:numPr>
      </w:pPr>
      <w:r w:rsidRPr="00DB3BE0">
        <w:t>Catastrófico.</w:t>
      </w:r>
    </w:p>
    <w:p w14:paraId="3D4EA4FD" w14:textId="77777777" w:rsidR="00031447" w:rsidRPr="00DB3BE0" w:rsidRDefault="00031447" w:rsidP="00031447">
      <w:r w:rsidRPr="00DB3BE0">
        <w:t xml:space="preserve">Una vez que cada riesgo tenga una probabilidad de ocurrencia y una valoración de impacto definida se procederá a clasificarlo según la </w:t>
      </w:r>
      <w:r>
        <w:fldChar w:fldCharType="begin"/>
      </w:r>
      <w:r>
        <w:instrText xml:space="preserve"> REF _Ref413583622 \h </w:instrText>
      </w:r>
      <w:r>
        <w:fldChar w:fldCharType="separate"/>
      </w:r>
      <w:r w:rsidRPr="0035562D">
        <w:t xml:space="preserve">Tabla </w:t>
      </w:r>
      <w:r w:rsidRPr="0035562D">
        <w:rPr>
          <w:noProof/>
        </w:rPr>
        <w:t>1</w:t>
      </w:r>
      <w:r>
        <w:fldChar w:fldCharType="end"/>
      </w:r>
      <w:r w:rsidRPr="00DB3BE0">
        <w:t>. Los riesgos que tengan una tolerancia elevada pasaran a la etapa de priorización.</w:t>
      </w:r>
    </w:p>
    <w:tbl>
      <w:tblPr>
        <w:tblW w:w="8196" w:type="dxa"/>
        <w:tblInd w:w="670" w:type="dxa"/>
        <w:tblCellMar>
          <w:left w:w="70" w:type="dxa"/>
          <w:right w:w="70" w:type="dxa"/>
        </w:tblCellMar>
        <w:tblLook w:val="04A0" w:firstRow="1" w:lastRow="0" w:firstColumn="1" w:lastColumn="0" w:noHBand="0" w:noVBand="1"/>
      </w:tblPr>
      <w:tblGrid>
        <w:gridCol w:w="447"/>
        <w:gridCol w:w="1529"/>
        <w:gridCol w:w="1694"/>
        <w:gridCol w:w="863"/>
        <w:gridCol w:w="1284"/>
        <w:gridCol w:w="936"/>
        <w:gridCol w:w="1468"/>
      </w:tblGrid>
      <w:tr w:rsidR="00031447" w:rsidRPr="00BD2389" w14:paraId="3D4EA500" w14:textId="77777777" w:rsidTr="003F28F5">
        <w:trPr>
          <w:trHeight w:val="300"/>
        </w:trPr>
        <w:tc>
          <w:tcPr>
            <w:tcW w:w="1976" w:type="dxa"/>
            <w:gridSpan w:val="2"/>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D4EA4FE"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Pr>
                <w:rFonts w:ascii="Arial" w:eastAsia="Times New Roman" w:hAnsi="Arial" w:cs="Arial"/>
                <w:b/>
                <w:bCs/>
                <w:color w:val="000000"/>
                <w:sz w:val="20"/>
                <w:lang w:eastAsia="es-CO"/>
              </w:rPr>
              <w:t>Tolerancia</w:t>
            </w:r>
          </w:p>
        </w:tc>
        <w:tc>
          <w:tcPr>
            <w:tcW w:w="622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D4EA4FF"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Impacto</w:t>
            </w:r>
          </w:p>
        </w:tc>
      </w:tr>
      <w:tr w:rsidR="00031447" w:rsidRPr="00BD2389" w14:paraId="3D4EA507" w14:textId="77777777" w:rsidTr="003F28F5">
        <w:trPr>
          <w:trHeight w:val="300"/>
        </w:trPr>
        <w:tc>
          <w:tcPr>
            <w:tcW w:w="1976" w:type="dxa"/>
            <w:gridSpan w:val="2"/>
            <w:vMerge/>
            <w:tcBorders>
              <w:top w:val="single" w:sz="4" w:space="0" w:color="auto"/>
              <w:left w:val="single" w:sz="4" w:space="0" w:color="auto"/>
              <w:bottom w:val="single" w:sz="4" w:space="0" w:color="000000"/>
              <w:right w:val="single" w:sz="4" w:space="0" w:color="000000"/>
            </w:tcBorders>
            <w:vAlign w:val="center"/>
            <w:hideMark/>
          </w:tcPr>
          <w:p w14:paraId="3D4EA501" w14:textId="77777777" w:rsidR="00031447" w:rsidRPr="00BD2389" w:rsidRDefault="00031447" w:rsidP="00031447">
            <w:pPr>
              <w:spacing w:after="0" w:line="240" w:lineRule="auto"/>
              <w:rPr>
                <w:rFonts w:ascii="Arial" w:eastAsia="Times New Roman" w:hAnsi="Arial" w:cs="Arial"/>
                <w:b/>
                <w:bCs/>
                <w:color w:val="000000"/>
                <w:sz w:val="20"/>
                <w:lang w:eastAsia="es-CO"/>
              </w:rPr>
            </w:pPr>
          </w:p>
        </w:tc>
        <w:tc>
          <w:tcPr>
            <w:tcW w:w="1694" w:type="dxa"/>
            <w:tcBorders>
              <w:top w:val="nil"/>
              <w:left w:val="nil"/>
              <w:bottom w:val="single" w:sz="4" w:space="0" w:color="auto"/>
              <w:right w:val="single" w:sz="4" w:space="0" w:color="auto"/>
            </w:tcBorders>
            <w:shd w:val="clear" w:color="auto" w:fill="auto"/>
            <w:noWrap/>
            <w:vAlign w:val="center"/>
            <w:hideMark/>
          </w:tcPr>
          <w:p w14:paraId="3D4EA502"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DB3BE0">
              <w:rPr>
                <w:rFonts w:ascii="Arial" w:eastAsia="Times New Roman" w:hAnsi="Arial" w:cs="Arial"/>
                <w:b/>
                <w:bCs/>
                <w:color w:val="000000"/>
                <w:sz w:val="20"/>
                <w:lang w:eastAsia="es-CO"/>
              </w:rPr>
              <w:t>Insignificante</w:t>
            </w:r>
          </w:p>
        </w:tc>
        <w:tc>
          <w:tcPr>
            <w:tcW w:w="838" w:type="dxa"/>
            <w:tcBorders>
              <w:top w:val="nil"/>
              <w:left w:val="nil"/>
              <w:bottom w:val="single" w:sz="4" w:space="0" w:color="auto"/>
              <w:right w:val="single" w:sz="4" w:space="0" w:color="auto"/>
            </w:tcBorders>
            <w:shd w:val="clear" w:color="auto" w:fill="auto"/>
            <w:noWrap/>
            <w:vAlign w:val="center"/>
            <w:hideMark/>
          </w:tcPr>
          <w:p w14:paraId="3D4EA503"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Menor</w:t>
            </w:r>
          </w:p>
        </w:tc>
        <w:tc>
          <w:tcPr>
            <w:tcW w:w="1284" w:type="dxa"/>
            <w:tcBorders>
              <w:top w:val="nil"/>
              <w:left w:val="nil"/>
              <w:bottom w:val="single" w:sz="4" w:space="0" w:color="auto"/>
              <w:right w:val="single" w:sz="4" w:space="0" w:color="auto"/>
            </w:tcBorders>
            <w:shd w:val="clear" w:color="auto" w:fill="auto"/>
            <w:noWrap/>
            <w:vAlign w:val="center"/>
            <w:hideMark/>
          </w:tcPr>
          <w:p w14:paraId="3D4EA504"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Moderado</w:t>
            </w:r>
          </w:p>
        </w:tc>
        <w:tc>
          <w:tcPr>
            <w:tcW w:w="936" w:type="dxa"/>
            <w:tcBorders>
              <w:top w:val="nil"/>
              <w:left w:val="nil"/>
              <w:bottom w:val="single" w:sz="4" w:space="0" w:color="auto"/>
              <w:right w:val="single" w:sz="4" w:space="0" w:color="auto"/>
            </w:tcBorders>
            <w:shd w:val="clear" w:color="auto" w:fill="auto"/>
            <w:noWrap/>
            <w:vAlign w:val="center"/>
            <w:hideMark/>
          </w:tcPr>
          <w:p w14:paraId="3D4EA505"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Crítico</w:t>
            </w:r>
          </w:p>
        </w:tc>
        <w:tc>
          <w:tcPr>
            <w:tcW w:w="1468" w:type="dxa"/>
            <w:tcBorders>
              <w:top w:val="nil"/>
              <w:left w:val="nil"/>
              <w:bottom w:val="single" w:sz="4" w:space="0" w:color="auto"/>
              <w:right w:val="single" w:sz="4" w:space="0" w:color="auto"/>
            </w:tcBorders>
            <w:shd w:val="clear" w:color="auto" w:fill="auto"/>
            <w:noWrap/>
            <w:vAlign w:val="center"/>
            <w:hideMark/>
          </w:tcPr>
          <w:p w14:paraId="3D4EA506"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Catastrófico</w:t>
            </w:r>
          </w:p>
        </w:tc>
      </w:tr>
      <w:tr w:rsidR="00031447" w:rsidRPr="00BD2389" w14:paraId="3D4EA50F" w14:textId="77777777" w:rsidTr="003F28F5">
        <w:trPr>
          <w:trHeight w:val="300"/>
        </w:trPr>
        <w:tc>
          <w:tcPr>
            <w:tcW w:w="4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3D4EA508" w14:textId="77777777" w:rsidR="00031447" w:rsidRPr="00BD2389" w:rsidRDefault="00031447" w:rsidP="00031447">
            <w:pPr>
              <w:spacing w:after="0" w:line="240" w:lineRule="auto"/>
              <w:jc w:val="center"/>
              <w:rPr>
                <w:rFonts w:ascii="Arial" w:eastAsia="Times New Roman" w:hAnsi="Arial" w:cs="Arial"/>
                <w:b/>
                <w:bCs/>
                <w:color w:val="000000"/>
                <w:sz w:val="20"/>
                <w:szCs w:val="24"/>
                <w:lang w:eastAsia="es-CO"/>
              </w:rPr>
            </w:pPr>
            <w:r w:rsidRPr="00BD2389">
              <w:rPr>
                <w:rFonts w:ascii="Arial" w:eastAsia="Times New Roman" w:hAnsi="Arial" w:cs="Arial"/>
                <w:b/>
                <w:bCs/>
                <w:color w:val="000000"/>
                <w:sz w:val="20"/>
                <w:szCs w:val="24"/>
                <w:lang w:eastAsia="es-CO"/>
              </w:rPr>
              <w:t>Probabilidad</w:t>
            </w:r>
          </w:p>
        </w:tc>
        <w:tc>
          <w:tcPr>
            <w:tcW w:w="1529" w:type="dxa"/>
            <w:tcBorders>
              <w:top w:val="nil"/>
              <w:left w:val="nil"/>
              <w:bottom w:val="single" w:sz="4" w:space="0" w:color="auto"/>
              <w:right w:val="single" w:sz="4" w:space="0" w:color="auto"/>
            </w:tcBorders>
            <w:shd w:val="clear" w:color="auto" w:fill="auto"/>
            <w:noWrap/>
            <w:vAlign w:val="center"/>
            <w:hideMark/>
          </w:tcPr>
          <w:p w14:paraId="3D4EA509"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Raro</w:t>
            </w:r>
          </w:p>
        </w:tc>
        <w:tc>
          <w:tcPr>
            <w:tcW w:w="1694" w:type="dxa"/>
            <w:tcBorders>
              <w:top w:val="nil"/>
              <w:left w:val="nil"/>
              <w:bottom w:val="single" w:sz="4" w:space="0" w:color="auto"/>
              <w:right w:val="single" w:sz="4" w:space="0" w:color="auto"/>
            </w:tcBorders>
            <w:shd w:val="clear" w:color="000000" w:fill="92D050"/>
            <w:noWrap/>
            <w:vAlign w:val="center"/>
            <w:hideMark/>
          </w:tcPr>
          <w:p w14:paraId="3D4EA50A"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838" w:type="dxa"/>
            <w:tcBorders>
              <w:top w:val="nil"/>
              <w:left w:val="nil"/>
              <w:bottom w:val="single" w:sz="4" w:space="0" w:color="auto"/>
              <w:right w:val="single" w:sz="4" w:space="0" w:color="auto"/>
            </w:tcBorders>
            <w:shd w:val="clear" w:color="000000" w:fill="92D050"/>
            <w:noWrap/>
            <w:vAlign w:val="center"/>
            <w:hideMark/>
          </w:tcPr>
          <w:p w14:paraId="3D4EA50B"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1284" w:type="dxa"/>
            <w:tcBorders>
              <w:top w:val="nil"/>
              <w:left w:val="nil"/>
              <w:bottom w:val="single" w:sz="4" w:space="0" w:color="auto"/>
              <w:right w:val="single" w:sz="4" w:space="0" w:color="auto"/>
            </w:tcBorders>
            <w:shd w:val="clear" w:color="auto" w:fill="92D050"/>
            <w:noWrap/>
            <w:vAlign w:val="center"/>
            <w:hideMark/>
          </w:tcPr>
          <w:p w14:paraId="3D4EA50C"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936" w:type="dxa"/>
            <w:tcBorders>
              <w:top w:val="nil"/>
              <w:left w:val="nil"/>
              <w:bottom w:val="single" w:sz="4" w:space="0" w:color="auto"/>
              <w:right w:val="single" w:sz="4" w:space="0" w:color="auto"/>
            </w:tcBorders>
            <w:shd w:val="clear" w:color="auto" w:fill="92D050"/>
            <w:noWrap/>
            <w:vAlign w:val="center"/>
            <w:hideMark/>
          </w:tcPr>
          <w:p w14:paraId="3D4EA50D"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1468" w:type="dxa"/>
            <w:tcBorders>
              <w:top w:val="nil"/>
              <w:left w:val="nil"/>
              <w:bottom w:val="single" w:sz="4" w:space="0" w:color="auto"/>
              <w:right w:val="single" w:sz="4" w:space="0" w:color="auto"/>
            </w:tcBorders>
            <w:shd w:val="clear" w:color="000000" w:fill="F79646"/>
            <w:noWrap/>
            <w:vAlign w:val="center"/>
            <w:hideMark/>
          </w:tcPr>
          <w:p w14:paraId="3D4EA50E"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Media</w:t>
            </w:r>
          </w:p>
        </w:tc>
      </w:tr>
      <w:tr w:rsidR="00031447" w:rsidRPr="00BD2389" w14:paraId="3D4EA517" w14:textId="77777777" w:rsidTr="003F28F5">
        <w:trPr>
          <w:trHeight w:val="300"/>
        </w:trPr>
        <w:tc>
          <w:tcPr>
            <w:tcW w:w="447" w:type="dxa"/>
            <w:vMerge/>
            <w:tcBorders>
              <w:top w:val="nil"/>
              <w:left w:val="single" w:sz="4" w:space="0" w:color="auto"/>
              <w:bottom w:val="single" w:sz="4" w:space="0" w:color="auto"/>
              <w:right w:val="single" w:sz="4" w:space="0" w:color="auto"/>
            </w:tcBorders>
            <w:vAlign w:val="center"/>
            <w:hideMark/>
          </w:tcPr>
          <w:p w14:paraId="3D4EA510" w14:textId="77777777" w:rsidR="00031447" w:rsidRPr="00BD2389" w:rsidRDefault="00031447" w:rsidP="00031447">
            <w:pPr>
              <w:spacing w:after="0" w:line="240" w:lineRule="auto"/>
              <w:rPr>
                <w:rFonts w:ascii="Arial" w:eastAsia="Times New Roman" w:hAnsi="Arial" w:cs="Arial"/>
                <w:b/>
                <w:bCs/>
                <w:color w:val="000000"/>
                <w:sz w:val="20"/>
                <w:szCs w:val="24"/>
                <w:lang w:eastAsia="es-CO"/>
              </w:rPr>
            </w:pPr>
          </w:p>
        </w:tc>
        <w:tc>
          <w:tcPr>
            <w:tcW w:w="1529" w:type="dxa"/>
            <w:tcBorders>
              <w:top w:val="nil"/>
              <w:left w:val="nil"/>
              <w:bottom w:val="single" w:sz="4" w:space="0" w:color="auto"/>
              <w:right w:val="single" w:sz="4" w:space="0" w:color="auto"/>
            </w:tcBorders>
            <w:shd w:val="clear" w:color="auto" w:fill="auto"/>
            <w:noWrap/>
            <w:vAlign w:val="center"/>
            <w:hideMark/>
          </w:tcPr>
          <w:p w14:paraId="3D4EA511"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Improbable</w:t>
            </w:r>
          </w:p>
        </w:tc>
        <w:tc>
          <w:tcPr>
            <w:tcW w:w="1694" w:type="dxa"/>
            <w:tcBorders>
              <w:top w:val="nil"/>
              <w:left w:val="nil"/>
              <w:bottom w:val="single" w:sz="4" w:space="0" w:color="auto"/>
              <w:right w:val="single" w:sz="4" w:space="0" w:color="auto"/>
            </w:tcBorders>
            <w:shd w:val="clear" w:color="000000" w:fill="92D050"/>
            <w:noWrap/>
            <w:vAlign w:val="center"/>
            <w:hideMark/>
          </w:tcPr>
          <w:p w14:paraId="3D4EA512"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838" w:type="dxa"/>
            <w:tcBorders>
              <w:top w:val="nil"/>
              <w:left w:val="nil"/>
              <w:bottom w:val="single" w:sz="4" w:space="0" w:color="auto"/>
              <w:right w:val="single" w:sz="4" w:space="0" w:color="auto"/>
            </w:tcBorders>
            <w:shd w:val="clear" w:color="000000" w:fill="92D050"/>
            <w:noWrap/>
            <w:vAlign w:val="center"/>
            <w:hideMark/>
          </w:tcPr>
          <w:p w14:paraId="3D4EA513"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1284" w:type="dxa"/>
            <w:tcBorders>
              <w:top w:val="nil"/>
              <w:left w:val="nil"/>
              <w:bottom w:val="single" w:sz="4" w:space="0" w:color="auto"/>
              <w:right w:val="single" w:sz="4" w:space="0" w:color="auto"/>
            </w:tcBorders>
            <w:shd w:val="clear" w:color="auto" w:fill="F79646" w:themeFill="accent6"/>
            <w:noWrap/>
            <w:vAlign w:val="center"/>
            <w:hideMark/>
          </w:tcPr>
          <w:p w14:paraId="3D4EA514"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Media</w:t>
            </w:r>
          </w:p>
        </w:tc>
        <w:tc>
          <w:tcPr>
            <w:tcW w:w="936" w:type="dxa"/>
            <w:tcBorders>
              <w:top w:val="nil"/>
              <w:left w:val="nil"/>
              <w:bottom w:val="single" w:sz="4" w:space="0" w:color="auto"/>
              <w:right w:val="single" w:sz="4" w:space="0" w:color="auto"/>
            </w:tcBorders>
            <w:shd w:val="clear" w:color="000000" w:fill="F79646"/>
            <w:noWrap/>
            <w:vAlign w:val="center"/>
            <w:hideMark/>
          </w:tcPr>
          <w:p w14:paraId="3D4EA515"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Media</w:t>
            </w:r>
          </w:p>
        </w:tc>
        <w:tc>
          <w:tcPr>
            <w:tcW w:w="1468" w:type="dxa"/>
            <w:tcBorders>
              <w:top w:val="nil"/>
              <w:left w:val="nil"/>
              <w:bottom w:val="single" w:sz="4" w:space="0" w:color="auto"/>
              <w:right w:val="single" w:sz="4" w:space="0" w:color="auto"/>
            </w:tcBorders>
            <w:shd w:val="clear" w:color="auto" w:fill="F79646" w:themeFill="accent6"/>
            <w:noWrap/>
            <w:vAlign w:val="center"/>
            <w:hideMark/>
          </w:tcPr>
          <w:p w14:paraId="3D4EA516"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Media</w:t>
            </w:r>
          </w:p>
        </w:tc>
      </w:tr>
      <w:tr w:rsidR="00031447" w:rsidRPr="00BD2389" w14:paraId="3D4EA51F" w14:textId="77777777" w:rsidTr="003F28F5">
        <w:trPr>
          <w:trHeight w:val="300"/>
        </w:trPr>
        <w:tc>
          <w:tcPr>
            <w:tcW w:w="447" w:type="dxa"/>
            <w:vMerge/>
            <w:tcBorders>
              <w:top w:val="nil"/>
              <w:left w:val="single" w:sz="4" w:space="0" w:color="auto"/>
              <w:bottom w:val="single" w:sz="4" w:space="0" w:color="auto"/>
              <w:right w:val="single" w:sz="4" w:space="0" w:color="auto"/>
            </w:tcBorders>
            <w:vAlign w:val="center"/>
            <w:hideMark/>
          </w:tcPr>
          <w:p w14:paraId="3D4EA518" w14:textId="77777777" w:rsidR="00031447" w:rsidRPr="00BD2389" w:rsidRDefault="00031447" w:rsidP="00031447">
            <w:pPr>
              <w:spacing w:after="0" w:line="240" w:lineRule="auto"/>
              <w:rPr>
                <w:rFonts w:ascii="Arial" w:eastAsia="Times New Roman" w:hAnsi="Arial" w:cs="Arial"/>
                <w:b/>
                <w:bCs/>
                <w:color w:val="000000"/>
                <w:sz w:val="20"/>
                <w:szCs w:val="24"/>
                <w:lang w:eastAsia="es-CO"/>
              </w:rPr>
            </w:pPr>
          </w:p>
        </w:tc>
        <w:tc>
          <w:tcPr>
            <w:tcW w:w="1529" w:type="dxa"/>
            <w:tcBorders>
              <w:top w:val="nil"/>
              <w:left w:val="nil"/>
              <w:bottom w:val="single" w:sz="4" w:space="0" w:color="auto"/>
              <w:right w:val="single" w:sz="4" w:space="0" w:color="auto"/>
            </w:tcBorders>
            <w:shd w:val="clear" w:color="auto" w:fill="auto"/>
            <w:noWrap/>
            <w:vAlign w:val="center"/>
            <w:hideMark/>
          </w:tcPr>
          <w:p w14:paraId="3D4EA519"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Posible</w:t>
            </w:r>
          </w:p>
        </w:tc>
        <w:tc>
          <w:tcPr>
            <w:tcW w:w="1694" w:type="dxa"/>
            <w:tcBorders>
              <w:top w:val="nil"/>
              <w:left w:val="nil"/>
              <w:bottom w:val="single" w:sz="4" w:space="0" w:color="auto"/>
              <w:right w:val="single" w:sz="4" w:space="0" w:color="auto"/>
            </w:tcBorders>
            <w:shd w:val="clear" w:color="000000" w:fill="92D050"/>
            <w:noWrap/>
            <w:vAlign w:val="center"/>
            <w:hideMark/>
          </w:tcPr>
          <w:p w14:paraId="3D4EA51A"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838" w:type="dxa"/>
            <w:tcBorders>
              <w:top w:val="nil"/>
              <w:left w:val="nil"/>
              <w:bottom w:val="single" w:sz="4" w:space="0" w:color="auto"/>
              <w:right w:val="single" w:sz="4" w:space="0" w:color="auto"/>
            </w:tcBorders>
            <w:shd w:val="clear" w:color="auto" w:fill="92D050"/>
            <w:noWrap/>
            <w:vAlign w:val="center"/>
            <w:hideMark/>
          </w:tcPr>
          <w:p w14:paraId="3D4EA51B"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1284" w:type="dxa"/>
            <w:tcBorders>
              <w:top w:val="nil"/>
              <w:left w:val="nil"/>
              <w:bottom w:val="single" w:sz="4" w:space="0" w:color="auto"/>
              <w:right w:val="single" w:sz="4" w:space="0" w:color="auto"/>
            </w:tcBorders>
            <w:shd w:val="clear" w:color="000000" w:fill="F79646"/>
            <w:noWrap/>
            <w:vAlign w:val="center"/>
            <w:hideMark/>
          </w:tcPr>
          <w:p w14:paraId="3D4EA51C"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Media</w:t>
            </w:r>
          </w:p>
        </w:tc>
        <w:tc>
          <w:tcPr>
            <w:tcW w:w="936" w:type="dxa"/>
            <w:tcBorders>
              <w:top w:val="nil"/>
              <w:left w:val="nil"/>
              <w:bottom w:val="single" w:sz="4" w:space="0" w:color="auto"/>
              <w:right w:val="single" w:sz="4" w:space="0" w:color="auto"/>
            </w:tcBorders>
            <w:shd w:val="clear" w:color="auto" w:fill="F79646" w:themeFill="accent6"/>
            <w:noWrap/>
            <w:vAlign w:val="center"/>
            <w:hideMark/>
          </w:tcPr>
          <w:p w14:paraId="3D4EA51D"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Media</w:t>
            </w:r>
          </w:p>
        </w:tc>
        <w:tc>
          <w:tcPr>
            <w:tcW w:w="1468" w:type="dxa"/>
            <w:tcBorders>
              <w:top w:val="nil"/>
              <w:left w:val="nil"/>
              <w:bottom w:val="single" w:sz="4" w:space="0" w:color="auto"/>
              <w:right w:val="single" w:sz="4" w:space="0" w:color="auto"/>
            </w:tcBorders>
            <w:shd w:val="clear" w:color="000000" w:fill="FF0000"/>
            <w:noWrap/>
            <w:vAlign w:val="center"/>
            <w:hideMark/>
          </w:tcPr>
          <w:p w14:paraId="3D4EA51E"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Baja</w:t>
            </w:r>
          </w:p>
        </w:tc>
      </w:tr>
      <w:tr w:rsidR="00031447" w:rsidRPr="00BD2389" w14:paraId="3D4EA527" w14:textId="77777777" w:rsidTr="003F28F5">
        <w:trPr>
          <w:trHeight w:val="300"/>
        </w:trPr>
        <w:tc>
          <w:tcPr>
            <w:tcW w:w="447" w:type="dxa"/>
            <w:vMerge/>
            <w:tcBorders>
              <w:top w:val="nil"/>
              <w:left w:val="single" w:sz="4" w:space="0" w:color="auto"/>
              <w:bottom w:val="single" w:sz="4" w:space="0" w:color="auto"/>
              <w:right w:val="single" w:sz="4" w:space="0" w:color="auto"/>
            </w:tcBorders>
            <w:vAlign w:val="center"/>
            <w:hideMark/>
          </w:tcPr>
          <w:p w14:paraId="3D4EA520" w14:textId="77777777" w:rsidR="00031447" w:rsidRPr="00BD2389" w:rsidRDefault="00031447" w:rsidP="00031447">
            <w:pPr>
              <w:spacing w:after="0" w:line="240" w:lineRule="auto"/>
              <w:rPr>
                <w:rFonts w:ascii="Arial" w:eastAsia="Times New Roman" w:hAnsi="Arial" w:cs="Arial"/>
                <w:b/>
                <w:bCs/>
                <w:color w:val="000000"/>
                <w:sz w:val="20"/>
                <w:szCs w:val="24"/>
                <w:lang w:eastAsia="es-CO"/>
              </w:rPr>
            </w:pPr>
          </w:p>
        </w:tc>
        <w:tc>
          <w:tcPr>
            <w:tcW w:w="1529" w:type="dxa"/>
            <w:tcBorders>
              <w:top w:val="nil"/>
              <w:left w:val="nil"/>
              <w:bottom w:val="single" w:sz="4" w:space="0" w:color="auto"/>
              <w:right w:val="single" w:sz="4" w:space="0" w:color="auto"/>
            </w:tcBorders>
            <w:shd w:val="clear" w:color="auto" w:fill="auto"/>
            <w:noWrap/>
            <w:vAlign w:val="center"/>
            <w:hideMark/>
          </w:tcPr>
          <w:p w14:paraId="3D4EA521"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Probable</w:t>
            </w:r>
          </w:p>
        </w:tc>
        <w:tc>
          <w:tcPr>
            <w:tcW w:w="1694" w:type="dxa"/>
            <w:tcBorders>
              <w:top w:val="nil"/>
              <w:left w:val="nil"/>
              <w:bottom w:val="single" w:sz="4" w:space="0" w:color="auto"/>
              <w:right w:val="single" w:sz="4" w:space="0" w:color="auto"/>
            </w:tcBorders>
            <w:shd w:val="clear" w:color="auto" w:fill="92D050"/>
            <w:noWrap/>
            <w:vAlign w:val="center"/>
            <w:hideMark/>
          </w:tcPr>
          <w:p w14:paraId="3D4EA522"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838" w:type="dxa"/>
            <w:tcBorders>
              <w:top w:val="nil"/>
              <w:left w:val="nil"/>
              <w:bottom w:val="single" w:sz="4" w:space="0" w:color="auto"/>
              <w:right w:val="single" w:sz="4" w:space="0" w:color="auto"/>
            </w:tcBorders>
            <w:shd w:val="clear" w:color="000000" w:fill="F79646"/>
            <w:noWrap/>
            <w:vAlign w:val="center"/>
            <w:hideMark/>
          </w:tcPr>
          <w:p w14:paraId="3D4EA523"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Media</w:t>
            </w:r>
          </w:p>
        </w:tc>
        <w:tc>
          <w:tcPr>
            <w:tcW w:w="1284" w:type="dxa"/>
            <w:tcBorders>
              <w:top w:val="nil"/>
              <w:left w:val="nil"/>
              <w:bottom w:val="single" w:sz="4" w:space="0" w:color="auto"/>
              <w:right w:val="single" w:sz="4" w:space="0" w:color="auto"/>
            </w:tcBorders>
            <w:shd w:val="clear" w:color="000000" w:fill="F79646"/>
            <w:noWrap/>
            <w:vAlign w:val="center"/>
            <w:hideMark/>
          </w:tcPr>
          <w:p w14:paraId="3D4EA524"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Media</w:t>
            </w:r>
          </w:p>
        </w:tc>
        <w:tc>
          <w:tcPr>
            <w:tcW w:w="936" w:type="dxa"/>
            <w:tcBorders>
              <w:top w:val="nil"/>
              <w:left w:val="nil"/>
              <w:bottom w:val="single" w:sz="4" w:space="0" w:color="auto"/>
              <w:right w:val="single" w:sz="4" w:space="0" w:color="auto"/>
            </w:tcBorders>
            <w:shd w:val="clear" w:color="000000" w:fill="FF0000"/>
            <w:noWrap/>
            <w:vAlign w:val="center"/>
            <w:hideMark/>
          </w:tcPr>
          <w:p w14:paraId="3D4EA525"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Baja</w:t>
            </w:r>
          </w:p>
        </w:tc>
        <w:tc>
          <w:tcPr>
            <w:tcW w:w="1468" w:type="dxa"/>
            <w:tcBorders>
              <w:top w:val="nil"/>
              <w:left w:val="nil"/>
              <w:bottom w:val="single" w:sz="4" w:space="0" w:color="auto"/>
              <w:right w:val="single" w:sz="4" w:space="0" w:color="auto"/>
            </w:tcBorders>
            <w:shd w:val="clear" w:color="000000" w:fill="FF0000"/>
            <w:noWrap/>
            <w:vAlign w:val="center"/>
            <w:hideMark/>
          </w:tcPr>
          <w:p w14:paraId="3D4EA526"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Baja</w:t>
            </w:r>
          </w:p>
        </w:tc>
      </w:tr>
      <w:tr w:rsidR="00031447" w:rsidRPr="00BD2389" w14:paraId="3D4EA52F" w14:textId="77777777" w:rsidTr="003F28F5">
        <w:trPr>
          <w:trHeight w:val="300"/>
        </w:trPr>
        <w:tc>
          <w:tcPr>
            <w:tcW w:w="447" w:type="dxa"/>
            <w:vMerge/>
            <w:tcBorders>
              <w:top w:val="nil"/>
              <w:left w:val="single" w:sz="4" w:space="0" w:color="auto"/>
              <w:bottom w:val="single" w:sz="4" w:space="0" w:color="auto"/>
              <w:right w:val="single" w:sz="4" w:space="0" w:color="auto"/>
            </w:tcBorders>
            <w:vAlign w:val="center"/>
            <w:hideMark/>
          </w:tcPr>
          <w:p w14:paraId="3D4EA528" w14:textId="77777777" w:rsidR="00031447" w:rsidRPr="00BD2389" w:rsidRDefault="00031447" w:rsidP="00031447">
            <w:pPr>
              <w:spacing w:after="0" w:line="240" w:lineRule="auto"/>
              <w:rPr>
                <w:rFonts w:ascii="Arial" w:eastAsia="Times New Roman" w:hAnsi="Arial" w:cs="Arial"/>
                <w:b/>
                <w:bCs/>
                <w:color w:val="000000"/>
                <w:sz w:val="20"/>
                <w:szCs w:val="24"/>
                <w:lang w:eastAsia="es-CO"/>
              </w:rPr>
            </w:pPr>
          </w:p>
        </w:tc>
        <w:tc>
          <w:tcPr>
            <w:tcW w:w="1529" w:type="dxa"/>
            <w:tcBorders>
              <w:top w:val="nil"/>
              <w:left w:val="nil"/>
              <w:bottom w:val="single" w:sz="4" w:space="0" w:color="auto"/>
              <w:right w:val="single" w:sz="4" w:space="0" w:color="auto"/>
            </w:tcBorders>
            <w:shd w:val="clear" w:color="auto" w:fill="auto"/>
            <w:noWrap/>
            <w:vAlign w:val="center"/>
            <w:hideMark/>
          </w:tcPr>
          <w:p w14:paraId="3D4EA529" w14:textId="77777777" w:rsidR="00031447" w:rsidRPr="00BD2389" w:rsidRDefault="00031447" w:rsidP="00031447">
            <w:pPr>
              <w:spacing w:after="0" w:line="240" w:lineRule="auto"/>
              <w:jc w:val="center"/>
              <w:rPr>
                <w:rFonts w:ascii="Arial" w:eastAsia="Times New Roman" w:hAnsi="Arial" w:cs="Arial"/>
                <w:b/>
                <w:bCs/>
                <w:color w:val="000000"/>
                <w:sz w:val="20"/>
                <w:lang w:eastAsia="es-CO"/>
              </w:rPr>
            </w:pPr>
            <w:r w:rsidRPr="00BD2389">
              <w:rPr>
                <w:rFonts w:ascii="Arial" w:eastAsia="Times New Roman" w:hAnsi="Arial" w:cs="Arial"/>
                <w:b/>
                <w:bCs/>
                <w:color w:val="000000"/>
                <w:sz w:val="20"/>
                <w:lang w:eastAsia="es-CO"/>
              </w:rPr>
              <w:t>Muy probable</w:t>
            </w:r>
          </w:p>
        </w:tc>
        <w:tc>
          <w:tcPr>
            <w:tcW w:w="1694" w:type="dxa"/>
            <w:tcBorders>
              <w:top w:val="nil"/>
              <w:left w:val="nil"/>
              <w:bottom w:val="single" w:sz="4" w:space="0" w:color="auto"/>
              <w:right w:val="single" w:sz="4" w:space="0" w:color="auto"/>
            </w:tcBorders>
            <w:shd w:val="clear" w:color="auto" w:fill="92D050"/>
            <w:noWrap/>
            <w:vAlign w:val="center"/>
            <w:hideMark/>
          </w:tcPr>
          <w:p w14:paraId="3D4EA52A"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Elevada</w:t>
            </w:r>
          </w:p>
        </w:tc>
        <w:tc>
          <w:tcPr>
            <w:tcW w:w="838" w:type="dxa"/>
            <w:tcBorders>
              <w:top w:val="nil"/>
              <w:left w:val="nil"/>
              <w:bottom w:val="single" w:sz="4" w:space="0" w:color="auto"/>
              <w:right w:val="single" w:sz="4" w:space="0" w:color="auto"/>
            </w:tcBorders>
            <w:shd w:val="clear" w:color="000000" w:fill="F79646"/>
            <w:noWrap/>
            <w:vAlign w:val="center"/>
            <w:hideMark/>
          </w:tcPr>
          <w:p w14:paraId="3D4EA52B"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Media</w:t>
            </w:r>
          </w:p>
        </w:tc>
        <w:tc>
          <w:tcPr>
            <w:tcW w:w="1284" w:type="dxa"/>
            <w:tcBorders>
              <w:top w:val="nil"/>
              <w:left w:val="nil"/>
              <w:bottom w:val="single" w:sz="4" w:space="0" w:color="auto"/>
              <w:right w:val="single" w:sz="4" w:space="0" w:color="auto"/>
            </w:tcBorders>
            <w:shd w:val="clear" w:color="000000" w:fill="FF0000"/>
            <w:noWrap/>
            <w:vAlign w:val="center"/>
            <w:hideMark/>
          </w:tcPr>
          <w:p w14:paraId="3D4EA52C"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Baja</w:t>
            </w:r>
          </w:p>
        </w:tc>
        <w:tc>
          <w:tcPr>
            <w:tcW w:w="936" w:type="dxa"/>
            <w:tcBorders>
              <w:top w:val="nil"/>
              <w:left w:val="nil"/>
              <w:bottom w:val="single" w:sz="4" w:space="0" w:color="auto"/>
              <w:right w:val="single" w:sz="4" w:space="0" w:color="auto"/>
            </w:tcBorders>
            <w:shd w:val="clear" w:color="000000" w:fill="FF0000"/>
            <w:noWrap/>
            <w:vAlign w:val="center"/>
            <w:hideMark/>
          </w:tcPr>
          <w:p w14:paraId="3D4EA52D" w14:textId="77777777" w:rsidR="00031447" w:rsidRPr="00BD2389" w:rsidRDefault="00031447" w:rsidP="00031447">
            <w:pPr>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Baja</w:t>
            </w:r>
          </w:p>
        </w:tc>
        <w:tc>
          <w:tcPr>
            <w:tcW w:w="1468" w:type="dxa"/>
            <w:tcBorders>
              <w:top w:val="nil"/>
              <w:left w:val="nil"/>
              <w:bottom w:val="single" w:sz="4" w:space="0" w:color="auto"/>
              <w:right w:val="single" w:sz="4" w:space="0" w:color="auto"/>
            </w:tcBorders>
            <w:shd w:val="clear" w:color="000000" w:fill="FF0000"/>
            <w:noWrap/>
            <w:vAlign w:val="center"/>
            <w:hideMark/>
          </w:tcPr>
          <w:p w14:paraId="3D4EA52E" w14:textId="77777777" w:rsidR="00031447" w:rsidRPr="00BD2389" w:rsidRDefault="00031447" w:rsidP="0092078F">
            <w:pPr>
              <w:keepNext/>
              <w:spacing w:after="0" w:line="240" w:lineRule="auto"/>
              <w:jc w:val="center"/>
              <w:rPr>
                <w:rFonts w:ascii="Arial" w:eastAsia="Times New Roman" w:hAnsi="Arial" w:cs="Arial"/>
                <w:color w:val="000000"/>
                <w:sz w:val="20"/>
                <w:lang w:eastAsia="es-CO"/>
              </w:rPr>
            </w:pPr>
            <w:r>
              <w:rPr>
                <w:rFonts w:ascii="Arial" w:eastAsia="Times New Roman" w:hAnsi="Arial" w:cs="Arial"/>
                <w:color w:val="000000"/>
                <w:sz w:val="20"/>
                <w:lang w:eastAsia="es-CO"/>
              </w:rPr>
              <w:t>Baja</w:t>
            </w:r>
          </w:p>
        </w:tc>
      </w:tr>
    </w:tbl>
    <w:p w14:paraId="3D4EA530" w14:textId="77777777" w:rsidR="0092078F" w:rsidRPr="0092078F" w:rsidRDefault="0092078F" w:rsidP="0092078F">
      <w:pPr>
        <w:pStyle w:val="Descripcin"/>
        <w:jc w:val="center"/>
        <w:rPr>
          <w:sz w:val="22"/>
          <w:szCs w:val="22"/>
        </w:rPr>
      </w:pPr>
      <w:bookmarkStart w:id="132" w:name="_Toc413912146"/>
      <w:r w:rsidRPr="0092078F">
        <w:rPr>
          <w:sz w:val="22"/>
          <w:szCs w:val="22"/>
        </w:rPr>
        <w:t xml:space="preserve">Tabla </w:t>
      </w:r>
      <w:r w:rsidRPr="0092078F">
        <w:rPr>
          <w:sz w:val="22"/>
          <w:szCs w:val="22"/>
        </w:rPr>
        <w:fldChar w:fldCharType="begin"/>
      </w:r>
      <w:r w:rsidRPr="0092078F">
        <w:rPr>
          <w:sz w:val="22"/>
          <w:szCs w:val="22"/>
        </w:rPr>
        <w:instrText xml:space="preserve"> SEQ Tabla \* ARABIC </w:instrText>
      </w:r>
      <w:r w:rsidRPr="0092078F">
        <w:rPr>
          <w:sz w:val="22"/>
          <w:szCs w:val="22"/>
        </w:rPr>
        <w:fldChar w:fldCharType="separate"/>
      </w:r>
      <w:r w:rsidRPr="0092078F">
        <w:rPr>
          <w:noProof/>
          <w:sz w:val="22"/>
          <w:szCs w:val="22"/>
        </w:rPr>
        <w:t>9</w:t>
      </w:r>
      <w:r w:rsidRPr="0092078F">
        <w:rPr>
          <w:sz w:val="22"/>
          <w:szCs w:val="22"/>
        </w:rPr>
        <w:fldChar w:fldCharType="end"/>
      </w:r>
      <w:r w:rsidRPr="0092078F">
        <w:rPr>
          <w:sz w:val="22"/>
          <w:szCs w:val="22"/>
        </w:rPr>
        <w:t>: Matriz de Tolerancia de riesgos [42].</w:t>
      </w:r>
      <w:bookmarkEnd w:id="132"/>
    </w:p>
    <w:p w14:paraId="3D4EA531" w14:textId="77777777" w:rsidR="00031447" w:rsidRPr="00DB3BE0" w:rsidRDefault="00031447" w:rsidP="00031447">
      <w:pPr>
        <w:pStyle w:val="Ttulo4"/>
        <w:spacing w:line="360" w:lineRule="auto"/>
        <w:rPr>
          <w:rFonts w:ascii="Arial" w:hAnsi="Arial" w:cs="Arial"/>
        </w:rPr>
      </w:pPr>
      <w:r w:rsidRPr="00DB3BE0">
        <w:rPr>
          <w:rFonts w:ascii="Arial" w:hAnsi="Arial" w:cs="Arial"/>
        </w:rPr>
        <w:t>12.2.4.3 Priorización de riesgos</w:t>
      </w:r>
    </w:p>
    <w:p w14:paraId="3D4EA532" w14:textId="77777777" w:rsidR="00031447" w:rsidRDefault="00031447" w:rsidP="00BE3197">
      <w:r w:rsidRPr="00DB3BE0">
        <w:t xml:space="preserve">El siguiente paso es ordenar los riesgos que tienen una </w:t>
      </w:r>
      <w:r>
        <w:t>tolerancia</w:t>
      </w:r>
      <w:r w:rsidRPr="00DB3BE0">
        <w:t xml:space="preserve"> </w:t>
      </w:r>
      <w:r>
        <w:t xml:space="preserve">baja por medio de la </w:t>
      </w:r>
      <w:r>
        <w:fldChar w:fldCharType="begin"/>
      </w:r>
      <w:r>
        <w:instrText xml:space="preserve"> REF _Ref413583551 \h </w:instrText>
      </w:r>
      <w:r>
        <w:fldChar w:fldCharType="separate"/>
      </w:r>
      <w:r w:rsidRPr="00543C96">
        <w:t xml:space="preserve">Ecuación </w:t>
      </w:r>
      <w:r w:rsidRPr="00543C96">
        <w:rPr>
          <w:noProof/>
        </w:rPr>
        <w:t>1</w:t>
      </w:r>
      <w:r>
        <w:fldChar w:fldCharType="end"/>
      </w:r>
      <w:r>
        <w:t>, en donde P es la probabilidad de ocurrencia y C es el costo para el proyecto si el riesgo ocu</w:t>
      </w:r>
      <w:r w:rsidRPr="00524010">
        <w:t>rre</w:t>
      </w:r>
      <w:r>
        <w:t xml:space="preserve"> </w:t>
      </w:r>
      <w:r>
        <w:fldChar w:fldCharType="begin"/>
      </w:r>
      <w:r w:rsidR="000B7B9D">
        <w:instrText xml:space="preserve"> ADDIN ZOTERO_ITEM CSL_CITATION {"citationID":"ARXtRMm6","properties":{"formattedCitation":"[47]","plainCitation":"[47]"},"citationItems":[{"id":138,"uris":["http://zotero.org/users/2345493/items/VF5ZPZDX"],"uri":["http://zotero.org/users/2345493/items/VF5ZPZDX"],"itemData":{"id":138,"type":"chapter","title":"Software Engineering","container-title":"Software Engineering, a practitioner approach","publisher":"McGraw Hill","page":"744-760","edition":"7","author":[{"family":"Roger Pressman","given":""}]}}],"schema":"https://github.com/citation-style-language/schema/raw/master/csl-citation.json"} </w:instrText>
      </w:r>
      <w:r>
        <w:fldChar w:fldCharType="separate"/>
      </w:r>
      <w:r w:rsidR="000B7B9D" w:rsidRPr="000B7B9D">
        <w:rPr>
          <w:rFonts w:ascii="Calibri" w:hAnsi="Calibri"/>
        </w:rPr>
        <w:t>[47]</w:t>
      </w:r>
      <w:r>
        <w:fldChar w:fldCharType="end"/>
      </w:r>
      <w:r>
        <w:t>. Posteriormente el gerente documentará en la pestaña “Top 10” de la plantilla de riesgos (</w:t>
      </w:r>
      <w:r w:rsidRPr="00696033">
        <w:rPr>
          <w:highlight w:val="yellow"/>
        </w:rPr>
        <w:t>ver anexo Riesgos</w:t>
      </w:r>
      <w:r>
        <w:t>) los 10 primeros</w:t>
      </w:r>
      <w:r w:rsidRPr="00DB3BE0">
        <w:t xml:space="preserve">. En caso de que dos riesgos o más </w:t>
      </w:r>
      <w:r>
        <w:t>tengan el mismo puntaje</w:t>
      </w:r>
      <w:r w:rsidRPr="00DB3BE0">
        <w:t xml:space="preserve"> se realizará una votación entre todos los integrantes del equipo para decidir sus prioridades</w:t>
      </w:r>
      <w:r>
        <w:t xml:space="preserve"> </w:t>
      </w:r>
      <w:r>
        <w:fldChar w:fldCharType="begin"/>
      </w:r>
      <w:r w:rsidR="000B7B9D">
        <w:instrText xml:space="preserve"> ADDIN ZOTERO_ITEM CSL_CITATION {"citationID":"rg2a11bpa","properties":{"formattedCitation":"[43]","plainCitation":"[43]"},"citationItems":[{"id":12,"uris":["http://zotero.org/users/2345493/items/3TESBX2U"],"uri":["http://zotero.org/users/2345493/items/3TESBX2U"],"itemData":{"id":12,"type":"article-journal","title":"Software risk managment: principles and practices","container-title":"Software, IEEE","page":"32-41","volume":"8","issue":"1","author":[{"family":"Boehm Barry","given":""}],"issued":{"date-parts":[["1991",6]]}}}],"schema":"https://github.com/citation-style-language/schema/raw/master/csl-citation.json"} </w:instrText>
      </w:r>
      <w:r>
        <w:fldChar w:fldCharType="separate"/>
      </w:r>
      <w:r w:rsidR="000B7B9D" w:rsidRPr="000B7B9D">
        <w:rPr>
          <w:rFonts w:ascii="Calibri" w:hAnsi="Calibri"/>
        </w:rPr>
        <w:t>[43]</w:t>
      </w:r>
      <w:r>
        <w:fldChar w:fldCharType="end"/>
      </w:r>
      <w:r w:rsidRPr="00DB3BE0">
        <w:t>.</w:t>
      </w:r>
    </w:p>
    <w:p w14:paraId="3D4EA533" w14:textId="77777777" w:rsidR="00031447" w:rsidRPr="00543C96" w:rsidRDefault="00031447" w:rsidP="00031447">
      <w:pPr>
        <w:spacing w:line="240" w:lineRule="auto"/>
        <w:rPr>
          <w:rFonts w:ascii="Arial" w:eastAsiaTheme="minorEastAsia" w:hAnsi="Arial" w:cs="Arial"/>
        </w:rPr>
      </w:pPr>
      <m:oMathPara>
        <m:oMath>
          <m:r>
            <w:rPr>
              <w:rFonts w:ascii="Cambria Math" w:hAnsi="Cambria Math" w:cs="Arial"/>
            </w:rPr>
            <m:t>ER= P*C</m:t>
          </m:r>
        </m:oMath>
      </m:oMathPara>
    </w:p>
    <w:p w14:paraId="3D4EA534" w14:textId="77777777" w:rsidR="00031447" w:rsidRPr="00543C96" w:rsidRDefault="00031447" w:rsidP="00031447">
      <w:pPr>
        <w:pStyle w:val="Descripcin"/>
        <w:jc w:val="center"/>
        <w:rPr>
          <w:rFonts w:ascii="Arial" w:eastAsiaTheme="minorEastAsia" w:hAnsi="Arial" w:cs="Arial"/>
        </w:rPr>
      </w:pPr>
      <w:bookmarkStart w:id="133" w:name="_Ref413583551"/>
      <w:r w:rsidRPr="00543C96">
        <w:rPr>
          <w:rFonts w:ascii="Arial" w:hAnsi="Arial" w:cs="Arial"/>
        </w:rPr>
        <w:t xml:space="preserve">Ecuación </w:t>
      </w:r>
      <w:r w:rsidRPr="00543C96">
        <w:rPr>
          <w:rFonts w:ascii="Arial" w:hAnsi="Arial" w:cs="Arial"/>
        </w:rPr>
        <w:fldChar w:fldCharType="begin"/>
      </w:r>
      <w:r w:rsidRPr="00543C96">
        <w:rPr>
          <w:rFonts w:ascii="Arial" w:hAnsi="Arial" w:cs="Arial"/>
        </w:rPr>
        <w:instrText xml:space="preserve"> SEQ Ecuación \* ARABIC </w:instrText>
      </w:r>
      <w:r w:rsidRPr="00543C96">
        <w:rPr>
          <w:rFonts w:ascii="Arial" w:hAnsi="Arial" w:cs="Arial"/>
        </w:rPr>
        <w:fldChar w:fldCharType="separate"/>
      </w:r>
      <w:r w:rsidRPr="00543C96">
        <w:rPr>
          <w:rFonts w:ascii="Arial" w:hAnsi="Arial" w:cs="Arial"/>
          <w:noProof/>
        </w:rPr>
        <w:t>1</w:t>
      </w:r>
      <w:r w:rsidRPr="00543C96">
        <w:rPr>
          <w:rFonts w:ascii="Arial" w:hAnsi="Arial" w:cs="Arial"/>
        </w:rPr>
        <w:fldChar w:fldCharType="end"/>
      </w:r>
      <w:bookmarkEnd w:id="133"/>
      <w:r w:rsidRPr="00543C96">
        <w:rPr>
          <w:rFonts w:ascii="Arial" w:hAnsi="Arial" w:cs="Arial"/>
        </w:rPr>
        <w:t>. Exposición al riesgo global</w:t>
      </w:r>
      <w:r w:rsidRPr="00543C96">
        <w:rPr>
          <w:rFonts w:ascii="Arial" w:hAnsi="Arial" w:cs="Arial"/>
          <w:noProof/>
        </w:rPr>
        <w:t>.</w:t>
      </w:r>
    </w:p>
    <w:p w14:paraId="3D4EA535" w14:textId="77777777" w:rsidR="00031447" w:rsidRPr="00E22DDE" w:rsidRDefault="00031447" w:rsidP="000B7B9D">
      <w:pPr>
        <w:pStyle w:val="Ttulo3"/>
      </w:pPr>
      <w:r w:rsidRPr="00E22DDE">
        <w:t>12.2.4.4 Administración de riesgos.</w:t>
      </w:r>
    </w:p>
    <w:p w14:paraId="3D4EA536" w14:textId="77777777" w:rsidR="00031447" w:rsidRDefault="00031447" w:rsidP="00BE3197">
      <w:r w:rsidRPr="00E22DDE">
        <w:t xml:space="preserve">Una vez que se hayan escogido los 10 riesgos a los que se les hará un análisis más detallado </w:t>
      </w:r>
      <w:r>
        <w:t xml:space="preserve">el SoS Master procederá a liderar una discusión entre el equipo con el fin de decidir el plan de mitigación, el plan de contingencia </w:t>
      </w:r>
      <w:r>
        <w:fldChar w:fldCharType="begin"/>
      </w:r>
      <w:r w:rsidR="000B7B9D">
        <w:instrText xml:space="preserve"> ADDIN ZOTERO_ITEM CSL_CITATION {"citationID":"2142u8ur6b","properties":{"formattedCitation":"[48]","plainCitation":"[48]"},"citationItems":[{"id":141,"uris":["http://zotero.org/users/2345493/items/W3CT5M6S"],"uri":["http://zotero.org/users/2345493/items/W3CT5M6S"],"itemData":{"id":141,"type":"paper-conference","title":"Software Risk Management","publisher-place":"Moscow","page":"1-6","event":"Software Engineering Conference in Russia","event-place":"Moscow","author":[{"family":"Avdoshin S.","given":""}],"issued":{"date-parts":[["2011",10,31]]}}}],"schema":"https://github.com/citation-style-language/schema/raw/master/csl-citation.json"} </w:instrText>
      </w:r>
      <w:r>
        <w:fldChar w:fldCharType="separate"/>
      </w:r>
      <w:r w:rsidR="000B7B9D" w:rsidRPr="000B7B9D">
        <w:rPr>
          <w:rFonts w:ascii="Calibri" w:hAnsi="Calibri"/>
        </w:rPr>
        <w:t>[48]</w:t>
      </w:r>
      <w:r>
        <w:fldChar w:fldCharType="end"/>
      </w:r>
      <w:r>
        <w:t xml:space="preserve"> y la frecuencia con la que se monitoreará cada riesgo. Posteriormente,</w:t>
      </w:r>
      <w:r w:rsidRPr="00E22DDE">
        <w:t xml:space="preserve"> </w:t>
      </w:r>
      <w:r>
        <w:t xml:space="preserve">el equipo </w:t>
      </w:r>
      <w:r w:rsidRPr="00E22DDE">
        <w:t>documentar</w:t>
      </w:r>
      <w:r>
        <w:t>á las decisiones</w:t>
      </w:r>
      <w:r w:rsidRPr="00E22DDE">
        <w:t xml:space="preserve"> en las pestañas “Riesgo x” (donde x es la prioridad del riesgo)</w:t>
      </w:r>
      <w:r>
        <w:t xml:space="preserve"> en la</w:t>
      </w:r>
      <w:r w:rsidRPr="00E22DDE">
        <w:t xml:space="preserve"> plantilla de riesgos</w:t>
      </w:r>
      <w:r>
        <w:t xml:space="preserve"> </w:t>
      </w:r>
      <w:r w:rsidRPr="00E22DDE">
        <w:t>(</w:t>
      </w:r>
      <w:r w:rsidRPr="00C7284A">
        <w:rPr>
          <w:highlight w:val="yellow"/>
        </w:rPr>
        <w:t>Ver anexo Riesgos</w:t>
      </w:r>
      <w:r>
        <w:t>).</w:t>
      </w:r>
    </w:p>
    <w:p w14:paraId="3D4EA537" w14:textId="77777777" w:rsidR="00031447" w:rsidRPr="00367A99" w:rsidRDefault="00031447" w:rsidP="000B7B9D">
      <w:pPr>
        <w:pStyle w:val="Ttulo3"/>
      </w:pPr>
      <w:r w:rsidRPr="00367A99">
        <w:t>12.2.4.5 Monitoreo de riesgos.</w:t>
      </w:r>
    </w:p>
    <w:p w14:paraId="3D4EA538" w14:textId="77777777" w:rsidR="00031447" w:rsidRPr="0021322E" w:rsidRDefault="00031447" w:rsidP="00BE3197">
      <w:r w:rsidRPr="00367A99">
        <w:t>Todas las semanas en el Scrum del martes el equipo analizará si hay riesgos nuevos que hayan surgido en el seguimiento del plan y de ser necesario actualizar</w:t>
      </w:r>
      <w:r>
        <w:t>á</w:t>
      </w:r>
      <w:r w:rsidRPr="00367A99">
        <w:t xml:space="preserve"> la plantilla de riesgos (</w:t>
      </w:r>
      <w:r w:rsidRPr="00367A99">
        <w:rPr>
          <w:highlight w:val="yellow"/>
        </w:rPr>
        <w:t>ver anexo Riesgos</w:t>
      </w:r>
      <w:r>
        <w:t>)</w:t>
      </w:r>
      <w:r w:rsidRPr="00367A99">
        <w:t>.</w:t>
      </w:r>
      <w:r>
        <w:t xml:space="preserve"> Adicionalmente, el equipo reevaluará </w:t>
      </w:r>
      <w:r w:rsidRPr="0021322E">
        <w:t>los riesgos ya existentes con el fin de actualizar su información en caso de que sus características hayan cambiado.</w:t>
      </w:r>
    </w:p>
    <w:p w14:paraId="3D4EA539" w14:textId="77777777" w:rsidR="00B945B6" w:rsidRDefault="00B945B6" w:rsidP="000B7B9D">
      <w:pPr>
        <w:pStyle w:val="Ttulo1"/>
      </w:pPr>
      <w:bookmarkStart w:id="134" w:name="_12.3_Plan_de"/>
      <w:bookmarkStart w:id="135" w:name="_Toc413829934"/>
      <w:bookmarkEnd w:id="134"/>
      <w:r>
        <w:t>12</w:t>
      </w:r>
      <w:r w:rsidRPr="0004589E">
        <w:t xml:space="preserve">.3 Plan de administración </w:t>
      </w:r>
      <w:r>
        <w:t>de</w:t>
      </w:r>
      <w:r w:rsidRPr="0004589E">
        <w:t xml:space="preserve"> configuración y documentación.</w:t>
      </w:r>
      <w:bookmarkEnd w:id="135"/>
    </w:p>
    <w:p w14:paraId="3D4EA53A" w14:textId="77777777" w:rsidR="00B945B6" w:rsidRPr="0004589E" w:rsidRDefault="00B945B6" w:rsidP="00BE3197">
      <w:r>
        <w:t xml:space="preserve">Esta sección describe en detalle el enfoque de gestión de configuración para el proyecto. Se explica en con detalle herramientas, procesos y ejecutores </w:t>
      </w:r>
      <w:r w:rsidR="00647A3C" w:rsidRPr="0004589E">
        <w:fldChar w:fldCharType="begin"/>
      </w:r>
      <w:r w:rsidR="000B7B9D">
        <w:instrText xml:space="preserve"> ADDIN ZOTERO_ITEM CSL_CITATION {"citationID":"22v25tckh6","properties":{"formattedCitation":"[49]","plainCitation":"[49]"},"citationItems":[{"id":23,"uris":["http://zotero.org/users/2345493/items/5DQRX45G"],"uri":["http://zotero.org/users/2345493/items/5DQRX45G"],"itemData":{"id":23,"type":"book","title":"Software engineering body of knowledge SWEBOK","publisher":"IEEE Computer Society","volume":"1","number-of-volumes":"1","number-of-pages":"204","URL":"http://www.math.unipd.it/~tullio/IS-1/2007/Approfondimenti/SWEBOK.pdf","ISBN":"0-7695-2330-7","shortTitle":"SWEBOK","language":"English","author":[{"family":"Abran","given":"Alain"},{"family":"Moore","given":"James W"}],"issued":{"date-parts":[["2004"]]},"accessed":{"date-parts":[["2015",7,3]]}}}],"schema":"https://github.com/citation-style-language/schema/raw/master/csl-citation.json"} </w:instrText>
      </w:r>
      <w:r w:rsidR="00647A3C" w:rsidRPr="0004589E">
        <w:fldChar w:fldCharType="separate"/>
      </w:r>
      <w:r w:rsidR="000B7B9D" w:rsidRPr="000B7B9D">
        <w:rPr>
          <w:rFonts w:ascii="Calibri" w:hAnsi="Calibri"/>
        </w:rPr>
        <w:t>[49]</w:t>
      </w:r>
      <w:r w:rsidR="00647A3C" w:rsidRPr="0004589E">
        <w:fldChar w:fldCharType="end"/>
      </w:r>
      <w:r>
        <w:t>,</w:t>
      </w:r>
      <w:r w:rsidR="00647A3C" w:rsidRPr="0004589E">
        <w:fldChar w:fldCharType="begin"/>
      </w:r>
      <w:r w:rsidR="000B7B9D">
        <w:instrText xml:space="preserve"> ADDIN ZOTERO_ITEM CSL_CITATION {"citationID":"2olg59g9j5","properties":{"formattedCitation":"[50]","plainCitation":"[50]"},"citationItems":[{"id":98,"uris":["http://zotero.org/users/2345493/items/M2T7HPNH"],"uri":["http://zotero.org/users/2345493/items/M2T7HPNH"],"itemData":{"id":98,"type":"speech","title":"Software Development Best Practices:  The 7 Attributes of a Good Software Configuration Management System","event":"Software Development Best Practices","shortTitle":"The 7 Attributes of a Good Software Configuration Management System","language":"English","author":[{"family":"Kennedy","given":"Robert"}],"issued":{"date-parts":[["2006"]]},"accessed":{"date-parts":[["2015",7,3]]}}}],"schema":"https://github.com/citation-style-language/schema/raw/master/csl-citation.json"} </w:instrText>
      </w:r>
      <w:r w:rsidR="00647A3C" w:rsidRPr="0004589E">
        <w:fldChar w:fldCharType="separate"/>
      </w:r>
      <w:r w:rsidR="000B7B9D" w:rsidRPr="000B7B9D">
        <w:rPr>
          <w:rFonts w:ascii="Calibri" w:hAnsi="Calibri"/>
        </w:rPr>
        <w:t>[50]</w:t>
      </w:r>
      <w:r w:rsidR="00647A3C" w:rsidRPr="0004589E">
        <w:fldChar w:fldCharType="end"/>
      </w:r>
      <w:r>
        <w:t>,</w:t>
      </w:r>
      <w:r w:rsidR="00647A3C" w:rsidRPr="0004589E">
        <w:fldChar w:fldCharType="begin"/>
      </w:r>
      <w:r w:rsidR="00F55462">
        <w:instrText xml:space="preserve"> ADDIN ZOTERO_ITEM CSL_CITATION {"citationID":"6cnj0km00","properties":{"formattedCitation":"[6]","plainCitation":"[6]"},"citationItems":[{"id":81,"uris":["http://zotero.org/users/2345493/items/IJDTHBF4"],"uri":["http://zotero.org/users/2345493/items/IJDTHBF4"],"itemData":{"id":81,"type":"article","title":"IEEE Standard for Software Configuration Management Plans","publisher":"IEEE Computer Society","shortTitle":"IEEE Standard for Software ConÞguration Management Plans","language":"English","author":[{"family":"IEEE","given":""}],"issued":{"date-parts":[["1998"]]}}}],"schema":"https://github.com/citation-style-language/schema/raw/master/csl-citation.json"} </w:instrText>
      </w:r>
      <w:r w:rsidR="00647A3C" w:rsidRPr="0004589E">
        <w:fldChar w:fldCharType="separate"/>
      </w:r>
      <w:r w:rsidR="00F55462" w:rsidRPr="00F55462">
        <w:rPr>
          <w:rFonts w:ascii="Calibri" w:hAnsi="Calibri"/>
        </w:rPr>
        <w:t>[6]</w:t>
      </w:r>
      <w:r w:rsidR="00647A3C" w:rsidRPr="0004589E">
        <w:fldChar w:fldCharType="end"/>
      </w:r>
      <w:r>
        <w:t>,</w:t>
      </w:r>
      <w:r w:rsidR="00647A3C" w:rsidRPr="0004589E">
        <w:fldChar w:fldCharType="begin"/>
      </w:r>
      <w:r w:rsidR="000B7B9D">
        <w:instrText xml:space="preserve"> ADDIN ZOTERO_ITEM CSL_CITATION {"citationID":"253532mat0","properties":{"formattedCitation":"[51]","plainCitation":"[51]"},"citationItems":[{"id":43,"uris":["http://zotero.org/users/2345493/items/AEBIDJXV"],"uri":["http://zotero.org/users/2345493/items/AEBIDJXV"],"itemData":{"id":43,"type":"article","title":"IEEE Guide to Software Configuration Management","publisher":"IEEE Computer Society","language":"English","author":[{"family":"IEEE","given":""}],"issued":{"date-parts":[["1987"]]}}}],"schema":"https://github.com/citation-style-language/schema/raw/master/csl-citation.json"} </w:instrText>
      </w:r>
      <w:r w:rsidR="00647A3C" w:rsidRPr="0004589E">
        <w:fldChar w:fldCharType="separate"/>
      </w:r>
      <w:r w:rsidR="000B7B9D" w:rsidRPr="000B7B9D">
        <w:rPr>
          <w:rFonts w:ascii="Calibri" w:hAnsi="Calibri"/>
        </w:rPr>
        <w:t>[51]</w:t>
      </w:r>
      <w:r w:rsidR="00647A3C" w:rsidRPr="0004589E">
        <w:fldChar w:fldCharType="end"/>
      </w:r>
      <w:r>
        <w:t>,</w:t>
      </w:r>
      <w:r w:rsidR="00647A3C">
        <w:fldChar w:fldCharType="begin"/>
      </w:r>
      <w:r w:rsidR="000B7B9D">
        <w:instrText xml:space="preserve"> ADDIN ZOTERO_ITEM CSL_CITATION {"citationID":"cl2lppseg","properties":{"formattedCitation":"[52]","plainCitation":"[52]"},"citationItems":[{"id":99,"uris":["http://zotero.org/users/2345493/items/M7FXCRPT"],"uri":["http://zotero.org/users/2345493/items/M7FXCRPT"],"itemData":{"id":99,"type":"article","title":"Software Project Management Plan (SPMP) for Nirvana National Bank ATM Software Project","URL":"http://www.buckley-golder.com/papers/mbg_SPMP_ProjectManagement.pdf","shortTitle":"SPMP","language":"English","author":[{"family":"Terasoft","given":""}],"accessed":{"date-parts":[["2015",8,3]]}}}],"schema":"https://github.com/citation-style-language/schema/raw/master/csl-citation.json"} </w:instrText>
      </w:r>
      <w:r w:rsidR="00647A3C">
        <w:fldChar w:fldCharType="separate"/>
      </w:r>
      <w:r w:rsidR="000B7B9D" w:rsidRPr="000B7B9D">
        <w:rPr>
          <w:rFonts w:ascii="Calibri" w:hAnsi="Calibri"/>
        </w:rPr>
        <w:t>[52]</w:t>
      </w:r>
      <w:r w:rsidR="00647A3C">
        <w:fldChar w:fldCharType="end"/>
      </w:r>
      <w:r>
        <w:t>.</w:t>
      </w:r>
    </w:p>
    <w:p w14:paraId="3D4EA53B" w14:textId="77777777" w:rsidR="00B945B6" w:rsidRPr="0004589E" w:rsidRDefault="00B945B6" w:rsidP="00B945B6">
      <w:pPr>
        <w:pStyle w:val="Ttulo3"/>
      </w:pPr>
      <w:bookmarkStart w:id="136" w:name="_Toc413829935"/>
      <w:r>
        <w:lastRenderedPageBreak/>
        <w:t>12</w:t>
      </w:r>
      <w:r w:rsidRPr="0004589E">
        <w:t>.3.1 Objetivos</w:t>
      </w:r>
      <w:bookmarkEnd w:id="136"/>
    </w:p>
    <w:p w14:paraId="3D4EA53C" w14:textId="77777777" w:rsidR="00B945B6" w:rsidRPr="0004589E" w:rsidRDefault="00B945B6" w:rsidP="00996AB1">
      <w:pPr>
        <w:pStyle w:val="Prrafodelista"/>
        <w:numPr>
          <w:ilvl w:val="0"/>
          <w:numId w:val="17"/>
        </w:numPr>
      </w:pPr>
      <w:r w:rsidRPr="0004589E">
        <w:t>Establecer las normas para manejar el repositorio del proyecto</w:t>
      </w:r>
    </w:p>
    <w:p w14:paraId="3D4EA53D" w14:textId="77777777" w:rsidR="00B945B6" w:rsidRPr="0004589E" w:rsidRDefault="00B945B6" w:rsidP="00996AB1">
      <w:pPr>
        <w:pStyle w:val="Prrafodelista"/>
        <w:numPr>
          <w:ilvl w:val="0"/>
          <w:numId w:val="17"/>
        </w:numPr>
      </w:pPr>
      <w:r w:rsidRPr="0004589E">
        <w:t>Establecer un control de versionamiento.</w:t>
      </w:r>
    </w:p>
    <w:p w14:paraId="3D4EA53E" w14:textId="77777777" w:rsidR="00B945B6" w:rsidRPr="0004589E" w:rsidRDefault="00B945B6" w:rsidP="00996AB1">
      <w:pPr>
        <w:pStyle w:val="Prrafodelista"/>
        <w:numPr>
          <w:ilvl w:val="0"/>
          <w:numId w:val="17"/>
        </w:numPr>
      </w:pPr>
      <w:r w:rsidRPr="0004589E">
        <w:t>Asegurar el control y la verificación de cambios.</w:t>
      </w:r>
    </w:p>
    <w:p w14:paraId="3D4EA53F" w14:textId="77777777" w:rsidR="00B945B6" w:rsidRPr="0004589E" w:rsidRDefault="00B945B6" w:rsidP="00B945B6">
      <w:pPr>
        <w:pStyle w:val="Ttulo3"/>
      </w:pPr>
      <w:bookmarkStart w:id="137" w:name="_Toc413829936"/>
      <w:r>
        <w:t>12</w:t>
      </w:r>
      <w:r w:rsidRPr="0004589E">
        <w:t>.3.2 Responsables</w:t>
      </w:r>
      <w:bookmarkEnd w:id="137"/>
    </w:p>
    <w:p w14:paraId="3D4EA540" w14:textId="77777777" w:rsidR="00B945B6" w:rsidRPr="0004589E" w:rsidRDefault="00B945B6" w:rsidP="00996AB1">
      <w:pPr>
        <w:pStyle w:val="Prrafodelista"/>
        <w:numPr>
          <w:ilvl w:val="0"/>
          <w:numId w:val="18"/>
        </w:numPr>
      </w:pPr>
      <w:r w:rsidRPr="0004589E">
        <w:t xml:space="preserve">Equipo </w:t>
      </w:r>
      <w:r>
        <w:t>del área de desarrollo</w:t>
      </w:r>
    </w:p>
    <w:p w14:paraId="3D4EA541" w14:textId="77777777" w:rsidR="00B945B6" w:rsidRPr="0004589E" w:rsidRDefault="00B945B6" w:rsidP="00996AB1">
      <w:pPr>
        <w:pStyle w:val="Prrafodelista"/>
        <w:numPr>
          <w:ilvl w:val="0"/>
          <w:numId w:val="18"/>
        </w:numPr>
      </w:pPr>
      <w:r w:rsidRPr="0004589E">
        <w:t xml:space="preserve">Equipo </w:t>
      </w:r>
      <w:r>
        <w:t>del área de calidad y administración de la</w:t>
      </w:r>
      <w:r w:rsidRPr="0004589E">
        <w:t xml:space="preserve"> configuración</w:t>
      </w:r>
    </w:p>
    <w:p w14:paraId="3D4EA542" w14:textId="77777777" w:rsidR="00B945B6" w:rsidRPr="0004589E" w:rsidRDefault="00B945B6" w:rsidP="00B945B6">
      <w:pPr>
        <w:pStyle w:val="Ttulo3"/>
      </w:pPr>
      <w:bookmarkStart w:id="138" w:name="_Toc413829937"/>
      <w:r>
        <w:t>12</w:t>
      </w:r>
      <w:r w:rsidRPr="0004589E">
        <w:t>.3.3 Recursos requeridos</w:t>
      </w:r>
      <w:bookmarkEnd w:id="138"/>
    </w:p>
    <w:p w14:paraId="3D4EA543" w14:textId="77777777" w:rsidR="00B945B6" w:rsidRPr="002E3146" w:rsidRDefault="00B945B6" w:rsidP="00996AB1">
      <w:pPr>
        <w:pStyle w:val="Prrafodelista"/>
        <w:numPr>
          <w:ilvl w:val="0"/>
          <w:numId w:val="18"/>
        </w:numPr>
      </w:pPr>
      <w:r w:rsidRPr="002E3146">
        <w:t>Github</w:t>
      </w:r>
    </w:p>
    <w:p w14:paraId="3D4EA544" w14:textId="77777777" w:rsidR="00B945B6" w:rsidRPr="002E3146" w:rsidRDefault="00B945B6" w:rsidP="00996AB1">
      <w:pPr>
        <w:pStyle w:val="Prrafodelista"/>
        <w:numPr>
          <w:ilvl w:val="0"/>
          <w:numId w:val="18"/>
        </w:numPr>
      </w:pPr>
      <w:r w:rsidRPr="002E3146">
        <w:t>Microsoft Word</w:t>
      </w:r>
    </w:p>
    <w:p w14:paraId="3D4EA545" w14:textId="77777777" w:rsidR="00B945B6" w:rsidRPr="0004589E" w:rsidRDefault="00B945B6" w:rsidP="00996AB1">
      <w:pPr>
        <w:pStyle w:val="Prrafodelista"/>
        <w:numPr>
          <w:ilvl w:val="0"/>
          <w:numId w:val="18"/>
        </w:numPr>
      </w:pPr>
      <w:r w:rsidRPr="002E3146">
        <w:t>Microsoft Excel</w:t>
      </w:r>
      <w:r w:rsidRPr="00895CD4">
        <w:rPr>
          <w:rStyle w:val="Refdenotaalpie"/>
        </w:rPr>
        <w:footnoteReference w:id="9"/>
      </w:r>
    </w:p>
    <w:p w14:paraId="3D4EA546" w14:textId="77777777" w:rsidR="00B945B6" w:rsidRPr="0004589E" w:rsidRDefault="00B945B6" w:rsidP="004E3936">
      <w:pPr>
        <w:pStyle w:val="Ttulo2"/>
      </w:pPr>
      <w:bookmarkStart w:id="139" w:name="_Toc413829938"/>
      <w:r>
        <w:t>12</w:t>
      </w:r>
      <w:r w:rsidRPr="0004589E">
        <w:t>.3.4 Puesta en marcha</w:t>
      </w:r>
      <w:bookmarkEnd w:id="139"/>
    </w:p>
    <w:p w14:paraId="3D4EA547" w14:textId="77777777" w:rsidR="00B945B6" w:rsidRDefault="00B945B6" w:rsidP="004E3936">
      <w:pPr>
        <w:pStyle w:val="Ttulo3"/>
      </w:pPr>
      <w:bookmarkStart w:id="140" w:name="_7.3.4.1_Formato_de"/>
      <w:bookmarkStart w:id="141" w:name="FormatoDeVersionamiento"/>
      <w:bookmarkEnd w:id="140"/>
      <w:r>
        <w:t>12</w:t>
      </w:r>
      <w:r w:rsidRPr="0004589E">
        <w:t>.3.4.</w:t>
      </w:r>
      <w:r>
        <w:t>1 Formato de versionamiento.</w:t>
      </w:r>
    </w:p>
    <w:bookmarkEnd w:id="141"/>
    <w:p w14:paraId="3D4EA548" w14:textId="77777777" w:rsidR="00B945B6" w:rsidRPr="002E3146" w:rsidRDefault="00B945B6" w:rsidP="00B945B6">
      <w:r>
        <w:t>El siguiente es el formato para la numeración de versiones para código y documentación del proyecto</w:t>
      </w:r>
    </w:p>
    <w:p w14:paraId="3D4EA549" w14:textId="77777777" w:rsidR="00B945B6" w:rsidRPr="0004589E" w:rsidRDefault="00B945B6" w:rsidP="00B945B6">
      <w:pPr>
        <w:ind w:firstLine="708"/>
        <w:rPr>
          <w:lang w:eastAsia="es-CO"/>
        </w:rPr>
      </w:pPr>
      <w:r w:rsidRPr="0004589E">
        <w:rPr>
          <w:lang w:eastAsia="es-CO"/>
        </w:rPr>
        <w:t>A.B.C</w:t>
      </w:r>
    </w:p>
    <w:p w14:paraId="3D4EA54A" w14:textId="77777777" w:rsidR="00B945B6" w:rsidRPr="0004589E" w:rsidRDefault="00B945B6" w:rsidP="00B945B6">
      <w:pPr>
        <w:rPr>
          <w:lang w:eastAsia="es-CO"/>
        </w:rPr>
      </w:pPr>
      <w:r w:rsidRPr="0004589E">
        <w:rPr>
          <w:lang w:eastAsia="es-CO"/>
        </w:rPr>
        <w:t>Los tres son números enteros no negativos dónde:</w:t>
      </w:r>
    </w:p>
    <w:p w14:paraId="3D4EA54B" w14:textId="77777777" w:rsidR="00B945B6" w:rsidRDefault="00B945B6" w:rsidP="00B945B6">
      <w:pPr>
        <w:rPr>
          <w:lang w:eastAsia="es-CO"/>
        </w:rPr>
      </w:pPr>
      <w:r w:rsidRPr="0004589E">
        <w:rPr>
          <w:b/>
          <w:lang w:eastAsia="es-CO"/>
        </w:rPr>
        <w:t>A:</w:t>
      </w:r>
      <w:r w:rsidRPr="0004589E">
        <w:rPr>
          <w:lang w:eastAsia="es-CO"/>
        </w:rPr>
        <w:t xml:space="preserve"> Es la versión principal</w:t>
      </w:r>
      <w:r>
        <w:rPr>
          <w:lang w:eastAsia="es-CO"/>
        </w:rPr>
        <w:t>. Cada vez que se termina un hito se aumenta esta cifra.</w:t>
      </w:r>
    </w:p>
    <w:p w14:paraId="3D4EA54C" w14:textId="77777777" w:rsidR="00B945B6" w:rsidRPr="0004589E" w:rsidRDefault="00B945B6" w:rsidP="00B945B6">
      <w:pPr>
        <w:rPr>
          <w:lang w:eastAsia="es-CO"/>
        </w:rPr>
      </w:pPr>
      <w:r w:rsidRPr="0004589E">
        <w:rPr>
          <w:b/>
          <w:lang w:eastAsia="es-CO"/>
        </w:rPr>
        <w:t>B:</w:t>
      </w:r>
      <w:r w:rsidRPr="0004589E">
        <w:rPr>
          <w:lang w:eastAsia="es-CO"/>
        </w:rPr>
        <w:t xml:space="preserve"> Número designado para indicar la incorporación de una nueva funcionalidad o parte de un hito</w:t>
      </w:r>
      <w:r>
        <w:rPr>
          <w:lang w:eastAsia="es-CO"/>
        </w:rPr>
        <w:t>.</w:t>
      </w:r>
    </w:p>
    <w:p w14:paraId="3D4EA54D" w14:textId="77777777" w:rsidR="00B945B6" w:rsidRPr="0004589E" w:rsidRDefault="00B945B6" w:rsidP="00B945B6">
      <w:pPr>
        <w:rPr>
          <w:lang w:eastAsia="es-CO"/>
        </w:rPr>
      </w:pPr>
      <w:r w:rsidRPr="0004589E">
        <w:rPr>
          <w:b/>
          <w:lang w:eastAsia="es-CO"/>
        </w:rPr>
        <w:t>C:</w:t>
      </w:r>
      <w:r w:rsidRPr="0004589E">
        <w:rPr>
          <w:lang w:eastAsia="es-CO"/>
        </w:rPr>
        <w:t xml:space="preserve"> Numero designado para control de errores</w:t>
      </w:r>
      <w:r>
        <w:rPr>
          <w:lang w:eastAsia="es-CO"/>
        </w:rPr>
        <w:t>.</w:t>
      </w:r>
      <w:r w:rsidRPr="0004589E">
        <w:rPr>
          <w:lang w:eastAsia="es-CO"/>
        </w:rPr>
        <w:t xml:space="preserve"> </w:t>
      </w:r>
      <w:r>
        <w:rPr>
          <w:lang w:eastAsia="es-CO"/>
        </w:rPr>
        <w:t>A</w:t>
      </w:r>
      <w:r w:rsidRPr="0004589E">
        <w:rPr>
          <w:lang w:eastAsia="es-CO"/>
        </w:rPr>
        <w:t>umenta según la cantidad de errores encontrados en la versión actual.</w:t>
      </w:r>
    </w:p>
    <w:p w14:paraId="3D4EA54E" w14:textId="77777777" w:rsidR="00B945B6" w:rsidRPr="0004589E" w:rsidRDefault="00B945B6" w:rsidP="004E3936">
      <w:pPr>
        <w:pStyle w:val="Ttulo3"/>
      </w:pPr>
      <w:r>
        <w:t>12</w:t>
      </w:r>
      <w:r w:rsidRPr="0004589E">
        <w:t>.3.4.2 Control de versiones de document</w:t>
      </w:r>
      <w:r>
        <w:t>os</w:t>
      </w:r>
    </w:p>
    <w:p w14:paraId="3D4EA54F" w14:textId="77777777" w:rsidR="00B945B6" w:rsidRPr="0004589E" w:rsidRDefault="00B945B6" w:rsidP="00B945B6">
      <w:r w:rsidRPr="0004589E">
        <w:t>Comprende todos los documentos tales como p</w:t>
      </w:r>
      <w:r w:rsidRPr="0004589E">
        <w:rPr>
          <w:rFonts w:cstheme="minorHAnsi"/>
        </w:rPr>
        <w:t xml:space="preserve">lanes, manuales, SPMP, SRS </w:t>
      </w:r>
      <w:r>
        <w:rPr>
          <w:rFonts w:cstheme="minorHAnsi"/>
        </w:rPr>
        <w:t>y</w:t>
      </w:r>
      <w:r w:rsidRPr="0004589E">
        <w:rPr>
          <w:rFonts w:cstheme="minorHAnsi"/>
        </w:rPr>
        <w:t xml:space="preserve"> SDD.</w:t>
      </w:r>
    </w:p>
    <w:p w14:paraId="3D4EA550" w14:textId="77777777" w:rsidR="00B945B6" w:rsidRPr="0004589E" w:rsidRDefault="00B945B6" w:rsidP="004E3936">
      <w:pPr>
        <w:pStyle w:val="Ttulo4"/>
      </w:pPr>
      <w:r>
        <w:t>12</w:t>
      </w:r>
      <w:r w:rsidRPr="0004589E">
        <w:t>.3.4.1.1 Antes de la línea base.</w:t>
      </w:r>
    </w:p>
    <w:p w14:paraId="3D4EA551" w14:textId="77777777" w:rsidR="00B945B6" w:rsidRDefault="00B945B6" w:rsidP="00B945B6">
      <w:r w:rsidRPr="0004589E">
        <w:t>Al inicio del proyecto el control de cambios es informal</w:t>
      </w:r>
      <w:r w:rsidRPr="00895CD4">
        <w:rPr>
          <w:rStyle w:val="Refdenotaalpie"/>
        </w:rPr>
        <w:footnoteReference w:id="10"/>
      </w:r>
      <w:r>
        <w:t>.</w:t>
      </w:r>
      <w:r w:rsidRPr="0004589E">
        <w:t xml:space="preserve">  </w:t>
      </w:r>
      <w:r>
        <w:t>S</w:t>
      </w:r>
      <w:r w:rsidRPr="0004589E">
        <w:t>in embargo, es requerida una aprobación</w:t>
      </w:r>
      <w:r>
        <w:t xml:space="preserve"> por parte del integrante asignado a la </w:t>
      </w:r>
      <w:hyperlink r:id="rId49" w:history="1">
        <w:r w:rsidRPr="00843817">
          <w:rPr>
            <w:rStyle w:val="Hipervnculo"/>
          </w:rPr>
          <w:t>revisión cruzada de la semana</w:t>
        </w:r>
      </w:hyperlink>
      <w:r>
        <w:t xml:space="preserve">. Adicionalmente, se deben seguir las siguientes normas </w:t>
      </w:r>
      <w:r w:rsidR="00647A3C" w:rsidRPr="0004589E">
        <w:fldChar w:fldCharType="begin"/>
      </w:r>
      <w:r w:rsidR="000B7B9D">
        <w:instrText xml:space="preserve"> ADDIN ZOTERO_ITEM CSL_CITATION {"citationID":"hvcr0atok","properties":{"formattedCitation":"[53]","plainCitation":"[53]"},"citationItems":[{"id":10,"uris":["http://zotero.org/users/2345493/items/3BWIH5PJ"],"uri":["http://zotero.org/users/2345493/items/3BWIH5PJ"],"itemData":{"id":10,"type":"article","title":"Gestión de proyectos","URL":"http://dharmacon.net/herramientas/gestion­proyectos/.","language":"Español","author":[{"family":"Dharma Consulting","given":""}],"issued":{"date-parts":[["2015"]]},"accessed":{"date-parts":[["2015",7,3]]}}}],"schema":"https://github.com/citation-style-language/schema/raw/master/csl-citation.json"} </w:instrText>
      </w:r>
      <w:r w:rsidR="00647A3C" w:rsidRPr="0004589E">
        <w:fldChar w:fldCharType="separate"/>
      </w:r>
      <w:r w:rsidR="000B7B9D" w:rsidRPr="000B7B9D">
        <w:rPr>
          <w:rFonts w:ascii="Calibri" w:hAnsi="Calibri"/>
        </w:rPr>
        <w:t>[53]</w:t>
      </w:r>
      <w:r w:rsidR="00647A3C" w:rsidRPr="0004589E">
        <w:fldChar w:fldCharType="end"/>
      </w:r>
      <w:r>
        <w:t>,</w:t>
      </w:r>
      <w:r w:rsidR="00647A3C">
        <w:fldChar w:fldCharType="begin"/>
      </w:r>
      <w:r w:rsidR="000B7B9D">
        <w:instrText xml:space="preserve"> ADDIN ZOTERO_ITEM CSL_CITATION {"citationID":"2b4eqpq2r9","properties":{"formattedCitation":"[54]","plainCitation":"[54]"},"citationItems":[{"id":131,"uris":["http://zotero.org/users/2345493/items/UM2PBXXX"],"uri":["http://zotero.org/users/2345493/items/UM2PBXXX"],"itemData":{"id":131,"type":"book","title":"Configuration management principles and practice","publisher":"Pearson Education","URL":"http://ptgmedia.pearsoncmg.com/images/0321117662/forward/hassforeword.pdf","ISBN":"0-321-11766-2","author":[{"family":"Jonassen Hass","given":"Anne Mette"}],"issued":{"date-parts":[["2003"]]},"accessed":{"date-parts":[["2015",7,3]]}}}],"schema":"https://github.com/citation-style-language/schema/raw/master/csl-citation.json"} </w:instrText>
      </w:r>
      <w:r w:rsidR="00647A3C">
        <w:fldChar w:fldCharType="separate"/>
      </w:r>
      <w:r w:rsidR="000B7B9D" w:rsidRPr="000B7B9D">
        <w:rPr>
          <w:rFonts w:ascii="Calibri" w:hAnsi="Calibri"/>
        </w:rPr>
        <w:t>[54]</w:t>
      </w:r>
      <w:r w:rsidR="00647A3C">
        <w:fldChar w:fldCharType="end"/>
      </w:r>
      <w:r>
        <w:t>:</w:t>
      </w:r>
    </w:p>
    <w:p w14:paraId="3D4EA552" w14:textId="77777777" w:rsidR="00B945B6" w:rsidRPr="0004589E" w:rsidRDefault="00B945B6" w:rsidP="00996AB1">
      <w:pPr>
        <w:pStyle w:val="Prrafodelista"/>
        <w:numPr>
          <w:ilvl w:val="0"/>
          <w:numId w:val="21"/>
        </w:numPr>
        <w:ind w:left="709"/>
      </w:pPr>
      <w:r w:rsidRPr="0004589E">
        <w:t xml:space="preserve">El control de cambios se maneja a través del </w:t>
      </w:r>
      <w:hyperlink r:id="rId50" w:history="1">
        <w:r w:rsidRPr="00843817">
          <w:rPr>
            <w:rStyle w:val="Hipervnculo"/>
          </w:rPr>
          <w:t>formato de control de versiones</w:t>
        </w:r>
      </w:hyperlink>
      <w:r>
        <w:t>.</w:t>
      </w:r>
    </w:p>
    <w:p w14:paraId="3D4EA553" w14:textId="77777777" w:rsidR="00B945B6" w:rsidRDefault="00B945B6" w:rsidP="00996AB1">
      <w:pPr>
        <w:pStyle w:val="Prrafodelista"/>
        <w:numPr>
          <w:ilvl w:val="0"/>
          <w:numId w:val="20"/>
        </w:numPr>
      </w:pPr>
      <w:r>
        <w:t>Debe ser documentado en un formato de control de versiones que</w:t>
      </w:r>
      <w:r w:rsidRPr="0004589E">
        <w:t xml:space="preserve"> debe estar disponible al inicio de cada documento.</w:t>
      </w:r>
    </w:p>
    <w:p w14:paraId="3D4EA554" w14:textId="77777777" w:rsidR="00B945B6" w:rsidRPr="0004589E" w:rsidRDefault="00B945B6" w:rsidP="00996AB1">
      <w:pPr>
        <w:pStyle w:val="Prrafodelista"/>
        <w:numPr>
          <w:ilvl w:val="0"/>
          <w:numId w:val="20"/>
        </w:numPr>
      </w:pPr>
      <w:r w:rsidRPr="0004589E">
        <w:t xml:space="preserve">Las versiones anteriores deben guardarse con el nombre del documento y su respectiva versión en una carpeta de versiones pasadas incluida en el mismo directorio del documento actual. </w:t>
      </w:r>
    </w:p>
    <w:p w14:paraId="3D4EA555" w14:textId="77777777" w:rsidR="00B945B6" w:rsidRPr="0004589E" w:rsidRDefault="000B7B9D" w:rsidP="004E3936">
      <w:pPr>
        <w:pStyle w:val="Ttulo4"/>
      </w:pPr>
      <w:r>
        <w:lastRenderedPageBreak/>
        <w:t>12</w:t>
      </w:r>
      <w:r w:rsidR="00B945B6" w:rsidRPr="0004589E">
        <w:t>.3.4.1.2 Después de la línea base.</w:t>
      </w:r>
    </w:p>
    <w:p w14:paraId="3D4EA556" w14:textId="77777777" w:rsidR="00B945B6" w:rsidRPr="0004589E" w:rsidRDefault="00B945B6" w:rsidP="00B945B6">
      <w:pPr>
        <w:rPr>
          <w:lang w:eastAsia="es-CO"/>
        </w:rPr>
      </w:pPr>
      <w:r w:rsidRPr="0004589E">
        <w:rPr>
          <w:lang w:eastAsia="es-CO"/>
        </w:rPr>
        <w:t xml:space="preserve">Luego de </w:t>
      </w:r>
      <w:r>
        <w:rPr>
          <w:lang w:eastAsia="es-CO"/>
        </w:rPr>
        <w:t>se apruebe</w:t>
      </w:r>
      <w:r w:rsidRPr="0004589E">
        <w:rPr>
          <w:lang w:eastAsia="es-CO"/>
        </w:rPr>
        <w:t xml:space="preserve"> la línea base cada cambio</w:t>
      </w:r>
      <w:r>
        <w:rPr>
          <w:lang w:eastAsia="es-CO"/>
        </w:rPr>
        <w:t xml:space="preserve"> d</w:t>
      </w:r>
      <w:r w:rsidRPr="0004589E">
        <w:rPr>
          <w:lang w:eastAsia="es-CO"/>
        </w:rPr>
        <w:t xml:space="preserve">ebe hacerse formal por medio del </w:t>
      </w:r>
      <w:hyperlink r:id="rId51" w:history="1">
        <w:r w:rsidRPr="00843817">
          <w:rPr>
            <w:rStyle w:val="Hipervnculo"/>
            <w:lang w:eastAsia="es-CO"/>
          </w:rPr>
          <w:t>formato de control de cambios</w:t>
        </w:r>
      </w:hyperlink>
      <w:r w:rsidRPr="00843817">
        <w:rPr>
          <w:lang w:eastAsia="es-CO"/>
        </w:rPr>
        <w:t>. Debe existir un formato de control de cambios para</w:t>
      </w:r>
      <w:r w:rsidRPr="0004589E">
        <w:rPr>
          <w:lang w:eastAsia="es-CO"/>
        </w:rPr>
        <w:t xml:space="preserve"> cada documento</w:t>
      </w:r>
      <w:r>
        <w:rPr>
          <w:lang w:eastAsia="es-CO"/>
        </w:rPr>
        <w:t xml:space="preserve"> que sea línea base</w:t>
      </w:r>
      <w:r w:rsidRPr="0004589E">
        <w:rPr>
          <w:lang w:eastAsia="es-CO"/>
        </w:rPr>
        <w:t>. Los encargados de evaluar una petición de cambio son los integrantes del equipo</w:t>
      </w:r>
      <w:r>
        <w:rPr>
          <w:lang w:eastAsia="es-CO"/>
        </w:rPr>
        <w:t xml:space="preserve"> del área</w:t>
      </w:r>
      <w:r w:rsidRPr="0004589E">
        <w:rPr>
          <w:lang w:eastAsia="es-CO"/>
        </w:rPr>
        <w:t xml:space="preserve"> de</w:t>
      </w:r>
      <w:r>
        <w:rPr>
          <w:lang w:eastAsia="es-CO"/>
        </w:rPr>
        <w:t xml:space="preserve"> calidad y administración de la </w:t>
      </w:r>
      <w:r w:rsidRPr="0004589E">
        <w:rPr>
          <w:lang w:eastAsia="es-CO"/>
        </w:rPr>
        <w:t xml:space="preserve">configuración </w:t>
      </w:r>
      <w:r>
        <w:rPr>
          <w:lang w:eastAsia="es-CO"/>
        </w:rPr>
        <w:t xml:space="preserve">quienes deben evaluarlo en un plazo no mayor a dos días </w:t>
      </w:r>
      <w:r w:rsidR="00647A3C" w:rsidRPr="0004589E">
        <w:rPr>
          <w:lang w:eastAsia="es-CO"/>
        </w:rPr>
        <w:fldChar w:fldCharType="begin"/>
      </w:r>
      <w:r w:rsidR="000B7B9D">
        <w:rPr>
          <w:lang w:eastAsia="es-CO"/>
        </w:rPr>
        <w:instrText xml:space="preserve"> ADDIN ZOTERO_ITEM CSL_CITATION {"citationID":"2dnvdvloa3","properties":{"formattedCitation":"[55]","plainCitation":"[55]"},"citationItems":[{"id":64,"uris":["http://zotero.org/users/2345493/items/FA2QE2V9"],"uri":["http://zotero.org/users/2345493/items/FA2QE2V9"],"itemData":{"id":64,"type":"article","title":"Control de cambios","URL":"http://www.ecured.cu/index.php/Control_de_cambios","language":"Español","author":[{"family":"EcuRed","given":""}],"accessed":{"date-parts":[["2015",7,3]]}}}],"schema":"https://github.com/citation-style-language/schema/raw/master/csl-citation.json"} </w:instrText>
      </w:r>
      <w:r w:rsidR="00647A3C" w:rsidRPr="0004589E">
        <w:rPr>
          <w:lang w:eastAsia="es-CO"/>
        </w:rPr>
        <w:fldChar w:fldCharType="separate"/>
      </w:r>
      <w:r w:rsidR="000B7B9D" w:rsidRPr="000B7B9D">
        <w:rPr>
          <w:rFonts w:ascii="Calibri" w:hAnsi="Calibri"/>
        </w:rPr>
        <w:t>[55]</w:t>
      </w:r>
      <w:r w:rsidR="00647A3C" w:rsidRPr="0004589E">
        <w:rPr>
          <w:lang w:eastAsia="es-CO"/>
        </w:rPr>
        <w:fldChar w:fldCharType="end"/>
      </w:r>
      <w:r>
        <w:rPr>
          <w:lang w:eastAsia="es-CO"/>
        </w:rPr>
        <w:t>,</w:t>
      </w:r>
      <w:r w:rsidR="00647A3C" w:rsidRPr="0004589E">
        <w:rPr>
          <w:lang w:eastAsia="es-CO"/>
        </w:rPr>
        <w:fldChar w:fldCharType="begin"/>
      </w:r>
      <w:r w:rsidR="000B7B9D">
        <w:rPr>
          <w:lang w:eastAsia="es-CO"/>
        </w:rPr>
        <w:instrText xml:space="preserve"> ADDIN ZOTERO_ITEM CSL_CITATION {"citationID":"4op75ffme","properties":{"formattedCitation":"[56]","plainCitation":"[56]"},"citationItems":[{"id":100,"uris":["http://zotero.org/users/2345493/items/M8C5CMQP"],"uri":["http://zotero.org/users/2345493/items/M8C5CMQP"],"itemData":{"id":100,"type":"chapter","title":"Software Engineering","container-title":"Software Engineering, a practitioner approach","publisher":"McGraw Hill","page":"744-760","edition":"7","author":[{"family":"Roger Pressman","given":""}]}}],"schema":"https://github.com/citation-style-language/schema/raw/master/csl-citation.json"} </w:instrText>
      </w:r>
      <w:r w:rsidR="00647A3C" w:rsidRPr="0004589E">
        <w:rPr>
          <w:lang w:eastAsia="es-CO"/>
        </w:rPr>
        <w:fldChar w:fldCharType="separate"/>
      </w:r>
      <w:r w:rsidR="000B7B9D" w:rsidRPr="000B7B9D">
        <w:rPr>
          <w:rFonts w:ascii="Calibri" w:hAnsi="Calibri"/>
        </w:rPr>
        <w:t>[56]</w:t>
      </w:r>
      <w:r w:rsidR="00647A3C" w:rsidRPr="0004589E">
        <w:rPr>
          <w:lang w:eastAsia="es-CO"/>
        </w:rPr>
        <w:fldChar w:fldCharType="end"/>
      </w:r>
      <w:r>
        <w:rPr>
          <w:lang w:eastAsia="es-CO"/>
        </w:rPr>
        <w:t>.</w:t>
      </w:r>
    </w:p>
    <w:p w14:paraId="3D4EA557" w14:textId="77777777" w:rsidR="00B945B6" w:rsidRPr="0004589E" w:rsidRDefault="00B945B6" w:rsidP="004E3936">
      <w:pPr>
        <w:pStyle w:val="Ttulo3"/>
      </w:pPr>
      <w:r>
        <w:t>12</w:t>
      </w:r>
      <w:r w:rsidRPr="0004589E">
        <w:t>.3.4.3 Control de versiones de software y código fuente</w:t>
      </w:r>
    </w:p>
    <w:p w14:paraId="3D4EA558" w14:textId="77777777" w:rsidR="00B945B6" w:rsidRPr="0004589E" w:rsidRDefault="00B945B6" w:rsidP="00B945B6">
      <w:r w:rsidRPr="0004589E">
        <w:t xml:space="preserve">En </w:t>
      </w:r>
      <w:hyperlink r:id="rId52" w:anchor="Herramientas" w:history="1">
        <w:r w:rsidRPr="0004589E">
          <w:rPr>
            <w:rStyle w:val="Hipervnculo"/>
            <w:i/>
          </w:rPr>
          <w:t>Github</w:t>
        </w:r>
      </w:hyperlink>
      <w:r w:rsidRPr="0004589E">
        <w:t xml:space="preserve"> e</w:t>
      </w:r>
      <w:r>
        <w:t>l SoS Master del área de desarrollo</w:t>
      </w:r>
      <w:r w:rsidRPr="0004589E">
        <w:t xml:space="preserve"> creará una rama principal o </w:t>
      </w:r>
      <w:hyperlink r:id="rId53" w:anchor="masterBranch" w:history="1">
        <w:r w:rsidRPr="0004589E">
          <w:rPr>
            <w:rStyle w:val="Hipervnculo"/>
            <w:i/>
          </w:rPr>
          <w:t>master branch</w:t>
        </w:r>
      </w:hyperlink>
      <w:r w:rsidRPr="0004589E">
        <w:t xml:space="preserve"> del proyecto</w:t>
      </w:r>
      <w:r>
        <w:t>.</w:t>
      </w:r>
      <w:r w:rsidRPr="0004589E">
        <w:t xml:space="preserve"> </w:t>
      </w:r>
      <w:r>
        <w:t xml:space="preserve">Los cambios </w:t>
      </w:r>
      <w:r w:rsidRPr="0004589E">
        <w:t xml:space="preserve">solo se deben realizar por medio de ramas o </w:t>
      </w:r>
      <w:hyperlink r:id="rId54" w:anchor="branch" w:history="1">
        <w:r w:rsidRPr="0004589E">
          <w:rPr>
            <w:rStyle w:val="Hipervnculo"/>
          </w:rPr>
          <w:t>branch</w:t>
        </w:r>
      </w:hyperlink>
      <w:r w:rsidRPr="0004589E">
        <w:t xml:space="preserve"> de la siguiente forma</w:t>
      </w:r>
      <w:r>
        <w:t xml:space="preserve"> </w:t>
      </w:r>
      <w:r w:rsidR="00647A3C" w:rsidRPr="0004589E">
        <w:fldChar w:fldCharType="begin"/>
      </w:r>
      <w:r w:rsidR="00D833AF">
        <w:instrText xml:space="preserve"> ADDIN ZOTERO_ITEM CSL_CITATION {"citationID":"45vl31uid","properties":{"formattedCitation":"[26]","plainCitation":"[26]"},"citationItems":[{"id":53,"uris":["http://zotero.org/users/2345493/items/CMS7TK4S"],"uri":["http://zotero.org/users/2345493/items/CMS7TK4S"],"itemData":{"id":53,"type":"book","title":"Version Control with Git","publisher":"O'REILLY","number-of-pages":"434","edition":"2","abstract":"Powerful Tools and Techniques for Collaborative Software Development","author":[{"family":"Loeliger","given":"Jon"},{"family":"McCullough","given":"Matthew"}],"issued":{"date-parts":[["2012"]]}}}],"schema":"https://github.com/citation-style-language/schema/raw/master/csl-citation.json"} </w:instrText>
      </w:r>
      <w:r w:rsidR="00647A3C" w:rsidRPr="0004589E">
        <w:fldChar w:fldCharType="separate"/>
      </w:r>
      <w:r w:rsidR="00D833AF" w:rsidRPr="00D833AF">
        <w:rPr>
          <w:rFonts w:ascii="Calibri" w:hAnsi="Calibri"/>
        </w:rPr>
        <w:t>[26]</w:t>
      </w:r>
      <w:r w:rsidR="00647A3C" w:rsidRPr="0004589E">
        <w:fldChar w:fldCharType="end"/>
      </w:r>
      <w:r>
        <w:t>,</w:t>
      </w:r>
      <w:r w:rsidR="00647A3C" w:rsidRPr="0004589E">
        <w:fldChar w:fldCharType="begin"/>
      </w:r>
      <w:r w:rsidR="000B7B9D">
        <w:instrText xml:space="preserve"> ADDIN ZOTERO_ITEM CSL_CITATION {"citationID":"fjj44bc1a","properties":{"formattedCitation":"[57]","plainCitation":"[57]"},"citationItems":[{"id":133,"uris":["http://zotero.org/users/2345493/items/UQQZQV2F"],"uri":["http://zotero.org/users/2345493/items/UQQZQV2F"],"itemData":{"id":133,"type":"article","title":"Pull Request and Code Review in GitHub's Shared Repository Model","abstract":"Many people do not realize that you do not have to fork a repo in order to do pull requests and code review. In GitHub's shared repo model where a team of people have equal access to a single repo, pull requests and code review can be done between two branches of the repo. The basic workflow is creating a new branch, making pull requests from this new branch to master, and after your changes are accepted, merging them into master and deleting this temporary branch","URL":"http://wujingyue.blogspot.com/2012/12/pull-request-and-code-review-in-githubs.html?m=1","language":"English","author":[{"family":"Blando","given":""}],"issued":{"date-parts":[["2012"]]},"accessed":{"date-parts":[["2015",7,3]]}}}],"schema":"https://github.com/citation-style-language/schema/raw/master/csl-citation.json"} </w:instrText>
      </w:r>
      <w:r w:rsidR="00647A3C" w:rsidRPr="0004589E">
        <w:fldChar w:fldCharType="separate"/>
      </w:r>
      <w:r w:rsidR="000B7B9D" w:rsidRPr="000B7B9D">
        <w:rPr>
          <w:rFonts w:ascii="Calibri" w:hAnsi="Calibri"/>
        </w:rPr>
        <w:t>[57]</w:t>
      </w:r>
      <w:r w:rsidR="00647A3C" w:rsidRPr="0004589E">
        <w:fldChar w:fldCharType="end"/>
      </w:r>
      <w:r w:rsidRPr="0004589E">
        <w:t>:</w:t>
      </w:r>
    </w:p>
    <w:p w14:paraId="3D4EA559" w14:textId="77777777" w:rsidR="00B945B6" w:rsidRPr="0004589E" w:rsidRDefault="00B945B6" w:rsidP="00996AB1">
      <w:pPr>
        <w:pStyle w:val="Prrafodelista"/>
        <w:numPr>
          <w:ilvl w:val="0"/>
          <w:numId w:val="19"/>
        </w:numPr>
      </w:pPr>
      <w:r w:rsidRPr="0004589E">
        <w:t xml:space="preserve">Escribir un breve resumen del cambio realizado en el </w:t>
      </w:r>
      <w:hyperlink r:id="rId55" w:history="1">
        <w:r w:rsidRPr="0004589E">
          <w:rPr>
            <w:rStyle w:val="Hipervnculo"/>
          </w:rPr>
          <w:t>formato de control de cambios</w:t>
        </w:r>
      </w:hyperlink>
      <w:r w:rsidRPr="0004589E">
        <w:t xml:space="preserve"> donde se indiquen las características y cambios de  la nueva versión.</w:t>
      </w:r>
    </w:p>
    <w:p w14:paraId="3D4EA55A" w14:textId="77777777" w:rsidR="00B945B6" w:rsidRPr="0004589E" w:rsidRDefault="00B945B6" w:rsidP="00996AB1">
      <w:pPr>
        <w:pStyle w:val="Prrafodelista"/>
        <w:numPr>
          <w:ilvl w:val="0"/>
          <w:numId w:val="19"/>
        </w:numPr>
      </w:pPr>
      <w:r w:rsidRPr="0004589E">
        <w:t xml:space="preserve">Los integrantes que deseen incorporar sus avances o colaboraciones deben crear una rama con la copia de la rama principal del proyecto y trabajar en ella. </w:t>
      </w:r>
    </w:p>
    <w:p w14:paraId="3D4EA55B" w14:textId="77777777" w:rsidR="00B945B6" w:rsidRPr="0004589E" w:rsidRDefault="00B945B6" w:rsidP="00996AB1">
      <w:pPr>
        <w:pStyle w:val="Prrafodelista"/>
        <w:numPr>
          <w:ilvl w:val="0"/>
          <w:numId w:val="19"/>
        </w:numPr>
      </w:pPr>
      <w:r w:rsidRPr="0004589E">
        <w:t>Parámetros de nombramiento de ramas secundarias.</w:t>
      </w:r>
    </w:p>
    <w:p w14:paraId="3D4EA55C" w14:textId="77777777" w:rsidR="00B945B6" w:rsidRPr="0004589E" w:rsidRDefault="00B945B6" w:rsidP="00B945B6">
      <w:pPr>
        <w:ind w:left="1416"/>
      </w:pPr>
      <w:r w:rsidRPr="0004589E">
        <w:t>&lt;</w:t>
      </w:r>
      <w:hyperlink r:id="rId56" w:anchor="FormatoDeVersionamiento" w:history="1">
        <w:r w:rsidRPr="00843817">
          <w:rPr>
            <w:rStyle w:val="Hipervnculo"/>
          </w:rPr>
          <w:t>Versión esperada</w:t>
        </w:r>
      </w:hyperlink>
      <w:r w:rsidRPr="0004589E">
        <w:t>&gt; &lt;Problema relacionado&gt;</w:t>
      </w:r>
      <w:r w:rsidRPr="00895CD4">
        <w:rPr>
          <w:rStyle w:val="Refdenotaalpie"/>
        </w:rPr>
        <w:footnoteReference w:id="11"/>
      </w:r>
      <w:r w:rsidRPr="0004589E">
        <w:t xml:space="preserve">  &lt;Descripción del cambio&gt;</w:t>
      </w:r>
    </w:p>
    <w:p w14:paraId="3D4EA55D" w14:textId="77777777" w:rsidR="00B945B6" w:rsidRPr="0004589E" w:rsidRDefault="00B945B6" w:rsidP="00B945B6">
      <w:r w:rsidRPr="0004589E">
        <w:tab/>
        <w:t xml:space="preserve">La descripción del cambio no debe superar las </w:t>
      </w:r>
      <w:r>
        <w:t>20</w:t>
      </w:r>
      <w:r w:rsidRPr="0004589E">
        <w:t xml:space="preserve"> palabras.</w:t>
      </w:r>
    </w:p>
    <w:p w14:paraId="3D4EA55E" w14:textId="77777777" w:rsidR="00B945B6" w:rsidRPr="0004589E" w:rsidRDefault="00B945B6" w:rsidP="00996AB1">
      <w:pPr>
        <w:pStyle w:val="Prrafodelista"/>
        <w:numPr>
          <w:ilvl w:val="0"/>
          <w:numId w:val="19"/>
        </w:numPr>
      </w:pPr>
      <w:r w:rsidRPr="0004589E">
        <w:t xml:space="preserve">Para integrar una modificación al </w:t>
      </w:r>
      <w:r w:rsidRPr="0004589E">
        <w:rPr>
          <w:i/>
        </w:rPr>
        <w:t xml:space="preserve">master </w:t>
      </w:r>
      <w:r w:rsidRPr="00C71235">
        <w:rPr>
          <w:i/>
        </w:rPr>
        <w:t>branch</w:t>
      </w:r>
      <w:r>
        <w:t xml:space="preserve"> se</w:t>
      </w:r>
      <w:r w:rsidRPr="0004589E">
        <w:t xml:space="preserve"> debe hacer una petición de aceptación</w:t>
      </w:r>
      <w:r w:rsidRPr="00895CD4">
        <w:rPr>
          <w:rStyle w:val="Refdenotaalpie"/>
        </w:rPr>
        <w:footnoteReference w:id="12"/>
      </w:r>
      <w:r w:rsidRPr="0004589E">
        <w:t>.</w:t>
      </w:r>
    </w:p>
    <w:p w14:paraId="3D4EA55F" w14:textId="77777777" w:rsidR="00B945B6" w:rsidRDefault="00B945B6" w:rsidP="00996AB1">
      <w:pPr>
        <w:pStyle w:val="Prrafodelista"/>
        <w:numPr>
          <w:ilvl w:val="0"/>
          <w:numId w:val="19"/>
        </w:numPr>
      </w:pPr>
      <w:r w:rsidRPr="0004589E">
        <w:t xml:space="preserve">Cualquier integrante del equipo </w:t>
      </w:r>
      <w:r>
        <w:t>del área de desarrollo</w:t>
      </w:r>
      <w:r w:rsidRPr="0004589E">
        <w:t xml:space="preserve"> puede aprobar o rechazar </w:t>
      </w:r>
      <w:r>
        <w:t>una</w:t>
      </w:r>
      <w:r w:rsidRPr="0004589E">
        <w:t xml:space="preserve"> petici</w:t>
      </w:r>
      <w:r>
        <w:t>ó</w:t>
      </w:r>
      <w:r w:rsidRPr="0004589E">
        <w:t xml:space="preserve">n. </w:t>
      </w:r>
    </w:p>
    <w:p w14:paraId="3D4EA560" w14:textId="77777777" w:rsidR="00B945B6" w:rsidRPr="0004589E" w:rsidRDefault="00B945B6" w:rsidP="00996AB1">
      <w:pPr>
        <w:pStyle w:val="Prrafodelista"/>
        <w:numPr>
          <w:ilvl w:val="0"/>
          <w:numId w:val="19"/>
        </w:numPr>
      </w:pPr>
      <w:r w:rsidRPr="0004589E">
        <w:t>La persona que aprueb</w:t>
      </w:r>
      <w:r>
        <w:t>e</w:t>
      </w:r>
      <w:r w:rsidRPr="0004589E">
        <w:t xml:space="preserve"> la petición</w:t>
      </w:r>
      <w:r>
        <w:t xml:space="preserve"> de cambio</w:t>
      </w:r>
      <w:r w:rsidRPr="0004589E">
        <w:t xml:space="preserve"> debe consignar su nombre en el </w:t>
      </w:r>
      <w:r>
        <w:t>formato de control de cambios</w:t>
      </w:r>
      <w:r w:rsidRPr="0004589E">
        <w:t xml:space="preserve"> y en el repositorio</w:t>
      </w:r>
      <w:r w:rsidRPr="00895CD4">
        <w:rPr>
          <w:rStyle w:val="Refdenotaalpie"/>
        </w:rPr>
        <w:footnoteReference w:id="13"/>
      </w:r>
      <w:r w:rsidRPr="0004589E">
        <w:t>.</w:t>
      </w:r>
    </w:p>
    <w:p w14:paraId="3D4EA561" w14:textId="77777777" w:rsidR="00B945B6" w:rsidRPr="0004589E" w:rsidRDefault="00B945B6" w:rsidP="004E3936">
      <w:pPr>
        <w:pStyle w:val="Ttulo2"/>
      </w:pPr>
      <w:bookmarkStart w:id="142" w:name="_Toc413829939"/>
      <w:r>
        <w:t>12</w:t>
      </w:r>
      <w:r w:rsidRPr="0004589E">
        <w:t>.3.5 Supervisión y control</w:t>
      </w:r>
      <w:bookmarkEnd w:id="142"/>
    </w:p>
    <w:p w14:paraId="3D4EA562" w14:textId="77777777" w:rsidR="00B945B6" w:rsidRDefault="00B945B6" w:rsidP="00B945B6">
      <w:r w:rsidRPr="0004589E">
        <w:t xml:space="preserve">Se realiza por medio del </w:t>
      </w:r>
      <w:hyperlink r:id="rId57" w:history="1">
        <w:r w:rsidRPr="00171102">
          <w:rPr>
            <w:rStyle w:val="Hipervnculo"/>
          </w:rPr>
          <w:t>formato de supervisión de cambios</w:t>
        </w:r>
      </w:hyperlink>
      <w:r>
        <w:t>.</w:t>
      </w:r>
      <w:r w:rsidRPr="0004589E">
        <w:t xml:space="preserve"> </w:t>
      </w:r>
      <w:r>
        <w:t>D</w:t>
      </w:r>
      <w:r w:rsidRPr="0004589E">
        <w:t xml:space="preserve">ebe ser completado por cualquier miembro del equipo </w:t>
      </w:r>
      <w:r>
        <w:t xml:space="preserve">del área </w:t>
      </w:r>
      <w:r w:rsidRPr="0004589E">
        <w:t xml:space="preserve">de </w:t>
      </w:r>
      <w:r>
        <w:t xml:space="preserve">calidad y administración de la </w:t>
      </w:r>
      <w:r w:rsidRPr="0004589E">
        <w:t>configuración</w:t>
      </w:r>
      <w:r>
        <w:t xml:space="preserve"> en un plazo no mayor a dos días desde la presentación del cambio. </w:t>
      </w:r>
    </w:p>
    <w:p w14:paraId="3D4EA563" w14:textId="77777777" w:rsidR="00B945B6" w:rsidRDefault="00B945B6" w:rsidP="00B945B6">
      <w:r>
        <w:t>Adicionalmente se deben seguir las siguientes normas:</w:t>
      </w:r>
    </w:p>
    <w:p w14:paraId="3D4EA564" w14:textId="77777777" w:rsidR="00B945B6" w:rsidRDefault="00B945B6" w:rsidP="00996AB1">
      <w:pPr>
        <w:pStyle w:val="Prrafodelista"/>
        <w:numPr>
          <w:ilvl w:val="0"/>
          <w:numId w:val="22"/>
        </w:numPr>
      </w:pPr>
      <w:r>
        <w:t xml:space="preserve">Si al finalizar la fecha límite de cambios consignada en el </w:t>
      </w:r>
      <w:hyperlink r:id="rId58" w:history="1">
        <w:r w:rsidRPr="00F13C6B">
          <w:rPr>
            <w:rStyle w:val="Hipervnculo"/>
          </w:rPr>
          <w:t>formato de control de cambios</w:t>
        </w:r>
      </w:hyperlink>
      <w:r>
        <w:t xml:space="preserve"> no se ha realizado el cambio se debe proceder a </w:t>
      </w:r>
      <w:hyperlink r:id="rId59" w:anchor="12.1 Ambiente de Trabajo" w:history="1">
        <w:r w:rsidRPr="00F13C6B">
          <w:rPr>
            <w:rStyle w:val="Hipervnculo"/>
          </w:rPr>
          <w:t>sancionar al solicitante</w:t>
        </w:r>
      </w:hyperlink>
      <w:r>
        <w:t>.</w:t>
      </w:r>
    </w:p>
    <w:p w14:paraId="3D4EA565" w14:textId="77777777" w:rsidR="00B945B6" w:rsidRDefault="00B945B6" w:rsidP="00996AB1">
      <w:pPr>
        <w:pStyle w:val="Prrafodelista"/>
        <w:numPr>
          <w:ilvl w:val="0"/>
          <w:numId w:val="22"/>
        </w:numPr>
      </w:pPr>
      <w:r>
        <w:t>Si en la fecha de revisión no se cumple el objetivo o el cambio afecta negativamente, inmediatamente el solicitante del cambio debe revertir los cambios hasta la versión anterior de la solicitud.</w:t>
      </w:r>
      <w:r w:rsidRPr="00895CD4">
        <w:rPr>
          <w:rStyle w:val="Refdenotaalpie"/>
        </w:rPr>
        <w:footnoteReference w:id="14"/>
      </w:r>
    </w:p>
    <w:p w14:paraId="3D4EA566" w14:textId="77777777" w:rsidR="00B945B6" w:rsidRPr="00B945B6" w:rsidRDefault="00B945B6" w:rsidP="00996AB1">
      <w:pPr>
        <w:pStyle w:val="Prrafodelista"/>
        <w:numPr>
          <w:ilvl w:val="0"/>
          <w:numId w:val="22"/>
        </w:numPr>
      </w:pPr>
      <w:r>
        <w:t xml:space="preserve">En caso de que un integrante no siga el formato de versiones será </w:t>
      </w:r>
      <w:hyperlink r:id="rId60" w:anchor="12.1 Ambiente de Trabajo" w:history="1">
        <w:r w:rsidRPr="00843817">
          <w:rPr>
            <w:rStyle w:val="Hipervnculo"/>
          </w:rPr>
          <w:t>sancionado</w:t>
        </w:r>
      </w:hyperlink>
      <w:r>
        <w:t xml:space="preserve"> y deberá corregir el error en un plazo no mayor a un día.</w:t>
      </w:r>
    </w:p>
    <w:p w14:paraId="3D4EA567" w14:textId="77777777" w:rsidR="000B7B9D" w:rsidRDefault="00B511E9" w:rsidP="004E3936">
      <w:pPr>
        <w:pStyle w:val="Ttulo1"/>
      </w:pPr>
      <w:bookmarkStart w:id="143" w:name="_Toc413829940"/>
      <w:r>
        <w:lastRenderedPageBreak/>
        <w:t>12.4 Métricas y Proceso de Medición</w:t>
      </w:r>
      <w:bookmarkEnd w:id="143"/>
    </w:p>
    <w:p w14:paraId="3D4EA568" w14:textId="77777777" w:rsidR="000B7B9D" w:rsidRDefault="000B7B9D" w:rsidP="000B7B9D">
      <w:r>
        <w:t>La medición de objetivos  en RAWR se hará mediante el método de medición GQM (</w:t>
      </w:r>
      <w:r w:rsidRPr="002A7E5E">
        <w:t>goal</w:t>
      </w:r>
      <w:r>
        <w:t xml:space="preserve">, </w:t>
      </w:r>
      <w:r w:rsidRPr="002A7E5E">
        <w:t>question</w:t>
      </w:r>
      <w:r>
        <w:t xml:space="preserve">, </w:t>
      </w:r>
      <w:r w:rsidRPr="002A7E5E">
        <w:t>metric</w:t>
      </w:r>
      <w:r>
        <w:t xml:space="preserve">) </w:t>
      </w:r>
      <w:r>
        <w:fldChar w:fldCharType="begin"/>
      </w:r>
      <w:r>
        <w:instrText xml:space="preserve"> ADDIN ZOTERO_ITEM CSL_CITATION {"citationID":"43svhviog","properties":{"formattedCitation":"[58]","plainCitation":"[58]"},"citationItems":[{"id":46,"uris":["http://zotero.org/users/2345493/items/BBCP5PS8"],"uri":["http://zotero.org/users/2345493/items/BBCP5PS8"],"itemData":{"id":46,"type":"article","title":"THE GOAL QUESTION METRIC APPROACH","URL":"http://www.cs.umd.edu/~mvz/handouts/gqm.pdf","shortTitle":"THE GOAL QUESTION METRIC APPROACH","language":"Inglés","author":[{"family":"Basili","given":"Victor R."},{"family":"Caldiera","given":"Gianluigi"},{"family":"Rombach","given":"H. Dieter"}],"accessed":{"date-parts":[["2015",1,3]]}}}],"schema":"https://github.com/citation-style-language/schema/raw/master/csl-citation.json"} </w:instrText>
      </w:r>
      <w:r>
        <w:fldChar w:fldCharType="separate"/>
      </w:r>
      <w:r w:rsidRPr="000B7B9D">
        <w:rPr>
          <w:rFonts w:ascii="Calibri" w:hAnsi="Calibri"/>
        </w:rPr>
        <w:t>[58]</w:t>
      </w:r>
      <w:r>
        <w:fldChar w:fldCharType="end"/>
      </w:r>
      <w:r>
        <w:t>.</w:t>
      </w:r>
    </w:p>
    <w:p w14:paraId="3D4EA569" w14:textId="77777777" w:rsidR="000B7B9D" w:rsidRDefault="000B7B9D" w:rsidP="004E3936">
      <w:pPr>
        <w:pStyle w:val="Ttulo2"/>
      </w:pPr>
      <w:r>
        <w:t>12.4.1 Objetivos</w:t>
      </w:r>
    </w:p>
    <w:p w14:paraId="3D4EA56A" w14:textId="77777777" w:rsidR="000B7B9D" w:rsidRDefault="000B7B9D" w:rsidP="00996AB1">
      <w:pPr>
        <w:pStyle w:val="Prrafodelista"/>
        <w:numPr>
          <w:ilvl w:val="0"/>
          <w:numId w:val="28"/>
        </w:numPr>
      </w:pPr>
      <w:r>
        <w:t>Establecer patrones de medición.</w:t>
      </w:r>
    </w:p>
    <w:p w14:paraId="3D4EA56B" w14:textId="77777777" w:rsidR="000B7B9D" w:rsidRDefault="000B7B9D" w:rsidP="004E3936">
      <w:pPr>
        <w:pStyle w:val="Ttulo2"/>
      </w:pPr>
      <w:r>
        <w:t>12.4.2 Responsables</w:t>
      </w:r>
    </w:p>
    <w:p w14:paraId="3D4EA56C" w14:textId="77777777" w:rsidR="000B7B9D" w:rsidRPr="00BE2BC4" w:rsidRDefault="000B7B9D" w:rsidP="00996AB1">
      <w:pPr>
        <w:pStyle w:val="Prrafodelista"/>
        <w:numPr>
          <w:ilvl w:val="0"/>
          <w:numId w:val="28"/>
        </w:numPr>
      </w:pPr>
      <w:r>
        <w:t>Equipo de calidad y configuración.</w:t>
      </w:r>
    </w:p>
    <w:p w14:paraId="3D4EA56D" w14:textId="77777777" w:rsidR="000B7B9D" w:rsidRDefault="000B7B9D" w:rsidP="004E3936">
      <w:pPr>
        <w:pStyle w:val="Ttulo2"/>
      </w:pPr>
      <w:r>
        <w:t>12.4.3 Recursos requeridos</w:t>
      </w:r>
    </w:p>
    <w:p w14:paraId="3D4EA56E" w14:textId="77777777" w:rsidR="000B7B9D" w:rsidRDefault="000B7B9D" w:rsidP="00996AB1">
      <w:pPr>
        <w:pStyle w:val="Prrafodelista"/>
        <w:numPr>
          <w:ilvl w:val="0"/>
          <w:numId w:val="28"/>
        </w:numPr>
      </w:pPr>
      <w:r>
        <w:t>Android Studio</w:t>
      </w:r>
    </w:p>
    <w:p w14:paraId="3D4EA56F" w14:textId="77777777" w:rsidR="000B7B9D" w:rsidRDefault="000B7B9D" w:rsidP="00996AB1">
      <w:pPr>
        <w:pStyle w:val="Prrafodelista"/>
        <w:numPr>
          <w:ilvl w:val="0"/>
          <w:numId w:val="28"/>
        </w:numPr>
      </w:pPr>
      <w:r>
        <w:t>Microsoft Office Word</w:t>
      </w:r>
    </w:p>
    <w:p w14:paraId="3D4EA570" w14:textId="77777777" w:rsidR="000B7B9D" w:rsidRPr="0054460A" w:rsidRDefault="000B7B9D" w:rsidP="00996AB1">
      <w:pPr>
        <w:pStyle w:val="Prrafodelista"/>
        <w:numPr>
          <w:ilvl w:val="0"/>
          <w:numId w:val="28"/>
        </w:numPr>
      </w:pPr>
      <w:r>
        <w:t>Microsoft Office Excel</w:t>
      </w:r>
    </w:p>
    <w:p w14:paraId="3D4EA571" w14:textId="77777777" w:rsidR="000B7B9D" w:rsidRDefault="000B7B9D" w:rsidP="004E3936">
      <w:pPr>
        <w:pStyle w:val="Ttulo2"/>
      </w:pPr>
      <w:r>
        <w:t>12.4.4 Puesta en marcha</w:t>
      </w:r>
    </w:p>
    <w:p w14:paraId="3D4EA572" w14:textId="77777777" w:rsidR="000B7B9D" w:rsidRDefault="000B7B9D" w:rsidP="004E3936">
      <w:pPr>
        <w:pStyle w:val="Ttulo3"/>
      </w:pPr>
      <w:bookmarkStart w:id="144" w:name="_12.4.4.1_Medición_de"/>
      <w:bookmarkEnd w:id="144"/>
      <w:r>
        <w:t>12.4.4.1 Medición de un documento</w:t>
      </w:r>
    </w:p>
    <w:p w14:paraId="3D4EA573" w14:textId="77777777" w:rsidR="000B7B9D" w:rsidRPr="00BA14D8" w:rsidRDefault="000B7B9D" w:rsidP="000B7B9D">
      <w:r>
        <w:t xml:space="preserve">Se debe evaluar un </w:t>
      </w:r>
      <w:r w:rsidRPr="00BA14D8">
        <w:t xml:space="preserve">documento a través del </w:t>
      </w:r>
      <w:hyperlink r:id="rId61" w:history="1">
        <w:r w:rsidRPr="00843817">
          <w:rPr>
            <w:rStyle w:val="Hipervnculo"/>
          </w:rPr>
          <w:t>formato de evaluación de documentos</w:t>
        </w:r>
      </w:hyperlink>
      <w:r>
        <w:rPr>
          <w:rStyle w:val="Hipervnculo"/>
        </w:rPr>
        <w:t xml:space="preserve"> </w:t>
      </w:r>
      <w:r w:rsidRPr="00BA14D8">
        <w:fldChar w:fldCharType="begin"/>
      </w:r>
      <w:r>
        <w:instrText xml:space="preserve"> ADDIN ZOTERO_ITEM CSL_CITATION {"citationID":"lo24fbb3g","properties":{"formattedCitation":"[59]","plainCitation":"[59]"},"citationItems":[{"id":119,"uris":["http://zotero.org/users/2345493/items/RUIK4UTR"],"uri":["http://zotero.org/users/2345493/items/RUIK4UTR"],"itemData":{"id":119,"type":"article","title":"Evaluar la escritura, sí... Pero ¿Qué y cómo evaluar?","publisher":"Acción Pedagógica","archive":"01-03-2015","URL":"dialnet.unirioja.es/descarga/articulo/2971903.pdf","language":"Español","author":[{"family":"Morales A.","given":"Francisco"}],"issued":{"date-parts":[["2003",11]]}}}],"schema":"https://github.com/citation-style-language/schema/raw/master/csl-citation.json"} </w:instrText>
      </w:r>
      <w:r w:rsidRPr="00BA14D8">
        <w:fldChar w:fldCharType="separate"/>
      </w:r>
      <w:r w:rsidRPr="000B7B9D">
        <w:rPr>
          <w:rFonts w:ascii="Calibri" w:hAnsi="Calibri"/>
        </w:rPr>
        <w:t>[59]</w:t>
      </w:r>
      <w:r w:rsidRPr="00BA14D8">
        <w:fldChar w:fldCharType="end"/>
      </w:r>
      <w:r w:rsidRPr="00BA14D8">
        <w:t>. A pesar que la evaluación es subjetiva al criterio del lector, se considera que la evaluación de cualquier miembro del equipo de calidad y configuración es válida.</w:t>
      </w:r>
    </w:p>
    <w:p w14:paraId="3D4EA574" w14:textId="77777777" w:rsidR="000B7B9D" w:rsidRPr="00BA14D8" w:rsidRDefault="000B7B9D" w:rsidP="000B7B9D">
      <w:r w:rsidRPr="00BA14D8">
        <w:t>En la bibliografía del documento se encuentran diferentes documentos guía con consejos y buenas prácticas para la escritura de documentos</w:t>
      </w:r>
      <w:r>
        <w:fldChar w:fldCharType="begin"/>
      </w:r>
      <w:r>
        <w:instrText xml:space="preserve"> ADDIN ZOTERO_ITEM CSL_CITATION {"citationID":"2aldfnbcb9","properties":{"formattedCitation":"[58]","plainCitation":"[58]"},"citationItems":[{"id":46,"uris":["http://zotero.org/users/2345493/items/BBCP5PS8"],"uri":["http://zotero.org/users/2345493/items/BBCP5PS8"],"itemData":{"id":46,"type":"article","title":"THE GOAL QUESTION METRIC APPROACH","URL":"http://www.cs.umd.edu/~mvz/handouts/gqm.pdf","shortTitle":"THE GOAL QUESTION METRIC APPROACH","language":"Inglés","author":[{"family":"Basili","given":"Victor R."},{"family":"Caldiera","given":"Gianluigi"},{"family":"Rombach","given":"H. Dieter"}],"accessed":{"date-parts":[["2015",1,3]]}}}],"schema":"https://github.com/citation-style-language/schema/raw/master/csl-citation.json"} </w:instrText>
      </w:r>
      <w:r>
        <w:fldChar w:fldCharType="separate"/>
      </w:r>
      <w:r w:rsidRPr="000B7B9D">
        <w:rPr>
          <w:rFonts w:ascii="Calibri" w:hAnsi="Calibri"/>
        </w:rPr>
        <w:t>[58]</w:t>
      </w:r>
      <w:r>
        <w:fldChar w:fldCharType="end"/>
      </w:r>
      <w:r>
        <w:t xml:space="preserve"> </w:t>
      </w:r>
      <w:r w:rsidRPr="00BA14D8">
        <w:fldChar w:fldCharType="begin"/>
      </w:r>
      <w:r>
        <w:instrText xml:space="preserve"> ADDIN ZOTERO_ITEM CSL_CITATION {"citationID":"uk9f22bn8","properties":{"formattedCitation":"[60]","plainCitation":"[60]"},"citationItems":[{"id":129,"uris":["http://zotero.org/users/2345493/items/TK7D8T8C"],"uri":["http://zotero.org/users/2345493/items/TK7D8T8C"],"itemData":{"id":129,"type":"article","title":"Software documentation","URL":"http://www.literateprogramming.com/documentation.pdf","language":"Inglés","author":[{"family":"Sommerville","given":"Ian"}],"issued":{"date-parts":[["2001",11]]},"accessed":{"date-parts":[["2015",1,3]]}}}],"schema":"https://github.com/citation-style-language/schema/raw/master/csl-citation.json"} </w:instrText>
      </w:r>
      <w:r w:rsidRPr="00BA14D8">
        <w:fldChar w:fldCharType="separate"/>
      </w:r>
      <w:r w:rsidRPr="000B7B9D">
        <w:rPr>
          <w:rFonts w:ascii="Calibri" w:hAnsi="Calibri"/>
        </w:rPr>
        <w:t>[60]</w:t>
      </w:r>
      <w:r w:rsidRPr="00BA14D8">
        <w:fldChar w:fldCharType="end"/>
      </w:r>
      <w:r w:rsidRPr="00BA14D8">
        <w:t>.</w:t>
      </w:r>
    </w:p>
    <w:p w14:paraId="3D4EA575" w14:textId="77777777" w:rsidR="000B7B9D" w:rsidRPr="00BA14D8" w:rsidRDefault="000B7B9D" w:rsidP="004E3936">
      <w:pPr>
        <w:pStyle w:val="Ttulo3"/>
      </w:pPr>
      <w:bookmarkStart w:id="145" w:name="_12.4.4.2_Medición_de"/>
      <w:bookmarkEnd w:id="145"/>
      <w:r w:rsidRPr="00BA14D8">
        <w:t>12.4.4.2 Medición de desarrollo y programación.</w:t>
      </w:r>
    </w:p>
    <w:p w14:paraId="3D4EA576" w14:textId="77777777" w:rsidR="000B7B9D" w:rsidRPr="00BA14D8" w:rsidRDefault="000B7B9D" w:rsidP="004E3936">
      <w:pPr>
        <w:pStyle w:val="Ttulo4"/>
      </w:pPr>
      <w:r w:rsidRPr="00BA14D8">
        <w:t>12.4.4.2.1 Densidad de errores</w:t>
      </w:r>
    </w:p>
    <w:p w14:paraId="3D4EA577" w14:textId="77777777" w:rsidR="000B7B9D" w:rsidRPr="00BA14D8" w:rsidRDefault="000B7B9D" w:rsidP="000B7B9D">
      <w:pPr>
        <w:rPr>
          <w:rFonts w:ascii="Cambria Math" w:hAnsi="Cambria Math"/>
          <w:oMath/>
        </w:rPr>
      </w:pPr>
      <m:oMathPara>
        <m:oMath>
          <m:r>
            <w:rPr>
              <w:rFonts w:ascii="Cambria Math" w:hAnsi="Cambria Math"/>
            </w:rPr>
            <m:t>Densidad de errores=(Cantidad de errores)/(Tamaño del código)</m:t>
          </m:r>
        </m:oMath>
      </m:oMathPara>
    </w:p>
    <w:p w14:paraId="3D4EA578" w14:textId="77777777" w:rsidR="000B7B9D" w:rsidRPr="00BA14D8" w:rsidRDefault="000B7B9D" w:rsidP="000B7B9D">
      <w:r w:rsidRPr="00BA14D8">
        <w:t xml:space="preserve">Ecuación que indica que la densidad de errores es proporcional a la cantidad de errores (cantidad de procedimientos o desarrollos incorrectos) e inversamente proporcional al tamaño del código (cantidad total de líneas de código) </w:t>
      </w:r>
      <w:r w:rsidRPr="00BA14D8">
        <w:fldChar w:fldCharType="begin"/>
      </w:r>
      <w:r>
        <w:instrText xml:space="preserve"> ADDIN ZOTERO_ITEM CSL_CITATION {"citationID":"1msn1hogap","properties":{"formattedCitation":"[61]","plainCitation":"[61]"},"citationItems":[{"id":144,"uris":["http://zotero.org/users/2345493/items/WPFWPSUU"],"uri":["http://zotero.org/users/2345493/items/WPFWPSUU"],"itemData":{"id":144,"type":"book","title":"Software metrics : a guide to planning, analysis, and application","publisher":"AUERBACH PUBLICATIONS","ISBN":"0-8493-1661-8","shortTitle":"Software metrics","language":"Inglés","author":[{"family":"Pandian","given":"C. Ravindranath"}],"issued":{"date-parts":[["2003"]]}}}],"schema":"https://github.com/citation-style-language/schema/raw/master/csl-citation.json"} </w:instrText>
      </w:r>
      <w:r w:rsidRPr="00BA14D8">
        <w:fldChar w:fldCharType="separate"/>
      </w:r>
      <w:r w:rsidRPr="000B7B9D">
        <w:rPr>
          <w:rFonts w:ascii="Calibri" w:hAnsi="Calibri"/>
        </w:rPr>
        <w:t>[61]</w:t>
      </w:r>
      <w:r w:rsidRPr="00BA14D8">
        <w:fldChar w:fldCharType="end"/>
      </w:r>
      <w:r w:rsidRPr="00BA14D8">
        <w:t>.</w:t>
      </w:r>
    </w:p>
    <w:p w14:paraId="3D4EA579" w14:textId="77777777" w:rsidR="000B7B9D" w:rsidRPr="00BA14D8" w:rsidRDefault="000B7B9D" w:rsidP="004E3936">
      <w:pPr>
        <w:pStyle w:val="Ttulo4"/>
      </w:pPr>
      <w:r w:rsidRPr="00BA14D8">
        <w:t>12.4.4.2.2 Productividad</w:t>
      </w:r>
    </w:p>
    <w:p w14:paraId="3D4EA57A" w14:textId="77777777" w:rsidR="000B7B9D" w:rsidRPr="00BA14D8" w:rsidRDefault="000B7B9D" w:rsidP="000B7B9D">
      <w:pPr>
        <w:rPr>
          <w:rFonts w:ascii="Cambria Math" w:hAnsi="Cambria Math"/>
          <w:oMath/>
        </w:rPr>
      </w:pPr>
      <m:oMathPara>
        <m:oMath>
          <m:r>
            <w:rPr>
              <w:rFonts w:ascii="Cambria Math" w:hAnsi="Cambria Math"/>
            </w:rPr>
            <m:t>productividad=(Líneas de código)/Esfuerzo</m:t>
          </m:r>
        </m:oMath>
      </m:oMathPara>
    </w:p>
    <w:p w14:paraId="3D4EA57B" w14:textId="77777777" w:rsidR="000B7B9D" w:rsidRPr="00BA14D8" w:rsidRDefault="000B7B9D" w:rsidP="000B7B9D">
      <w:r w:rsidRPr="00BA14D8">
        <w:t>Donde se indica que la productividad es proporcional a la cantidad de líneas de código producida e inversamente proporcional al esfuerzo (tiempo requerido para producir las líneas de código realizadas).</w:t>
      </w:r>
    </w:p>
    <w:p w14:paraId="3D4EA57C" w14:textId="77777777" w:rsidR="000B7B9D" w:rsidRPr="00BA14D8" w:rsidRDefault="000B7B9D" w:rsidP="000B7B9D">
      <w:r w:rsidRPr="00BA14D8">
        <w:t xml:space="preserve">Los números obtenidos con las ecuaciones definidas en los numerales anteriores, no pueden representar un máximo o </w:t>
      </w:r>
      <w:r>
        <w:t xml:space="preserve">un mínimo absoluto, sin embargo </w:t>
      </w:r>
      <w:r w:rsidRPr="00BA14D8">
        <w:t xml:space="preserve">son </w:t>
      </w:r>
      <w:r>
        <w:t xml:space="preserve">datos </w:t>
      </w:r>
      <w:r w:rsidRPr="00BA14D8">
        <w:t xml:space="preserve">susceptibles a comparar con los demás desarrolladores, por lo cual el </w:t>
      </w:r>
      <w:hyperlink r:id="rId62" w:anchor="12.5 Control de Calidad" w:history="1">
        <w:r w:rsidRPr="00F13C6B">
          <w:rPr>
            <w:rStyle w:val="Hipervnculo"/>
          </w:rPr>
          <w:t>plan de control de calidad</w:t>
        </w:r>
      </w:hyperlink>
      <w:r w:rsidRPr="00BA14D8">
        <w:t xml:space="preserve"> modera estos resultados.</w:t>
      </w:r>
    </w:p>
    <w:p w14:paraId="3D4EA57D" w14:textId="77777777" w:rsidR="000B7B9D" w:rsidRPr="00BA14D8" w:rsidRDefault="000B7B9D" w:rsidP="004E3936">
      <w:pPr>
        <w:pStyle w:val="Ttulo3"/>
      </w:pPr>
      <w:bookmarkStart w:id="146" w:name="_12.4.4.3_Medición_de"/>
      <w:bookmarkEnd w:id="146"/>
      <w:r w:rsidRPr="00BA14D8">
        <w:t>12.4.4.3 Medición de requerimientos</w:t>
      </w:r>
    </w:p>
    <w:p w14:paraId="3D4EA57E" w14:textId="77777777" w:rsidR="000B7B9D" w:rsidRPr="009B7771" w:rsidRDefault="000B7B9D" w:rsidP="000B7B9D">
      <w:pPr>
        <w:rPr>
          <w:rFonts w:ascii="Cambria Math" w:eastAsiaTheme="minorEastAsia" w:hAnsi="Cambria Math"/>
          <w:i/>
        </w:rPr>
      </w:pPr>
      <m:oMathPara>
        <m:oMath>
          <m:r>
            <w:rPr>
              <w:rFonts w:ascii="Cambria Math" w:hAnsi="Cambria Math"/>
            </w:rPr>
            <m:t>AA= NII/RT</m:t>
          </m:r>
        </m:oMath>
      </m:oMathPara>
    </w:p>
    <w:p w14:paraId="3D4EA57F" w14:textId="77777777" w:rsidR="000B7B9D" w:rsidRPr="009B7771" w:rsidRDefault="000B7B9D" w:rsidP="000B7B9D">
      <w:r>
        <w:lastRenderedPageBreak/>
        <w:t>Que indica que la ausencia de ambig</w:t>
      </w:r>
      <w:r w:rsidRPr="009B7771">
        <w:t>ü</w:t>
      </w:r>
      <w:r>
        <w:t xml:space="preserve">edad de los requerimientos es proporcional a la cantidad de requerimientos en las que los revisores tuvieron interpretaciones idénticas y es inversamente proporcional a la cantidad de requerimientos totales </w:t>
      </w:r>
      <w:r>
        <w:fldChar w:fldCharType="begin"/>
      </w:r>
      <w:r>
        <w:instrText xml:space="preserve"> ADDIN ZOTERO_ITEM CSL_CITATION {"citationID":"tipkmfas7","properties":{"formattedCitation":"[56]","plainCitation":"[56]"},"citationItems":[{"id":100,"uris":["http://zotero.org/users/2345493/items/M8C5CMQP"],"uri":["http://zotero.org/users/2345493/items/M8C5CMQP"],"itemData":{"id":100,"type":"chapter","title":"Software Engineering","container-title":"Software Engineering, a practitioner approach","publisher":"McGraw Hill","page":"744-760","edition":"7","author":[{"family":"Roger Pressman","given":""}]}}],"schema":"https://github.com/citation-style-language/schema/raw/master/csl-citation.json"} </w:instrText>
      </w:r>
      <w:r>
        <w:fldChar w:fldCharType="separate"/>
      </w:r>
      <w:r w:rsidRPr="000B7B9D">
        <w:rPr>
          <w:rFonts w:ascii="Calibri" w:hAnsi="Calibri"/>
        </w:rPr>
        <w:t>[56]</w:t>
      </w:r>
      <w:r>
        <w:fldChar w:fldCharType="end"/>
      </w:r>
      <w:r>
        <w:t>.</w:t>
      </w:r>
    </w:p>
    <w:p w14:paraId="3D4EA580" w14:textId="77777777" w:rsidR="00B511E9" w:rsidRDefault="00B511E9" w:rsidP="004E3936">
      <w:pPr>
        <w:pStyle w:val="Ttulo1"/>
      </w:pPr>
      <w:bookmarkStart w:id="147" w:name="_Toc413829941"/>
      <w:r>
        <w:t>12.5 Control de Calidad</w:t>
      </w:r>
      <w:bookmarkEnd w:id="147"/>
    </w:p>
    <w:p w14:paraId="3D4EA581" w14:textId="77777777" w:rsidR="00B511E9" w:rsidRPr="00EA03DC" w:rsidRDefault="00B511E9" w:rsidP="00900800">
      <w:r w:rsidRPr="00EA03DC">
        <w:t xml:space="preserve">La gestión de calidad debe describir procesos y actividades que determinen responsabilidades, objetivos y políticas de calidad para que el proyecto cumpla con los requerimientos especificados por el cliente </w:t>
      </w:r>
      <w:r w:rsidR="00647A3C">
        <w:rPr>
          <w:rFonts w:ascii="Calibri" w:hAnsi="Calibri"/>
        </w:rPr>
        <w:fldChar w:fldCharType="begin"/>
      </w:r>
      <w:r w:rsidR="000B7B9D">
        <w:rPr>
          <w:rFonts w:ascii="Calibri" w:hAnsi="Calibri"/>
        </w:rPr>
        <w:instrText xml:space="preserve"> ADDIN ZOTERO_ITEM CSL_CITATION {"citationID":"CHPsQDlj","properties":{"formattedCitation":"[62]","plainCitation":"[62]"},"citationItems":[{"id":21,"uris":["http://zotero.org/users/2345493/items/583KA9EU"],"uri":["http://zotero.org/users/2345493/items/583KA9EU"],"itemData":{"id":21,"type":"book","title":"FUNDAMENTOS PARA LA DIRECCIÓN DE PROYECTOS(GUÍA DEL PMBOK®)","publisher-place":"EE.UU","number-of-pages":"393","edition":"Cuarta edición","event-place":"EE.UU","URL":"http://www.esicenter-sinertic.org/images/PEREIRASECERTIFICA/Gerencia/Fundamentos_para_la_direccion_de_proyectos.pdf","ISBN":"978-1-933890-72-2","shortTitle":"Capitulo 8: Gestión de la Calidad del Proyecto","language":"Español","author":[{"family":"Project Management Institute, Inc.","given":""}],"issued":{"date-parts":[["2008"]]}}}],"schema":"https://github.com/citation-style-language/schema/raw/master/csl-citation.json"} </w:instrText>
      </w:r>
      <w:r w:rsidR="00647A3C">
        <w:rPr>
          <w:rFonts w:ascii="Calibri" w:hAnsi="Calibri"/>
        </w:rPr>
        <w:fldChar w:fldCharType="separate"/>
      </w:r>
      <w:r w:rsidR="000B7B9D" w:rsidRPr="000B7B9D">
        <w:rPr>
          <w:rFonts w:ascii="Calibri" w:hAnsi="Calibri"/>
        </w:rPr>
        <w:t>[62]</w:t>
      </w:r>
      <w:r w:rsidR="00647A3C">
        <w:rPr>
          <w:rFonts w:ascii="Calibri" w:hAnsi="Calibri"/>
        </w:rPr>
        <w:fldChar w:fldCharType="end"/>
      </w:r>
      <w:r w:rsidRPr="00EA03DC">
        <w:t>. Con el propósito de garantizar un buen nivel de calidad en cada documento, código, diagrama, aplicación y otros archivos que deben ser entregados a los clientes y manejados en el interior del grupo se crea el siguiente plan de control de la calidad del proyecto.</w:t>
      </w:r>
    </w:p>
    <w:p w14:paraId="3D4EA582" w14:textId="77777777" w:rsidR="00B511E9" w:rsidRPr="00B511E9" w:rsidRDefault="00B511E9" w:rsidP="004E3936">
      <w:pPr>
        <w:pStyle w:val="Ttulo2"/>
      </w:pPr>
      <w:bookmarkStart w:id="148" w:name="_12.5.1_Plan_de"/>
      <w:bookmarkStart w:id="149" w:name="_Toc412890804"/>
      <w:bookmarkStart w:id="150" w:name="_Toc412898077"/>
      <w:bookmarkStart w:id="151" w:name="_Toc412898084"/>
      <w:bookmarkStart w:id="152" w:name="_Toc413829942"/>
      <w:bookmarkEnd w:id="148"/>
      <w:r>
        <w:t xml:space="preserve">12.5.1 </w:t>
      </w:r>
      <w:r w:rsidRPr="00B511E9">
        <w:t>Plan de control de la calidad del proyecto</w:t>
      </w:r>
      <w:bookmarkEnd w:id="149"/>
      <w:bookmarkEnd w:id="150"/>
      <w:bookmarkEnd w:id="151"/>
      <w:bookmarkEnd w:id="152"/>
    </w:p>
    <w:p w14:paraId="3D4EA583" w14:textId="77777777" w:rsidR="00B511E9" w:rsidRDefault="00B511E9" w:rsidP="004E3936">
      <w:pPr>
        <w:pStyle w:val="Ttulo3"/>
      </w:pPr>
      <w:r>
        <w:t xml:space="preserve">12.5.1.1 </w:t>
      </w:r>
      <w:r w:rsidRPr="00B511E9">
        <w:t>Objetivo general:</w:t>
      </w:r>
    </w:p>
    <w:p w14:paraId="3D4EA584" w14:textId="77777777" w:rsidR="00B511E9" w:rsidRPr="00B511E9" w:rsidRDefault="00B511E9" w:rsidP="00996AB1">
      <w:pPr>
        <w:pStyle w:val="Prrafodelista"/>
        <w:numPr>
          <w:ilvl w:val="0"/>
          <w:numId w:val="12"/>
        </w:numPr>
      </w:pPr>
      <w:r w:rsidRPr="00B511E9">
        <w:t>Asegurar que los documentos y archivos generados durante el desarrollo del proyecto posean un buen nivel de calidad por medio de la ejecución de actividades</w:t>
      </w:r>
      <w:r w:rsidRPr="00B511E9">
        <w:rPr>
          <w:rFonts w:ascii="Arial" w:hAnsi="Arial" w:cs="Arial"/>
        </w:rPr>
        <w:t>.</w:t>
      </w:r>
    </w:p>
    <w:p w14:paraId="3D4EA585" w14:textId="77777777" w:rsidR="00B511E9" w:rsidRDefault="00B511E9" w:rsidP="004E3936">
      <w:pPr>
        <w:pStyle w:val="Ttulo3"/>
      </w:pPr>
      <w:r>
        <w:t xml:space="preserve">12.5.1.2 </w:t>
      </w:r>
      <w:r w:rsidRPr="00B511E9">
        <w:t>Objetivos específicos:</w:t>
      </w:r>
    </w:p>
    <w:p w14:paraId="3D4EA586" w14:textId="77777777" w:rsidR="00B511E9" w:rsidRPr="00EA03DC" w:rsidRDefault="00B511E9" w:rsidP="00996AB1">
      <w:pPr>
        <w:pStyle w:val="Prrafodelista"/>
        <w:numPr>
          <w:ilvl w:val="0"/>
          <w:numId w:val="12"/>
        </w:numPr>
      </w:pPr>
      <w:r w:rsidRPr="00EA03DC">
        <w:t>Describir procesos y actividades para garantizar la calidad en la elaboración de documentos.</w:t>
      </w:r>
    </w:p>
    <w:p w14:paraId="3D4EA587" w14:textId="77777777" w:rsidR="00B511E9" w:rsidRDefault="00B511E9" w:rsidP="00996AB1">
      <w:pPr>
        <w:pStyle w:val="Prrafodelista"/>
        <w:numPr>
          <w:ilvl w:val="0"/>
          <w:numId w:val="12"/>
        </w:numPr>
      </w:pPr>
      <w:r w:rsidRPr="00EA03DC">
        <w:t>Describir procesos y actividades para garantizar la calidad en la creación de código</w:t>
      </w:r>
    </w:p>
    <w:p w14:paraId="3D4EA588" w14:textId="77777777" w:rsidR="00B511E9" w:rsidRPr="00EA03DC" w:rsidRDefault="00B511E9" w:rsidP="00996AB1">
      <w:pPr>
        <w:pStyle w:val="Prrafodelista"/>
        <w:numPr>
          <w:ilvl w:val="0"/>
          <w:numId w:val="12"/>
        </w:numPr>
      </w:pPr>
      <w:r w:rsidRPr="00EA03DC">
        <w:t>Describir procesos y actividades para garantizar la calidad en la elaboración de  diagramas.</w:t>
      </w:r>
    </w:p>
    <w:p w14:paraId="3D4EA589" w14:textId="77777777" w:rsidR="00B511E9" w:rsidRDefault="00B511E9" w:rsidP="004E3936">
      <w:pPr>
        <w:pStyle w:val="Ttulo3"/>
      </w:pPr>
      <w:r>
        <w:t xml:space="preserve">12.5.1.3 </w:t>
      </w:r>
      <w:r w:rsidRPr="00B511E9">
        <w:t>Responsables:</w:t>
      </w:r>
    </w:p>
    <w:p w14:paraId="3D4EA58A" w14:textId="77777777" w:rsidR="00B511E9" w:rsidRDefault="00B511E9" w:rsidP="00996AB1">
      <w:pPr>
        <w:pStyle w:val="Prrafodelista"/>
        <w:numPr>
          <w:ilvl w:val="0"/>
          <w:numId w:val="12"/>
        </w:numPr>
      </w:pPr>
      <w:r w:rsidRPr="00EA03DC">
        <w:t>Scrum Master de Calidad.</w:t>
      </w:r>
    </w:p>
    <w:p w14:paraId="3D4EA58B" w14:textId="77777777" w:rsidR="00B511E9" w:rsidRPr="00EA03DC" w:rsidRDefault="00B511E9" w:rsidP="00996AB1">
      <w:pPr>
        <w:pStyle w:val="Prrafodelista"/>
        <w:numPr>
          <w:ilvl w:val="0"/>
          <w:numId w:val="12"/>
        </w:numPr>
      </w:pPr>
      <w:r>
        <w:t>T</w:t>
      </w:r>
      <w:r w:rsidRPr="00EA03DC">
        <w:t>odos los miembros del grupo</w:t>
      </w:r>
      <w:r w:rsidR="00647A3C">
        <w:rPr>
          <w:rFonts w:ascii="Calibri" w:hAnsi="Calibri"/>
        </w:rPr>
        <w:fldChar w:fldCharType="begin"/>
      </w:r>
      <w:r w:rsidR="000B7B9D">
        <w:rPr>
          <w:rFonts w:ascii="Calibri" w:hAnsi="Calibri"/>
        </w:rPr>
        <w:instrText xml:space="preserve"> ADDIN ZOTERO_ITEM CSL_CITATION {"citationID":"FheHQS87","properties":{"formattedCitation":"[62]","plainCitation":"[62]"},"citationItems":[{"id":21,"uris":["http://zotero.org/users/2345493/items/583KA9EU"],"uri":["http://zotero.org/users/2345493/items/583KA9EU"],"itemData":{"id":21,"type":"book","title":"FUNDAMENTOS PARA LA DIRECCIÓN DE PROYECTOS(GUÍA DEL PMBOK®)","publisher-place":"EE.UU","number-of-pages":"393","edition":"Cuarta edición","event-place":"EE.UU","URL":"http://www.esicenter-sinertic.org/images/PEREIRASECERTIFICA/Gerencia/Fundamentos_para_la_direccion_de_proyectos.pdf","ISBN":"978-1-933890-72-2","shortTitle":"Capitulo 8: Gestión de la Calidad del Proyecto","language":"Español","author":[{"family":"Project Management Institute, Inc.","given":""}],"issued":{"date-parts":[["2008"]]}}}],"schema":"https://github.com/citation-style-language/schema/raw/master/csl-citation.json"} </w:instrText>
      </w:r>
      <w:r w:rsidR="00647A3C">
        <w:rPr>
          <w:rFonts w:ascii="Calibri" w:hAnsi="Calibri"/>
        </w:rPr>
        <w:fldChar w:fldCharType="separate"/>
      </w:r>
      <w:r w:rsidR="000B7B9D" w:rsidRPr="000B7B9D">
        <w:rPr>
          <w:rFonts w:ascii="Calibri" w:hAnsi="Calibri"/>
        </w:rPr>
        <w:t>[62]</w:t>
      </w:r>
      <w:r w:rsidR="00647A3C">
        <w:rPr>
          <w:rFonts w:ascii="Calibri" w:hAnsi="Calibri"/>
        </w:rPr>
        <w:fldChar w:fldCharType="end"/>
      </w:r>
      <w:r w:rsidRPr="00EA03DC">
        <w:t>.</w:t>
      </w:r>
    </w:p>
    <w:p w14:paraId="3D4EA58C" w14:textId="77777777" w:rsidR="00B511E9" w:rsidRPr="00B511E9" w:rsidRDefault="00B511E9" w:rsidP="004E3936">
      <w:pPr>
        <w:pStyle w:val="Ttulo3"/>
      </w:pPr>
      <w:r>
        <w:t xml:space="preserve">12.5.1.4 </w:t>
      </w:r>
      <w:r w:rsidRPr="00B511E9">
        <w:t>Recursos Requeridos:</w:t>
      </w:r>
    </w:p>
    <w:p w14:paraId="3D4EA58D" w14:textId="77777777" w:rsidR="00031447" w:rsidRPr="00EA03DC" w:rsidRDefault="00B511E9" w:rsidP="00996AB1">
      <w:pPr>
        <w:pStyle w:val="Prrafodelista"/>
        <w:numPr>
          <w:ilvl w:val="0"/>
          <w:numId w:val="12"/>
        </w:numPr>
      </w:pPr>
      <w:r>
        <w:t>Microsoft Excel.</w:t>
      </w:r>
    </w:p>
    <w:p w14:paraId="3D4EA58E" w14:textId="77777777" w:rsidR="00B511E9" w:rsidRDefault="00B511E9" w:rsidP="004E3936">
      <w:pPr>
        <w:pStyle w:val="Ttulo3"/>
      </w:pPr>
      <w:r>
        <w:t xml:space="preserve">12.5.1.5 </w:t>
      </w:r>
      <w:r w:rsidRPr="00B511E9">
        <w:t>Puesta En Marcha:</w:t>
      </w:r>
    </w:p>
    <w:p w14:paraId="3D4EA58F" w14:textId="77777777" w:rsidR="00B511E9" w:rsidRDefault="00B511E9" w:rsidP="00996AB1">
      <w:pPr>
        <w:pStyle w:val="Prrafodelista"/>
        <w:numPr>
          <w:ilvl w:val="0"/>
          <w:numId w:val="12"/>
        </w:numPr>
      </w:pPr>
      <w:r w:rsidRPr="00EA03DC">
        <w:t xml:space="preserve">Dependiendo  de cada entregable se establecerá un proceso para determinar la calidad, además se pueden incluir métricas que posteriormente deben ser estudiadas para la toma de decisiones en el proyecto. </w:t>
      </w:r>
    </w:p>
    <w:p w14:paraId="3D4EA590" w14:textId="77777777" w:rsidR="00287DFF" w:rsidRPr="00EA03DC" w:rsidRDefault="00287DFF" w:rsidP="00287DFF">
      <w:r>
        <w:t>Todos los documentos, códigos, diagramas y en general los entregables, contaran con revisión cruzada con el fin de garantizar un buen nivel en la calidad de los mismos. Las personas encargadas de realizar la revisión cruzada se establecerán al inicio de cada semana</w:t>
      </w:r>
      <w:r w:rsidR="000A700C">
        <w:t xml:space="preserve"> por medio del siguiente formato </w:t>
      </w:r>
      <w:hyperlink r:id="rId63" w:history="1">
        <w:r w:rsidR="000A700C" w:rsidRPr="004D1F26">
          <w:rPr>
            <w:rStyle w:val="Hipervnculo"/>
          </w:rPr>
          <w:t>revisión cruzada de la semana</w:t>
        </w:r>
      </w:hyperlink>
      <w:r>
        <w:t>.</w:t>
      </w:r>
      <w:r w:rsidR="000A700C">
        <w:t xml:space="preserve"> </w:t>
      </w:r>
    </w:p>
    <w:p w14:paraId="3D4EA591" w14:textId="77777777" w:rsidR="00B511E9" w:rsidRPr="00EA03DC" w:rsidRDefault="00B511E9" w:rsidP="004E3936">
      <w:pPr>
        <w:pStyle w:val="Ttulo4"/>
      </w:pPr>
      <w:bookmarkStart w:id="153" w:name="_12.5.1.5.1_Proceso_de"/>
      <w:bookmarkStart w:id="154" w:name="_Toc412898090"/>
      <w:bookmarkEnd w:id="153"/>
      <w:r>
        <w:t xml:space="preserve">12.5.1.5.1 </w:t>
      </w:r>
      <w:r w:rsidRPr="00EA03DC">
        <w:t>Proceso de revisión de documentos:</w:t>
      </w:r>
      <w:bookmarkEnd w:id="154"/>
    </w:p>
    <w:p w14:paraId="3D4EA592" w14:textId="77777777" w:rsidR="00B511E9" w:rsidRDefault="00B511E9" w:rsidP="00900800">
      <w:r w:rsidRPr="00EA03DC">
        <w:t>La revisión de los documentos se debe hacer siguiendo las actividades:</w:t>
      </w:r>
    </w:p>
    <w:p w14:paraId="3D4EA593" w14:textId="77777777" w:rsidR="0051691D" w:rsidRDefault="00B511E9" w:rsidP="00996AB1">
      <w:pPr>
        <w:pStyle w:val="Prrafodelista"/>
        <w:numPr>
          <w:ilvl w:val="0"/>
          <w:numId w:val="12"/>
        </w:numPr>
      </w:pPr>
      <w:r w:rsidRPr="00EA03DC">
        <w:t>Revisar si el documento cumpl</w:t>
      </w:r>
      <w:r w:rsidR="00287DFF">
        <w:t>e con la</w:t>
      </w:r>
      <w:r w:rsidR="007114F1">
        <w:t>s</w:t>
      </w:r>
      <w:r w:rsidR="00287DFF">
        <w:t xml:space="preserve"> plantilla</w:t>
      </w:r>
      <w:r w:rsidR="007114F1">
        <w:t>s</w:t>
      </w:r>
      <w:r w:rsidR="00287DFF">
        <w:t xml:space="preserve"> establecida</w:t>
      </w:r>
      <w:r w:rsidR="007114F1">
        <w:t>s</w:t>
      </w:r>
      <w:r w:rsidR="0051691D">
        <w:t>.</w:t>
      </w:r>
    </w:p>
    <w:p w14:paraId="3D4EA594" w14:textId="77777777" w:rsidR="00B511E9" w:rsidRDefault="00B511E9" w:rsidP="00996AB1">
      <w:pPr>
        <w:pStyle w:val="Prrafodelista"/>
        <w:numPr>
          <w:ilvl w:val="0"/>
          <w:numId w:val="12"/>
        </w:numPr>
      </w:pPr>
      <w:r w:rsidRPr="00EA03DC">
        <w:t>Revisar ortografía.</w:t>
      </w:r>
    </w:p>
    <w:p w14:paraId="3D4EA595" w14:textId="77777777" w:rsidR="00B511E9" w:rsidRDefault="00B511E9" w:rsidP="00996AB1">
      <w:pPr>
        <w:pStyle w:val="Prrafodelista"/>
        <w:numPr>
          <w:ilvl w:val="0"/>
          <w:numId w:val="12"/>
        </w:numPr>
      </w:pPr>
      <w:r w:rsidRPr="00EA03DC">
        <w:lastRenderedPageBreak/>
        <w:t>Revisar la coherencia.</w:t>
      </w:r>
    </w:p>
    <w:p w14:paraId="3D4EA596" w14:textId="77777777" w:rsidR="00B511E9" w:rsidRDefault="00B511E9" w:rsidP="00996AB1">
      <w:pPr>
        <w:pStyle w:val="Prrafodelista"/>
        <w:numPr>
          <w:ilvl w:val="0"/>
          <w:numId w:val="12"/>
        </w:numPr>
      </w:pPr>
      <w:r w:rsidRPr="00EA03DC">
        <w:t xml:space="preserve">Revisar concisión </w:t>
      </w:r>
      <w:r w:rsidR="00647A3C">
        <w:rPr>
          <w:rFonts w:ascii="Calibri" w:hAnsi="Calibri"/>
        </w:rPr>
        <w:fldChar w:fldCharType="begin"/>
      </w:r>
      <w:r w:rsidR="000B7B9D">
        <w:rPr>
          <w:rFonts w:ascii="Calibri" w:hAnsi="Calibri"/>
        </w:rPr>
        <w:instrText xml:space="preserve"> ADDIN ZOTERO_ITEM CSL_CITATION {"citationID":"mag5rncrm","properties":{"formattedCitation":"[63]","plainCitation":"[63]"},"citationItems":[{"id":130,"uris":["http://zotero.org/users/2345493/items/UHA42BP8"],"uri":["http://zotero.org/users/2345493/items/UHA42BP8"],"itemData":{"id":130,"type":"article-magazine","title":"Durante la escritura, \"la escritura concisa\"","page":"4","language":"Español","author":[{"family":"Centro de Escritura Javeriano","given":""}]}}],"schema":"https://github.com/citation-style-language/schema/raw/master/csl-citation.json"} </w:instrText>
      </w:r>
      <w:r w:rsidR="00647A3C">
        <w:rPr>
          <w:rFonts w:ascii="Calibri" w:hAnsi="Calibri"/>
        </w:rPr>
        <w:fldChar w:fldCharType="separate"/>
      </w:r>
      <w:r w:rsidR="000B7B9D" w:rsidRPr="000B7B9D">
        <w:rPr>
          <w:rFonts w:ascii="Calibri" w:hAnsi="Calibri"/>
        </w:rPr>
        <w:t>[63]</w:t>
      </w:r>
      <w:r w:rsidR="00647A3C">
        <w:rPr>
          <w:rFonts w:ascii="Calibri" w:hAnsi="Calibri"/>
        </w:rPr>
        <w:fldChar w:fldCharType="end"/>
      </w:r>
      <w:r w:rsidRPr="00EA03DC">
        <w:t>.</w:t>
      </w:r>
    </w:p>
    <w:p w14:paraId="3D4EA597" w14:textId="77777777" w:rsidR="00B511E9" w:rsidRDefault="00B511E9" w:rsidP="00996AB1">
      <w:pPr>
        <w:pStyle w:val="Prrafodelista"/>
        <w:numPr>
          <w:ilvl w:val="0"/>
          <w:numId w:val="12"/>
        </w:numPr>
      </w:pPr>
      <w:r w:rsidRPr="00EA03DC">
        <w:t>Revisar la estructura de las referencias.</w:t>
      </w:r>
    </w:p>
    <w:p w14:paraId="3D4EA598" w14:textId="77777777" w:rsidR="00B511E9" w:rsidRDefault="00B511E9" w:rsidP="00996AB1">
      <w:pPr>
        <w:pStyle w:val="Prrafodelista"/>
        <w:numPr>
          <w:ilvl w:val="0"/>
          <w:numId w:val="12"/>
        </w:numPr>
      </w:pPr>
      <w:r w:rsidRPr="00EA03DC">
        <w:t>Revisar las fuentes bibliográficas.</w:t>
      </w:r>
    </w:p>
    <w:p w14:paraId="3D4EA599" w14:textId="77777777" w:rsidR="00B511E9" w:rsidRDefault="00B511E9" w:rsidP="00996AB1">
      <w:pPr>
        <w:pStyle w:val="Prrafodelista"/>
        <w:numPr>
          <w:ilvl w:val="0"/>
          <w:numId w:val="12"/>
        </w:numPr>
      </w:pPr>
      <w:r w:rsidRPr="00EA03DC">
        <w:t xml:space="preserve">Hacer una retroalimentación </w:t>
      </w:r>
      <w:r w:rsidR="00647A3C">
        <w:rPr>
          <w:rFonts w:ascii="Calibri" w:hAnsi="Calibri"/>
        </w:rPr>
        <w:fldChar w:fldCharType="begin"/>
      </w:r>
      <w:r w:rsidR="000B7B9D">
        <w:rPr>
          <w:rFonts w:ascii="Calibri" w:hAnsi="Calibri"/>
        </w:rPr>
        <w:instrText xml:space="preserve"> ADDIN ZOTERO_ITEM CSL_CITATION {"citationID":"eP1atU8j","properties":{"formattedCitation":"[64]","plainCitation":"[64]"},"citationItems":[{"id":74,"uris":["http://zotero.org/users/2345493/items/HADGI2Z8"],"uri":["http://zotero.org/users/2345493/items/HADGI2Z8"],"itemData":{"id":74,"type":"article-magazine","title":"Procesos de control de calidad del texto","page":"16","language":"Español","author":[{"family":"Silvia Senz","given":""}],"issued":{"date-parts":[["2005"]],"season":"Diciembre De"}}}],"schema":"https://github.com/citation-style-language/schema/raw/master/csl-citation.json"} </w:instrText>
      </w:r>
      <w:r w:rsidR="00647A3C">
        <w:rPr>
          <w:rFonts w:ascii="Calibri" w:hAnsi="Calibri"/>
        </w:rPr>
        <w:fldChar w:fldCharType="separate"/>
      </w:r>
      <w:r w:rsidR="000B7B9D" w:rsidRPr="000B7B9D">
        <w:rPr>
          <w:rFonts w:ascii="Calibri" w:hAnsi="Calibri"/>
        </w:rPr>
        <w:t>[64]</w:t>
      </w:r>
      <w:r w:rsidR="00647A3C">
        <w:rPr>
          <w:rFonts w:ascii="Calibri" w:hAnsi="Calibri"/>
        </w:rPr>
        <w:fldChar w:fldCharType="end"/>
      </w:r>
      <w:r w:rsidRPr="00EA03DC">
        <w:t>.</w:t>
      </w:r>
    </w:p>
    <w:p w14:paraId="3D4EA59A" w14:textId="77777777" w:rsidR="00B511E9" w:rsidRPr="00B511E9" w:rsidRDefault="00B511E9" w:rsidP="00996AB1">
      <w:pPr>
        <w:pStyle w:val="Prrafodelista"/>
        <w:numPr>
          <w:ilvl w:val="0"/>
          <w:numId w:val="12"/>
        </w:numPr>
      </w:pPr>
      <w:r w:rsidRPr="00EA03DC">
        <w:t>Registrar err</w:t>
      </w:r>
      <w:r w:rsidR="007114F1">
        <w:t>ores en la plantilla.</w:t>
      </w:r>
    </w:p>
    <w:p w14:paraId="3D4EA59B" w14:textId="77777777" w:rsidR="00B511E9" w:rsidRDefault="00B511E9" w:rsidP="00996AB1">
      <w:pPr>
        <w:pStyle w:val="Prrafodelista"/>
        <w:numPr>
          <w:ilvl w:val="0"/>
          <w:numId w:val="12"/>
        </w:numPr>
      </w:pPr>
      <w:r w:rsidRPr="00EA03DC">
        <w:t>Corregir errores</w:t>
      </w:r>
      <w:r w:rsidR="00831402">
        <w:t>.</w:t>
      </w:r>
    </w:p>
    <w:p w14:paraId="3D4EA59C" w14:textId="77777777" w:rsidR="00B511E9" w:rsidRDefault="00B511E9" w:rsidP="00996AB1">
      <w:pPr>
        <w:pStyle w:val="Prrafodelista"/>
        <w:numPr>
          <w:ilvl w:val="0"/>
          <w:numId w:val="12"/>
        </w:numPr>
      </w:pPr>
      <w:r w:rsidRPr="00EA03DC">
        <w:t>Aprobar el documento.</w:t>
      </w:r>
    </w:p>
    <w:p w14:paraId="3D4EA59D" w14:textId="77777777" w:rsidR="0051691D" w:rsidRDefault="0051691D" w:rsidP="007114F1">
      <w:r>
        <w:t xml:space="preserve">Si el documento es SPMP, SRS o SDD se evaluara con las plantillas que se encuentran en uvirtual, si es un entregable que se maneja al interior del grupo se deben seguir los formatos: </w:t>
      </w:r>
      <w:hyperlink r:id="rId64" w:history="1">
        <w:r w:rsidRPr="007114F1">
          <w:rPr>
            <w:rStyle w:val="Hipervnculo"/>
          </w:rPr>
          <w:t>formato para documentos</w:t>
        </w:r>
      </w:hyperlink>
      <w:r>
        <w:t xml:space="preserve">, </w:t>
      </w:r>
      <w:hyperlink r:id="rId65" w:history="1">
        <w:r w:rsidRPr="007114F1">
          <w:rPr>
            <w:rStyle w:val="Hipervnculo"/>
          </w:rPr>
          <w:t>formato para tablas</w:t>
        </w:r>
      </w:hyperlink>
      <w:r>
        <w:t xml:space="preserve">, </w:t>
      </w:r>
      <w:hyperlink r:id="rId66" w:history="1">
        <w:r w:rsidRPr="007114F1">
          <w:rPr>
            <w:rStyle w:val="Hipervnculo"/>
          </w:rPr>
          <w:t>formato para figuras</w:t>
        </w:r>
      </w:hyperlink>
      <w:r>
        <w:t xml:space="preserve">. </w:t>
      </w:r>
    </w:p>
    <w:p w14:paraId="3D4EA59E" w14:textId="77777777" w:rsidR="007114F1" w:rsidRPr="00EA03DC" w:rsidRDefault="007114F1" w:rsidP="007114F1">
      <w:r>
        <w:t xml:space="preserve">Los resultados de la ejecución de las anteriores actividades se deben almacenar en </w:t>
      </w:r>
      <w:r w:rsidR="0006503F">
        <w:t xml:space="preserve">el </w:t>
      </w:r>
      <w:hyperlink r:id="rId67" w:history="1">
        <w:r w:rsidR="0006503F" w:rsidRPr="0006503F">
          <w:rPr>
            <w:rStyle w:val="Hipervnculo"/>
          </w:rPr>
          <w:t>control de versiones para documentos</w:t>
        </w:r>
      </w:hyperlink>
      <w:r w:rsidR="0006503F">
        <w:t xml:space="preserve"> y el </w:t>
      </w:r>
      <w:hyperlink r:id="rId68" w:history="1">
        <w:r w:rsidR="0006503F" w:rsidRPr="0006503F">
          <w:rPr>
            <w:rStyle w:val="Hipervnculo"/>
          </w:rPr>
          <w:t>formato para la medición de documentos</w:t>
        </w:r>
      </w:hyperlink>
      <w:r w:rsidR="00990D54">
        <w:t xml:space="preserve">, tal como se había estipulado en la </w:t>
      </w:r>
      <w:hyperlink w:anchor="_12.4.4.1_Medición_de" w:history="1">
        <w:r w:rsidR="00990D54" w:rsidRPr="00990D54">
          <w:rPr>
            <w:rStyle w:val="Hipervnculo"/>
          </w:rPr>
          <w:t>sección 12.4.4.1</w:t>
        </w:r>
      </w:hyperlink>
      <w:r w:rsidR="0006503F">
        <w:t xml:space="preserve">. </w:t>
      </w:r>
    </w:p>
    <w:p w14:paraId="3D4EA59F" w14:textId="77777777" w:rsidR="00B511E9" w:rsidRPr="00EA03DC" w:rsidRDefault="00B511E9" w:rsidP="00900800">
      <w:r w:rsidRPr="00EA03DC">
        <w:t>Las actividades anteriormente mencionadas se encuentran interrelacionadas y se deben realizar de acuerdo al siguiente diagrama BPMN:</w:t>
      </w:r>
    </w:p>
    <w:p w14:paraId="3D4EA5A0" w14:textId="77777777" w:rsidR="005F59CF" w:rsidRDefault="00B511E9" w:rsidP="00900800">
      <w:pPr>
        <w:keepNext/>
        <w:jc w:val="center"/>
      </w:pPr>
      <w:r w:rsidRPr="00EA03DC">
        <w:rPr>
          <w:rFonts w:ascii="Arial" w:hAnsi="Arial" w:cs="Arial"/>
          <w:noProof/>
          <w:lang w:eastAsia="es-CO"/>
        </w:rPr>
        <w:drawing>
          <wp:inline distT="0" distB="0" distL="0" distR="0" wp14:anchorId="3D4EA683" wp14:editId="3D4EA684">
            <wp:extent cx="5942620" cy="2165299"/>
            <wp:effectExtent l="0" t="0" r="1270" b="6985"/>
            <wp:docPr id="10" name="Imagen 10" descr="C:\Users\Luis-PC\Desktop\Proceso 1 - Revisar Docum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uis-PC\Desktop\Proceso 1 - Revisar Documentos.png"/>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b="16587"/>
                    <a:stretch/>
                  </pic:blipFill>
                  <pic:spPr bwMode="auto">
                    <a:xfrm>
                      <a:off x="0" y="0"/>
                      <a:ext cx="5943600" cy="2165656"/>
                    </a:xfrm>
                    <a:prstGeom prst="rect">
                      <a:avLst/>
                    </a:prstGeom>
                    <a:noFill/>
                    <a:ln>
                      <a:noFill/>
                    </a:ln>
                    <a:extLst>
                      <a:ext uri="{53640926-AAD7-44D8-BBD7-CCE9431645EC}">
                        <a14:shadowObscured xmlns:a14="http://schemas.microsoft.com/office/drawing/2010/main"/>
                      </a:ext>
                    </a:extLst>
                  </pic:spPr>
                </pic:pic>
              </a:graphicData>
            </a:graphic>
          </wp:inline>
        </w:drawing>
      </w:r>
    </w:p>
    <w:p w14:paraId="3D4EA5A1" w14:textId="77777777" w:rsidR="00B511E9" w:rsidRPr="00EA03DC" w:rsidRDefault="005F59CF" w:rsidP="00900800">
      <w:pPr>
        <w:pStyle w:val="Descripcin"/>
        <w:jc w:val="center"/>
        <w:rPr>
          <w:rFonts w:ascii="Arial" w:hAnsi="Arial" w:cs="Arial"/>
        </w:rPr>
      </w:pPr>
      <w:bookmarkStart w:id="155" w:name="_Toc413746034"/>
      <w:r>
        <w:t xml:space="preserve">Ilustración </w:t>
      </w:r>
      <w:fldSimple w:instr=" SEQ Ilustración \* ARABIC ">
        <w:r>
          <w:rPr>
            <w:noProof/>
          </w:rPr>
          <w:t>6</w:t>
        </w:r>
      </w:fldSimple>
      <w:r>
        <w:t xml:space="preserve">: </w:t>
      </w:r>
      <w:r w:rsidRPr="00B16E2E">
        <w:t>Proceso De Revisión De Documentos</w:t>
      </w:r>
      <w:bookmarkEnd w:id="155"/>
    </w:p>
    <w:p w14:paraId="3D4EA5A2" w14:textId="77777777" w:rsidR="00B511E9" w:rsidRDefault="00B511E9" w:rsidP="00900800">
      <w:pPr>
        <w:rPr>
          <w:noProof/>
          <w:lang w:eastAsia="es-CO"/>
        </w:rPr>
      </w:pPr>
      <w:r w:rsidRPr="00EA03DC">
        <w:rPr>
          <w:b/>
          <w:noProof/>
          <w:lang w:eastAsia="es-CO"/>
        </w:rPr>
        <w:t xml:space="preserve">Nota: </w:t>
      </w:r>
      <w:r w:rsidRPr="00EA03DC">
        <w:rPr>
          <w:noProof/>
          <w:lang w:eastAsia="es-CO"/>
        </w:rPr>
        <w:t>El anterior diagrama fue realizado por el grupo RAWR en la herramienta Bizagi Modeler siguiendo las buenas practicas que se describen en sus documentos</w:t>
      </w:r>
      <w:r w:rsidR="00647A3C">
        <w:rPr>
          <w:rFonts w:ascii="Calibri" w:hAnsi="Calibri"/>
        </w:rPr>
        <w:fldChar w:fldCharType="begin"/>
      </w:r>
      <w:r w:rsidR="000B7B9D">
        <w:rPr>
          <w:rFonts w:ascii="Calibri" w:hAnsi="Calibri"/>
        </w:rPr>
        <w:instrText xml:space="preserve"> ADDIN ZOTERO_ITEM CSL_CITATION {"citationID":"26cfj3utdh","properties":{"formattedCitation":"[12]","plainCitation":"[12]"},"citationItems":[{"id":145,"uris":["http://zotero.org/users/2345493/items/WZVWKPNS"],"uri":["http://zotero.org/users/2345493/items/WZVWKPNS"],"itemData":{"id":145,"type":"article","title":"Bizagi BPMN 2.0","URL":"http://www.bizagi.com/docs/BPMNbyExampleSPA.pdf","language":"Español","author":[{"family":"Bizagi","given":""}],"issued":{"date-parts":[["2014"]]}}}],"schema":"https://github.com/citation-style-language/schema/raw/master/csl-citation.json"} </w:instrText>
      </w:r>
      <w:r w:rsidR="00647A3C">
        <w:rPr>
          <w:rFonts w:ascii="Calibri" w:hAnsi="Calibri"/>
        </w:rPr>
        <w:fldChar w:fldCharType="separate"/>
      </w:r>
      <w:r w:rsidR="00F55462" w:rsidRPr="00F55462">
        <w:rPr>
          <w:rFonts w:ascii="Calibri" w:hAnsi="Calibri"/>
        </w:rPr>
        <w:t>[12]</w:t>
      </w:r>
      <w:r w:rsidR="00647A3C">
        <w:rPr>
          <w:rFonts w:ascii="Calibri" w:hAnsi="Calibri"/>
        </w:rPr>
        <w:fldChar w:fldCharType="end"/>
      </w:r>
      <w:r w:rsidRPr="00EA03DC">
        <w:rPr>
          <w:noProof/>
          <w:lang w:eastAsia="es-CO"/>
        </w:rPr>
        <w:t>.</w:t>
      </w:r>
    </w:p>
    <w:p w14:paraId="3D4EA5A3" w14:textId="77777777" w:rsidR="00B511E9" w:rsidRPr="00087A5B" w:rsidRDefault="00B511E9" w:rsidP="00900800">
      <w:pPr>
        <w:rPr>
          <w:color w:val="00B0F0"/>
        </w:rPr>
      </w:pPr>
      <w:r w:rsidRPr="00EA03DC">
        <w:t>En la ilustración se puede observar el proceso que se debe llevar a cabo al momento de realizar la revisión de un documento. Es necesario hacer correcciones hasta que la persona encargada de revisar el entregable lo apruebe. Además se debe registrar el número de errores con el fin d</w:t>
      </w:r>
      <w:r>
        <w:t>e medir a la persona que realizó</w:t>
      </w:r>
      <w:r w:rsidRPr="00EA03DC">
        <w:t xml:space="preserve"> el </w:t>
      </w:r>
      <w:r>
        <w:t>archivo</w:t>
      </w:r>
      <w:r w:rsidRPr="00EA03DC">
        <w:t xml:space="preserve"> y poder determinar si hay una mejora en la elaboración de  escritos posteriores. En este caso la persona encargada de revisar el documento es la persona asignada pa</w:t>
      </w:r>
      <w:r w:rsidR="00990D54">
        <w:t>ra realizar la revisión cruzada.</w:t>
      </w:r>
    </w:p>
    <w:p w14:paraId="3D4EA5A4" w14:textId="77777777" w:rsidR="00B511E9" w:rsidRPr="00B511E9" w:rsidRDefault="00B511E9" w:rsidP="004E3936">
      <w:pPr>
        <w:pStyle w:val="Ttulo4"/>
      </w:pPr>
      <w:bookmarkStart w:id="156" w:name="_12.5.1.5.2_Proceso_de"/>
      <w:bookmarkEnd w:id="156"/>
      <w:r w:rsidRPr="00B511E9">
        <w:lastRenderedPageBreak/>
        <w:t>12.5.1.5.2 Proceso de revisión del código.</w:t>
      </w:r>
    </w:p>
    <w:p w14:paraId="3D4EA5A5" w14:textId="77777777" w:rsidR="00B511E9" w:rsidRPr="00EA03DC" w:rsidRDefault="00B511E9" w:rsidP="00900800">
      <w:pPr>
        <w:spacing w:after="240"/>
        <w:rPr>
          <w:rFonts w:ascii="Arial" w:hAnsi="Arial" w:cs="Arial"/>
        </w:rPr>
      </w:pPr>
      <w:r w:rsidRPr="00EA03DC">
        <w:rPr>
          <w:rFonts w:ascii="Arial" w:hAnsi="Arial" w:cs="Arial"/>
        </w:rPr>
        <w:t>La revisión del código se debe hacer siguiendo las actividades:</w:t>
      </w:r>
    </w:p>
    <w:p w14:paraId="3D4EA5A6" w14:textId="77777777" w:rsidR="00B511E9" w:rsidRPr="00EA03DC" w:rsidRDefault="00B511E9" w:rsidP="00996AB1">
      <w:pPr>
        <w:pStyle w:val="Prrafodelista"/>
        <w:numPr>
          <w:ilvl w:val="0"/>
          <w:numId w:val="12"/>
        </w:numPr>
      </w:pPr>
      <w:r w:rsidRPr="00EA03DC">
        <w:t>Revisar el diseño del sistema.</w:t>
      </w:r>
    </w:p>
    <w:p w14:paraId="3D4EA5A7" w14:textId="77777777" w:rsidR="00B511E9" w:rsidRDefault="00B511E9" w:rsidP="00996AB1">
      <w:pPr>
        <w:pStyle w:val="Prrafodelista"/>
        <w:numPr>
          <w:ilvl w:val="0"/>
          <w:numId w:val="12"/>
        </w:numPr>
      </w:pPr>
      <w:r w:rsidRPr="00EA03DC">
        <w:t>Revisar la documentación del programa.</w:t>
      </w:r>
    </w:p>
    <w:p w14:paraId="3D4EA5A8" w14:textId="77777777" w:rsidR="00B511E9" w:rsidRDefault="00B511E9" w:rsidP="00996AB1">
      <w:pPr>
        <w:pStyle w:val="Prrafodelista"/>
        <w:numPr>
          <w:ilvl w:val="0"/>
          <w:numId w:val="12"/>
        </w:numPr>
      </w:pPr>
      <w:r w:rsidRPr="00EA03DC">
        <w:t>Revisar la coherencia entre el diseño y el código.</w:t>
      </w:r>
    </w:p>
    <w:p w14:paraId="3D4EA5A9" w14:textId="77777777" w:rsidR="00B511E9" w:rsidRDefault="00B511E9" w:rsidP="00996AB1">
      <w:pPr>
        <w:pStyle w:val="Prrafodelista"/>
        <w:numPr>
          <w:ilvl w:val="0"/>
          <w:numId w:val="12"/>
        </w:numPr>
      </w:pPr>
      <w:r w:rsidRPr="00EA03DC">
        <w:t xml:space="preserve">Verificar que se siguieron buenas prácticas de programación. </w:t>
      </w:r>
    </w:p>
    <w:p w14:paraId="3D4EA5AA" w14:textId="77777777" w:rsidR="00B511E9" w:rsidRDefault="00B511E9" w:rsidP="00996AB1">
      <w:pPr>
        <w:pStyle w:val="Prrafodelista"/>
        <w:numPr>
          <w:ilvl w:val="0"/>
          <w:numId w:val="12"/>
        </w:numPr>
      </w:pPr>
      <w:r w:rsidRPr="00EA03DC">
        <w:t xml:space="preserve">Crear casos de prueba. </w:t>
      </w:r>
    </w:p>
    <w:p w14:paraId="3D4EA5AB" w14:textId="77777777" w:rsidR="00B511E9" w:rsidRDefault="00B511E9" w:rsidP="00996AB1">
      <w:pPr>
        <w:pStyle w:val="Prrafodelista"/>
        <w:numPr>
          <w:ilvl w:val="0"/>
          <w:numId w:val="12"/>
        </w:numPr>
      </w:pPr>
      <w:r w:rsidRPr="00EA03DC">
        <w:t>Probar la aplicación.</w:t>
      </w:r>
    </w:p>
    <w:p w14:paraId="3D4EA5AC" w14:textId="77777777" w:rsidR="00B511E9" w:rsidRPr="00B511E9" w:rsidRDefault="00B511E9" w:rsidP="00996AB1">
      <w:pPr>
        <w:pStyle w:val="Prrafodelista"/>
        <w:numPr>
          <w:ilvl w:val="0"/>
          <w:numId w:val="12"/>
        </w:numPr>
      </w:pPr>
      <w:r w:rsidRPr="00EA03DC">
        <w:t xml:space="preserve">Registrar de errores en la plantilla. </w:t>
      </w:r>
    </w:p>
    <w:p w14:paraId="3D4EA5AD" w14:textId="77777777" w:rsidR="00B511E9" w:rsidRDefault="00B511E9" w:rsidP="00996AB1">
      <w:pPr>
        <w:pStyle w:val="Prrafodelista"/>
        <w:numPr>
          <w:ilvl w:val="0"/>
          <w:numId w:val="12"/>
        </w:numPr>
      </w:pPr>
      <w:r w:rsidRPr="00EA03DC">
        <w:t>Corregir Errores.</w:t>
      </w:r>
    </w:p>
    <w:p w14:paraId="3D4EA5AE" w14:textId="77777777" w:rsidR="00B511E9" w:rsidRPr="00EA03DC" w:rsidRDefault="00B511E9" w:rsidP="00996AB1">
      <w:pPr>
        <w:pStyle w:val="Prrafodelista"/>
        <w:numPr>
          <w:ilvl w:val="0"/>
          <w:numId w:val="12"/>
        </w:numPr>
      </w:pPr>
      <w:r w:rsidRPr="00EA03DC">
        <w:t>Aprobar el código.</w:t>
      </w:r>
    </w:p>
    <w:p w14:paraId="3D4EA5AF" w14:textId="77777777" w:rsidR="00990D54" w:rsidRDefault="00990D54" w:rsidP="00900800">
      <w:r>
        <w:t>Además de lo anterior</w:t>
      </w:r>
      <w:r w:rsidR="0051691D">
        <w:t>,</w:t>
      </w:r>
      <w:r>
        <w:t xml:space="preserve"> la revisión </w:t>
      </w:r>
      <w:r w:rsidR="0051691D">
        <w:t>de la calidad del</w:t>
      </w:r>
      <w:r>
        <w:t xml:space="preserve"> código </w:t>
      </w:r>
      <w:r w:rsidR="0051691D">
        <w:t>se hará</w:t>
      </w:r>
      <w:r>
        <w:t xml:space="preserve"> en base a lo descrito en la </w:t>
      </w:r>
      <w:hyperlink w:anchor="_12.4.4.2_Medición_de" w:history="1">
        <w:r w:rsidRPr="00990D54">
          <w:rPr>
            <w:rStyle w:val="Hipervnculo"/>
          </w:rPr>
          <w:t>sección 12.4.4.2</w:t>
        </w:r>
      </w:hyperlink>
    </w:p>
    <w:p w14:paraId="3D4EA5B0" w14:textId="77777777" w:rsidR="00B511E9" w:rsidRPr="00EA03DC" w:rsidRDefault="00B511E9" w:rsidP="00900800">
      <w:r w:rsidRPr="00EA03DC">
        <w:t>Las actividades anteriormente mencionadas se encuentran interrelacionadas y se realizaran de acuerdo al siguiente diagrama BPMN:</w:t>
      </w:r>
    </w:p>
    <w:p w14:paraId="3D4EA5B1" w14:textId="77777777" w:rsidR="005F59CF" w:rsidRDefault="00B511E9" w:rsidP="00900800">
      <w:pPr>
        <w:keepNext/>
        <w:jc w:val="center"/>
      </w:pPr>
      <w:r w:rsidRPr="00B5210A">
        <w:rPr>
          <w:rFonts w:ascii="Arial" w:hAnsi="Arial" w:cs="Arial"/>
          <w:noProof/>
          <w:lang w:eastAsia="es-CO"/>
        </w:rPr>
        <w:drawing>
          <wp:inline distT="0" distB="0" distL="0" distR="0" wp14:anchorId="3D4EA685" wp14:editId="3D4EA686">
            <wp:extent cx="5943388" cy="2765146"/>
            <wp:effectExtent l="0" t="0" r="635" b="0"/>
            <wp:docPr id="6" name="Imagen 6" descr="C:\Users\Luis-PC\Desktop\codi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uis-PC\Desktop\codigo.png"/>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b="19330"/>
                    <a:stretch/>
                  </pic:blipFill>
                  <pic:spPr bwMode="auto">
                    <a:xfrm>
                      <a:off x="0" y="0"/>
                      <a:ext cx="5943600" cy="2765244"/>
                    </a:xfrm>
                    <a:prstGeom prst="rect">
                      <a:avLst/>
                    </a:prstGeom>
                    <a:noFill/>
                    <a:ln>
                      <a:noFill/>
                    </a:ln>
                    <a:extLst>
                      <a:ext uri="{53640926-AAD7-44D8-BBD7-CCE9431645EC}">
                        <a14:shadowObscured xmlns:a14="http://schemas.microsoft.com/office/drawing/2010/main"/>
                      </a:ext>
                    </a:extLst>
                  </pic:spPr>
                </pic:pic>
              </a:graphicData>
            </a:graphic>
          </wp:inline>
        </w:drawing>
      </w:r>
    </w:p>
    <w:p w14:paraId="3D4EA5B2" w14:textId="77777777" w:rsidR="00B511E9" w:rsidRPr="00EA03DC" w:rsidRDefault="005F59CF" w:rsidP="00900800">
      <w:pPr>
        <w:pStyle w:val="Descripcin"/>
        <w:jc w:val="center"/>
        <w:rPr>
          <w:rFonts w:ascii="Arial" w:hAnsi="Arial" w:cs="Arial"/>
        </w:rPr>
      </w:pPr>
      <w:bookmarkStart w:id="157" w:name="_Toc413746035"/>
      <w:r>
        <w:t xml:space="preserve">Ilustración </w:t>
      </w:r>
      <w:fldSimple w:instr=" SEQ Ilustración \* ARABIC ">
        <w:r>
          <w:rPr>
            <w:noProof/>
          </w:rPr>
          <w:t>7</w:t>
        </w:r>
      </w:fldSimple>
      <w:r>
        <w:t xml:space="preserve">: </w:t>
      </w:r>
      <w:r w:rsidRPr="00BF59FC">
        <w:t>Proceso De Revisión De Código</w:t>
      </w:r>
      <w:bookmarkEnd w:id="157"/>
    </w:p>
    <w:p w14:paraId="3D4EA5B3" w14:textId="77777777" w:rsidR="00B511E9" w:rsidRDefault="00B511E9" w:rsidP="00900800">
      <w:pPr>
        <w:rPr>
          <w:noProof/>
          <w:lang w:eastAsia="es-CO"/>
        </w:rPr>
      </w:pPr>
      <w:r w:rsidRPr="00EA03DC">
        <w:rPr>
          <w:b/>
          <w:noProof/>
          <w:lang w:eastAsia="es-CO"/>
        </w:rPr>
        <w:t xml:space="preserve">Nota: </w:t>
      </w:r>
      <w:r w:rsidRPr="00EA03DC">
        <w:rPr>
          <w:noProof/>
          <w:lang w:eastAsia="es-CO"/>
        </w:rPr>
        <w:t>El anterior diagrama fue realizado por el grupo RAWR en la herramienta Bizagi Modeler siguiendo las buenas practicas que se describen en sus documentos</w:t>
      </w:r>
      <w:r w:rsidR="00647A3C">
        <w:rPr>
          <w:rFonts w:ascii="Calibri" w:hAnsi="Calibri"/>
        </w:rPr>
        <w:fldChar w:fldCharType="begin"/>
      </w:r>
      <w:r w:rsidR="000B7B9D">
        <w:rPr>
          <w:rFonts w:ascii="Calibri" w:hAnsi="Calibri"/>
        </w:rPr>
        <w:instrText xml:space="preserve"> ADDIN ZOTERO_ITEM CSL_CITATION {"citationID":"WfkCybrF","properties":{"formattedCitation":"[12]","plainCitation":"[12]"},"citationItems":[{"id":145,"uris":["http://zotero.org/users/2345493/items/WZVWKPNS"],"uri":["http://zotero.org/users/2345493/items/WZVWKPNS"],"itemData":{"id":145,"type":"article","title":"Bizagi BPMN 2.0","URL":"http://www.bizagi.com/docs/BPMNbyExampleSPA.pdf","language":"Español","author":[{"family":"Bizagi","given":""}],"issued":{"date-parts":[["2014"]]}}}],"schema":"https://github.com/citation-style-language/schema/raw/master/csl-citation.json"} </w:instrText>
      </w:r>
      <w:r w:rsidR="00647A3C">
        <w:rPr>
          <w:rFonts w:ascii="Calibri" w:hAnsi="Calibri"/>
        </w:rPr>
        <w:fldChar w:fldCharType="separate"/>
      </w:r>
      <w:r w:rsidR="00F55462" w:rsidRPr="00F55462">
        <w:rPr>
          <w:rFonts w:ascii="Calibri" w:hAnsi="Calibri"/>
        </w:rPr>
        <w:t>[12]</w:t>
      </w:r>
      <w:r w:rsidR="00647A3C">
        <w:rPr>
          <w:rFonts w:ascii="Calibri" w:hAnsi="Calibri"/>
        </w:rPr>
        <w:fldChar w:fldCharType="end"/>
      </w:r>
      <w:r w:rsidRPr="00EA03DC">
        <w:rPr>
          <w:noProof/>
          <w:lang w:eastAsia="es-CO"/>
        </w:rPr>
        <w:t>.</w:t>
      </w:r>
    </w:p>
    <w:p w14:paraId="3D4EA5B4" w14:textId="77777777" w:rsidR="00B511E9" w:rsidRPr="00EA03DC" w:rsidRDefault="00B511E9" w:rsidP="00900800">
      <w:r w:rsidRPr="00EA03DC">
        <w:t xml:space="preserve">En la ilustración podemos observar el proceso que se debe ejecutar con el fin de revisar el código. </w:t>
      </w:r>
      <w:r>
        <w:t xml:space="preserve">Este proceso se debe llevar a cabo por el personal del </w:t>
      </w:r>
      <w:r w:rsidR="00536846">
        <w:t>área</w:t>
      </w:r>
      <w:r>
        <w:t xml:space="preserve"> de desarrollo, la persona A es quien desarrolló el </w:t>
      </w:r>
      <w:r w:rsidRPr="00B511E9">
        <w:t xml:space="preserve">código y la persona B es la persona encargada de realizar pruebas. La persona B es responsable de ejecutar las actividades descritas anteriormente y sugerir correcciones a los desarrolladores,  el código debe ser corregido hasta que esté aprobado. El Scrum Master de desarrollo es el encargado de </w:t>
      </w:r>
      <w:r w:rsidRPr="00B511E9">
        <w:lastRenderedPageBreak/>
        <w:t>administrar el personal y escoger a las personas que van a desarrollar el código y a las que van a realizarle pruebas.</w:t>
      </w:r>
      <w:r>
        <w:t xml:space="preserve"> </w:t>
      </w:r>
    </w:p>
    <w:p w14:paraId="3D4EA5B5" w14:textId="77777777" w:rsidR="00B511E9" w:rsidRPr="00B511E9" w:rsidRDefault="00B511E9" w:rsidP="004E3936">
      <w:pPr>
        <w:pStyle w:val="Ttulo4"/>
      </w:pPr>
      <w:r w:rsidRPr="00B511E9">
        <w:t>12.5.1.5.3 Proceso de revisión de la evolución del proyecto</w:t>
      </w:r>
    </w:p>
    <w:p w14:paraId="3D4EA5B6" w14:textId="77777777" w:rsidR="00B511E9" w:rsidRPr="00EA03DC" w:rsidRDefault="00B511E9" w:rsidP="00900800">
      <w:r w:rsidRPr="00EA03DC">
        <w:t>La revisión de la evolución del proyecto se debe hacer siguiendo las actividades:</w:t>
      </w:r>
    </w:p>
    <w:p w14:paraId="3D4EA5B7" w14:textId="77777777" w:rsidR="0051691D" w:rsidRPr="0051691D" w:rsidRDefault="00B511E9" w:rsidP="00996AB1">
      <w:pPr>
        <w:pStyle w:val="Prrafodelista"/>
        <w:numPr>
          <w:ilvl w:val="0"/>
          <w:numId w:val="12"/>
        </w:numPr>
      </w:pPr>
      <w:r w:rsidRPr="00EA03DC">
        <w:t xml:space="preserve">Crear un calendario. </w:t>
      </w:r>
    </w:p>
    <w:p w14:paraId="3D4EA5B8" w14:textId="77777777" w:rsidR="00B511E9" w:rsidRDefault="00B511E9" w:rsidP="00996AB1">
      <w:pPr>
        <w:pStyle w:val="Prrafodelista"/>
        <w:numPr>
          <w:ilvl w:val="0"/>
          <w:numId w:val="12"/>
        </w:numPr>
      </w:pPr>
      <w:r w:rsidRPr="00EA03DC">
        <w:t>Realizar reuniones al interior del grupo.</w:t>
      </w:r>
    </w:p>
    <w:p w14:paraId="3D4EA5B9" w14:textId="77777777" w:rsidR="00B511E9" w:rsidRDefault="00B511E9" w:rsidP="00996AB1">
      <w:pPr>
        <w:pStyle w:val="Prrafodelista"/>
        <w:numPr>
          <w:ilvl w:val="0"/>
          <w:numId w:val="12"/>
        </w:numPr>
      </w:pPr>
      <w:r w:rsidRPr="00EA03DC">
        <w:t>Asignar tareas y responsabilidades.</w:t>
      </w:r>
    </w:p>
    <w:p w14:paraId="3D4EA5BA" w14:textId="77777777" w:rsidR="00B511E9" w:rsidRDefault="00B511E9" w:rsidP="00996AB1">
      <w:pPr>
        <w:pStyle w:val="Prrafodelista"/>
        <w:numPr>
          <w:ilvl w:val="0"/>
          <w:numId w:val="12"/>
        </w:numPr>
      </w:pPr>
      <w:r w:rsidRPr="00EA03DC">
        <w:t>Añadir tareas al calendario.</w:t>
      </w:r>
    </w:p>
    <w:p w14:paraId="3D4EA5BB" w14:textId="77777777" w:rsidR="00B511E9" w:rsidRDefault="00B511E9" w:rsidP="00996AB1">
      <w:pPr>
        <w:pStyle w:val="Prrafodelista"/>
        <w:numPr>
          <w:ilvl w:val="0"/>
          <w:numId w:val="12"/>
        </w:numPr>
      </w:pPr>
      <w:r w:rsidRPr="00EA03DC">
        <w:t>Hacer seguimiento a las tareas por medio de un calendario.</w:t>
      </w:r>
    </w:p>
    <w:p w14:paraId="3D4EA5BC" w14:textId="77777777" w:rsidR="00B511E9" w:rsidRDefault="00B511E9" w:rsidP="00996AB1">
      <w:pPr>
        <w:pStyle w:val="Prrafodelista"/>
        <w:numPr>
          <w:ilvl w:val="0"/>
          <w:numId w:val="12"/>
        </w:numPr>
      </w:pPr>
      <w:r w:rsidRPr="00EA03DC">
        <w:t>Reformular tiempos y asignación de tareas.</w:t>
      </w:r>
    </w:p>
    <w:p w14:paraId="3D4EA5BD" w14:textId="77777777" w:rsidR="00B511E9" w:rsidRPr="00EA03DC" w:rsidRDefault="00B511E9" w:rsidP="00996AB1">
      <w:pPr>
        <w:pStyle w:val="Prrafodelista"/>
        <w:numPr>
          <w:ilvl w:val="0"/>
          <w:numId w:val="12"/>
        </w:numPr>
      </w:pPr>
      <w:r w:rsidRPr="00EA03DC">
        <w:t>Aprobar calendarización.</w:t>
      </w:r>
    </w:p>
    <w:p w14:paraId="3D4EA5BE" w14:textId="77777777" w:rsidR="005F59CF" w:rsidRDefault="00B511E9" w:rsidP="00900800">
      <w:pPr>
        <w:keepNext/>
        <w:spacing w:after="240"/>
        <w:jc w:val="center"/>
      </w:pPr>
      <w:r w:rsidRPr="00EA03DC">
        <w:rPr>
          <w:rFonts w:ascii="Arial" w:hAnsi="Arial" w:cs="Arial"/>
          <w:noProof/>
          <w:lang w:eastAsia="es-CO"/>
        </w:rPr>
        <w:drawing>
          <wp:inline distT="0" distB="0" distL="0" distR="0" wp14:anchorId="3D4EA687" wp14:editId="3D4EA688">
            <wp:extent cx="5942672" cy="2078182"/>
            <wp:effectExtent l="0" t="0" r="1270" b="0"/>
            <wp:docPr id="7" name="Imagen 7" descr="C:\Users\Luis-PC\Desktop\Evolucion del proyec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PC\Desktop\Evolucion del proyecto.png"/>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b="19052"/>
                    <a:stretch/>
                  </pic:blipFill>
                  <pic:spPr bwMode="auto">
                    <a:xfrm>
                      <a:off x="0" y="0"/>
                      <a:ext cx="5943600" cy="2078507"/>
                    </a:xfrm>
                    <a:prstGeom prst="rect">
                      <a:avLst/>
                    </a:prstGeom>
                    <a:noFill/>
                    <a:ln>
                      <a:noFill/>
                    </a:ln>
                    <a:extLst>
                      <a:ext uri="{53640926-AAD7-44D8-BBD7-CCE9431645EC}">
                        <a14:shadowObscured xmlns:a14="http://schemas.microsoft.com/office/drawing/2010/main"/>
                      </a:ext>
                    </a:extLst>
                  </pic:spPr>
                </pic:pic>
              </a:graphicData>
            </a:graphic>
          </wp:inline>
        </w:drawing>
      </w:r>
    </w:p>
    <w:p w14:paraId="3D4EA5BF" w14:textId="77777777" w:rsidR="00B511E9" w:rsidRPr="00EA03DC" w:rsidRDefault="005F59CF" w:rsidP="00900800">
      <w:pPr>
        <w:pStyle w:val="Descripcin"/>
        <w:jc w:val="center"/>
        <w:rPr>
          <w:rFonts w:ascii="Arial" w:hAnsi="Arial" w:cs="Arial"/>
        </w:rPr>
      </w:pPr>
      <w:bookmarkStart w:id="158" w:name="_Toc413746036"/>
      <w:r>
        <w:t xml:space="preserve">Ilustración </w:t>
      </w:r>
      <w:fldSimple w:instr=" SEQ Ilustración \* ARABIC ">
        <w:r>
          <w:rPr>
            <w:noProof/>
          </w:rPr>
          <w:t>8</w:t>
        </w:r>
      </w:fldSimple>
      <w:r>
        <w:t xml:space="preserve">: </w:t>
      </w:r>
      <w:r w:rsidRPr="005B6CF0">
        <w:t>Proceso De Revisión De La Evolución Del proyecto</w:t>
      </w:r>
      <w:bookmarkEnd w:id="158"/>
    </w:p>
    <w:p w14:paraId="3D4EA5C0" w14:textId="77777777" w:rsidR="00B511E9" w:rsidRDefault="00B511E9" w:rsidP="00900800">
      <w:pPr>
        <w:rPr>
          <w:noProof/>
          <w:lang w:eastAsia="es-CO"/>
        </w:rPr>
      </w:pPr>
      <w:r w:rsidRPr="00EA03DC">
        <w:rPr>
          <w:b/>
          <w:noProof/>
          <w:lang w:eastAsia="es-CO"/>
        </w:rPr>
        <w:t xml:space="preserve">Nota: </w:t>
      </w:r>
      <w:r w:rsidRPr="00EA03DC">
        <w:rPr>
          <w:noProof/>
          <w:lang w:eastAsia="es-CO"/>
        </w:rPr>
        <w:t>El anterior diagrama fue realizado por el grupo RAWR en la herramienta Bizagi Modeler siguiendo las buenas practicas que se describen en sus documentos</w:t>
      </w:r>
      <w:r w:rsidR="00647A3C">
        <w:rPr>
          <w:rFonts w:ascii="Calibri" w:hAnsi="Calibri"/>
        </w:rPr>
        <w:fldChar w:fldCharType="begin"/>
      </w:r>
      <w:r w:rsidR="000B7B9D">
        <w:rPr>
          <w:rFonts w:ascii="Calibri" w:hAnsi="Calibri"/>
        </w:rPr>
        <w:instrText xml:space="preserve"> ADDIN ZOTERO_ITEM CSL_CITATION {"citationID":"Yk5Zxwwp","properties":{"formattedCitation":"[12]","plainCitation":"[12]"},"citationItems":[{"id":145,"uris":["http://zotero.org/users/2345493/items/WZVWKPNS"],"uri":["http://zotero.org/users/2345493/items/WZVWKPNS"],"itemData":{"id":145,"type":"article","title":"Bizagi BPMN 2.0","URL":"http://www.bizagi.com/docs/BPMNbyExampleSPA.pdf","language":"Español","author":[{"family":"Bizagi","given":""}],"issued":{"date-parts":[["2014"]]}}}],"schema":"https://github.com/citation-style-language/schema/raw/master/csl-citation.json"} </w:instrText>
      </w:r>
      <w:r w:rsidR="00647A3C">
        <w:rPr>
          <w:rFonts w:ascii="Calibri" w:hAnsi="Calibri"/>
        </w:rPr>
        <w:fldChar w:fldCharType="separate"/>
      </w:r>
      <w:r w:rsidR="00F55462" w:rsidRPr="00F55462">
        <w:rPr>
          <w:rFonts w:ascii="Calibri" w:hAnsi="Calibri"/>
        </w:rPr>
        <w:t>[12]</w:t>
      </w:r>
      <w:r w:rsidR="00647A3C">
        <w:rPr>
          <w:rFonts w:ascii="Calibri" w:hAnsi="Calibri"/>
        </w:rPr>
        <w:fldChar w:fldCharType="end"/>
      </w:r>
      <w:r w:rsidRPr="00EA03DC">
        <w:rPr>
          <w:noProof/>
          <w:lang w:eastAsia="es-CO"/>
        </w:rPr>
        <w:t>.</w:t>
      </w:r>
    </w:p>
    <w:p w14:paraId="3D4EA5C1" w14:textId="77777777" w:rsidR="0051691D" w:rsidRDefault="0051691D" w:rsidP="00900800">
      <w:pPr>
        <w:rPr>
          <w:noProof/>
          <w:lang w:eastAsia="es-CO"/>
        </w:rPr>
      </w:pPr>
      <w:r>
        <w:rPr>
          <w:noProof/>
          <w:lang w:eastAsia="es-CO"/>
        </w:rPr>
        <w:t xml:space="preserve">Las actividades del proyecto las puede encontrar en el </w:t>
      </w:r>
      <w:hyperlink r:id="rId72" w:history="1">
        <w:r w:rsidRPr="0051691D">
          <w:rPr>
            <w:rStyle w:val="Hipervnculo"/>
            <w:noProof/>
            <w:lang w:eastAsia="es-CO"/>
          </w:rPr>
          <w:t>Diagrama De Gantt</w:t>
        </w:r>
      </w:hyperlink>
      <w:r>
        <w:rPr>
          <w:noProof/>
          <w:lang w:eastAsia="es-CO"/>
        </w:rPr>
        <w:t>.</w:t>
      </w:r>
    </w:p>
    <w:p w14:paraId="3D4EA5C2" w14:textId="77777777" w:rsidR="00B511E9" w:rsidRPr="00EA03DC" w:rsidRDefault="00B511E9" w:rsidP="00900800">
      <w:r>
        <w:rPr>
          <w:noProof/>
          <w:lang w:eastAsia="es-CO"/>
        </w:rPr>
        <w:t xml:space="preserve">La evolución del proyecto se mide a partir de lo planeado y lo ejecutado. La planecación puede afectar el éxito del proyecto. </w:t>
      </w:r>
      <w:r w:rsidRPr="00EA03DC">
        <w:t xml:space="preserve">La ilustración número tres nos muestra el proceso que se debe llevar a cabo para revisar la evolución del proyecto, este proceso está enfocado  a determinar los cambios necesarios que se deben hacer en el calendario con el fin de cumplir con los tiempos de entrega estipulados. </w:t>
      </w:r>
      <w:r>
        <w:t>El responsable de ejecutar este proceso es el SoS Master.</w:t>
      </w:r>
    </w:p>
    <w:p w14:paraId="3D4EA5C3" w14:textId="77777777" w:rsidR="00B511E9" w:rsidRPr="00B511E9" w:rsidRDefault="00B511E9" w:rsidP="004E3936">
      <w:pPr>
        <w:pStyle w:val="Ttulo4"/>
      </w:pPr>
      <w:bookmarkStart w:id="159" w:name="_12.5.1.5.4_Proceso_de"/>
      <w:bookmarkEnd w:id="159"/>
      <w:r>
        <w:t xml:space="preserve">12.5.1.5.4 </w:t>
      </w:r>
      <w:r w:rsidRPr="00B511E9">
        <w:t>Proceso de revisión de los requerimientos</w:t>
      </w:r>
    </w:p>
    <w:p w14:paraId="3D4EA5C4" w14:textId="77777777" w:rsidR="00B511E9" w:rsidRPr="00EC0912" w:rsidRDefault="00B511E9" w:rsidP="00900800">
      <w:r w:rsidRPr="00EC0912">
        <w:t xml:space="preserve">La revisión de </w:t>
      </w:r>
      <w:r>
        <w:t>los requerimientos se</w:t>
      </w:r>
      <w:r w:rsidRPr="00EC0912">
        <w:t xml:space="preserve"> debe hacer siguiendo las actividades:</w:t>
      </w:r>
    </w:p>
    <w:p w14:paraId="3D4EA5C5" w14:textId="77777777" w:rsidR="00B511E9" w:rsidRDefault="00B511E9" w:rsidP="00996AB1">
      <w:pPr>
        <w:pStyle w:val="Prrafodelista"/>
        <w:numPr>
          <w:ilvl w:val="0"/>
          <w:numId w:val="12"/>
        </w:numPr>
      </w:pPr>
      <w:r w:rsidRPr="000A078B">
        <w:t xml:space="preserve">La revisión de la evolución </w:t>
      </w:r>
      <w:r>
        <w:t>de los requerimientos</w:t>
      </w:r>
      <w:r w:rsidRPr="000A078B">
        <w:t xml:space="preserve"> se debe hacer siguiendo las actividades:</w:t>
      </w:r>
    </w:p>
    <w:p w14:paraId="3D4EA5C6" w14:textId="77777777" w:rsidR="00B511E9" w:rsidRDefault="00B511E9" w:rsidP="00996AB1">
      <w:pPr>
        <w:pStyle w:val="Prrafodelista"/>
        <w:numPr>
          <w:ilvl w:val="0"/>
          <w:numId w:val="12"/>
        </w:numPr>
      </w:pPr>
      <w:r w:rsidRPr="00EA03DC">
        <w:t>Revisar que los requerimientos sean atómicos.</w:t>
      </w:r>
    </w:p>
    <w:p w14:paraId="3D4EA5C7" w14:textId="77777777" w:rsidR="00B511E9" w:rsidRDefault="00B511E9" w:rsidP="00996AB1">
      <w:pPr>
        <w:pStyle w:val="Prrafodelista"/>
        <w:numPr>
          <w:ilvl w:val="0"/>
          <w:numId w:val="12"/>
        </w:numPr>
      </w:pPr>
      <w:r w:rsidRPr="00EA03DC">
        <w:t xml:space="preserve">Revisar que no haya ambigüedades </w:t>
      </w:r>
      <w:r w:rsidR="00647A3C">
        <w:rPr>
          <w:rFonts w:ascii="Calibri" w:hAnsi="Calibri"/>
        </w:rPr>
        <w:fldChar w:fldCharType="begin"/>
      </w:r>
      <w:r w:rsidR="000B7B9D">
        <w:rPr>
          <w:rFonts w:ascii="Calibri" w:hAnsi="Calibri"/>
        </w:rPr>
        <w:instrText xml:space="preserve"> ADDIN ZOTERO_ITEM CSL_CITATION {"citationID":"2kj5j7kdf8","properties":{"formattedCitation":"[65]","plainCitation":"[65]"},"citationItems":[{"id":66,"uris":["http://zotero.org/users/2345493/items/FNQEH8DC"],"uri":["http://zotero.org/users/2345493/items/FNQEH8DC"],"itemData":{"id":66,"type":"chapter","title":"CONTROL DE CALIDAD EN EL SOFTWARE","publisher":"ICESI","URL":"https://bibliotecadigital.icesi.edu.co/biblioteca_digital/bitstream/item/4008/1/Control_calidad_software.pdf","language":"Español","author":[{"family":"Jose Hernando Bahamon","given":""}],"issued":{"literal":"10"}}}],"schema":"https://github.com/citation-style-language/schema/raw/master/csl-citation.json"} </w:instrText>
      </w:r>
      <w:r w:rsidR="00647A3C">
        <w:rPr>
          <w:rFonts w:ascii="Calibri" w:hAnsi="Calibri"/>
        </w:rPr>
        <w:fldChar w:fldCharType="separate"/>
      </w:r>
      <w:r w:rsidR="000B7B9D" w:rsidRPr="000B7B9D">
        <w:rPr>
          <w:rFonts w:ascii="Calibri" w:hAnsi="Calibri"/>
        </w:rPr>
        <w:t>[65]</w:t>
      </w:r>
      <w:r w:rsidR="00647A3C">
        <w:rPr>
          <w:rFonts w:ascii="Calibri" w:hAnsi="Calibri"/>
        </w:rPr>
        <w:fldChar w:fldCharType="end"/>
      </w:r>
      <w:r w:rsidRPr="00EA03DC">
        <w:t>.</w:t>
      </w:r>
    </w:p>
    <w:p w14:paraId="3D4EA5C8" w14:textId="77777777" w:rsidR="00B511E9" w:rsidRDefault="00B511E9" w:rsidP="00996AB1">
      <w:pPr>
        <w:pStyle w:val="Prrafodelista"/>
        <w:numPr>
          <w:ilvl w:val="0"/>
          <w:numId w:val="12"/>
        </w:numPr>
      </w:pPr>
      <w:r w:rsidRPr="00EA03DC">
        <w:lastRenderedPageBreak/>
        <w:t>Revisar se hayan identificado los casos de uso relacionados con cada requerimiento.</w:t>
      </w:r>
    </w:p>
    <w:p w14:paraId="3D4EA5C9" w14:textId="77777777" w:rsidR="00B511E9" w:rsidRPr="00B511E9" w:rsidRDefault="00B511E9" w:rsidP="00996AB1">
      <w:pPr>
        <w:pStyle w:val="Prrafodelista"/>
        <w:numPr>
          <w:ilvl w:val="0"/>
          <w:numId w:val="12"/>
        </w:numPr>
      </w:pPr>
      <w:r w:rsidRPr="00EA03DC">
        <w:t xml:space="preserve">Revisar la especificación y documentación de los requerimientos </w:t>
      </w:r>
      <w:r w:rsidR="00647A3C">
        <w:rPr>
          <w:rFonts w:ascii="Calibri" w:hAnsi="Calibri"/>
        </w:rPr>
        <w:fldChar w:fldCharType="begin"/>
      </w:r>
      <w:r w:rsidR="000B7B9D">
        <w:rPr>
          <w:rFonts w:ascii="Calibri" w:hAnsi="Calibri"/>
        </w:rPr>
        <w:instrText xml:space="preserve"> ADDIN ZOTERO_ITEM CSL_CITATION {"citationID":"1vk42r1ut4","properties":{"formattedCitation":"[66]","plainCitation":"[66]"},"citationItems":[{"id":150,"uris":["http://zotero.org/users/2345493/items/XWD7W4V2"],"uri":["http://zotero.org/users/2345493/items/XWD7W4V2"],"itemData":{"id":150,"type":"chapter","title":"Procesos de la ingenieria de requerimientos","container-title":"Ingenieria de software","author":[{"family":"Sommerville","given":""}]}}],"schema":"https://github.com/citation-style-language/schema/raw/master/csl-citation.json"} </w:instrText>
      </w:r>
      <w:r w:rsidR="00647A3C">
        <w:rPr>
          <w:rFonts w:ascii="Calibri" w:hAnsi="Calibri"/>
        </w:rPr>
        <w:fldChar w:fldCharType="separate"/>
      </w:r>
      <w:r w:rsidR="000B7B9D" w:rsidRPr="000B7B9D">
        <w:rPr>
          <w:rFonts w:ascii="Calibri" w:hAnsi="Calibri"/>
        </w:rPr>
        <w:t>[66]</w:t>
      </w:r>
      <w:r w:rsidR="00647A3C">
        <w:rPr>
          <w:rFonts w:ascii="Calibri" w:hAnsi="Calibri"/>
        </w:rPr>
        <w:fldChar w:fldCharType="end"/>
      </w:r>
      <w:r w:rsidRPr="00EA03DC">
        <w:t xml:space="preserve">. </w:t>
      </w:r>
    </w:p>
    <w:p w14:paraId="3D4EA5CA" w14:textId="77777777" w:rsidR="00B511E9" w:rsidRDefault="00B511E9" w:rsidP="00996AB1">
      <w:pPr>
        <w:pStyle w:val="Prrafodelista"/>
        <w:numPr>
          <w:ilvl w:val="0"/>
          <w:numId w:val="12"/>
        </w:numPr>
      </w:pPr>
      <w:r w:rsidRPr="00EA03DC">
        <w:t>Verificar los atributos de calidad asociados a cada requerimiento.</w:t>
      </w:r>
    </w:p>
    <w:p w14:paraId="3D4EA5CB" w14:textId="77777777" w:rsidR="00B511E9" w:rsidRPr="00B511E9" w:rsidRDefault="00B511E9" w:rsidP="00996AB1">
      <w:pPr>
        <w:pStyle w:val="Prrafodelista"/>
        <w:numPr>
          <w:ilvl w:val="0"/>
          <w:numId w:val="12"/>
        </w:numPr>
      </w:pPr>
      <w:r w:rsidRPr="00EA03DC">
        <w:t xml:space="preserve">Registrar errores y dar retroalimentación. </w:t>
      </w:r>
    </w:p>
    <w:p w14:paraId="3D4EA5CC" w14:textId="77777777" w:rsidR="00B511E9" w:rsidRPr="00EA03DC" w:rsidRDefault="00B511E9" w:rsidP="00900800">
      <w:pPr>
        <w:rPr>
          <w:color w:val="00B0F0"/>
        </w:rPr>
      </w:pPr>
      <w:r w:rsidRPr="00EA03DC">
        <w:t>Aprobar requerimientos.</w:t>
      </w:r>
    </w:p>
    <w:p w14:paraId="3D4EA5CD" w14:textId="77777777" w:rsidR="005F59CF" w:rsidRDefault="00B511E9" w:rsidP="00900800">
      <w:pPr>
        <w:keepNext/>
        <w:ind w:left="360"/>
      </w:pPr>
      <w:r w:rsidRPr="00EA03DC">
        <w:rPr>
          <w:rFonts w:ascii="Arial" w:hAnsi="Arial" w:cs="Arial"/>
          <w:noProof/>
          <w:lang w:eastAsia="es-CO"/>
        </w:rPr>
        <w:t xml:space="preserve"> </w:t>
      </w:r>
      <w:r w:rsidRPr="00EA03DC">
        <w:rPr>
          <w:rFonts w:ascii="Arial" w:hAnsi="Arial" w:cs="Arial"/>
          <w:noProof/>
          <w:lang w:eastAsia="es-CO"/>
        </w:rPr>
        <w:drawing>
          <wp:inline distT="0" distB="0" distL="0" distR="0" wp14:anchorId="3D4EA689" wp14:editId="3D4EA68A">
            <wp:extent cx="5754830" cy="2804614"/>
            <wp:effectExtent l="0" t="0" r="0" b="0"/>
            <wp:docPr id="8" name="Imagen 8" descr="C:\Users\Luis-PC\Desktop\New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is-PC\Desktop\New Model.png"/>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b="16885"/>
                    <a:stretch/>
                  </pic:blipFill>
                  <pic:spPr bwMode="auto">
                    <a:xfrm>
                      <a:off x="0" y="0"/>
                      <a:ext cx="5782228" cy="2817966"/>
                    </a:xfrm>
                    <a:prstGeom prst="rect">
                      <a:avLst/>
                    </a:prstGeom>
                    <a:noFill/>
                    <a:ln>
                      <a:noFill/>
                    </a:ln>
                    <a:extLst>
                      <a:ext uri="{53640926-AAD7-44D8-BBD7-CCE9431645EC}">
                        <a14:shadowObscured xmlns:a14="http://schemas.microsoft.com/office/drawing/2010/main"/>
                      </a:ext>
                    </a:extLst>
                  </pic:spPr>
                </pic:pic>
              </a:graphicData>
            </a:graphic>
          </wp:inline>
        </w:drawing>
      </w:r>
    </w:p>
    <w:p w14:paraId="3D4EA5CE" w14:textId="77777777" w:rsidR="00B511E9" w:rsidRPr="00EA03DC" w:rsidRDefault="005F59CF" w:rsidP="00900800">
      <w:pPr>
        <w:pStyle w:val="Descripcin"/>
        <w:jc w:val="center"/>
        <w:rPr>
          <w:rFonts w:ascii="Arial" w:hAnsi="Arial" w:cs="Arial"/>
        </w:rPr>
      </w:pPr>
      <w:bookmarkStart w:id="160" w:name="_Toc413746037"/>
      <w:r>
        <w:t xml:space="preserve">Ilustración </w:t>
      </w:r>
      <w:fldSimple w:instr=" SEQ Ilustración \* ARABIC ">
        <w:r>
          <w:rPr>
            <w:noProof/>
          </w:rPr>
          <w:t>9</w:t>
        </w:r>
      </w:fldSimple>
      <w:r>
        <w:t xml:space="preserve">: </w:t>
      </w:r>
      <w:r w:rsidRPr="00AE3B12">
        <w:t>Proceso De Revisión De Requerimientos</w:t>
      </w:r>
      <w:bookmarkEnd w:id="160"/>
    </w:p>
    <w:p w14:paraId="3D4EA5CF" w14:textId="77777777" w:rsidR="00B511E9" w:rsidRDefault="00B511E9" w:rsidP="00900800">
      <w:pPr>
        <w:rPr>
          <w:noProof/>
          <w:lang w:eastAsia="es-CO"/>
        </w:rPr>
      </w:pPr>
      <w:r w:rsidRPr="00EA03DC">
        <w:rPr>
          <w:b/>
          <w:noProof/>
          <w:lang w:eastAsia="es-CO"/>
        </w:rPr>
        <w:t xml:space="preserve">Nota: </w:t>
      </w:r>
      <w:r w:rsidRPr="00EA03DC">
        <w:rPr>
          <w:noProof/>
          <w:lang w:eastAsia="es-CO"/>
        </w:rPr>
        <w:t>El anterior diagrama fue realizado por el grupo RAWR en la herramienta Bizagi Modeler siguiendo las buenas practicas que se describen en sus documentos</w:t>
      </w:r>
      <w:r w:rsidR="00647A3C">
        <w:rPr>
          <w:rFonts w:ascii="Calibri" w:hAnsi="Calibri"/>
        </w:rPr>
        <w:fldChar w:fldCharType="begin"/>
      </w:r>
      <w:r w:rsidR="000B7B9D">
        <w:rPr>
          <w:rFonts w:ascii="Calibri" w:hAnsi="Calibri"/>
        </w:rPr>
        <w:instrText xml:space="preserve"> ADDIN ZOTERO_ITEM CSL_CITATION {"citationID":"8DPvXYsX","properties":{"formattedCitation":"[12]","plainCitation":"[12]"},"citationItems":[{"id":145,"uris":["http://zotero.org/users/2345493/items/WZVWKPNS"],"uri":["http://zotero.org/users/2345493/items/WZVWKPNS"],"itemData":{"id":145,"type":"article","title":"Bizagi BPMN 2.0","URL":"http://www.bizagi.com/docs/BPMNbyExampleSPA.pdf","language":"Español","author":[{"family":"Bizagi","given":""}],"issued":{"date-parts":[["2014"]]}}}],"schema":"https://github.com/citation-style-language/schema/raw/master/csl-citation.json"} </w:instrText>
      </w:r>
      <w:r w:rsidR="00647A3C">
        <w:rPr>
          <w:rFonts w:ascii="Calibri" w:hAnsi="Calibri"/>
        </w:rPr>
        <w:fldChar w:fldCharType="separate"/>
      </w:r>
      <w:r w:rsidR="00F55462" w:rsidRPr="00F55462">
        <w:rPr>
          <w:rFonts w:ascii="Calibri" w:hAnsi="Calibri"/>
        </w:rPr>
        <w:t>[12]</w:t>
      </w:r>
      <w:r w:rsidR="00647A3C">
        <w:rPr>
          <w:rFonts w:ascii="Calibri" w:hAnsi="Calibri"/>
        </w:rPr>
        <w:fldChar w:fldCharType="end"/>
      </w:r>
      <w:r w:rsidRPr="00EA03DC">
        <w:rPr>
          <w:noProof/>
          <w:lang w:eastAsia="es-CO"/>
        </w:rPr>
        <w:t>.</w:t>
      </w:r>
    </w:p>
    <w:p w14:paraId="3D4EA5D0" w14:textId="77777777" w:rsidR="00B511E9" w:rsidRPr="00EA03DC" w:rsidRDefault="0051691D" w:rsidP="00900800">
      <w:pPr>
        <w:rPr>
          <w:noProof/>
          <w:lang w:eastAsia="es-CO"/>
        </w:rPr>
      </w:pPr>
      <w:r>
        <w:rPr>
          <w:noProof/>
          <w:lang w:eastAsia="es-CO"/>
        </w:rPr>
        <w:t xml:space="preserve">La evaluacion de la calidad de los requerimientos, se realizara en base a lo planteado en la </w:t>
      </w:r>
      <w:hyperlink w:anchor="_12.4.4.3_Medición_de" w:history="1">
        <w:r w:rsidRPr="0051691D">
          <w:rPr>
            <w:rStyle w:val="Hipervnculo"/>
            <w:noProof/>
            <w:lang w:eastAsia="es-CO"/>
          </w:rPr>
          <w:t>seccion 12.4.4.3.</w:t>
        </w:r>
      </w:hyperlink>
    </w:p>
    <w:p w14:paraId="3D4EA5D1" w14:textId="77777777" w:rsidR="00B511E9" w:rsidRPr="00EA03DC" w:rsidRDefault="00B511E9" w:rsidP="00900800">
      <w:r>
        <w:t>La anterior ilustración</w:t>
      </w:r>
      <w:r w:rsidRPr="00EA03DC">
        <w:t xml:space="preserve"> nos muestra las actividades que se deben desarrollar con el propósito de hacer una revisión de los requerimientos. Este proceso está orientado a revisar el análisis que se ha hecho con los requerimientos.</w:t>
      </w:r>
      <w:r>
        <w:t xml:space="preserve"> El proceso debe desarrollarse por el personal del Scrum de Arquitectura y diseño, la persona A actúa similar a un analista o arquitecto, la persona B es quien revisa los requerimientos.</w:t>
      </w:r>
    </w:p>
    <w:p w14:paraId="3D4EA5D2" w14:textId="77777777" w:rsidR="00B511E9" w:rsidRPr="00B511E9" w:rsidRDefault="00B511E9" w:rsidP="004E3936">
      <w:pPr>
        <w:pStyle w:val="Ttulo4"/>
      </w:pPr>
      <w:r w:rsidRPr="00B511E9">
        <w:t xml:space="preserve"> </w:t>
      </w:r>
      <w:r>
        <w:t xml:space="preserve">12.5.1.5.5 </w:t>
      </w:r>
      <w:r w:rsidRPr="00B511E9">
        <w:t>Proceso de revisión de la aplicación:</w:t>
      </w:r>
    </w:p>
    <w:p w14:paraId="3D4EA5D3" w14:textId="77777777" w:rsidR="00B511E9" w:rsidRDefault="00B511E9" w:rsidP="00900800"/>
    <w:p w14:paraId="3D4EA5D4" w14:textId="77777777" w:rsidR="00B511E9" w:rsidRPr="00EA03DC" w:rsidRDefault="00B511E9" w:rsidP="00996AB1">
      <w:pPr>
        <w:pStyle w:val="Prrafodelista"/>
        <w:numPr>
          <w:ilvl w:val="0"/>
          <w:numId w:val="12"/>
        </w:numPr>
      </w:pPr>
      <w:r w:rsidRPr="00EA03DC">
        <w:t>En el proceso de verificar la calidad de la aplicación muchas personas están involucradas y deben aprobarla antes de que llegue a manos del cliente, la siguiente imagen muestra de manera general el proceso que se lleva a cabo para revisar la aplicación.</w:t>
      </w:r>
    </w:p>
    <w:p w14:paraId="3D4EA5D5" w14:textId="77777777" w:rsidR="00B511E9" w:rsidRPr="00EA03DC" w:rsidRDefault="00B511E9" w:rsidP="00996AB1">
      <w:pPr>
        <w:pStyle w:val="Prrafodelista"/>
        <w:numPr>
          <w:ilvl w:val="0"/>
          <w:numId w:val="12"/>
        </w:numPr>
      </w:pPr>
      <w:r w:rsidRPr="00EA03DC">
        <w:t>La aplicación debe ser examinada teniendo en cuenta los criterios de aceptación que se fijaron con el cliente en el cliente.</w:t>
      </w:r>
    </w:p>
    <w:p w14:paraId="3D4EA5D6" w14:textId="77777777" w:rsidR="00B511E9" w:rsidRPr="00EA03DC" w:rsidRDefault="00B511E9" w:rsidP="00996AB1">
      <w:pPr>
        <w:pStyle w:val="Prrafodelista"/>
        <w:numPr>
          <w:ilvl w:val="0"/>
          <w:numId w:val="12"/>
        </w:numPr>
      </w:pPr>
      <w:r w:rsidRPr="00EA03DC">
        <w:lastRenderedPageBreak/>
        <w:t>La aplicación se evalúa gradualmente y al final se debe hacer una auditoria general.</w:t>
      </w:r>
    </w:p>
    <w:p w14:paraId="3D4EA5D7" w14:textId="77777777" w:rsidR="005F59CF" w:rsidRDefault="00B511E9" w:rsidP="00900800">
      <w:pPr>
        <w:keepNext/>
      </w:pPr>
      <w:r w:rsidRPr="00186B75">
        <w:rPr>
          <w:rFonts w:ascii="Arial" w:hAnsi="Arial" w:cs="Arial"/>
          <w:noProof/>
          <w:lang w:eastAsia="es-CO"/>
        </w:rPr>
        <w:drawing>
          <wp:inline distT="0" distB="0" distL="0" distR="0" wp14:anchorId="3D4EA68B" wp14:editId="3D4EA68C">
            <wp:extent cx="5943522" cy="5742432"/>
            <wp:effectExtent l="0" t="0" r="635" b="0"/>
            <wp:docPr id="9" name="Imagen 9" descr="C:\Users\Luis-PC\Desktop\Apl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PC\Desktop\Aplicacion.png"/>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b="7258"/>
                    <a:stretch/>
                  </pic:blipFill>
                  <pic:spPr bwMode="auto">
                    <a:xfrm>
                      <a:off x="0" y="0"/>
                      <a:ext cx="5943600" cy="5742507"/>
                    </a:xfrm>
                    <a:prstGeom prst="rect">
                      <a:avLst/>
                    </a:prstGeom>
                    <a:noFill/>
                    <a:ln>
                      <a:noFill/>
                    </a:ln>
                    <a:extLst>
                      <a:ext uri="{53640926-AAD7-44D8-BBD7-CCE9431645EC}">
                        <a14:shadowObscured xmlns:a14="http://schemas.microsoft.com/office/drawing/2010/main"/>
                      </a:ext>
                    </a:extLst>
                  </pic:spPr>
                </pic:pic>
              </a:graphicData>
            </a:graphic>
          </wp:inline>
        </w:drawing>
      </w:r>
    </w:p>
    <w:p w14:paraId="3D4EA5D8" w14:textId="77777777" w:rsidR="00B511E9" w:rsidRPr="00EA03DC" w:rsidRDefault="005F59CF" w:rsidP="00900800">
      <w:pPr>
        <w:pStyle w:val="Descripcin"/>
        <w:jc w:val="center"/>
        <w:rPr>
          <w:rFonts w:ascii="Arial" w:hAnsi="Arial" w:cs="Arial"/>
        </w:rPr>
      </w:pPr>
      <w:bookmarkStart w:id="161" w:name="_Toc413746038"/>
      <w:r>
        <w:t xml:space="preserve">Ilustración </w:t>
      </w:r>
      <w:fldSimple w:instr=" SEQ Ilustración \* ARABIC ">
        <w:r>
          <w:rPr>
            <w:noProof/>
          </w:rPr>
          <w:t>10</w:t>
        </w:r>
      </w:fldSimple>
      <w:r>
        <w:t xml:space="preserve">: </w:t>
      </w:r>
      <w:r w:rsidRPr="00515AD2">
        <w:t>proceso de revisión de la aplicación</w:t>
      </w:r>
      <w:bookmarkEnd w:id="161"/>
    </w:p>
    <w:p w14:paraId="3D4EA5D9" w14:textId="77777777" w:rsidR="00B511E9" w:rsidRDefault="00B511E9" w:rsidP="00900800">
      <w:pPr>
        <w:jc w:val="center"/>
        <w:rPr>
          <w:rFonts w:ascii="Arial" w:hAnsi="Arial" w:cs="Arial"/>
          <w:noProof/>
          <w:lang w:eastAsia="es-CO"/>
        </w:rPr>
      </w:pPr>
      <w:r w:rsidRPr="00B511E9">
        <w:t>Nota: El anterior diagrama fue realizado por el grupo RAWR en la herramienta Bizagi Modeler siguiendo las buenas practicas que se describen en sus documentos</w:t>
      </w:r>
      <w:r w:rsidR="00647A3C">
        <w:rPr>
          <w:rFonts w:ascii="Calibri" w:hAnsi="Calibri"/>
        </w:rPr>
        <w:fldChar w:fldCharType="begin"/>
      </w:r>
      <w:r w:rsidR="000B7B9D">
        <w:rPr>
          <w:rFonts w:ascii="Calibri" w:hAnsi="Calibri"/>
        </w:rPr>
        <w:instrText xml:space="preserve"> ADDIN ZOTERO_ITEM CSL_CITATION {"citationID":"W2xbz1Aa","properties":{"formattedCitation":"[12]","plainCitation":"[12]"},"citationItems":[{"id":145,"uris":["http://zotero.org/users/2345493/items/WZVWKPNS"],"uri":["http://zotero.org/users/2345493/items/WZVWKPNS"],"itemData":{"id":145,"type":"article","title":"Bizagi BPMN 2.0","URL":"http://www.bizagi.com/docs/BPMNbyExampleSPA.pdf","language":"Español","author":[{"family":"Bizagi","given":""}],"issued":{"date-parts":[["2014"]]}}}],"schema":"https://github.com/citation-style-language/schema/raw/master/csl-citation.json"} </w:instrText>
      </w:r>
      <w:r w:rsidR="00647A3C">
        <w:rPr>
          <w:rFonts w:ascii="Calibri" w:hAnsi="Calibri"/>
        </w:rPr>
        <w:fldChar w:fldCharType="separate"/>
      </w:r>
      <w:r w:rsidR="00F55462" w:rsidRPr="00F55462">
        <w:rPr>
          <w:rFonts w:ascii="Calibri" w:hAnsi="Calibri"/>
        </w:rPr>
        <w:t>[12]</w:t>
      </w:r>
      <w:r w:rsidR="00647A3C">
        <w:rPr>
          <w:rFonts w:ascii="Calibri" w:hAnsi="Calibri"/>
        </w:rPr>
        <w:fldChar w:fldCharType="end"/>
      </w:r>
      <w:r w:rsidRPr="00EA03DC">
        <w:rPr>
          <w:rFonts w:ascii="Arial" w:hAnsi="Arial" w:cs="Arial"/>
          <w:noProof/>
          <w:lang w:eastAsia="es-CO"/>
        </w:rPr>
        <w:t>.</w:t>
      </w:r>
    </w:p>
    <w:p w14:paraId="3D4EA5DA" w14:textId="77777777" w:rsidR="00B511E9" w:rsidRDefault="00B511E9" w:rsidP="00900800">
      <w:pPr>
        <w:rPr>
          <w:rFonts w:ascii="Arial" w:hAnsi="Arial" w:cs="Arial"/>
          <w:noProof/>
          <w:lang w:eastAsia="es-CO"/>
        </w:rPr>
      </w:pPr>
      <w:r w:rsidRPr="00B511E9">
        <w:t>Como se puede apreciar en la figura anterior el proceso de revisión de la aplicación es transversal a todas las partes del grupo, entre las cosas que se deben validar encontramos código, funcionalidades, interfaces, requerimientos y criterios de aceptación, por lo que la anterior imagen sólo muestra un esquema generalizado cuyo propósito es exponer los actores</w:t>
      </w:r>
      <w:r>
        <w:rPr>
          <w:rFonts w:ascii="Arial" w:hAnsi="Arial" w:cs="Arial"/>
          <w:noProof/>
          <w:lang w:eastAsia="es-CO"/>
        </w:rPr>
        <w:t xml:space="preserve"> </w:t>
      </w:r>
      <w:r w:rsidRPr="00B511E9">
        <w:t>que intervienen en el proceso de auditar la aplicación y algunas de las actividades que se deben realizar.  Cada actividad de aprobación se debe hacer teniendo en cuenta requerimientos funcionales, no funcionales y de calidad.</w:t>
      </w:r>
    </w:p>
    <w:p w14:paraId="3D4EA5DB" w14:textId="77777777" w:rsidR="00B511E9" w:rsidRPr="00B511E9" w:rsidRDefault="00B511E9" w:rsidP="004E3936">
      <w:pPr>
        <w:pStyle w:val="Ttulo4"/>
      </w:pPr>
      <w:r>
        <w:lastRenderedPageBreak/>
        <w:t xml:space="preserve">12.5.1.5.6 </w:t>
      </w:r>
      <w:r w:rsidRPr="00B511E9">
        <w:t>Datos de los procesos:</w:t>
      </w:r>
    </w:p>
    <w:p w14:paraId="3D4EA5DC" w14:textId="77777777" w:rsidR="00B511E9" w:rsidRPr="00EA03DC" w:rsidRDefault="00B511E9" w:rsidP="00900800">
      <w:r w:rsidRPr="00EA03DC">
        <w:t>La siguiente tabla muestra información importante de cada uno de los procesos definidos anteriormente.</w:t>
      </w:r>
    </w:p>
    <w:tbl>
      <w:tblPr>
        <w:tblStyle w:val="Sombreadomedio1-nfasis3"/>
        <w:tblW w:w="0" w:type="auto"/>
        <w:tblLook w:val="04A0" w:firstRow="1" w:lastRow="0" w:firstColumn="1" w:lastColumn="0" w:noHBand="0" w:noVBand="1"/>
      </w:tblPr>
      <w:tblGrid>
        <w:gridCol w:w="1603"/>
        <w:gridCol w:w="1582"/>
        <w:gridCol w:w="1543"/>
        <w:gridCol w:w="1472"/>
        <w:gridCol w:w="1739"/>
        <w:gridCol w:w="1681"/>
      </w:tblGrid>
      <w:tr w:rsidR="00B511E9" w:rsidRPr="00EA03DC" w14:paraId="3D4EA5E3" w14:textId="77777777" w:rsidTr="000A7651">
        <w:trPr>
          <w:cnfStyle w:val="100000000000" w:firstRow="1" w:lastRow="0" w:firstColumn="0" w:lastColumn="0" w:oddVBand="0" w:evenVBand="0" w:oddHBand="0"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4EA5DD" w14:textId="77777777" w:rsidR="00B511E9" w:rsidRPr="000A7651" w:rsidRDefault="00B511E9" w:rsidP="000A7651">
            <w:pPr>
              <w:jc w:val="center"/>
              <w:rPr>
                <w:color w:val="auto"/>
              </w:rPr>
            </w:pPr>
            <w:r w:rsidRPr="000A7651">
              <w:rPr>
                <w:color w:val="auto"/>
              </w:rPr>
              <w:t>Nombre Del Proceso</w:t>
            </w:r>
          </w:p>
        </w:tc>
        <w:tc>
          <w:tcPr>
            <w:tcW w:w="0" w:type="auto"/>
            <w:vAlign w:val="center"/>
          </w:tcPr>
          <w:p w14:paraId="3D4EA5DE" w14:textId="77777777" w:rsidR="00B511E9" w:rsidRPr="000A7651" w:rsidRDefault="00B511E9" w:rsidP="000A7651">
            <w:pPr>
              <w:jc w:val="center"/>
              <w:cnfStyle w:val="100000000000" w:firstRow="1" w:lastRow="0" w:firstColumn="0" w:lastColumn="0" w:oddVBand="0" w:evenVBand="0" w:oddHBand="0" w:evenHBand="0" w:firstRowFirstColumn="0" w:firstRowLastColumn="0" w:lastRowFirstColumn="0" w:lastRowLastColumn="0"/>
              <w:rPr>
                <w:color w:val="auto"/>
              </w:rPr>
            </w:pPr>
            <w:r w:rsidRPr="000A7651">
              <w:rPr>
                <w:color w:val="auto"/>
              </w:rPr>
              <w:t>Momentos del proyecto en que ocurren</w:t>
            </w:r>
          </w:p>
        </w:tc>
        <w:tc>
          <w:tcPr>
            <w:tcW w:w="0" w:type="auto"/>
            <w:vAlign w:val="center"/>
          </w:tcPr>
          <w:p w14:paraId="3D4EA5DF" w14:textId="77777777" w:rsidR="00B511E9" w:rsidRPr="000A7651" w:rsidRDefault="00B511E9" w:rsidP="000A765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0A7651">
              <w:rPr>
                <w:rFonts w:ascii="Arial" w:hAnsi="Arial" w:cs="Arial"/>
                <w:b w:val="0"/>
                <w:color w:val="auto"/>
              </w:rPr>
              <w:t>Responsables</w:t>
            </w:r>
          </w:p>
        </w:tc>
        <w:tc>
          <w:tcPr>
            <w:tcW w:w="0" w:type="auto"/>
            <w:vAlign w:val="center"/>
          </w:tcPr>
          <w:p w14:paraId="3D4EA5E0" w14:textId="77777777" w:rsidR="00B511E9" w:rsidRPr="000A7651" w:rsidRDefault="00B511E9" w:rsidP="000A765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0A7651">
              <w:rPr>
                <w:rFonts w:ascii="Arial" w:hAnsi="Arial" w:cs="Arial"/>
                <w:b w:val="0"/>
                <w:color w:val="auto"/>
              </w:rPr>
              <w:t>Herramientas</w:t>
            </w:r>
          </w:p>
        </w:tc>
        <w:tc>
          <w:tcPr>
            <w:tcW w:w="0" w:type="auto"/>
            <w:vAlign w:val="center"/>
          </w:tcPr>
          <w:p w14:paraId="3D4EA5E1" w14:textId="77777777" w:rsidR="00B511E9" w:rsidRPr="000A7651" w:rsidRDefault="00B511E9" w:rsidP="000A765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0A7651">
              <w:rPr>
                <w:rFonts w:ascii="Arial" w:hAnsi="Arial" w:cs="Arial"/>
                <w:b w:val="0"/>
                <w:color w:val="auto"/>
              </w:rPr>
              <w:t>Entradas</w:t>
            </w:r>
          </w:p>
        </w:tc>
        <w:tc>
          <w:tcPr>
            <w:tcW w:w="0" w:type="auto"/>
            <w:vAlign w:val="center"/>
          </w:tcPr>
          <w:p w14:paraId="3D4EA5E2" w14:textId="77777777" w:rsidR="00B511E9" w:rsidRPr="000A7651" w:rsidRDefault="00B511E9" w:rsidP="000A7651">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0A7651">
              <w:rPr>
                <w:rFonts w:ascii="Arial" w:hAnsi="Arial" w:cs="Arial"/>
                <w:b w:val="0"/>
                <w:color w:val="auto"/>
              </w:rPr>
              <w:t>Salidas</w:t>
            </w:r>
          </w:p>
        </w:tc>
      </w:tr>
      <w:tr w:rsidR="00B511E9" w:rsidRPr="00EA03DC" w14:paraId="3D4EA5EB" w14:textId="77777777" w:rsidTr="000A7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4EA5E4" w14:textId="77777777" w:rsidR="00B511E9" w:rsidRPr="00EA03DC" w:rsidRDefault="00B511E9" w:rsidP="000A7651">
            <w:pPr>
              <w:jc w:val="center"/>
            </w:pPr>
            <w:r w:rsidRPr="00EA03DC">
              <w:t>Revisión De Documentos</w:t>
            </w:r>
          </w:p>
        </w:tc>
        <w:tc>
          <w:tcPr>
            <w:tcW w:w="0" w:type="auto"/>
            <w:vAlign w:val="center"/>
          </w:tcPr>
          <w:p w14:paraId="3D4EA5E5" w14:textId="77777777" w:rsidR="00B511E9" w:rsidRPr="00EA03DC" w:rsidRDefault="00B511E9" w:rsidP="000A7651">
            <w:pPr>
              <w:jc w:val="center"/>
              <w:cnfStyle w:val="000000100000" w:firstRow="0" w:lastRow="0" w:firstColumn="0" w:lastColumn="0" w:oddVBand="0" w:evenVBand="0" w:oddHBand="1" w:evenHBand="0" w:firstRowFirstColumn="0" w:firstRowLastColumn="0" w:lastRowFirstColumn="0" w:lastRowLastColumn="0"/>
            </w:pPr>
            <w:r w:rsidRPr="00EA03DC">
              <w:t>Se realiza cada vez que se deba generar un documento, por lo tanto es proceso transversal en todo el proyecto.</w:t>
            </w:r>
          </w:p>
        </w:tc>
        <w:tc>
          <w:tcPr>
            <w:tcW w:w="0" w:type="auto"/>
            <w:vAlign w:val="center"/>
          </w:tcPr>
          <w:p w14:paraId="3D4EA5E6" w14:textId="77777777" w:rsidR="00B511E9"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En cada sprint se asignan parejas para la revisión de los documentos.</w:t>
            </w:r>
          </w:p>
          <w:p w14:paraId="3D4EA5E7"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dos los miembros del equipo.</w:t>
            </w:r>
          </w:p>
        </w:tc>
        <w:tc>
          <w:tcPr>
            <w:tcW w:w="0" w:type="auto"/>
            <w:vAlign w:val="center"/>
          </w:tcPr>
          <w:p w14:paraId="3D4EA5E8"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Plantilla elaborada al interior del grupo.</w:t>
            </w:r>
          </w:p>
        </w:tc>
        <w:tc>
          <w:tcPr>
            <w:tcW w:w="0" w:type="auto"/>
            <w:vAlign w:val="center"/>
          </w:tcPr>
          <w:p w14:paraId="3D4EA5E9"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Documento.</w:t>
            </w:r>
          </w:p>
        </w:tc>
        <w:tc>
          <w:tcPr>
            <w:tcW w:w="0" w:type="auto"/>
            <w:vAlign w:val="center"/>
          </w:tcPr>
          <w:p w14:paraId="3D4EA5EA"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Documento válido.</w:t>
            </w:r>
          </w:p>
        </w:tc>
      </w:tr>
      <w:tr w:rsidR="00B511E9" w:rsidRPr="00EA03DC" w14:paraId="3D4EA5F5" w14:textId="77777777" w:rsidTr="000A765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4EA5EC" w14:textId="77777777" w:rsidR="00B511E9" w:rsidRPr="00EA03DC" w:rsidRDefault="00B511E9" w:rsidP="000A7651">
            <w:pPr>
              <w:jc w:val="center"/>
            </w:pPr>
            <w:r w:rsidRPr="00EA03DC">
              <w:t>Revisión De Código</w:t>
            </w:r>
          </w:p>
        </w:tc>
        <w:tc>
          <w:tcPr>
            <w:tcW w:w="0" w:type="auto"/>
            <w:vAlign w:val="center"/>
          </w:tcPr>
          <w:p w14:paraId="3D4EA5ED" w14:textId="77777777" w:rsidR="00B511E9" w:rsidRPr="00EA03DC" w:rsidRDefault="00B511E9" w:rsidP="000A7651">
            <w:pPr>
              <w:jc w:val="center"/>
              <w:cnfStyle w:val="000000010000" w:firstRow="0" w:lastRow="0" w:firstColumn="0" w:lastColumn="0" w:oddVBand="0" w:evenVBand="0" w:oddHBand="0" w:evenHBand="1" w:firstRowFirstColumn="0" w:firstRowLastColumn="0" w:lastRowFirstColumn="0" w:lastRowLastColumn="0"/>
            </w:pPr>
            <w:r w:rsidRPr="00EA03DC">
              <w:t>Se realiza en cada iteración en la fase de desarrollo y pruebas.</w:t>
            </w:r>
          </w:p>
        </w:tc>
        <w:tc>
          <w:tcPr>
            <w:tcW w:w="0" w:type="auto"/>
            <w:vAlign w:val="center"/>
          </w:tcPr>
          <w:p w14:paraId="3D4EA5EE" w14:textId="77777777" w:rsidR="00B511E9" w:rsidRPr="00EA03DC" w:rsidRDefault="00B511E9" w:rsidP="00536846">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Equipo de</w:t>
            </w:r>
            <w:r w:rsidR="00536846">
              <w:rPr>
                <w:rFonts w:ascii="Arial" w:hAnsi="Arial" w:cs="Arial"/>
              </w:rPr>
              <w:t>l</w:t>
            </w:r>
            <w:r>
              <w:rPr>
                <w:rFonts w:ascii="Arial" w:hAnsi="Arial" w:cs="Arial"/>
              </w:rPr>
              <w:t xml:space="preserve"> </w:t>
            </w:r>
            <w:r w:rsidR="00536846">
              <w:rPr>
                <w:rFonts w:ascii="Arial" w:hAnsi="Arial" w:cs="Arial"/>
              </w:rPr>
              <w:t>área</w:t>
            </w:r>
            <w:r>
              <w:rPr>
                <w:rFonts w:ascii="Arial" w:hAnsi="Arial" w:cs="Arial"/>
              </w:rPr>
              <w:t xml:space="preserve"> de Desarrollo.</w:t>
            </w:r>
          </w:p>
        </w:tc>
        <w:tc>
          <w:tcPr>
            <w:tcW w:w="0" w:type="auto"/>
            <w:vAlign w:val="center"/>
          </w:tcPr>
          <w:p w14:paraId="3D4EA5EF"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EA03DC">
              <w:rPr>
                <w:rFonts w:ascii="Arial" w:hAnsi="Arial" w:cs="Arial"/>
              </w:rPr>
              <w:t xml:space="preserve">Pruebas Unitarias </w:t>
            </w:r>
            <w:r w:rsidR="00647A3C">
              <w:rPr>
                <w:rFonts w:ascii="Arial" w:hAnsi="Arial" w:cs="Arial"/>
              </w:rPr>
              <w:fldChar w:fldCharType="begin"/>
            </w:r>
            <w:r w:rsidR="000B7B9D">
              <w:rPr>
                <w:rFonts w:ascii="Arial" w:hAnsi="Arial" w:cs="Arial"/>
              </w:rPr>
              <w:instrText xml:space="preserve"> ADDIN ZOTERO_ITEM CSL_CITATION {"citationID":"11sg6nc8b5","properties":{"formattedCitation":"[67]","plainCitation":"[67]"},"citationItems":[{"id":34,"uris":["http://zotero.org/users/2345493/items/858S7IEB"],"uri":["http://zotero.org/users/2345493/items/858S7IEB"],"itemData":{"id":34,"type":"book","title":"IEEE standard for software unit testing","publisher":"Institute of Electrical and Electronics Engineers","publisher-place":"New York, N.Y.","source":"Open WorldCat","event-place":"New York, N.Y.","URL":"http://ieeexplore.ieee.org/servlet/opac?punumber=2599","ISBN":"0738104000 9780738104003","language":"English","author":[{"family":"IEEE Computer Society","given":""},{"family":"Software Engineering Technical Committee","given":""},{"family":"American National Standards Institute","given":""},{"family":"IEEE Standards Board","given":""},{"family":"Institute of Electrical and Electronics Engineers","given":""}],"issued":{"date-parts":[["1986"]]},"accessed":{"date-parts":[["2015",3,1]]}}}],"schema":"https://github.com/citation-style-language/schema/raw/master/csl-citation.json"} </w:instrText>
            </w:r>
            <w:r w:rsidR="00647A3C">
              <w:rPr>
                <w:rFonts w:ascii="Arial" w:hAnsi="Arial" w:cs="Arial"/>
              </w:rPr>
              <w:fldChar w:fldCharType="separate"/>
            </w:r>
            <w:r w:rsidR="000B7B9D" w:rsidRPr="000B7B9D">
              <w:rPr>
                <w:rFonts w:ascii="Arial" w:hAnsi="Arial" w:cs="Arial"/>
              </w:rPr>
              <w:t>[67]</w:t>
            </w:r>
            <w:r w:rsidR="00647A3C">
              <w:rPr>
                <w:rFonts w:ascii="Arial" w:hAnsi="Arial" w:cs="Arial"/>
              </w:rPr>
              <w:fldChar w:fldCharType="end"/>
            </w:r>
            <w:r w:rsidRPr="00EA03DC">
              <w:rPr>
                <w:rFonts w:ascii="Arial" w:hAnsi="Arial" w:cs="Arial"/>
              </w:rPr>
              <w:t>.</w:t>
            </w:r>
          </w:p>
          <w:p w14:paraId="3D4EA5F0"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EA03DC">
              <w:rPr>
                <w:rFonts w:ascii="Arial" w:hAnsi="Arial" w:cs="Arial"/>
              </w:rPr>
              <w:t>JUnit.</w:t>
            </w:r>
          </w:p>
          <w:p w14:paraId="3D4EA5F1"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EA03DC">
              <w:rPr>
                <w:rFonts w:ascii="Arial" w:hAnsi="Arial" w:cs="Arial"/>
              </w:rPr>
              <w:t>Javadoc.</w:t>
            </w:r>
          </w:p>
          <w:p w14:paraId="3D4EA5F2"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p>
        </w:tc>
        <w:tc>
          <w:tcPr>
            <w:tcW w:w="0" w:type="auto"/>
            <w:vAlign w:val="center"/>
          </w:tcPr>
          <w:p w14:paraId="3D4EA5F3"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EA03DC">
              <w:rPr>
                <w:rFonts w:ascii="Arial" w:hAnsi="Arial" w:cs="Arial"/>
              </w:rPr>
              <w:t>Código.</w:t>
            </w:r>
          </w:p>
        </w:tc>
        <w:tc>
          <w:tcPr>
            <w:tcW w:w="0" w:type="auto"/>
            <w:vAlign w:val="center"/>
          </w:tcPr>
          <w:p w14:paraId="3D4EA5F4"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EA03DC">
              <w:rPr>
                <w:rFonts w:ascii="Arial" w:hAnsi="Arial" w:cs="Arial"/>
              </w:rPr>
              <w:t>Código valido.</w:t>
            </w:r>
          </w:p>
        </w:tc>
      </w:tr>
      <w:tr w:rsidR="00B511E9" w:rsidRPr="00EA03DC" w14:paraId="3D4EA5FE" w14:textId="77777777" w:rsidTr="000A7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4EA5F6" w14:textId="77777777" w:rsidR="00B511E9" w:rsidRPr="00EA03DC" w:rsidRDefault="00B511E9" w:rsidP="000A7651">
            <w:pPr>
              <w:jc w:val="center"/>
            </w:pPr>
            <w:r w:rsidRPr="00EA03DC">
              <w:t>Revisión De La Evolución Del Proyecto</w:t>
            </w:r>
          </w:p>
        </w:tc>
        <w:tc>
          <w:tcPr>
            <w:tcW w:w="0" w:type="auto"/>
            <w:vAlign w:val="center"/>
          </w:tcPr>
          <w:p w14:paraId="3D4EA5F7" w14:textId="77777777" w:rsidR="00B511E9" w:rsidRPr="00EA03DC" w:rsidRDefault="00B511E9" w:rsidP="000A7651">
            <w:pPr>
              <w:jc w:val="center"/>
              <w:cnfStyle w:val="000000100000" w:firstRow="0" w:lastRow="0" w:firstColumn="0" w:lastColumn="0" w:oddVBand="0" w:evenVBand="0" w:oddHBand="1" w:evenHBand="0" w:firstRowFirstColumn="0" w:firstRowLastColumn="0" w:lastRowFirstColumn="0" w:lastRowLastColumn="0"/>
            </w:pPr>
            <w:r w:rsidRPr="00EA03DC">
              <w:t>Se realiza en cada iteración,  fase, sprint.</w:t>
            </w:r>
          </w:p>
        </w:tc>
        <w:tc>
          <w:tcPr>
            <w:tcW w:w="0" w:type="auto"/>
            <w:vAlign w:val="center"/>
          </w:tcPr>
          <w:p w14:paraId="3D4EA5F8"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oS master y t</w:t>
            </w:r>
            <w:r w:rsidRPr="00EA03DC">
              <w:rPr>
                <w:rFonts w:ascii="Arial" w:hAnsi="Arial" w:cs="Arial"/>
              </w:rPr>
              <w:t>odos los miembros del equipo.</w:t>
            </w:r>
          </w:p>
        </w:tc>
        <w:tc>
          <w:tcPr>
            <w:tcW w:w="0" w:type="auto"/>
            <w:vAlign w:val="center"/>
          </w:tcPr>
          <w:p w14:paraId="3D4EA5F9"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Actas.</w:t>
            </w:r>
          </w:p>
          <w:p w14:paraId="3D4EA5FA"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Diagrama de Gantt.</w:t>
            </w:r>
          </w:p>
          <w:p w14:paraId="3D4EA5FB"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Microsoft Project.</w:t>
            </w:r>
          </w:p>
        </w:tc>
        <w:tc>
          <w:tcPr>
            <w:tcW w:w="0" w:type="auto"/>
            <w:vAlign w:val="center"/>
          </w:tcPr>
          <w:p w14:paraId="3D4EA5FC"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Calendario actual.</w:t>
            </w:r>
          </w:p>
        </w:tc>
        <w:tc>
          <w:tcPr>
            <w:tcW w:w="0" w:type="auto"/>
            <w:vAlign w:val="center"/>
          </w:tcPr>
          <w:p w14:paraId="3D4EA5FD"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Calendario válido.</w:t>
            </w:r>
          </w:p>
        </w:tc>
      </w:tr>
      <w:tr w:rsidR="00B511E9" w:rsidRPr="00EA03DC" w14:paraId="3D4EA606" w14:textId="77777777" w:rsidTr="000A765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4EA5FF" w14:textId="77777777" w:rsidR="00B511E9" w:rsidRPr="00EA03DC" w:rsidRDefault="00B511E9" w:rsidP="000A7651">
            <w:pPr>
              <w:jc w:val="center"/>
            </w:pPr>
            <w:r w:rsidRPr="00EA03DC">
              <w:t>Revisión De Requerimientos</w:t>
            </w:r>
          </w:p>
        </w:tc>
        <w:tc>
          <w:tcPr>
            <w:tcW w:w="0" w:type="auto"/>
            <w:vAlign w:val="center"/>
          </w:tcPr>
          <w:p w14:paraId="3D4EA600" w14:textId="77777777" w:rsidR="00B511E9" w:rsidRPr="00EA03DC" w:rsidRDefault="00B511E9" w:rsidP="000A7651">
            <w:pPr>
              <w:jc w:val="center"/>
              <w:cnfStyle w:val="000000010000" w:firstRow="0" w:lastRow="0" w:firstColumn="0" w:lastColumn="0" w:oddVBand="0" w:evenVBand="0" w:oddHBand="0" w:evenHBand="1" w:firstRowFirstColumn="0" w:firstRowLastColumn="0" w:lastRowFirstColumn="0" w:lastRowLastColumn="0"/>
            </w:pPr>
            <w:r w:rsidRPr="00EA03DC">
              <w:t>Se realiza principalmente en las etapas de requerimientos, análisis y diseño.</w:t>
            </w:r>
          </w:p>
        </w:tc>
        <w:tc>
          <w:tcPr>
            <w:tcW w:w="0" w:type="auto"/>
            <w:vAlign w:val="center"/>
          </w:tcPr>
          <w:p w14:paraId="3D4EA601" w14:textId="77777777" w:rsidR="00B511E9" w:rsidRPr="00EA03DC" w:rsidRDefault="00536846" w:rsidP="0067078B">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Pr>
                <w:rFonts w:ascii="Arial" w:hAnsi="Arial" w:cs="Arial"/>
              </w:rPr>
              <w:t>Equipo</w:t>
            </w:r>
            <w:r w:rsidR="00B511E9">
              <w:rPr>
                <w:rFonts w:ascii="Arial" w:hAnsi="Arial" w:cs="Arial"/>
              </w:rPr>
              <w:t xml:space="preserve"> de arquitectura y desarrollo.</w:t>
            </w:r>
          </w:p>
        </w:tc>
        <w:tc>
          <w:tcPr>
            <w:tcW w:w="0" w:type="auto"/>
            <w:vAlign w:val="center"/>
          </w:tcPr>
          <w:p w14:paraId="3D4EA602"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EA03DC">
              <w:rPr>
                <w:rFonts w:ascii="Arial" w:hAnsi="Arial" w:cs="Arial"/>
              </w:rPr>
              <w:t>Herramientas Case</w:t>
            </w:r>
            <w:r w:rsidR="00647A3C">
              <w:rPr>
                <w:rFonts w:ascii="Arial" w:hAnsi="Arial" w:cs="Arial"/>
              </w:rPr>
              <w:fldChar w:fldCharType="begin"/>
            </w:r>
            <w:r w:rsidR="000B7B9D">
              <w:rPr>
                <w:rFonts w:ascii="Arial" w:hAnsi="Arial" w:cs="Arial"/>
              </w:rPr>
              <w:instrText xml:space="preserve"> ADDIN ZOTERO_ITEM CSL_CITATION {"citationID":"15t39ujqh9","properties":{"formattedCitation":"[68]","plainCitation":"[68]"},"citationItems":[{"id":75,"uris":["http://zotero.org/users/2345493/items/HC6DZE5I"],"uri":["http://zotero.org/users/2345493/items/HC6DZE5I"],"itemData":{"id":75,"type":"article","title":"Herramientas CASE para ingenieria de Requisitos","publisher":"Cultura Cientifica JDC","URL":"www.revistasjdc.com/main/index.php/ccient/article/download/37/36","language":"Español","author":[{"family":"Andrea Alarcon","given":""}],"issued":{"date-parts":[["2008"]]}}}],"schema":"https://github.com/citation-style-language/schema/raw/master/csl-citation.json"} </w:instrText>
            </w:r>
            <w:r w:rsidR="00647A3C">
              <w:rPr>
                <w:rFonts w:ascii="Arial" w:hAnsi="Arial" w:cs="Arial"/>
              </w:rPr>
              <w:fldChar w:fldCharType="separate"/>
            </w:r>
            <w:r w:rsidR="000B7B9D" w:rsidRPr="000B7B9D">
              <w:rPr>
                <w:rFonts w:ascii="Arial" w:hAnsi="Arial" w:cs="Arial"/>
              </w:rPr>
              <w:t>[68]</w:t>
            </w:r>
            <w:r w:rsidR="00647A3C">
              <w:rPr>
                <w:rFonts w:ascii="Arial" w:hAnsi="Arial" w:cs="Arial"/>
              </w:rPr>
              <w:fldChar w:fldCharType="end"/>
            </w:r>
            <w:r w:rsidRPr="00EA03DC">
              <w:rPr>
                <w:rFonts w:ascii="Arial" w:hAnsi="Arial" w:cs="Arial"/>
              </w:rPr>
              <w:t>.</w:t>
            </w:r>
          </w:p>
          <w:p w14:paraId="3D4EA603"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p>
        </w:tc>
        <w:tc>
          <w:tcPr>
            <w:tcW w:w="0" w:type="auto"/>
            <w:vAlign w:val="center"/>
          </w:tcPr>
          <w:p w14:paraId="3D4EA604"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EA03DC">
              <w:rPr>
                <w:rFonts w:ascii="Arial" w:hAnsi="Arial" w:cs="Arial"/>
              </w:rPr>
              <w:t>Requerimientos.</w:t>
            </w:r>
          </w:p>
        </w:tc>
        <w:tc>
          <w:tcPr>
            <w:tcW w:w="0" w:type="auto"/>
            <w:vAlign w:val="center"/>
          </w:tcPr>
          <w:p w14:paraId="3D4EA605" w14:textId="77777777" w:rsidR="00B511E9" w:rsidRPr="00EA03DC" w:rsidRDefault="00B511E9" w:rsidP="000A7651">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EA03DC">
              <w:rPr>
                <w:rFonts w:ascii="Arial" w:hAnsi="Arial" w:cs="Arial"/>
              </w:rPr>
              <w:t>Requerimientos válidos.</w:t>
            </w:r>
          </w:p>
        </w:tc>
      </w:tr>
      <w:tr w:rsidR="00B511E9" w:rsidRPr="00EA03DC" w14:paraId="3D4EA60E" w14:textId="77777777" w:rsidTr="000A7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4EA607" w14:textId="77777777" w:rsidR="00B511E9" w:rsidRPr="00EA03DC" w:rsidRDefault="00B511E9" w:rsidP="000A7651">
            <w:pPr>
              <w:jc w:val="center"/>
            </w:pPr>
            <w:r w:rsidRPr="00EA03DC">
              <w:t>Revisión De La Aplicación</w:t>
            </w:r>
          </w:p>
        </w:tc>
        <w:tc>
          <w:tcPr>
            <w:tcW w:w="0" w:type="auto"/>
            <w:vAlign w:val="center"/>
          </w:tcPr>
          <w:p w14:paraId="3D4EA608" w14:textId="77777777" w:rsidR="00B511E9" w:rsidRPr="00EA03DC" w:rsidRDefault="00B511E9" w:rsidP="000A7651">
            <w:pPr>
              <w:jc w:val="center"/>
              <w:cnfStyle w:val="000000100000" w:firstRow="0" w:lastRow="0" w:firstColumn="0" w:lastColumn="0" w:oddVBand="0" w:evenVBand="0" w:oddHBand="1" w:evenHBand="0" w:firstRowFirstColumn="0" w:firstRowLastColumn="0" w:lastRowFirstColumn="0" w:lastRowLastColumn="0"/>
            </w:pPr>
            <w:r w:rsidRPr="00EA03DC">
              <w:t>Se realizan revisiones gradualmente y al finalizar se realiza una revisión general.</w:t>
            </w:r>
          </w:p>
        </w:tc>
        <w:tc>
          <w:tcPr>
            <w:tcW w:w="0" w:type="auto"/>
            <w:vAlign w:val="center"/>
          </w:tcPr>
          <w:p w14:paraId="3D4EA609"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Participan todos los miembros del equipo y el cliente.</w:t>
            </w:r>
          </w:p>
        </w:tc>
        <w:tc>
          <w:tcPr>
            <w:tcW w:w="0" w:type="auto"/>
            <w:vAlign w:val="center"/>
          </w:tcPr>
          <w:p w14:paraId="3D4EA60A"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 xml:space="preserve">Pruebas Unitarias </w:t>
            </w:r>
            <w:r w:rsidR="00647A3C">
              <w:rPr>
                <w:rFonts w:ascii="Arial" w:hAnsi="Arial" w:cs="Arial"/>
              </w:rPr>
              <w:fldChar w:fldCharType="begin"/>
            </w:r>
            <w:r w:rsidR="000B7B9D">
              <w:rPr>
                <w:rFonts w:ascii="Arial" w:hAnsi="Arial" w:cs="Arial"/>
              </w:rPr>
              <w:instrText xml:space="preserve"> ADDIN ZOTERO_ITEM CSL_CITATION {"citationID":"1ldpbdhij","properties":{"formattedCitation":"[67]","plainCitation":"[67]"},"citationItems":[{"id":34,"uris":["http://zotero.org/users/2345493/items/858S7IEB"],"uri":["http://zotero.org/users/2345493/items/858S7IEB"],"itemData":{"id":34,"type":"book","title":"IEEE standard for software unit testing","publisher":"Institute of Electrical and Electronics Engineers","publisher-place":"New York, N.Y.","source":"Open WorldCat","event-place":"New York, N.Y.","URL":"http://ieeexplore.ieee.org/servlet/opac?punumber=2599","ISBN":"0738104000 9780738104003","language":"English","author":[{"family":"IEEE Computer Society","given":""},{"family":"Software Engineering Technical Committee","given":""},{"family":"American National Standards Institute","given":""},{"family":"IEEE Standards Board","given":""},{"family":"Institute of Electrical and Electronics Engineers","given":""}],"issued":{"date-parts":[["1986"]]},"accessed":{"date-parts":[["2015",3,1]]}}}],"schema":"https://github.com/citation-style-language/schema/raw/master/csl-citation.json"} </w:instrText>
            </w:r>
            <w:r w:rsidR="00647A3C">
              <w:rPr>
                <w:rFonts w:ascii="Arial" w:hAnsi="Arial" w:cs="Arial"/>
              </w:rPr>
              <w:fldChar w:fldCharType="separate"/>
            </w:r>
            <w:r w:rsidR="000B7B9D" w:rsidRPr="000B7B9D">
              <w:rPr>
                <w:rFonts w:ascii="Arial" w:hAnsi="Arial" w:cs="Arial"/>
              </w:rPr>
              <w:t>[67]</w:t>
            </w:r>
            <w:r w:rsidR="00647A3C">
              <w:rPr>
                <w:rFonts w:ascii="Arial" w:hAnsi="Arial" w:cs="Arial"/>
              </w:rPr>
              <w:fldChar w:fldCharType="end"/>
            </w:r>
            <w:r w:rsidRPr="00EA03DC">
              <w:rPr>
                <w:rFonts w:ascii="Arial" w:hAnsi="Arial" w:cs="Arial"/>
              </w:rPr>
              <w:t>.</w:t>
            </w:r>
          </w:p>
          <w:p w14:paraId="3D4EA60B"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Plan de aceptación del producto.</w:t>
            </w:r>
          </w:p>
        </w:tc>
        <w:tc>
          <w:tcPr>
            <w:tcW w:w="0" w:type="auto"/>
            <w:vAlign w:val="center"/>
          </w:tcPr>
          <w:p w14:paraId="3D4EA60C" w14:textId="77777777" w:rsidR="00B511E9" w:rsidRPr="00EA03DC" w:rsidRDefault="00B511E9" w:rsidP="000A7651">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Aplicación.</w:t>
            </w:r>
          </w:p>
        </w:tc>
        <w:tc>
          <w:tcPr>
            <w:tcW w:w="0" w:type="auto"/>
            <w:vAlign w:val="center"/>
          </w:tcPr>
          <w:p w14:paraId="3D4EA60D" w14:textId="77777777" w:rsidR="00B511E9" w:rsidRPr="00EA03DC" w:rsidRDefault="00B511E9" w:rsidP="000A7651">
            <w:pPr>
              <w:keepNext/>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EA03DC">
              <w:rPr>
                <w:rFonts w:ascii="Arial" w:hAnsi="Arial" w:cs="Arial"/>
              </w:rPr>
              <w:t>Aplicación final.</w:t>
            </w:r>
          </w:p>
        </w:tc>
      </w:tr>
    </w:tbl>
    <w:p w14:paraId="3D4EA60F" w14:textId="77777777" w:rsidR="00B511E9" w:rsidRPr="0092078F" w:rsidRDefault="00B511E9" w:rsidP="00900800">
      <w:pPr>
        <w:pStyle w:val="Descripcin"/>
        <w:spacing w:line="276" w:lineRule="auto"/>
        <w:jc w:val="center"/>
        <w:rPr>
          <w:rFonts w:cs="Arial"/>
          <w:sz w:val="22"/>
          <w:szCs w:val="22"/>
        </w:rPr>
      </w:pPr>
      <w:bookmarkStart w:id="162" w:name="_Toc413738634"/>
      <w:bookmarkStart w:id="163" w:name="_Toc413738700"/>
      <w:bookmarkStart w:id="164" w:name="_Toc413912147"/>
      <w:r w:rsidRPr="0092078F">
        <w:rPr>
          <w:rFonts w:cs="Arial"/>
          <w:sz w:val="22"/>
          <w:szCs w:val="22"/>
        </w:rPr>
        <w:t xml:space="preserve">Tabla </w:t>
      </w:r>
      <w:r w:rsidR="0092078F" w:rsidRPr="0092078F">
        <w:rPr>
          <w:rFonts w:cs="Arial"/>
          <w:sz w:val="22"/>
          <w:szCs w:val="22"/>
        </w:rPr>
        <w:fldChar w:fldCharType="begin"/>
      </w:r>
      <w:r w:rsidR="0092078F" w:rsidRPr="0092078F">
        <w:rPr>
          <w:rFonts w:cs="Arial"/>
          <w:sz w:val="22"/>
          <w:szCs w:val="22"/>
        </w:rPr>
        <w:instrText xml:space="preserve"> SEQ Tabla \* ARABIC </w:instrText>
      </w:r>
      <w:r w:rsidR="0092078F" w:rsidRPr="0092078F">
        <w:rPr>
          <w:rFonts w:cs="Arial"/>
          <w:sz w:val="22"/>
          <w:szCs w:val="22"/>
        </w:rPr>
        <w:fldChar w:fldCharType="separate"/>
      </w:r>
      <w:r w:rsidR="0092078F" w:rsidRPr="0092078F">
        <w:rPr>
          <w:rFonts w:cs="Arial"/>
          <w:noProof/>
          <w:sz w:val="22"/>
          <w:szCs w:val="22"/>
        </w:rPr>
        <w:t>10</w:t>
      </w:r>
      <w:r w:rsidR="0092078F" w:rsidRPr="0092078F">
        <w:rPr>
          <w:rFonts w:cs="Arial"/>
          <w:sz w:val="22"/>
          <w:szCs w:val="22"/>
        </w:rPr>
        <w:fldChar w:fldCharType="end"/>
      </w:r>
      <w:r w:rsidRPr="0092078F">
        <w:rPr>
          <w:rFonts w:cs="Arial"/>
          <w:sz w:val="22"/>
          <w:szCs w:val="22"/>
        </w:rPr>
        <w:t>: Información De Los Procesos</w:t>
      </w:r>
      <w:bookmarkEnd w:id="162"/>
      <w:bookmarkEnd w:id="163"/>
      <w:bookmarkEnd w:id="164"/>
    </w:p>
    <w:p w14:paraId="3D4EA610" w14:textId="77777777" w:rsidR="00B511E9" w:rsidRPr="00EA03DC" w:rsidRDefault="00B511E9" w:rsidP="00900800">
      <w:r w:rsidRPr="00EA03DC">
        <w:rPr>
          <w:b/>
          <w:noProof/>
          <w:lang w:eastAsia="es-CO"/>
        </w:rPr>
        <w:lastRenderedPageBreak/>
        <w:t xml:space="preserve">Nota: </w:t>
      </w:r>
      <w:r>
        <w:rPr>
          <w:noProof/>
          <w:lang w:eastAsia="es-CO"/>
        </w:rPr>
        <w:t>la anterior tabla fue realizada</w:t>
      </w:r>
      <w:r w:rsidRPr="00EA03DC">
        <w:rPr>
          <w:noProof/>
          <w:lang w:eastAsia="es-CO"/>
        </w:rPr>
        <w:t xml:space="preserve"> por el grupo RAWR</w:t>
      </w:r>
    </w:p>
    <w:p w14:paraId="3D4EA611" w14:textId="77777777" w:rsidR="004E3936" w:rsidRPr="008F185A" w:rsidRDefault="004E3936" w:rsidP="004E3936">
      <w:pPr>
        <w:pStyle w:val="Ttulo"/>
      </w:pPr>
    </w:p>
    <w:p w14:paraId="3D4EA612" w14:textId="77777777" w:rsidR="004E3936" w:rsidRPr="008F185A" w:rsidRDefault="004E3936" w:rsidP="004E3936">
      <w:pPr>
        <w:pStyle w:val="Ttulo"/>
      </w:pPr>
    </w:p>
    <w:p w14:paraId="3D4EA613" w14:textId="77777777" w:rsidR="004E3936" w:rsidRPr="008F185A" w:rsidRDefault="004E3936" w:rsidP="004E3936">
      <w:pPr>
        <w:pStyle w:val="Ttulo"/>
      </w:pPr>
    </w:p>
    <w:p w14:paraId="3D4EA614" w14:textId="77777777" w:rsidR="004E3936" w:rsidRPr="008F185A" w:rsidRDefault="004E3936" w:rsidP="004E3936">
      <w:pPr>
        <w:pStyle w:val="Ttulo"/>
      </w:pPr>
    </w:p>
    <w:p w14:paraId="3D4EA615" w14:textId="77777777" w:rsidR="004E3936" w:rsidRPr="008F185A" w:rsidRDefault="004E3936" w:rsidP="004E3936">
      <w:pPr>
        <w:pStyle w:val="Ttulo"/>
      </w:pPr>
    </w:p>
    <w:p w14:paraId="3D4EA616" w14:textId="77777777" w:rsidR="004E3936" w:rsidRPr="008F185A" w:rsidRDefault="004E3936" w:rsidP="004E3936">
      <w:pPr>
        <w:pStyle w:val="Ttulo"/>
      </w:pPr>
    </w:p>
    <w:p w14:paraId="3D4EA617" w14:textId="77777777" w:rsidR="004E3936" w:rsidRPr="008F185A" w:rsidRDefault="004E3936" w:rsidP="004E3936">
      <w:pPr>
        <w:pStyle w:val="Ttulo"/>
      </w:pPr>
    </w:p>
    <w:p w14:paraId="3D4EA618" w14:textId="77777777" w:rsidR="004E3936" w:rsidRPr="008F185A" w:rsidRDefault="004E3936" w:rsidP="004E3936">
      <w:pPr>
        <w:pStyle w:val="Ttulo"/>
      </w:pPr>
    </w:p>
    <w:p w14:paraId="3D4EA619" w14:textId="77777777" w:rsidR="004E3936" w:rsidRPr="008F185A" w:rsidRDefault="004E3936" w:rsidP="004E3936">
      <w:pPr>
        <w:pStyle w:val="Ttulo"/>
      </w:pPr>
    </w:p>
    <w:p w14:paraId="3D4EA61A" w14:textId="77777777" w:rsidR="004E3936" w:rsidRPr="008F185A" w:rsidRDefault="004E3936" w:rsidP="004E3936">
      <w:pPr>
        <w:pStyle w:val="Ttulo"/>
      </w:pPr>
    </w:p>
    <w:p w14:paraId="3D4EA61B" w14:textId="77777777" w:rsidR="004E3936" w:rsidRPr="008F185A" w:rsidRDefault="004E3936" w:rsidP="004E3936">
      <w:pPr>
        <w:pStyle w:val="Ttulo"/>
      </w:pPr>
    </w:p>
    <w:p w14:paraId="3D4EA61C" w14:textId="77777777" w:rsidR="004E3936" w:rsidRPr="008F185A" w:rsidRDefault="004E3936" w:rsidP="004E3936">
      <w:pPr>
        <w:pStyle w:val="Ttulo"/>
      </w:pPr>
    </w:p>
    <w:p w14:paraId="3D4EA61D" w14:textId="77777777" w:rsidR="004E3936" w:rsidRPr="008F185A" w:rsidRDefault="004E3936" w:rsidP="004E3936">
      <w:pPr>
        <w:pStyle w:val="Ttulo"/>
      </w:pPr>
    </w:p>
    <w:p w14:paraId="3D4EA61E" w14:textId="77777777" w:rsidR="004E3936" w:rsidRPr="008F185A" w:rsidRDefault="004E3936" w:rsidP="004E3936">
      <w:pPr>
        <w:pStyle w:val="Ttulo"/>
      </w:pPr>
    </w:p>
    <w:p w14:paraId="3D4EA61F" w14:textId="77777777" w:rsidR="004E3936" w:rsidRPr="008F185A" w:rsidRDefault="004E3936" w:rsidP="004E3936">
      <w:pPr>
        <w:pStyle w:val="Ttulo"/>
      </w:pPr>
    </w:p>
    <w:p w14:paraId="3D4EA620" w14:textId="77777777" w:rsidR="004E3936" w:rsidRPr="008F185A" w:rsidRDefault="004E3936" w:rsidP="004E3936">
      <w:pPr>
        <w:pStyle w:val="Ttulo"/>
      </w:pPr>
    </w:p>
    <w:p w14:paraId="3D4EA621" w14:textId="77777777" w:rsidR="004E3936" w:rsidRPr="008F185A" w:rsidRDefault="004E3936" w:rsidP="004E3936">
      <w:pPr>
        <w:pStyle w:val="Ttulo"/>
      </w:pPr>
    </w:p>
    <w:p w14:paraId="3D4EA622" w14:textId="77777777" w:rsidR="004E3936" w:rsidRPr="008F185A" w:rsidRDefault="004E3936" w:rsidP="004E3936">
      <w:pPr>
        <w:pStyle w:val="Ttulo"/>
      </w:pPr>
    </w:p>
    <w:p w14:paraId="3D4EA623" w14:textId="77777777" w:rsidR="004E3936" w:rsidRPr="008F185A" w:rsidRDefault="004E3936" w:rsidP="004E3936">
      <w:pPr>
        <w:pStyle w:val="Ttulo"/>
      </w:pPr>
    </w:p>
    <w:p w14:paraId="3D4EA624" w14:textId="77777777" w:rsidR="004E3936" w:rsidRPr="008F185A" w:rsidRDefault="004E3936" w:rsidP="004E3936">
      <w:pPr>
        <w:pStyle w:val="Ttulo"/>
      </w:pPr>
    </w:p>
    <w:p w14:paraId="3D4EA625" w14:textId="77777777" w:rsidR="00B511E9" w:rsidRPr="004D4034" w:rsidRDefault="004D4034" w:rsidP="004E3936">
      <w:pPr>
        <w:pStyle w:val="Ttulo"/>
        <w:rPr>
          <w:lang w:val="en-US"/>
        </w:rPr>
      </w:pPr>
      <w:r w:rsidRPr="003D5680">
        <w:rPr>
          <w:lang w:val="en-US"/>
        </w:rPr>
        <w:lastRenderedPageBreak/>
        <w:t>Referencias</w:t>
      </w:r>
    </w:p>
    <w:p w14:paraId="3D4EA626" w14:textId="77777777" w:rsidR="00B94ED3" w:rsidRDefault="00647A3C" w:rsidP="00B94ED3">
      <w:pPr>
        <w:pStyle w:val="Bibliografa"/>
      </w:pPr>
      <w:r>
        <w:rPr>
          <w:rFonts w:ascii="Calibri" w:hAnsi="Calibri"/>
          <w:lang w:val="en-US"/>
        </w:rPr>
        <w:fldChar w:fldCharType="begin"/>
      </w:r>
      <w:r w:rsidR="00B94ED3">
        <w:rPr>
          <w:rFonts w:ascii="Calibri" w:hAnsi="Calibri"/>
          <w:lang w:val="en-US"/>
        </w:rPr>
        <w:instrText xml:space="preserve"> ADDIN ZOTERO_BIBL {"custom":[]} CSL_BIBLIOGRAPHY </w:instrText>
      </w:r>
      <w:r>
        <w:rPr>
          <w:rFonts w:ascii="Calibri" w:hAnsi="Calibri"/>
          <w:lang w:val="en-US"/>
        </w:rPr>
        <w:fldChar w:fldCharType="separate"/>
      </w:r>
      <w:r w:rsidR="00B94ED3" w:rsidRPr="006C09E9">
        <w:rPr>
          <w:lang w:val="en-US"/>
        </w:rPr>
        <w:t>[1]</w:t>
      </w:r>
      <w:r w:rsidR="00B94ED3" w:rsidRPr="006C09E9">
        <w:rPr>
          <w:lang w:val="en-US"/>
        </w:rPr>
        <w:tab/>
        <w:t xml:space="preserve">T. software development company Rational, “Rational Unified Process: Best Practices for Software Development Teams.” </w:t>
      </w:r>
      <w:r w:rsidR="00B94ED3">
        <w:t>.</w:t>
      </w:r>
    </w:p>
    <w:p w14:paraId="3D4EA627" w14:textId="77777777" w:rsidR="00B94ED3" w:rsidRPr="006C09E9" w:rsidRDefault="00B94ED3" w:rsidP="00B94ED3">
      <w:pPr>
        <w:pStyle w:val="Bibliografa"/>
        <w:rPr>
          <w:lang w:val="en-US"/>
        </w:rPr>
      </w:pPr>
      <w:r>
        <w:t>[2]</w:t>
      </w:r>
      <w:r>
        <w:tab/>
        <w:t xml:space="preserve">R. Velasco P and R. Ruiz Méndez, “¿Cómo redactar propósitos?” </w:t>
      </w:r>
      <w:r w:rsidRPr="006C09E9">
        <w:rPr>
          <w:lang w:val="en-US"/>
        </w:rPr>
        <w:t>.</w:t>
      </w:r>
    </w:p>
    <w:p w14:paraId="3D4EA628" w14:textId="77777777" w:rsidR="00B94ED3" w:rsidRPr="006C09E9" w:rsidRDefault="00B94ED3" w:rsidP="00B94ED3">
      <w:pPr>
        <w:pStyle w:val="Bibliografa"/>
        <w:rPr>
          <w:lang w:val="en-US"/>
        </w:rPr>
      </w:pPr>
      <w:r w:rsidRPr="006C09E9">
        <w:rPr>
          <w:lang w:val="en-US"/>
        </w:rPr>
        <w:t>[3]</w:t>
      </w:r>
      <w:r w:rsidRPr="006C09E9">
        <w:rPr>
          <w:lang w:val="en-US"/>
        </w:rPr>
        <w:tab/>
        <w:t xml:space="preserve">Institute of Electrical and Electronics Engineers, International Electrotechnical Commission, and International Organization for Standardization, </w:t>
      </w:r>
      <w:r w:rsidRPr="006C09E9">
        <w:rPr>
          <w:i/>
          <w:iCs/>
          <w:lang w:val="en-US"/>
        </w:rPr>
        <w:t>Systems and software engineering life cycle processes -- project management = Ingénierie du logiciel: processus de cycle de vie -- gestion de projet.</w:t>
      </w:r>
      <w:r w:rsidRPr="006C09E9">
        <w:rPr>
          <w:lang w:val="en-US"/>
        </w:rPr>
        <w:t xml:space="preserve"> New York: Institute of Electrical and Electronics Engineers, 2009.</w:t>
      </w:r>
    </w:p>
    <w:p w14:paraId="3D4EA629" w14:textId="77777777" w:rsidR="00B94ED3" w:rsidRPr="006C09E9" w:rsidRDefault="00B94ED3" w:rsidP="00B94ED3">
      <w:pPr>
        <w:pStyle w:val="Bibliografa"/>
        <w:rPr>
          <w:lang w:val="en-US"/>
        </w:rPr>
      </w:pPr>
      <w:r w:rsidRPr="006C09E9">
        <w:rPr>
          <w:lang w:val="en-US"/>
        </w:rPr>
        <w:t>[4]</w:t>
      </w:r>
      <w:r w:rsidRPr="006C09E9">
        <w:rPr>
          <w:lang w:val="en-US"/>
        </w:rPr>
        <w:tab/>
        <w:t xml:space="preserve">International Organization for Standardization, International Electrotechnical Commission, Institute of Electrical and Electronics Engineers, and IEEE-SA Standards Board, </w:t>
      </w:r>
      <w:r w:rsidRPr="006C09E9">
        <w:rPr>
          <w:i/>
          <w:iCs/>
          <w:lang w:val="en-US"/>
        </w:rPr>
        <w:t>Systems and software engineering life cycle processes: requirements engineering = Ingénierie des systèmes et du logiciel : processus de cycle de vie : ingénierie des exigences.</w:t>
      </w:r>
      <w:r w:rsidRPr="006C09E9">
        <w:rPr>
          <w:lang w:val="en-US"/>
        </w:rPr>
        <w:t xml:space="preserve"> Geneva; New York: ISO : IEC ; Institute of Electrical and Electronics Engineers, 2011.</w:t>
      </w:r>
    </w:p>
    <w:p w14:paraId="3D4EA62A" w14:textId="77777777" w:rsidR="00B94ED3" w:rsidRPr="006C09E9" w:rsidRDefault="00B94ED3" w:rsidP="00B94ED3">
      <w:pPr>
        <w:pStyle w:val="Bibliografa"/>
        <w:rPr>
          <w:lang w:val="en-US"/>
        </w:rPr>
      </w:pPr>
      <w:r w:rsidRPr="006C09E9">
        <w:rPr>
          <w:lang w:val="en-US"/>
        </w:rPr>
        <w:t>[5]</w:t>
      </w:r>
      <w:r w:rsidRPr="006C09E9">
        <w:rPr>
          <w:lang w:val="en-US"/>
        </w:rPr>
        <w:tab/>
        <w:t xml:space="preserve">International Organization for Standardization, International Electrotechnical Commission, Institute of Electrical and Electronics Engineers, and IEEE-SA Standards Board, </w:t>
      </w:r>
      <w:r w:rsidRPr="006C09E9">
        <w:rPr>
          <w:i/>
          <w:iCs/>
          <w:lang w:val="en-US"/>
        </w:rPr>
        <w:t>Systems and software engineering architecture description = Ingeniérie des systèmes et des logiciels: description de l’architecture.</w:t>
      </w:r>
      <w:r w:rsidRPr="006C09E9">
        <w:rPr>
          <w:lang w:val="en-US"/>
        </w:rPr>
        <w:t xml:space="preserve"> Geneva; New York: ISO : IEC ; Institute of Electrical and Electronics Engineers, 2011.</w:t>
      </w:r>
    </w:p>
    <w:p w14:paraId="3D4EA62B" w14:textId="77777777" w:rsidR="00B94ED3" w:rsidRPr="006C09E9" w:rsidRDefault="00B94ED3" w:rsidP="00B94ED3">
      <w:pPr>
        <w:pStyle w:val="Bibliografa"/>
        <w:rPr>
          <w:lang w:val="en-US"/>
        </w:rPr>
      </w:pPr>
      <w:r w:rsidRPr="006C09E9">
        <w:rPr>
          <w:lang w:val="en-US"/>
        </w:rPr>
        <w:t>[6]</w:t>
      </w:r>
      <w:r w:rsidRPr="006C09E9">
        <w:rPr>
          <w:lang w:val="en-US"/>
        </w:rPr>
        <w:tab/>
        <w:t>IEEE, “IEEE Standard for Software Configuration Management Plans.” IEEE Computer Society, 1998.</w:t>
      </w:r>
    </w:p>
    <w:p w14:paraId="3D4EA62C" w14:textId="77777777" w:rsidR="00B94ED3" w:rsidRPr="006C09E9" w:rsidRDefault="00B94ED3" w:rsidP="00B94ED3">
      <w:pPr>
        <w:pStyle w:val="Bibliografa"/>
        <w:rPr>
          <w:lang w:val="en-US"/>
        </w:rPr>
      </w:pPr>
      <w:r w:rsidRPr="006C09E9">
        <w:rPr>
          <w:lang w:val="en-US"/>
        </w:rPr>
        <w:t>[7]</w:t>
      </w:r>
      <w:r w:rsidRPr="006C09E9">
        <w:rPr>
          <w:lang w:val="en-US"/>
        </w:rPr>
        <w:tab/>
        <w:t xml:space="preserve">B. Bruegge and A. H. Dutoit, </w:t>
      </w:r>
      <w:r w:rsidRPr="006C09E9">
        <w:rPr>
          <w:i/>
          <w:iCs/>
          <w:lang w:val="en-US"/>
        </w:rPr>
        <w:t>Ingeniería de software orientado a objetos</w:t>
      </w:r>
      <w:r w:rsidRPr="006C09E9">
        <w:rPr>
          <w:lang w:val="en-US"/>
        </w:rPr>
        <w:t>. México: Pearson Education, 2002.</w:t>
      </w:r>
    </w:p>
    <w:p w14:paraId="3D4EA62D" w14:textId="77777777" w:rsidR="00B94ED3" w:rsidRPr="006C09E9" w:rsidRDefault="00B94ED3" w:rsidP="00B94ED3">
      <w:pPr>
        <w:pStyle w:val="Bibliografa"/>
        <w:rPr>
          <w:lang w:val="en-US"/>
        </w:rPr>
      </w:pPr>
      <w:r w:rsidRPr="006C09E9">
        <w:rPr>
          <w:lang w:val="en-US"/>
        </w:rPr>
        <w:t>[8]</w:t>
      </w:r>
      <w:r w:rsidRPr="006C09E9">
        <w:rPr>
          <w:lang w:val="en-US"/>
        </w:rPr>
        <w:tab/>
        <w:t>J. A. Osorio, M. R. V. Chaudron, and W. Heijstek, “Moving from Waterfall to Iterative Development: An Empirical Evaluation of Advantages, Disadvantages and Risks of RUP,” 2011, pp. 453–460.</w:t>
      </w:r>
    </w:p>
    <w:p w14:paraId="3D4EA62E" w14:textId="77777777" w:rsidR="00B94ED3" w:rsidRPr="006C09E9" w:rsidRDefault="00B94ED3" w:rsidP="00B94ED3">
      <w:pPr>
        <w:pStyle w:val="Bibliografa"/>
        <w:rPr>
          <w:lang w:val="en-US"/>
        </w:rPr>
      </w:pPr>
      <w:r w:rsidRPr="006C09E9">
        <w:rPr>
          <w:lang w:val="en-US"/>
        </w:rPr>
        <w:t>[9]</w:t>
      </w:r>
      <w:r w:rsidRPr="006C09E9">
        <w:rPr>
          <w:lang w:val="en-US"/>
        </w:rPr>
        <w:tab/>
        <w:t>H. Guang-yong, “Study and practice of import Scrum agile software development,” 2011, pp. 217–220.</w:t>
      </w:r>
    </w:p>
    <w:p w14:paraId="3D4EA62F" w14:textId="77777777" w:rsidR="00B94ED3" w:rsidRPr="006C09E9" w:rsidRDefault="00B94ED3" w:rsidP="00B94ED3">
      <w:pPr>
        <w:pStyle w:val="Bibliografa"/>
        <w:rPr>
          <w:lang w:val="en-US"/>
        </w:rPr>
      </w:pPr>
      <w:r w:rsidRPr="006C09E9">
        <w:rPr>
          <w:lang w:val="en-US"/>
        </w:rPr>
        <w:t>[10]</w:t>
      </w:r>
      <w:r w:rsidRPr="006C09E9">
        <w:rPr>
          <w:lang w:val="en-US"/>
        </w:rPr>
        <w:tab/>
        <w:t>Fan Guo, Bainan Xia, and Fei Xue, “Analysis on software processes and enhancement for RUP,” 2011, pp. 295–298.</w:t>
      </w:r>
    </w:p>
    <w:p w14:paraId="3D4EA630" w14:textId="77777777" w:rsidR="00B94ED3" w:rsidRPr="006C09E9" w:rsidRDefault="00B94ED3" w:rsidP="00B94ED3">
      <w:pPr>
        <w:pStyle w:val="Bibliografa"/>
        <w:rPr>
          <w:lang w:val="en-US"/>
        </w:rPr>
      </w:pPr>
      <w:r w:rsidRPr="006C09E9">
        <w:rPr>
          <w:lang w:val="en-US"/>
        </w:rPr>
        <w:t>[11]</w:t>
      </w:r>
      <w:r w:rsidRPr="006C09E9">
        <w:rPr>
          <w:lang w:val="en-US"/>
        </w:rPr>
        <w:tab/>
        <w:t>“Rational Unified Process Best Practices for Software Development Teams.” Rational, IBM, 11/01.</w:t>
      </w:r>
    </w:p>
    <w:p w14:paraId="3D4EA631" w14:textId="77777777" w:rsidR="00B94ED3" w:rsidRPr="006C09E9" w:rsidRDefault="00B94ED3" w:rsidP="00B94ED3">
      <w:pPr>
        <w:pStyle w:val="Bibliografa"/>
        <w:rPr>
          <w:lang w:val="en-US"/>
        </w:rPr>
      </w:pPr>
      <w:r w:rsidRPr="006C09E9">
        <w:rPr>
          <w:lang w:val="en-US"/>
        </w:rPr>
        <w:t>[12]</w:t>
      </w:r>
      <w:r w:rsidRPr="006C09E9">
        <w:rPr>
          <w:lang w:val="en-US"/>
        </w:rPr>
        <w:tab/>
        <w:t>Bizagi, “Bizagi BPMN 2.0.” 2014.</w:t>
      </w:r>
    </w:p>
    <w:p w14:paraId="3D4EA632" w14:textId="77777777" w:rsidR="00B94ED3" w:rsidRPr="006C09E9" w:rsidRDefault="00B94ED3" w:rsidP="00B94ED3">
      <w:pPr>
        <w:pStyle w:val="Bibliografa"/>
        <w:rPr>
          <w:lang w:val="en-US"/>
        </w:rPr>
      </w:pPr>
      <w:r w:rsidRPr="006C09E9">
        <w:rPr>
          <w:lang w:val="en-US"/>
        </w:rPr>
        <w:t>[13]</w:t>
      </w:r>
      <w:r w:rsidRPr="006C09E9">
        <w:rPr>
          <w:lang w:val="en-US"/>
        </w:rPr>
        <w:tab/>
        <w:t>M. Paasivaara, C. Lassenius, and V. T. Heikkilä, “Inter-team coordination in large-scale globally distributed scrum: do scrum-of-scrums really work?,” 2012, p. 235.</w:t>
      </w:r>
    </w:p>
    <w:p w14:paraId="3D4EA633" w14:textId="77777777" w:rsidR="00B94ED3" w:rsidRPr="006C09E9" w:rsidRDefault="00B94ED3" w:rsidP="00B94ED3">
      <w:pPr>
        <w:pStyle w:val="Bibliografa"/>
        <w:rPr>
          <w:lang w:val="en-US"/>
        </w:rPr>
      </w:pPr>
      <w:r>
        <w:t>[14]</w:t>
      </w:r>
      <w:r>
        <w:tab/>
        <w:t xml:space="preserve">M. Torres, J. Rodrigues, and J. Pavlich-Mariscal, “Modelos de Proceso de Software. </w:t>
      </w:r>
      <w:r w:rsidRPr="006C09E9">
        <w:rPr>
          <w:lang w:val="en-US"/>
        </w:rPr>
        <w:t>Modelos de Ciclos de Vida del Software.” 2015.</w:t>
      </w:r>
    </w:p>
    <w:p w14:paraId="3D4EA634" w14:textId="77777777" w:rsidR="00B94ED3" w:rsidRPr="006C09E9" w:rsidRDefault="00B94ED3" w:rsidP="00B94ED3">
      <w:pPr>
        <w:pStyle w:val="Bibliografa"/>
        <w:rPr>
          <w:lang w:val="en-US"/>
        </w:rPr>
      </w:pPr>
      <w:r w:rsidRPr="006C09E9">
        <w:rPr>
          <w:lang w:val="en-US"/>
        </w:rPr>
        <w:t>[15]</w:t>
      </w:r>
      <w:r w:rsidRPr="006C09E9">
        <w:rPr>
          <w:lang w:val="en-US"/>
        </w:rPr>
        <w:tab/>
        <w:t xml:space="preserve">D. Phillips, </w:t>
      </w:r>
      <w:r w:rsidRPr="006C09E9">
        <w:rPr>
          <w:i/>
          <w:iCs/>
          <w:lang w:val="en-US"/>
        </w:rPr>
        <w:t>The software project manager’s handbook: principles that work at work</w:t>
      </w:r>
      <w:r w:rsidRPr="006C09E9">
        <w:rPr>
          <w:lang w:val="en-US"/>
        </w:rPr>
        <w:t>, 2nd ed. Los Alamitos, CA: IEEE Computer Society, 2004.</w:t>
      </w:r>
    </w:p>
    <w:p w14:paraId="3D4EA635" w14:textId="77777777" w:rsidR="00B94ED3" w:rsidRPr="006C09E9" w:rsidRDefault="00B94ED3" w:rsidP="00B94ED3">
      <w:pPr>
        <w:pStyle w:val="Bibliografa"/>
        <w:rPr>
          <w:lang w:val="en-US"/>
        </w:rPr>
      </w:pPr>
      <w:r w:rsidRPr="006C09E9">
        <w:rPr>
          <w:lang w:val="en-US"/>
        </w:rPr>
        <w:t>[16]</w:t>
      </w:r>
      <w:r w:rsidRPr="006C09E9">
        <w:rPr>
          <w:lang w:val="en-US"/>
        </w:rPr>
        <w:tab/>
        <w:t xml:space="preserve">I. Sommervile, </w:t>
      </w:r>
      <w:r w:rsidRPr="006C09E9">
        <w:rPr>
          <w:i/>
          <w:iCs/>
          <w:lang w:val="en-US"/>
        </w:rPr>
        <w:t>Software Engineering</w:t>
      </w:r>
      <w:r w:rsidRPr="006C09E9">
        <w:rPr>
          <w:lang w:val="en-US"/>
        </w:rPr>
        <w:t>, 9th ed. Pearson Addison-Wesley, 2011.</w:t>
      </w:r>
    </w:p>
    <w:p w14:paraId="3D4EA636" w14:textId="77777777" w:rsidR="00B94ED3" w:rsidRPr="006C09E9" w:rsidRDefault="00B94ED3" w:rsidP="00B94ED3">
      <w:pPr>
        <w:pStyle w:val="Bibliografa"/>
        <w:rPr>
          <w:lang w:val="en-US"/>
        </w:rPr>
      </w:pPr>
      <w:r w:rsidRPr="006C09E9">
        <w:rPr>
          <w:lang w:val="en-US"/>
        </w:rPr>
        <w:t>[17]</w:t>
      </w:r>
      <w:r w:rsidRPr="006C09E9">
        <w:rPr>
          <w:lang w:val="en-US"/>
        </w:rPr>
        <w:tab/>
        <w:t>D. Firesmith, “Using V Models for Testing.” Software Engineering Institute.</w:t>
      </w:r>
    </w:p>
    <w:p w14:paraId="3D4EA637" w14:textId="77777777" w:rsidR="00B94ED3" w:rsidRPr="006C09E9" w:rsidRDefault="00B94ED3" w:rsidP="00B94ED3">
      <w:pPr>
        <w:pStyle w:val="Bibliografa"/>
        <w:rPr>
          <w:lang w:val="en-US"/>
        </w:rPr>
      </w:pPr>
      <w:r w:rsidRPr="006C09E9">
        <w:rPr>
          <w:lang w:val="en-US"/>
        </w:rPr>
        <w:t>[18]</w:t>
      </w:r>
      <w:r w:rsidRPr="006C09E9">
        <w:rPr>
          <w:lang w:val="en-US"/>
        </w:rPr>
        <w:tab/>
        <w:t xml:space="preserve">G. Rodriguez, A. Soria, and M. Campo, “Supporting Virtual Meetings in Distributed Scrum Teams,” </w:t>
      </w:r>
      <w:r w:rsidRPr="006C09E9">
        <w:rPr>
          <w:i/>
          <w:iCs/>
          <w:lang w:val="en-US"/>
        </w:rPr>
        <w:t>IEEE Lat. Am. Trans.</w:t>
      </w:r>
      <w:r w:rsidRPr="006C09E9">
        <w:rPr>
          <w:lang w:val="en-US"/>
        </w:rPr>
        <w:t>, vol. 10, no. 6, pp. 2316–2323, Dec. 2012.</w:t>
      </w:r>
    </w:p>
    <w:p w14:paraId="3D4EA638" w14:textId="77777777" w:rsidR="00B94ED3" w:rsidRPr="006C09E9" w:rsidRDefault="00B94ED3" w:rsidP="00B94ED3">
      <w:pPr>
        <w:pStyle w:val="Bibliografa"/>
        <w:rPr>
          <w:lang w:val="en-US"/>
        </w:rPr>
      </w:pPr>
      <w:r w:rsidRPr="006C09E9">
        <w:rPr>
          <w:lang w:val="en-US"/>
        </w:rPr>
        <w:t>[19]</w:t>
      </w:r>
      <w:r w:rsidRPr="006C09E9">
        <w:rPr>
          <w:lang w:val="en-US"/>
        </w:rPr>
        <w:tab/>
        <w:t>Ken Schwaber and Jeff Sutherland, “La Guía de Scrum,” Jul-2013. [Online]. Available: http://www.scrumguides.org/docs/scrumguide/v1/Scrum-Guide-ES.pdf#zoom=100. [Accessed: 27-Feb-2015].</w:t>
      </w:r>
    </w:p>
    <w:p w14:paraId="3D4EA639" w14:textId="77777777" w:rsidR="00B94ED3" w:rsidRPr="006C09E9" w:rsidRDefault="00B94ED3" w:rsidP="00B94ED3">
      <w:pPr>
        <w:pStyle w:val="Bibliografa"/>
        <w:rPr>
          <w:lang w:val="en-US"/>
        </w:rPr>
      </w:pPr>
      <w:r w:rsidRPr="006C09E9">
        <w:rPr>
          <w:lang w:val="en-US"/>
        </w:rPr>
        <w:t>[20]</w:t>
      </w:r>
      <w:r w:rsidRPr="006C09E9">
        <w:rPr>
          <w:lang w:val="en-US"/>
        </w:rPr>
        <w:tab/>
        <w:t>F. Leandro, “Scrum of Scrums: Running Agile on Large Projects.” 05-Jun-2013.</w:t>
      </w:r>
    </w:p>
    <w:p w14:paraId="3D4EA63A" w14:textId="77777777" w:rsidR="00B94ED3" w:rsidRPr="006C09E9" w:rsidRDefault="00B94ED3" w:rsidP="00B94ED3">
      <w:pPr>
        <w:pStyle w:val="Bibliografa"/>
        <w:rPr>
          <w:lang w:val="en-US"/>
        </w:rPr>
      </w:pPr>
      <w:r w:rsidRPr="006C09E9">
        <w:rPr>
          <w:lang w:val="en-US"/>
        </w:rPr>
        <w:t>[21]</w:t>
      </w:r>
      <w:r w:rsidRPr="006C09E9">
        <w:rPr>
          <w:lang w:val="en-US"/>
        </w:rPr>
        <w:tab/>
        <w:t>J. Kivi, D. Haydon, J. Hayes, R. Schneider, and G. Succi, “Extreme programming: a university team design experience,” 2000, vol. 2, pp. 816–820.</w:t>
      </w:r>
    </w:p>
    <w:p w14:paraId="3D4EA63B" w14:textId="77777777" w:rsidR="00B94ED3" w:rsidRPr="006C09E9" w:rsidRDefault="00B94ED3" w:rsidP="00B94ED3">
      <w:pPr>
        <w:pStyle w:val="Bibliografa"/>
        <w:rPr>
          <w:lang w:val="en-US"/>
        </w:rPr>
      </w:pPr>
      <w:r w:rsidRPr="006C09E9">
        <w:rPr>
          <w:lang w:val="en-US"/>
        </w:rPr>
        <w:lastRenderedPageBreak/>
        <w:t>[22]</w:t>
      </w:r>
      <w:r w:rsidRPr="006C09E9">
        <w:rPr>
          <w:lang w:val="en-US"/>
        </w:rPr>
        <w:tab/>
        <w:t>“Android Developers.” [Online]. Available: http://developer.android.com/index.html. [Accessed: 08-Mar-2015].</w:t>
      </w:r>
    </w:p>
    <w:p w14:paraId="3D4EA63C" w14:textId="77777777" w:rsidR="00B94ED3" w:rsidRPr="006C09E9" w:rsidRDefault="00B94ED3" w:rsidP="00B94ED3">
      <w:pPr>
        <w:pStyle w:val="Bibliografa"/>
        <w:rPr>
          <w:lang w:val="en-US"/>
        </w:rPr>
      </w:pPr>
      <w:r w:rsidRPr="006C09E9">
        <w:rPr>
          <w:lang w:val="en-US"/>
        </w:rPr>
        <w:t>[23]</w:t>
      </w:r>
      <w:r w:rsidRPr="006C09E9">
        <w:rPr>
          <w:lang w:val="en-US"/>
        </w:rPr>
        <w:tab/>
        <w:t xml:space="preserve">S. Steuer, </w:t>
      </w:r>
      <w:r w:rsidRPr="006C09E9">
        <w:rPr>
          <w:i/>
          <w:iCs/>
          <w:lang w:val="en-US"/>
        </w:rPr>
        <w:t>The Adobe Illustrator CS2 wow! book tips, tricks and techniques from 100 top illustrator artists</w:t>
      </w:r>
      <w:r w:rsidRPr="006C09E9">
        <w:rPr>
          <w:lang w:val="en-US"/>
        </w:rPr>
        <w:t>. Adobe Press, 2006.</w:t>
      </w:r>
    </w:p>
    <w:p w14:paraId="3D4EA63D" w14:textId="77777777" w:rsidR="00B94ED3" w:rsidRDefault="00B94ED3" w:rsidP="00B94ED3">
      <w:pPr>
        <w:pStyle w:val="Bibliografa"/>
      </w:pPr>
      <w:r w:rsidRPr="006C09E9">
        <w:rPr>
          <w:lang w:val="en-US"/>
        </w:rPr>
        <w:t>[24]</w:t>
      </w:r>
      <w:r w:rsidRPr="006C09E9">
        <w:rPr>
          <w:lang w:val="en-US"/>
        </w:rPr>
        <w:tab/>
        <w:t xml:space="preserve">A. Faulkner, </w:t>
      </w:r>
      <w:r w:rsidRPr="006C09E9">
        <w:rPr>
          <w:i/>
          <w:iCs/>
          <w:lang w:val="en-US"/>
        </w:rPr>
        <w:t>Adobe Photoshop CS3 classroom in a book; the official training workbook from Adobe Systems</w:t>
      </w:r>
      <w:r w:rsidRPr="006C09E9">
        <w:rPr>
          <w:lang w:val="en-US"/>
        </w:rPr>
        <w:t xml:space="preserve">. </w:t>
      </w:r>
      <w:r>
        <w:t>AdobePress, 2007.</w:t>
      </w:r>
    </w:p>
    <w:p w14:paraId="3D4EA63E" w14:textId="77777777" w:rsidR="00B94ED3" w:rsidRPr="006C09E9" w:rsidRDefault="00B94ED3" w:rsidP="00B94ED3">
      <w:pPr>
        <w:pStyle w:val="Bibliografa"/>
        <w:rPr>
          <w:lang w:val="en-US"/>
        </w:rPr>
      </w:pPr>
      <w:r>
        <w:t>[25]</w:t>
      </w:r>
      <w:r>
        <w:tab/>
        <w:t xml:space="preserve">K. Tallon, </w:t>
      </w:r>
      <w:r>
        <w:rPr>
          <w:i/>
          <w:iCs/>
        </w:rPr>
        <w:t>Ilustración digital de moda con Illustrator y Photoshop</w:t>
      </w:r>
      <w:r>
        <w:t xml:space="preserve">, 1st ed. </w:t>
      </w:r>
      <w:r w:rsidRPr="006C09E9">
        <w:rPr>
          <w:lang w:val="en-US"/>
        </w:rPr>
        <w:t>Parramón Ediciones, 2008.</w:t>
      </w:r>
    </w:p>
    <w:p w14:paraId="3D4EA63F" w14:textId="77777777" w:rsidR="00B94ED3" w:rsidRPr="006C09E9" w:rsidRDefault="00B94ED3" w:rsidP="00B94ED3">
      <w:pPr>
        <w:pStyle w:val="Bibliografa"/>
        <w:rPr>
          <w:lang w:val="en-US"/>
        </w:rPr>
      </w:pPr>
      <w:r w:rsidRPr="006C09E9">
        <w:rPr>
          <w:lang w:val="en-US"/>
        </w:rPr>
        <w:t>[26]</w:t>
      </w:r>
      <w:r w:rsidRPr="006C09E9">
        <w:rPr>
          <w:lang w:val="en-US"/>
        </w:rPr>
        <w:tab/>
        <w:t xml:space="preserve">J. Loeliger and M. McCullough, </w:t>
      </w:r>
      <w:r w:rsidRPr="006C09E9">
        <w:rPr>
          <w:i/>
          <w:iCs/>
          <w:lang w:val="en-US"/>
        </w:rPr>
        <w:t>Version Control with Git</w:t>
      </w:r>
      <w:r w:rsidRPr="006C09E9">
        <w:rPr>
          <w:lang w:val="en-US"/>
        </w:rPr>
        <w:t>, 2nd ed. O’REILLY, 2012.</w:t>
      </w:r>
    </w:p>
    <w:p w14:paraId="3D4EA640" w14:textId="77777777" w:rsidR="00B94ED3" w:rsidRPr="006C09E9" w:rsidRDefault="00B94ED3" w:rsidP="00B94ED3">
      <w:pPr>
        <w:pStyle w:val="Bibliografa"/>
        <w:rPr>
          <w:lang w:val="en-US"/>
        </w:rPr>
      </w:pPr>
      <w:r w:rsidRPr="006C09E9">
        <w:rPr>
          <w:lang w:val="en-US"/>
        </w:rPr>
        <w:t>[27]</w:t>
      </w:r>
      <w:r w:rsidRPr="006C09E9">
        <w:rPr>
          <w:lang w:val="en-US"/>
        </w:rPr>
        <w:tab/>
        <w:t>“Git.” [Online]. Available: http://git-scm.com/. [Accessed: 08-Mar-2015].</w:t>
      </w:r>
    </w:p>
    <w:p w14:paraId="3D4EA641" w14:textId="77777777" w:rsidR="00B94ED3" w:rsidRPr="006C09E9" w:rsidRDefault="00B94ED3" w:rsidP="00B94ED3">
      <w:pPr>
        <w:pStyle w:val="Bibliografa"/>
        <w:rPr>
          <w:lang w:val="en-US"/>
        </w:rPr>
      </w:pPr>
      <w:r w:rsidRPr="006C09E9">
        <w:rPr>
          <w:lang w:val="en-US"/>
        </w:rPr>
        <w:t>[28]</w:t>
      </w:r>
      <w:r w:rsidRPr="006C09E9">
        <w:rPr>
          <w:lang w:val="en-US"/>
        </w:rPr>
        <w:tab/>
        <w:t xml:space="preserve">P. Tahchiev, F. Leme, V. Massol, and G. Gregory, </w:t>
      </w:r>
      <w:r w:rsidRPr="006C09E9">
        <w:rPr>
          <w:i/>
          <w:iCs/>
          <w:lang w:val="en-US"/>
        </w:rPr>
        <w:t>JUnit in Action</w:t>
      </w:r>
      <w:r w:rsidRPr="006C09E9">
        <w:rPr>
          <w:lang w:val="en-US"/>
        </w:rPr>
        <w:t>. Manning Publications, 2010.</w:t>
      </w:r>
    </w:p>
    <w:p w14:paraId="3D4EA642" w14:textId="77777777" w:rsidR="00B94ED3" w:rsidRPr="006C09E9" w:rsidRDefault="00B94ED3" w:rsidP="00B94ED3">
      <w:pPr>
        <w:pStyle w:val="Bibliografa"/>
        <w:rPr>
          <w:lang w:val="en-US"/>
        </w:rPr>
      </w:pPr>
      <w:r w:rsidRPr="006C09E9">
        <w:rPr>
          <w:lang w:val="en-US"/>
        </w:rPr>
        <w:t>[29]</w:t>
      </w:r>
      <w:r w:rsidRPr="006C09E9">
        <w:rPr>
          <w:lang w:val="en-US"/>
        </w:rPr>
        <w:tab/>
        <w:t>S. Küng, L. Onken, and S. Large, “TortoiseSVN A Subversion client for Windows Version 1.8.” 2013.</w:t>
      </w:r>
    </w:p>
    <w:p w14:paraId="3D4EA643" w14:textId="77777777" w:rsidR="00B94ED3" w:rsidRPr="006C09E9" w:rsidRDefault="00B94ED3" w:rsidP="00B94ED3">
      <w:pPr>
        <w:pStyle w:val="Bibliografa"/>
        <w:rPr>
          <w:lang w:val="en-US"/>
        </w:rPr>
      </w:pPr>
      <w:r w:rsidRPr="006C09E9">
        <w:rPr>
          <w:lang w:val="en-US"/>
        </w:rPr>
        <w:t>[30]</w:t>
      </w:r>
      <w:r w:rsidRPr="006C09E9">
        <w:rPr>
          <w:lang w:val="en-US"/>
        </w:rPr>
        <w:tab/>
        <w:t xml:space="preserve">C. M. Pilato, B. Collins-Sussman, and B. W. Fitzpatrick, </w:t>
      </w:r>
      <w:r w:rsidRPr="006C09E9">
        <w:rPr>
          <w:i/>
          <w:iCs/>
          <w:lang w:val="en-US"/>
        </w:rPr>
        <w:t>Version Control with Subversion</w:t>
      </w:r>
      <w:r w:rsidRPr="006C09E9">
        <w:rPr>
          <w:lang w:val="en-US"/>
        </w:rPr>
        <w:t>, 2nd ed. O’Reilly, 2008.</w:t>
      </w:r>
    </w:p>
    <w:p w14:paraId="3D4EA644" w14:textId="77777777" w:rsidR="00B94ED3" w:rsidRPr="006C09E9" w:rsidRDefault="00B94ED3" w:rsidP="00B94ED3">
      <w:pPr>
        <w:pStyle w:val="Bibliografa"/>
        <w:rPr>
          <w:lang w:val="en-US"/>
        </w:rPr>
      </w:pPr>
      <w:r w:rsidRPr="006C09E9">
        <w:rPr>
          <w:lang w:val="en-US"/>
        </w:rPr>
        <w:t>[31]</w:t>
      </w:r>
      <w:r w:rsidRPr="006C09E9">
        <w:rPr>
          <w:lang w:val="en-US"/>
        </w:rPr>
        <w:tab/>
        <w:t>“Monotone vs Git | Version Control Systems | Hammer Principle.” [Online]. Available: http://hammerprinciple.com/versioncontrol/items/monotone/git. [Accessed: 08-Mar-2015].</w:t>
      </w:r>
    </w:p>
    <w:p w14:paraId="3D4EA645" w14:textId="77777777" w:rsidR="00B94ED3" w:rsidRPr="006C09E9" w:rsidRDefault="00B94ED3" w:rsidP="00B94ED3">
      <w:pPr>
        <w:pStyle w:val="Bibliografa"/>
        <w:rPr>
          <w:lang w:val="en-US"/>
        </w:rPr>
      </w:pPr>
      <w:r w:rsidRPr="006C09E9">
        <w:rPr>
          <w:lang w:val="en-US"/>
        </w:rPr>
        <w:t>[32]</w:t>
      </w:r>
      <w:r w:rsidRPr="006C09E9">
        <w:rPr>
          <w:lang w:val="en-US"/>
        </w:rPr>
        <w:tab/>
        <w:t xml:space="preserve">B. O’Sullivan, </w:t>
      </w:r>
      <w:r w:rsidRPr="006C09E9">
        <w:rPr>
          <w:i/>
          <w:iCs/>
          <w:lang w:val="en-US"/>
        </w:rPr>
        <w:t>Mercurial: The Definitive Guide</w:t>
      </w:r>
      <w:r w:rsidRPr="006C09E9">
        <w:rPr>
          <w:lang w:val="en-US"/>
        </w:rPr>
        <w:t>, 1st ed. O’Reilly, 2009.</w:t>
      </w:r>
    </w:p>
    <w:p w14:paraId="3D4EA646" w14:textId="77777777" w:rsidR="00B94ED3" w:rsidRPr="006C09E9" w:rsidRDefault="00B94ED3" w:rsidP="00B94ED3">
      <w:pPr>
        <w:pStyle w:val="Bibliografa"/>
        <w:rPr>
          <w:lang w:val="en-US"/>
        </w:rPr>
      </w:pPr>
      <w:r w:rsidRPr="006C09E9">
        <w:rPr>
          <w:lang w:val="en-US"/>
        </w:rPr>
        <w:t>[33]</w:t>
      </w:r>
      <w:r w:rsidRPr="006C09E9">
        <w:rPr>
          <w:lang w:val="en-US"/>
        </w:rPr>
        <w:tab/>
        <w:t xml:space="preserve">R. St. John, “Android Studio vs. Eclipse: What You Need To Know,” </w:t>
      </w:r>
      <w:r w:rsidRPr="006C09E9">
        <w:rPr>
          <w:i/>
          <w:iCs/>
          <w:lang w:val="en-US"/>
        </w:rPr>
        <w:t>airpair</w:t>
      </w:r>
      <w:r w:rsidRPr="006C09E9">
        <w:rPr>
          <w:lang w:val="en-US"/>
        </w:rPr>
        <w:t>. .</w:t>
      </w:r>
    </w:p>
    <w:p w14:paraId="3D4EA647" w14:textId="77777777" w:rsidR="00B94ED3" w:rsidRPr="006C09E9" w:rsidRDefault="00B94ED3" w:rsidP="00B94ED3">
      <w:pPr>
        <w:pStyle w:val="Bibliografa"/>
        <w:rPr>
          <w:lang w:val="en-US"/>
        </w:rPr>
      </w:pPr>
      <w:r w:rsidRPr="006C09E9">
        <w:rPr>
          <w:lang w:val="en-US"/>
        </w:rPr>
        <w:t>[34]</w:t>
      </w:r>
      <w:r w:rsidRPr="006C09E9">
        <w:rPr>
          <w:lang w:val="en-US"/>
        </w:rPr>
        <w:tab/>
        <w:t xml:space="preserve">DigitalOceanDigitalOcean, Copyright © 2015, DigitalOcean </w:t>
      </w:r>
      <w:r w:rsidRPr="006C09E9">
        <w:rPr>
          <w:vertAlign w:val="superscript"/>
          <w:lang w:val="en-US"/>
        </w:rPr>
        <w:t>TM</w:t>
      </w:r>
      <w:r w:rsidRPr="006C09E9">
        <w:rPr>
          <w:lang w:val="en-US"/>
        </w:rPr>
        <w:t xml:space="preserve"> Inc., and DigitalOceanDigitalOcean, “DigitalOcean Features | SSD Cloud Server, VPS Server, Simple Cloud Hosting.” [Online]. Available: https://www.digitalocean.com/features/technology/. [Accessed: 08-Mar-2015].</w:t>
      </w:r>
    </w:p>
    <w:p w14:paraId="3D4EA648" w14:textId="77777777" w:rsidR="00B94ED3" w:rsidRPr="006C09E9" w:rsidRDefault="00B94ED3" w:rsidP="00B94ED3">
      <w:pPr>
        <w:pStyle w:val="Bibliografa"/>
        <w:rPr>
          <w:lang w:val="en-US"/>
        </w:rPr>
      </w:pPr>
      <w:r w:rsidRPr="006C09E9">
        <w:rPr>
          <w:lang w:val="en-US"/>
        </w:rPr>
        <w:t>[35]</w:t>
      </w:r>
      <w:r w:rsidRPr="006C09E9">
        <w:rPr>
          <w:lang w:val="en-US"/>
        </w:rPr>
        <w:tab/>
        <w:t xml:space="preserve">R.-A. Collaris and E. Dekker, </w:t>
      </w:r>
      <w:r w:rsidRPr="006C09E9">
        <w:rPr>
          <w:i/>
          <w:iCs/>
          <w:lang w:val="en-US"/>
        </w:rPr>
        <w:t>ScrumUP A Visual Guide to Agile IT Improvement Using Scrum, XP and RUP</w:t>
      </w:r>
      <w:r w:rsidRPr="006C09E9">
        <w:rPr>
          <w:lang w:val="en-US"/>
        </w:rPr>
        <w:t>, Draft Edition. 2012.</w:t>
      </w:r>
    </w:p>
    <w:p w14:paraId="3D4EA649" w14:textId="77777777" w:rsidR="00B94ED3" w:rsidRPr="006C09E9" w:rsidRDefault="00B94ED3" w:rsidP="00B94ED3">
      <w:pPr>
        <w:pStyle w:val="Bibliografa"/>
        <w:rPr>
          <w:lang w:val="en-US"/>
        </w:rPr>
      </w:pPr>
      <w:r w:rsidRPr="006C09E9">
        <w:rPr>
          <w:lang w:val="en-US"/>
        </w:rPr>
        <w:t>[36]</w:t>
      </w:r>
      <w:r w:rsidRPr="006C09E9">
        <w:rPr>
          <w:lang w:val="en-US"/>
        </w:rPr>
        <w:tab/>
        <w:t xml:space="preserve">C. Ebert, R. Dumke, and A. Schmietendorf, </w:t>
      </w:r>
      <w:r w:rsidRPr="006C09E9">
        <w:rPr>
          <w:i/>
          <w:iCs/>
          <w:lang w:val="en-US"/>
        </w:rPr>
        <w:t>Best Practices in Software Measurement</w:t>
      </w:r>
      <w:r w:rsidRPr="006C09E9">
        <w:rPr>
          <w:lang w:val="en-US"/>
        </w:rPr>
        <w:t>. Springer, 2005.</w:t>
      </w:r>
    </w:p>
    <w:p w14:paraId="3D4EA64A" w14:textId="77777777" w:rsidR="00B94ED3" w:rsidRDefault="00B94ED3" w:rsidP="00B94ED3">
      <w:pPr>
        <w:pStyle w:val="Bibliografa"/>
      </w:pPr>
      <w:r w:rsidRPr="006C09E9">
        <w:rPr>
          <w:lang w:val="en-US"/>
        </w:rPr>
        <w:t>[37]</w:t>
      </w:r>
      <w:r w:rsidRPr="006C09E9">
        <w:rPr>
          <w:lang w:val="en-US"/>
        </w:rPr>
        <w:tab/>
        <w:t xml:space="preserve">B. Agarwal, S. Tayal, and M. Gupta, </w:t>
      </w:r>
      <w:r w:rsidRPr="006C09E9">
        <w:rPr>
          <w:i/>
          <w:iCs/>
          <w:lang w:val="en-US"/>
        </w:rPr>
        <w:t>Software Engineering &amp; Testing</w:t>
      </w:r>
      <w:r w:rsidRPr="006C09E9">
        <w:rPr>
          <w:lang w:val="en-US"/>
        </w:rPr>
        <w:t xml:space="preserve">. </w:t>
      </w:r>
      <w:r>
        <w:t>Jones and Barlett, 2010.</w:t>
      </w:r>
    </w:p>
    <w:p w14:paraId="3D4EA64B" w14:textId="77777777" w:rsidR="00B94ED3" w:rsidRPr="006C09E9" w:rsidRDefault="00B94ED3" w:rsidP="00B94ED3">
      <w:pPr>
        <w:pStyle w:val="Bibliografa"/>
        <w:rPr>
          <w:lang w:val="en-US"/>
        </w:rPr>
      </w:pPr>
      <w:r>
        <w:t>[38]</w:t>
      </w:r>
      <w:r>
        <w:tab/>
        <w:t xml:space="preserve">“Departamento de Ingeniería de Sistemas | Pontificia Universidad Javeriana.” </w:t>
      </w:r>
      <w:r w:rsidRPr="006C09E9">
        <w:rPr>
          <w:lang w:val="en-US"/>
        </w:rPr>
        <w:t>[Online]. Available: http://ingenieria.javeriana.edu.co/facultad/departamentos/profesores/ingenieria-sistemas. [Accessed: 07-Mar-2015].</w:t>
      </w:r>
    </w:p>
    <w:p w14:paraId="3D4EA64C" w14:textId="77777777" w:rsidR="00B94ED3" w:rsidRPr="006C09E9" w:rsidRDefault="00B94ED3" w:rsidP="00B94ED3">
      <w:pPr>
        <w:pStyle w:val="Bibliografa"/>
        <w:rPr>
          <w:lang w:val="en-US"/>
        </w:rPr>
      </w:pPr>
      <w:r w:rsidRPr="006C09E9">
        <w:rPr>
          <w:lang w:val="en-US"/>
        </w:rPr>
        <w:t>[39]</w:t>
      </w:r>
      <w:r w:rsidRPr="006C09E9">
        <w:rPr>
          <w:lang w:val="en-US"/>
        </w:rPr>
        <w:tab/>
        <w:t>Sutherland J, “Future of scrum: parallel pipelining of sprints in complex projects,” presented at the Agile Conference, USA, 2005, pp. 90–99.</w:t>
      </w:r>
    </w:p>
    <w:p w14:paraId="3D4EA64D" w14:textId="77777777" w:rsidR="00B94ED3" w:rsidRPr="006C09E9" w:rsidRDefault="00B94ED3" w:rsidP="00B94ED3">
      <w:pPr>
        <w:pStyle w:val="Bibliografa"/>
        <w:rPr>
          <w:lang w:val="en-US"/>
        </w:rPr>
      </w:pPr>
      <w:r>
        <w:t>[40]</w:t>
      </w:r>
      <w:r>
        <w:tab/>
        <w:t xml:space="preserve">Gaia Education, “Tres pasos en el proceso de toma de decisiones por consenso.” </w:t>
      </w:r>
      <w:r w:rsidRPr="006C09E9">
        <w:rPr>
          <w:lang w:val="en-US"/>
        </w:rPr>
        <w:t>.</w:t>
      </w:r>
    </w:p>
    <w:p w14:paraId="3D4EA64E" w14:textId="77777777" w:rsidR="00B94ED3" w:rsidRPr="006C09E9" w:rsidRDefault="00B94ED3" w:rsidP="00B94ED3">
      <w:pPr>
        <w:pStyle w:val="Bibliografa"/>
        <w:rPr>
          <w:lang w:val="en-US"/>
        </w:rPr>
      </w:pPr>
      <w:r w:rsidRPr="006C09E9">
        <w:rPr>
          <w:lang w:val="en-US"/>
        </w:rPr>
        <w:t>[41]</w:t>
      </w:r>
      <w:r w:rsidRPr="006C09E9">
        <w:rPr>
          <w:lang w:val="en-US"/>
        </w:rPr>
        <w:tab/>
        <w:t>B. Brett, “Software measurement tool.” [Online]. Available: http://www.brettboschma.com/portfolio/measurement.html. [Accessed: 08-Mar-2015].</w:t>
      </w:r>
    </w:p>
    <w:p w14:paraId="3D4EA64F" w14:textId="77777777" w:rsidR="00B94ED3" w:rsidRPr="006C09E9" w:rsidRDefault="00B94ED3" w:rsidP="00B94ED3">
      <w:pPr>
        <w:pStyle w:val="Bibliografa"/>
        <w:rPr>
          <w:lang w:val="en-US"/>
        </w:rPr>
      </w:pPr>
      <w:r>
        <w:t>[42]</w:t>
      </w:r>
      <w:r>
        <w:tab/>
        <w:t xml:space="preserve">R. Pressman, </w:t>
      </w:r>
      <w:r>
        <w:rPr>
          <w:i/>
          <w:iCs/>
        </w:rPr>
        <w:t>Ingeniería del Software un enfoque práctico</w:t>
      </w:r>
      <w:r>
        <w:t xml:space="preserve">, 7th ed. </w:t>
      </w:r>
      <w:r w:rsidRPr="006C09E9">
        <w:rPr>
          <w:lang w:val="en-US"/>
        </w:rPr>
        <w:t>McGraw Hill, 2010.</w:t>
      </w:r>
    </w:p>
    <w:p w14:paraId="3D4EA650" w14:textId="77777777" w:rsidR="00B94ED3" w:rsidRPr="006C09E9" w:rsidRDefault="00B94ED3" w:rsidP="00B94ED3">
      <w:pPr>
        <w:pStyle w:val="Bibliografa"/>
        <w:rPr>
          <w:lang w:val="en-US"/>
        </w:rPr>
      </w:pPr>
      <w:r w:rsidRPr="006C09E9">
        <w:rPr>
          <w:lang w:val="en-US"/>
        </w:rPr>
        <w:t>[43]</w:t>
      </w:r>
      <w:r w:rsidRPr="006C09E9">
        <w:rPr>
          <w:lang w:val="en-US"/>
        </w:rPr>
        <w:tab/>
        <w:t>R. Heller, “An Introduction to Function Point Analysis.” [Online]. Available: http://www.qpmg.com/fp-intro.htm. [Accessed: 08-Mar-2015].</w:t>
      </w:r>
    </w:p>
    <w:p w14:paraId="3D4EA651" w14:textId="77777777" w:rsidR="00B94ED3" w:rsidRPr="006C09E9" w:rsidRDefault="00B94ED3" w:rsidP="00B94ED3">
      <w:pPr>
        <w:pStyle w:val="Bibliografa"/>
        <w:rPr>
          <w:lang w:val="en-US"/>
        </w:rPr>
      </w:pPr>
      <w:r w:rsidRPr="006C09E9">
        <w:rPr>
          <w:lang w:val="en-US"/>
        </w:rPr>
        <w:t>[44]</w:t>
      </w:r>
      <w:r w:rsidRPr="006C09E9">
        <w:rPr>
          <w:lang w:val="en-US"/>
        </w:rPr>
        <w:tab/>
        <w:t xml:space="preserve">D. Longstreet, “Fundamentals of Function Point Analysis,” </w:t>
      </w:r>
      <w:r w:rsidRPr="006C09E9">
        <w:rPr>
          <w:i/>
          <w:iCs/>
          <w:lang w:val="en-US"/>
        </w:rPr>
        <w:t>Softw. Dev. Mag.</w:t>
      </w:r>
    </w:p>
    <w:p w14:paraId="3D4EA652" w14:textId="77777777" w:rsidR="00B94ED3" w:rsidRPr="006C09E9" w:rsidRDefault="00B94ED3" w:rsidP="00B94ED3">
      <w:pPr>
        <w:pStyle w:val="Bibliografa"/>
        <w:rPr>
          <w:lang w:val="en-US"/>
        </w:rPr>
      </w:pPr>
      <w:r w:rsidRPr="006C09E9">
        <w:rPr>
          <w:lang w:val="en-US"/>
        </w:rPr>
        <w:t>[45]</w:t>
      </w:r>
      <w:r w:rsidRPr="006C09E9">
        <w:rPr>
          <w:lang w:val="en-US"/>
        </w:rPr>
        <w:tab/>
        <w:t>“Function Points project estimation.” [Online]. Available: http://www.functionpoints.org/. [Accessed: 08-Mar-2015].</w:t>
      </w:r>
    </w:p>
    <w:p w14:paraId="3D4EA653" w14:textId="77777777" w:rsidR="00B94ED3" w:rsidRPr="006C09E9" w:rsidRDefault="00B94ED3" w:rsidP="00B94ED3">
      <w:pPr>
        <w:pStyle w:val="Bibliografa"/>
        <w:rPr>
          <w:lang w:val="en-US"/>
        </w:rPr>
      </w:pPr>
      <w:r w:rsidRPr="006C09E9">
        <w:rPr>
          <w:lang w:val="en-US"/>
        </w:rPr>
        <w:t>[46]</w:t>
      </w:r>
      <w:r w:rsidRPr="006C09E9">
        <w:rPr>
          <w:lang w:val="en-US"/>
        </w:rPr>
        <w:tab/>
        <w:t>D. Longstreet and Longstreet Consulting Inc, “Function Points Analysis Training Course.” SoftwareMetrics.com.</w:t>
      </w:r>
    </w:p>
    <w:p w14:paraId="3D4EA654" w14:textId="77777777" w:rsidR="00B94ED3" w:rsidRPr="006C09E9" w:rsidRDefault="00B94ED3" w:rsidP="00B94ED3">
      <w:pPr>
        <w:pStyle w:val="Bibliografa"/>
        <w:rPr>
          <w:lang w:val="en-US"/>
        </w:rPr>
      </w:pPr>
      <w:r w:rsidRPr="006C09E9">
        <w:rPr>
          <w:lang w:val="en-US"/>
        </w:rPr>
        <w:t>[47]</w:t>
      </w:r>
      <w:r w:rsidRPr="006C09E9">
        <w:rPr>
          <w:lang w:val="en-US"/>
        </w:rPr>
        <w:tab/>
        <w:t>Durasiewicz S., Paasiraava M, and Lassenius C, “Distributed Agile Development: Using Scrum in a Large Project,” Bangalore, 2008, pp. 87–95.</w:t>
      </w:r>
    </w:p>
    <w:p w14:paraId="3D4EA655" w14:textId="77777777" w:rsidR="00B94ED3" w:rsidRPr="006C09E9" w:rsidRDefault="00B94ED3" w:rsidP="00B94ED3">
      <w:pPr>
        <w:pStyle w:val="Bibliografa"/>
        <w:rPr>
          <w:lang w:val="en-US"/>
        </w:rPr>
      </w:pPr>
      <w:r w:rsidRPr="006C09E9">
        <w:rPr>
          <w:lang w:val="en-US"/>
        </w:rPr>
        <w:t>[48]</w:t>
      </w:r>
      <w:r w:rsidRPr="006C09E9">
        <w:rPr>
          <w:lang w:val="en-US"/>
        </w:rPr>
        <w:tab/>
        <w:t>NASA, “NASA Systems Engineering Handbook.” 2007.</w:t>
      </w:r>
    </w:p>
    <w:p w14:paraId="3D4EA656" w14:textId="77777777" w:rsidR="00B94ED3" w:rsidRPr="006C09E9" w:rsidRDefault="00B94ED3" w:rsidP="00B94ED3">
      <w:pPr>
        <w:pStyle w:val="Bibliografa"/>
        <w:rPr>
          <w:lang w:val="en-US"/>
        </w:rPr>
      </w:pPr>
      <w:r w:rsidRPr="006C09E9">
        <w:rPr>
          <w:lang w:val="en-US"/>
        </w:rPr>
        <w:t>[49]</w:t>
      </w:r>
      <w:r w:rsidRPr="006C09E9">
        <w:rPr>
          <w:lang w:val="en-US"/>
        </w:rPr>
        <w:tab/>
        <w:t xml:space="preserve">Boehm Barry, “Software risk managment: principles and practices,” </w:t>
      </w:r>
      <w:r w:rsidRPr="006C09E9">
        <w:rPr>
          <w:i/>
          <w:iCs/>
          <w:lang w:val="en-US"/>
        </w:rPr>
        <w:t>Softw. IEEE</w:t>
      </w:r>
      <w:r w:rsidRPr="006C09E9">
        <w:rPr>
          <w:lang w:val="en-US"/>
        </w:rPr>
        <w:t>, vol. 8, no. 1, pp. 32–41, Jun. 1991.</w:t>
      </w:r>
    </w:p>
    <w:p w14:paraId="3D4EA657" w14:textId="77777777" w:rsidR="00B94ED3" w:rsidRPr="006C09E9" w:rsidRDefault="00B94ED3" w:rsidP="00B94ED3">
      <w:pPr>
        <w:pStyle w:val="Bibliografa"/>
        <w:rPr>
          <w:lang w:val="en-US"/>
        </w:rPr>
      </w:pPr>
      <w:r w:rsidRPr="006C09E9">
        <w:rPr>
          <w:lang w:val="en-US"/>
        </w:rPr>
        <w:t>[50]</w:t>
      </w:r>
      <w:r w:rsidRPr="006C09E9">
        <w:rPr>
          <w:lang w:val="en-US"/>
        </w:rPr>
        <w:tab/>
        <w:t>Zardari S., “Software Risk Management,” presented at the Information Management and Engineering, Kuala Lumpur, 2009, pp. 375–379.</w:t>
      </w:r>
    </w:p>
    <w:p w14:paraId="3D4EA658" w14:textId="77777777" w:rsidR="00B94ED3" w:rsidRPr="006C09E9" w:rsidRDefault="00B94ED3" w:rsidP="00B94ED3">
      <w:pPr>
        <w:pStyle w:val="Bibliografa"/>
        <w:rPr>
          <w:lang w:val="en-US"/>
        </w:rPr>
      </w:pPr>
      <w:r w:rsidRPr="006C09E9">
        <w:rPr>
          <w:lang w:val="en-US"/>
        </w:rPr>
        <w:lastRenderedPageBreak/>
        <w:t>[51]</w:t>
      </w:r>
      <w:r w:rsidRPr="006C09E9">
        <w:rPr>
          <w:lang w:val="en-US"/>
        </w:rPr>
        <w:tab/>
        <w:t>Tharwon Arnuphaptrairong, “Top Ten Lists of Software Project Risks : Evidence from the Literature Survey,” presented at the International Multiconference of engineers and computer scientist, Hong Kong, 2001, vol. 1.</w:t>
      </w:r>
    </w:p>
    <w:p w14:paraId="3D4EA659" w14:textId="77777777" w:rsidR="00B94ED3" w:rsidRPr="006C09E9" w:rsidRDefault="00B94ED3" w:rsidP="00B94ED3">
      <w:pPr>
        <w:pStyle w:val="Bibliografa"/>
        <w:rPr>
          <w:lang w:val="en-US"/>
        </w:rPr>
      </w:pPr>
      <w:r w:rsidRPr="006C09E9">
        <w:rPr>
          <w:lang w:val="en-US"/>
        </w:rPr>
        <w:t>[52]</w:t>
      </w:r>
      <w:r w:rsidRPr="006C09E9">
        <w:rPr>
          <w:lang w:val="en-US"/>
        </w:rPr>
        <w:tab/>
        <w:t>James Helm, “Software Risk Checklist - Taxonomy.” .</w:t>
      </w:r>
    </w:p>
    <w:p w14:paraId="3D4EA65A" w14:textId="77777777" w:rsidR="00B94ED3" w:rsidRPr="006C09E9" w:rsidRDefault="00B94ED3" w:rsidP="00B94ED3">
      <w:pPr>
        <w:pStyle w:val="Bibliografa"/>
        <w:rPr>
          <w:lang w:val="en-US"/>
        </w:rPr>
      </w:pPr>
      <w:r w:rsidRPr="006C09E9">
        <w:rPr>
          <w:lang w:val="en-US"/>
        </w:rPr>
        <w:t>[53]</w:t>
      </w:r>
      <w:r w:rsidRPr="006C09E9">
        <w:rPr>
          <w:lang w:val="en-US"/>
        </w:rPr>
        <w:tab/>
        <w:t xml:space="preserve">Roger Pressman, “Software Engineering,” in </w:t>
      </w:r>
      <w:r w:rsidRPr="006C09E9">
        <w:rPr>
          <w:i/>
          <w:iCs/>
          <w:lang w:val="en-US"/>
        </w:rPr>
        <w:t>Software Engineering, a practitioner approach</w:t>
      </w:r>
      <w:r w:rsidRPr="006C09E9">
        <w:rPr>
          <w:lang w:val="en-US"/>
        </w:rPr>
        <w:t>, 7th ed., McGraw Hill, pp. 744–760.</w:t>
      </w:r>
    </w:p>
    <w:p w14:paraId="3D4EA65B" w14:textId="77777777" w:rsidR="00B94ED3" w:rsidRPr="006C09E9" w:rsidRDefault="00B94ED3" w:rsidP="00B94ED3">
      <w:pPr>
        <w:pStyle w:val="Bibliografa"/>
        <w:rPr>
          <w:lang w:val="en-US"/>
        </w:rPr>
      </w:pPr>
      <w:r w:rsidRPr="006C09E9">
        <w:rPr>
          <w:lang w:val="en-US"/>
        </w:rPr>
        <w:t>[54]</w:t>
      </w:r>
      <w:r w:rsidRPr="006C09E9">
        <w:rPr>
          <w:lang w:val="en-US"/>
        </w:rPr>
        <w:tab/>
        <w:t>Avdoshin S., “Software Risk Management,” presented at the Software Engineering Conference in Russia, Moscow, 2011, pp. 1–6.</w:t>
      </w:r>
    </w:p>
    <w:p w14:paraId="3D4EA65C" w14:textId="77777777" w:rsidR="00B94ED3" w:rsidRPr="006C09E9" w:rsidRDefault="00B94ED3" w:rsidP="00B94ED3">
      <w:pPr>
        <w:pStyle w:val="Bibliografa"/>
        <w:rPr>
          <w:lang w:val="en-US"/>
        </w:rPr>
      </w:pPr>
      <w:r w:rsidRPr="006C09E9">
        <w:rPr>
          <w:lang w:val="en-US"/>
        </w:rPr>
        <w:t>[55]</w:t>
      </w:r>
      <w:r w:rsidRPr="006C09E9">
        <w:rPr>
          <w:lang w:val="en-US"/>
        </w:rPr>
        <w:tab/>
        <w:t xml:space="preserve">A. Abran and J. W. Moore, </w:t>
      </w:r>
      <w:r w:rsidRPr="006C09E9">
        <w:rPr>
          <w:i/>
          <w:iCs/>
          <w:lang w:val="en-US"/>
        </w:rPr>
        <w:t>Software engineering body of knowledge SWEBOK</w:t>
      </w:r>
      <w:r w:rsidRPr="006C09E9">
        <w:rPr>
          <w:lang w:val="en-US"/>
        </w:rPr>
        <w:t>, vol. 1, 1 vols. IEEE Computer Society, 2004.</w:t>
      </w:r>
    </w:p>
    <w:p w14:paraId="3D4EA65D" w14:textId="77777777" w:rsidR="00B94ED3" w:rsidRPr="006C09E9" w:rsidRDefault="00B94ED3" w:rsidP="00B94ED3">
      <w:pPr>
        <w:pStyle w:val="Bibliografa"/>
        <w:rPr>
          <w:lang w:val="en-US"/>
        </w:rPr>
      </w:pPr>
      <w:r w:rsidRPr="006C09E9">
        <w:rPr>
          <w:lang w:val="en-US"/>
        </w:rPr>
        <w:t>[56]</w:t>
      </w:r>
      <w:r w:rsidRPr="006C09E9">
        <w:rPr>
          <w:lang w:val="en-US"/>
        </w:rPr>
        <w:tab/>
        <w:t>R. Kennedy, “Software Development Best Practices:  The 7 Attributes of a Good Software Configuration Management System,” presented at the Software Development Best Practices, 2006.</w:t>
      </w:r>
    </w:p>
    <w:p w14:paraId="3D4EA65E" w14:textId="77777777" w:rsidR="00B94ED3" w:rsidRPr="006C09E9" w:rsidRDefault="00B94ED3" w:rsidP="00B94ED3">
      <w:pPr>
        <w:pStyle w:val="Bibliografa"/>
        <w:rPr>
          <w:lang w:val="en-US"/>
        </w:rPr>
      </w:pPr>
      <w:r w:rsidRPr="006C09E9">
        <w:rPr>
          <w:lang w:val="en-US"/>
        </w:rPr>
        <w:t>[57]</w:t>
      </w:r>
      <w:r w:rsidRPr="006C09E9">
        <w:rPr>
          <w:lang w:val="en-US"/>
        </w:rPr>
        <w:tab/>
        <w:t>IEEE, “IEEE Guide to Software Configuration Management.” IEEE Computer Society, 1987.</w:t>
      </w:r>
    </w:p>
    <w:p w14:paraId="3D4EA65F" w14:textId="77777777" w:rsidR="00B94ED3" w:rsidRPr="006C09E9" w:rsidRDefault="00B94ED3" w:rsidP="00B94ED3">
      <w:pPr>
        <w:pStyle w:val="Bibliografa"/>
        <w:rPr>
          <w:lang w:val="en-US"/>
        </w:rPr>
      </w:pPr>
      <w:r w:rsidRPr="006C09E9">
        <w:rPr>
          <w:lang w:val="en-US"/>
        </w:rPr>
        <w:t>[58]</w:t>
      </w:r>
      <w:r w:rsidRPr="006C09E9">
        <w:rPr>
          <w:lang w:val="en-US"/>
        </w:rPr>
        <w:tab/>
        <w:t>Terasoft, “Software Project Management Plan (SPMP) for Nirvana National Bank ATM Software Project.” .</w:t>
      </w:r>
    </w:p>
    <w:p w14:paraId="3D4EA660" w14:textId="77777777" w:rsidR="00B94ED3" w:rsidRPr="006C09E9" w:rsidRDefault="00B94ED3" w:rsidP="00B94ED3">
      <w:pPr>
        <w:pStyle w:val="Bibliografa"/>
        <w:rPr>
          <w:lang w:val="en-US"/>
        </w:rPr>
      </w:pPr>
      <w:r w:rsidRPr="006C09E9">
        <w:rPr>
          <w:lang w:val="en-US"/>
        </w:rPr>
        <w:t>[59]</w:t>
      </w:r>
      <w:r w:rsidRPr="006C09E9">
        <w:rPr>
          <w:lang w:val="en-US"/>
        </w:rPr>
        <w:tab/>
        <w:t>Dharma Consulting, “Gestión de proyectos.” 2015.</w:t>
      </w:r>
    </w:p>
    <w:p w14:paraId="3D4EA661" w14:textId="77777777" w:rsidR="00B94ED3" w:rsidRPr="006C09E9" w:rsidRDefault="00B94ED3" w:rsidP="00B94ED3">
      <w:pPr>
        <w:pStyle w:val="Bibliografa"/>
        <w:rPr>
          <w:lang w:val="en-US"/>
        </w:rPr>
      </w:pPr>
      <w:r w:rsidRPr="006C09E9">
        <w:rPr>
          <w:lang w:val="en-US"/>
        </w:rPr>
        <w:t>[60]</w:t>
      </w:r>
      <w:r w:rsidRPr="006C09E9">
        <w:rPr>
          <w:lang w:val="en-US"/>
        </w:rPr>
        <w:tab/>
        <w:t xml:space="preserve">A. M. Jonassen Hass, </w:t>
      </w:r>
      <w:r w:rsidRPr="006C09E9">
        <w:rPr>
          <w:i/>
          <w:iCs/>
          <w:lang w:val="en-US"/>
        </w:rPr>
        <w:t>Configuration management principles and practice</w:t>
      </w:r>
      <w:r w:rsidRPr="006C09E9">
        <w:rPr>
          <w:lang w:val="en-US"/>
        </w:rPr>
        <w:t>. Pearson Education, 2003.</w:t>
      </w:r>
    </w:p>
    <w:p w14:paraId="3D4EA662" w14:textId="77777777" w:rsidR="00B94ED3" w:rsidRPr="006C09E9" w:rsidRDefault="00B94ED3" w:rsidP="00B94ED3">
      <w:pPr>
        <w:pStyle w:val="Bibliografa"/>
        <w:rPr>
          <w:lang w:val="en-US"/>
        </w:rPr>
      </w:pPr>
      <w:r w:rsidRPr="006C09E9">
        <w:rPr>
          <w:lang w:val="en-US"/>
        </w:rPr>
        <w:t>[61]</w:t>
      </w:r>
      <w:r w:rsidRPr="006C09E9">
        <w:rPr>
          <w:lang w:val="en-US"/>
        </w:rPr>
        <w:tab/>
        <w:t>EcuRed, “Control de cambios.” .</w:t>
      </w:r>
    </w:p>
    <w:p w14:paraId="3D4EA663" w14:textId="77777777" w:rsidR="00B94ED3" w:rsidRPr="006C09E9" w:rsidRDefault="00B94ED3" w:rsidP="00B94ED3">
      <w:pPr>
        <w:pStyle w:val="Bibliografa"/>
        <w:rPr>
          <w:lang w:val="en-US"/>
        </w:rPr>
      </w:pPr>
      <w:r w:rsidRPr="006C09E9">
        <w:rPr>
          <w:lang w:val="en-US"/>
        </w:rPr>
        <w:t>[62]</w:t>
      </w:r>
      <w:r w:rsidRPr="006C09E9">
        <w:rPr>
          <w:lang w:val="en-US"/>
        </w:rPr>
        <w:tab/>
        <w:t xml:space="preserve">Roger Pressman, “Software Engineering,” in </w:t>
      </w:r>
      <w:r w:rsidRPr="006C09E9">
        <w:rPr>
          <w:i/>
          <w:iCs/>
          <w:lang w:val="en-US"/>
        </w:rPr>
        <w:t>Software Engineering, a practitioner approach</w:t>
      </w:r>
      <w:r w:rsidRPr="006C09E9">
        <w:rPr>
          <w:lang w:val="en-US"/>
        </w:rPr>
        <w:t>, 7th ed., McGraw Hill, pp. 744–760.</w:t>
      </w:r>
    </w:p>
    <w:p w14:paraId="3D4EA664" w14:textId="77777777" w:rsidR="00B94ED3" w:rsidRDefault="00B94ED3" w:rsidP="00B94ED3">
      <w:pPr>
        <w:pStyle w:val="Bibliografa"/>
      </w:pPr>
      <w:r w:rsidRPr="006C09E9">
        <w:rPr>
          <w:lang w:val="en-US"/>
        </w:rPr>
        <w:t>[63]</w:t>
      </w:r>
      <w:r w:rsidRPr="006C09E9">
        <w:rPr>
          <w:lang w:val="en-US"/>
        </w:rPr>
        <w:tab/>
        <w:t xml:space="preserve">Blando, “Pull Request and Code Review in GitHub’s Shared Repository Model.” </w:t>
      </w:r>
      <w:r>
        <w:t>2012.</w:t>
      </w:r>
    </w:p>
    <w:p w14:paraId="3D4EA665" w14:textId="77777777" w:rsidR="00B94ED3" w:rsidRDefault="00B94ED3" w:rsidP="00B94ED3">
      <w:pPr>
        <w:pStyle w:val="Bibliografa"/>
      </w:pPr>
      <w:r>
        <w:t>[64]</w:t>
      </w:r>
      <w:r>
        <w:tab/>
        <w:t xml:space="preserve">Project Management Institute, Inc., </w:t>
      </w:r>
      <w:r>
        <w:rPr>
          <w:i/>
          <w:iCs/>
        </w:rPr>
        <w:t>FUNDAMENTOS PARA LA DIRECCIÓN DE PROYECTOS(GUÍA DEL PMBOK®)</w:t>
      </w:r>
      <w:r>
        <w:t>, Cuarta edición. EE.UU, 2008.</w:t>
      </w:r>
    </w:p>
    <w:p w14:paraId="3D4EA666" w14:textId="77777777" w:rsidR="00B94ED3" w:rsidRDefault="00B94ED3" w:rsidP="00B94ED3">
      <w:pPr>
        <w:pStyle w:val="Bibliografa"/>
      </w:pPr>
      <w:r>
        <w:t>[65]</w:t>
      </w:r>
      <w:r>
        <w:tab/>
        <w:t>Centro de Escritura Javeriano, “Durante la escritura, ‘la escritura concisa,’” p. 4.</w:t>
      </w:r>
    </w:p>
    <w:p w14:paraId="3D4EA667" w14:textId="77777777" w:rsidR="00B94ED3" w:rsidRDefault="00B94ED3" w:rsidP="00B94ED3">
      <w:pPr>
        <w:pStyle w:val="Bibliografa"/>
      </w:pPr>
      <w:r>
        <w:t>[66]</w:t>
      </w:r>
      <w:r>
        <w:tab/>
        <w:t>Silvia Senz, “Procesos de control de calidad del texto,” p. 16, Diciembre De-2005.</w:t>
      </w:r>
    </w:p>
    <w:p w14:paraId="3D4EA668" w14:textId="77777777" w:rsidR="00B94ED3" w:rsidRDefault="00B94ED3" w:rsidP="00B94ED3">
      <w:pPr>
        <w:pStyle w:val="Bibliografa"/>
      </w:pPr>
      <w:r>
        <w:t>[67]</w:t>
      </w:r>
      <w:r>
        <w:tab/>
        <w:t>Jose Hernando Bahamon, “CONTROL DE CALIDAD EN EL SOFTWARE,” ICESI, 10.</w:t>
      </w:r>
    </w:p>
    <w:p w14:paraId="3D4EA669" w14:textId="77777777" w:rsidR="00B94ED3" w:rsidRDefault="00B94ED3" w:rsidP="00B94ED3">
      <w:pPr>
        <w:pStyle w:val="Bibliografa"/>
      </w:pPr>
      <w:r>
        <w:t>[68]</w:t>
      </w:r>
      <w:r>
        <w:tab/>
        <w:t xml:space="preserve">Sommerville, “Procesos de la ingenieria de requerimientos,” in </w:t>
      </w:r>
      <w:r>
        <w:rPr>
          <w:i/>
          <w:iCs/>
        </w:rPr>
        <w:t>Ingenieria de software</w:t>
      </w:r>
      <w:r>
        <w:t>, .</w:t>
      </w:r>
    </w:p>
    <w:p w14:paraId="3D4EA66A" w14:textId="77777777" w:rsidR="00B94ED3" w:rsidRPr="006C09E9" w:rsidRDefault="00B94ED3" w:rsidP="00B94ED3">
      <w:pPr>
        <w:pStyle w:val="Bibliografa"/>
        <w:rPr>
          <w:lang w:val="en-US"/>
        </w:rPr>
      </w:pPr>
      <w:r w:rsidRPr="006C09E9">
        <w:rPr>
          <w:lang w:val="en-US"/>
        </w:rPr>
        <w:t>[69]</w:t>
      </w:r>
      <w:r w:rsidRPr="006C09E9">
        <w:rPr>
          <w:lang w:val="en-US"/>
        </w:rPr>
        <w:tab/>
        <w:t xml:space="preserve">IEEE Computer Society, Software Engineering Technical Committee, American National Standards Institute, IEEE Standards Board, and Institute of Electrical and Electronics Engineers, </w:t>
      </w:r>
      <w:r w:rsidRPr="006C09E9">
        <w:rPr>
          <w:i/>
          <w:iCs/>
          <w:lang w:val="en-US"/>
        </w:rPr>
        <w:t>IEEE standard for software unit testing</w:t>
      </w:r>
      <w:r w:rsidRPr="006C09E9">
        <w:rPr>
          <w:lang w:val="en-US"/>
        </w:rPr>
        <w:t>. New York, N.Y.: Institute of Electrical and Electronics Engineers, 1986.</w:t>
      </w:r>
    </w:p>
    <w:p w14:paraId="3D4EA66B" w14:textId="77777777" w:rsidR="00B94ED3" w:rsidRDefault="00B94ED3" w:rsidP="00B94ED3">
      <w:pPr>
        <w:pStyle w:val="Bibliografa"/>
      </w:pPr>
      <w:r>
        <w:t>[70]</w:t>
      </w:r>
      <w:r>
        <w:tab/>
        <w:t>Andrea Alarcon, “Herramientas CASE para ingenieria de Requisitos.” Cultura Cientifica JDC, 2008.</w:t>
      </w:r>
    </w:p>
    <w:p w14:paraId="3D4EA66C" w14:textId="77777777" w:rsidR="00B511E9" w:rsidRPr="00B511E9" w:rsidRDefault="00647A3C" w:rsidP="00900800">
      <w:r>
        <w:rPr>
          <w:rFonts w:ascii="Calibri" w:hAnsi="Calibri" w:cs="Times New Roman"/>
          <w:szCs w:val="24"/>
          <w:lang w:val="en-US"/>
        </w:rPr>
        <w:fldChar w:fldCharType="end"/>
      </w:r>
    </w:p>
    <w:sectPr w:rsidR="00B511E9" w:rsidRPr="00B511E9" w:rsidSect="00775115">
      <w:headerReference w:type="even" r:id="rId75"/>
      <w:headerReference w:type="default" r:id="rId76"/>
      <w:footerReference w:type="default" r:id="rId77"/>
      <w:headerReference w:type="first" r:id="rId78"/>
      <w:pgSz w:w="12240" w:h="15840" w:code="1"/>
      <w:pgMar w:top="1417" w:right="1418" w:bottom="1417"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4EA68F" w14:textId="77777777" w:rsidR="00996AB1" w:rsidRDefault="00996AB1" w:rsidP="00DE0038">
      <w:pPr>
        <w:spacing w:after="0" w:line="240" w:lineRule="auto"/>
      </w:pPr>
      <w:r>
        <w:separator/>
      </w:r>
    </w:p>
  </w:endnote>
  <w:endnote w:type="continuationSeparator" w:id="0">
    <w:p w14:paraId="3D4EA690" w14:textId="77777777" w:rsidR="00996AB1" w:rsidRDefault="00996AB1" w:rsidP="00DE0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507191"/>
      <w:docPartObj>
        <w:docPartGallery w:val="Page Numbers (Bottom of Page)"/>
        <w:docPartUnique/>
      </w:docPartObj>
    </w:sdtPr>
    <w:sdtEndPr/>
    <w:sdtContent>
      <w:p w14:paraId="3D4EA693" w14:textId="77777777" w:rsidR="000E7666" w:rsidRDefault="00025605">
        <w:pPr>
          <w:pStyle w:val="Piedepgina"/>
        </w:pPr>
        <w:r>
          <w:rPr>
            <w:rFonts w:asciiTheme="majorHAnsi" w:eastAsiaTheme="majorEastAsia" w:hAnsiTheme="majorHAnsi" w:cstheme="majorBidi"/>
            <w:noProof/>
            <w:color w:val="768D00" w:themeColor="text2" w:themeShade="80"/>
            <w:sz w:val="28"/>
            <w:szCs w:val="28"/>
            <w:lang w:eastAsia="es-CO"/>
          </w:rPr>
          <w:pict w14:anchorId="3D4EA697">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forma 13" o:spid="_x0000_s2055" type="#_x0000_t176" style="position:absolute;left:0;text-align:left;margin-left:0;margin-top:0;width:40.35pt;height:34.75pt;z-index:251662336;visibility:visible;mso-position-horizontal:center;mso-position-horizontal-relative:right-margin-area;mso-position-vertical:center;mso-position-vertical-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" filled="f" fillcolor="#5c83b4" stroked="f" strokecolor="#737373">
              <v:textbox>
                <w:txbxContent>
                  <w:p w14:paraId="3D4EA6A7" w14:textId="74CD68CC" w:rsidR="000E7666" w:rsidRDefault="000E7666">
                    <w:pPr>
                      <w:pStyle w:val="Piedepgina"/>
                      <w:pBdr>
                        <w:top w:val="single" w:sz="12" w:space="1" w:color="DAFF1B" w:themeColor="accent3"/>
                        <w:bottom w:val="single" w:sz="48" w:space="1" w:color="DAFF1B" w:themeColor="accent3"/>
                      </w:pBdr>
                      <w:jc w:val="center"/>
                      <w:rPr>
                        <w:sz w:val="28"/>
                        <w:szCs w:val="28"/>
                      </w:rPr>
                    </w:pPr>
                    <w:r>
                      <w:rPr>
                        <w:szCs w:val="21"/>
                      </w:rPr>
                      <w:fldChar w:fldCharType="begin"/>
                    </w:r>
                    <w:r>
                      <w:instrText>PAGE    \* MERGEFORMAT</w:instrText>
                    </w:r>
                    <w:r>
                      <w:rPr>
                        <w:szCs w:val="21"/>
                      </w:rPr>
                      <w:fldChar w:fldCharType="separate"/>
                    </w:r>
                    <w:r w:rsidR="00025605" w:rsidRPr="00025605">
                      <w:rPr>
                        <w:noProof/>
                        <w:sz w:val="28"/>
                        <w:szCs w:val="28"/>
                        <w:lang w:val="es-ES"/>
                      </w:rPr>
                      <w:t>41</w:t>
                    </w:r>
                    <w:r>
                      <w:rPr>
                        <w:sz w:val="28"/>
                        <w:szCs w:val="28"/>
                      </w:rPr>
                      <w:fldChar w:fldCharType="end"/>
                    </w:r>
                  </w:p>
                </w:txbxContent>
              </v:textbox>
              <w10:wrap anchorx="margin" anchory="margin"/>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4EA68D" w14:textId="77777777" w:rsidR="00996AB1" w:rsidRDefault="00996AB1" w:rsidP="00DE0038">
      <w:pPr>
        <w:spacing w:after="0" w:line="240" w:lineRule="auto"/>
      </w:pPr>
      <w:r>
        <w:separator/>
      </w:r>
    </w:p>
  </w:footnote>
  <w:footnote w:type="continuationSeparator" w:id="0">
    <w:p w14:paraId="3D4EA68E" w14:textId="77777777" w:rsidR="00996AB1" w:rsidRDefault="00996AB1" w:rsidP="00DE0038">
      <w:pPr>
        <w:spacing w:after="0" w:line="240" w:lineRule="auto"/>
      </w:pPr>
      <w:r>
        <w:continuationSeparator/>
      </w:r>
    </w:p>
  </w:footnote>
  <w:footnote w:id="1">
    <w:p w14:paraId="3D4EA699" w14:textId="77777777" w:rsidR="000E7666" w:rsidRPr="00037E32" w:rsidRDefault="000E7666">
      <w:pPr>
        <w:pStyle w:val="Textonotapie"/>
        <w:rPr>
          <w:lang w:val="es-CO"/>
        </w:rPr>
      </w:pPr>
      <w:r w:rsidRPr="00895CD4">
        <w:rPr>
          <w:rStyle w:val="Refdenotaalpie"/>
        </w:rPr>
        <w:footnoteRef/>
      </w:r>
      <w:r w:rsidRPr="00037E32">
        <w:rPr>
          <w:lang w:val="es-CO"/>
        </w:rPr>
        <w:t xml:space="preserve"> Estas están sujetas a cambios durante el transcurso del proyecto</w:t>
      </w:r>
      <w:r>
        <w:rPr>
          <w:lang w:val="es-CO"/>
        </w:rPr>
        <w:t>.</w:t>
      </w:r>
    </w:p>
  </w:footnote>
  <w:footnote w:id="2">
    <w:p w14:paraId="3D4EA69A" w14:textId="77777777" w:rsidR="000E7666" w:rsidRPr="00B711B7" w:rsidRDefault="000E7666" w:rsidP="00641DC6">
      <w:pPr>
        <w:pStyle w:val="Textonotapie"/>
        <w:rPr>
          <w:lang w:val="es-CO"/>
        </w:rPr>
      </w:pPr>
      <w:r w:rsidRPr="00895CD4">
        <w:rPr>
          <w:rStyle w:val="Refdenotaalpie"/>
        </w:rPr>
        <w:footnoteRef/>
      </w:r>
      <w:r w:rsidRPr="00B711B7">
        <w:rPr>
          <w:lang w:val="es-CO"/>
        </w:rPr>
        <w:t xml:space="preserve"> IDE diseñado para manejar de forma </w:t>
      </w:r>
      <w:r>
        <w:rPr>
          <w:lang w:val="es-CO"/>
        </w:rPr>
        <w:t xml:space="preserve">sobresaliente desarrollo </w:t>
      </w:r>
      <w:r>
        <w:rPr>
          <w:i/>
          <w:lang w:val="es-CO"/>
        </w:rPr>
        <w:t xml:space="preserve">Enterprise, </w:t>
      </w:r>
      <w:r>
        <w:rPr>
          <w:lang w:val="es-CO"/>
        </w:rPr>
        <w:t>web y móvil (</w:t>
      </w:r>
      <w:r w:rsidRPr="00B711B7">
        <w:rPr>
          <w:lang w:val="es-CO"/>
        </w:rPr>
        <w:t>https://www.jetbrains.com/idea/</w:t>
      </w:r>
      <w:r>
        <w:rPr>
          <w:lang w:val="es-CO"/>
        </w:rPr>
        <w:t>)</w:t>
      </w:r>
      <w:r>
        <w:rPr>
          <w:i/>
          <w:lang w:val="es-CO"/>
        </w:rPr>
        <w:t xml:space="preserve"> </w:t>
      </w:r>
    </w:p>
  </w:footnote>
  <w:footnote w:id="3">
    <w:p w14:paraId="3D4EA69B" w14:textId="77777777" w:rsidR="000E7666" w:rsidRPr="00912DE7" w:rsidRDefault="000E7666" w:rsidP="00641DC6">
      <w:pPr>
        <w:pStyle w:val="Textonotapie"/>
        <w:rPr>
          <w:lang w:val="es-CO"/>
        </w:rPr>
      </w:pPr>
      <w:r w:rsidRPr="00895CD4">
        <w:rPr>
          <w:rStyle w:val="Refdenotaalpie"/>
        </w:rPr>
        <w:footnoteRef/>
      </w:r>
      <w:r w:rsidRPr="00912DE7">
        <w:rPr>
          <w:lang w:val="es-CO"/>
        </w:rPr>
        <w:t xml:space="preserve"> Distribuido se refiere en este caso a que</w:t>
      </w:r>
      <w:r>
        <w:rPr>
          <w:lang w:val="es-CO"/>
        </w:rPr>
        <w:t xml:space="preserve"> se hace una copia de</w:t>
      </w:r>
      <w:r w:rsidRPr="00912DE7">
        <w:rPr>
          <w:lang w:val="es-CO"/>
        </w:rPr>
        <w:t xml:space="preserve"> todo el repositorio</w:t>
      </w:r>
      <w:r>
        <w:rPr>
          <w:lang w:val="es-CO"/>
        </w:rPr>
        <w:t xml:space="preserve"> en la máquina del usuario, así cada </w:t>
      </w:r>
      <w:r w:rsidRPr="00912DE7">
        <w:rPr>
          <w:rFonts w:cs="Arial"/>
          <w:lang w:val="es-CO"/>
        </w:rPr>
        <w:t>usuario tiene un back-up completo del servidor principal</w:t>
      </w:r>
    </w:p>
  </w:footnote>
  <w:footnote w:id="4">
    <w:p w14:paraId="3D4EA69C" w14:textId="77777777" w:rsidR="000E7666" w:rsidRPr="003D611D" w:rsidRDefault="000E7666" w:rsidP="00641DC6">
      <w:pPr>
        <w:pStyle w:val="Textonotapie"/>
        <w:rPr>
          <w:lang w:val="es-CO"/>
        </w:rPr>
      </w:pPr>
      <w:r w:rsidRPr="00895CD4">
        <w:rPr>
          <w:rStyle w:val="Refdenotaalpie"/>
        </w:rPr>
        <w:footnoteRef/>
      </w:r>
      <w:r w:rsidRPr="003D611D">
        <w:rPr>
          <w:lang w:val="es-CO"/>
        </w:rPr>
        <w:t xml:space="preserve"> Mock se refiere a objetos y métodos </w:t>
      </w:r>
      <w:r>
        <w:rPr>
          <w:lang w:val="es-CO"/>
        </w:rPr>
        <w:t xml:space="preserve">simulados para crear un ambiente en donde se pueda probar de forma aislada algún componente de código </w:t>
      </w:r>
    </w:p>
  </w:footnote>
  <w:footnote w:id="5">
    <w:p w14:paraId="3D4EA69D" w14:textId="77777777" w:rsidR="000E7666" w:rsidRPr="00843817" w:rsidRDefault="000E7666" w:rsidP="00843817">
      <w:pPr>
        <w:pStyle w:val="Textonotapie"/>
        <w:rPr>
          <w:lang w:val="es-CO"/>
        </w:rPr>
      </w:pPr>
      <w:r>
        <w:rPr>
          <w:rStyle w:val="Refdenotaalpie"/>
        </w:rPr>
        <w:footnoteRef/>
      </w:r>
      <w:r w:rsidRPr="00843817">
        <w:rPr>
          <w:lang w:val="es-CO"/>
        </w:rPr>
        <w:t xml:space="preserve"> Más información en </w:t>
      </w:r>
      <w:hyperlink r:id="rId1" w:history="1">
        <w:r w:rsidRPr="00843817">
          <w:rPr>
            <w:rStyle w:val="Hipervnculo"/>
            <w:lang w:val="es-CO"/>
          </w:rPr>
          <w:t>lenguajes y herramientas</w:t>
        </w:r>
      </w:hyperlink>
    </w:p>
  </w:footnote>
  <w:footnote w:id="6">
    <w:p w14:paraId="3D4EA69E" w14:textId="77777777" w:rsidR="000E7666" w:rsidRPr="00843817" w:rsidRDefault="000E7666" w:rsidP="00843817">
      <w:pPr>
        <w:pStyle w:val="Textonotapie"/>
        <w:rPr>
          <w:lang w:val="es-CO"/>
        </w:rPr>
      </w:pPr>
      <w:r>
        <w:rPr>
          <w:rStyle w:val="Refdenotaalpie"/>
        </w:rPr>
        <w:footnoteRef/>
      </w:r>
      <w:r w:rsidRPr="00843817">
        <w:rPr>
          <w:lang w:val="es-CO"/>
        </w:rPr>
        <w:t xml:space="preserve"> Si es herramienta de código debe dirigirse con el área de desarrollo, de lo contrario se debe ser analizada por el área de arquitectura y diseño.</w:t>
      </w:r>
    </w:p>
  </w:footnote>
  <w:footnote w:id="7">
    <w:p w14:paraId="3D4EA69F" w14:textId="77777777" w:rsidR="000E7666" w:rsidRPr="00843817" w:rsidRDefault="000E7666" w:rsidP="00843817">
      <w:pPr>
        <w:pStyle w:val="Textonotapie"/>
        <w:rPr>
          <w:lang w:val="es-CO"/>
        </w:rPr>
      </w:pPr>
      <w:r>
        <w:rPr>
          <w:rStyle w:val="Refdenotaalpie"/>
        </w:rPr>
        <w:footnoteRef/>
      </w:r>
      <w:r w:rsidRPr="00843817">
        <w:rPr>
          <w:lang w:val="es-CO"/>
        </w:rPr>
        <w:t xml:space="preserve"> Esto es que falle el servidor que aloja el recurso, o no se consiga de nuevo el recurso de entrenamiento</w:t>
      </w:r>
    </w:p>
  </w:footnote>
  <w:footnote w:id="8">
    <w:p w14:paraId="3D4EA6A0" w14:textId="77777777" w:rsidR="000E7666" w:rsidRPr="00900D6E" w:rsidRDefault="000E7666" w:rsidP="00900D6E">
      <w:pPr>
        <w:pStyle w:val="Textonotapie"/>
        <w:rPr>
          <w:lang w:val="es-CO"/>
        </w:rPr>
      </w:pPr>
      <w:r>
        <w:rPr>
          <w:rStyle w:val="Refdenotaalpie"/>
        </w:rPr>
        <w:footnoteRef/>
      </w:r>
      <w:r w:rsidRPr="00900D6E">
        <w:rPr>
          <w:lang w:val="es-CO"/>
        </w:rPr>
        <w:t xml:space="preserve"> www.facebook.com</w:t>
      </w:r>
    </w:p>
  </w:footnote>
  <w:footnote w:id="9">
    <w:p w14:paraId="3D4EA6A1" w14:textId="77777777" w:rsidR="000E7666" w:rsidRPr="006C09E9" w:rsidRDefault="000E7666" w:rsidP="00B945B6">
      <w:pPr>
        <w:pStyle w:val="Textonotapie"/>
        <w:rPr>
          <w:lang w:val="es-CO"/>
        </w:rPr>
      </w:pPr>
      <w:r w:rsidRPr="00895CD4">
        <w:rPr>
          <w:rStyle w:val="Refdenotaalpie"/>
        </w:rPr>
        <w:footnoteRef/>
      </w:r>
      <w:r w:rsidRPr="006C09E9">
        <w:rPr>
          <w:lang w:val="es-CO"/>
        </w:rPr>
        <w:t xml:space="preserve"> Más información en </w:t>
      </w:r>
      <w:hyperlink w:anchor="8.2.3.2 Organización" w:history="1">
        <w:r w:rsidRPr="003355FA">
          <w:rPr>
            <w:rStyle w:val="Hipervnculo"/>
            <w:lang w:val="es-CO"/>
          </w:rPr>
          <w:t>lenguajes y herramientas</w:t>
        </w:r>
      </w:hyperlink>
      <w:r w:rsidRPr="006C09E9">
        <w:rPr>
          <w:lang w:val="es-CO"/>
        </w:rPr>
        <w:t>.</w:t>
      </w:r>
    </w:p>
  </w:footnote>
  <w:footnote w:id="10">
    <w:p w14:paraId="3D4EA6A2" w14:textId="77777777" w:rsidR="000E7666" w:rsidRPr="006C09E9" w:rsidRDefault="000E7666" w:rsidP="00B945B6">
      <w:pPr>
        <w:pStyle w:val="Textonotapie"/>
        <w:rPr>
          <w:lang w:val="es-CO"/>
        </w:rPr>
      </w:pPr>
      <w:r w:rsidRPr="00895CD4">
        <w:rPr>
          <w:rStyle w:val="Refdenotaalpie"/>
        </w:rPr>
        <w:footnoteRef/>
      </w:r>
      <w:r w:rsidRPr="006C09E9">
        <w:rPr>
          <w:lang w:val="es-CO"/>
        </w:rPr>
        <w:t>No es necesaria una evidencia escrita de la petición de cambio. Puede ser verbal.</w:t>
      </w:r>
    </w:p>
  </w:footnote>
  <w:footnote w:id="11">
    <w:p w14:paraId="3D4EA6A3" w14:textId="77777777" w:rsidR="000E7666" w:rsidRPr="006C09E9" w:rsidRDefault="000E7666" w:rsidP="00B945B6">
      <w:pPr>
        <w:pStyle w:val="Textonotapie"/>
        <w:rPr>
          <w:lang w:val="es-CO"/>
        </w:rPr>
      </w:pPr>
      <w:r w:rsidRPr="00895CD4">
        <w:rPr>
          <w:rStyle w:val="Refdenotaalpie"/>
        </w:rPr>
        <w:footnoteRef/>
      </w:r>
      <w:r w:rsidRPr="006C09E9">
        <w:rPr>
          <w:lang w:val="es-CO"/>
        </w:rPr>
        <w:t xml:space="preserve"> Si lo hay (Opcional).</w:t>
      </w:r>
    </w:p>
  </w:footnote>
  <w:footnote w:id="12">
    <w:p w14:paraId="3D4EA6A4" w14:textId="77777777" w:rsidR="000E7666" w:rsidRPr="006C09E9" w:rsidRDefault="000E7666" w:rsidP="00B945B6">
      <w:pPr>
        <w:pStyle w:val="Textonotapie"/>
        <w:rPr>
          <w:lang w:val="es-CO"/>
        </w:rPr>
      </w:pPr>
      <w:r w:rsidRPr="00895CD4">
        <w:rPr>
          <w:rStyle w:val="Refdenotaalpie"/>
        </w:rPr>
        <w:footnoteRef/>
      </w:r>
      <w:r w:rsidRPr="006C09E9">
        <w:rPr>
          <w:lang w:val="es-CO"/>
        </w:rPr>
        <w:t xml:space="preserve"> Se conoce en </w:t>
      </w:r>
      <w:r w:rsidRPr="006C09E9">
        <w:rPr>
          <w:i/>
          <w:lang w:val="es-CO"/>
        </w:rPr>
        <w:t>GitHub</w:t>
      </w:r>
      <w:r w:rsidRPr="006C09E9">
        <w:rPr>
          <w:lang w:val="es-CO"/>
        </w:rPr>
        <w:t xml:space="preserve"> como </w:t>
      </w:r>
      <w:r w:rsidRPr="006C09E9">
        <w:rPr>
          <w:i/>
          <w:lang w:val="es-CO"/>
        </w:rPr>
        <w:t>pull request</w:t>
      </w:r>
    </w:p>
  </w:footnote>
  <w:footnote w:id="13">
    <w:p w14:paraId="3D4EA6A5" w14:textId="77777777" w:rsidR="000E7666" w:rsidRPr="006C09E9" w:rsidRDefault="000E7666" w:rsidP="00B945B6">
      <w:pPr>
        <w:pStyle w:val="Textonotapie"/>
        <w:rPr>
          <w:lang w:val="es-CO"/>
        </w:rPr>
      </w:pPr>
      <w:r w:rsidRPr="00895CD4">
        <w:rPr>
          <w:rStyle w:val="Refdenotaalpie"/>
        </w:rPr>
        <w:footnoteRef/>
      </w:r>
      <w:r w:rsidRPr="006C09E9">
        <w:rPr>
          <w:lang w:val="es-CO"/>
        </w:rPr>
        <w:t xml:space="preserve"> Más información del uso de </w:t>
      </w:r>
      <w:r w:rsidRPr="006C09E9">
        <w:rPr>
          <w:i/>
          <w:lang w:val="es-CO"/>
        </w:rPr>
        <w:t>GitHub</w:t>
      </w:r>
      <w:r w:rsidRPr="006C09E9">
        <w:rPr>
          <w:lang w:val="es-CO"/>
        </w:rPr>
        <w:t xml:space="preserve"> en la sección de </w:t>
      </w:r>
      <w:hyperlink r:id="rId2" w:history="1">
        <w:r w:rsidRPr="006C09E9">
          <w:rPr>
            <w:rStyle w:val="Hipervnculo"/>
            <w:lang w:val="es-CO"/>
          </w:rPr>
          <w:t>entrenamiento del personal</w:t>
        </w:r>
      </w:hyperlink>
      <w:r w:rsidRPr="006C09E9">
        <w:rPr>
          <w:rStyle w:val="Hipervnculo"/>
          <w:lang w:val="es-CO"/>
        </w:rPr>
        <w:t>.</w:t>
      </w:r>
    </w:p>
  </w:footnote>
  <w:footnote w:id="14">
    <w:p w14:paraId="3D4EA6A6" w14:textId="77777777" w:rsidR="000E7666" w:rsidRPr="006C09E9" w:rsidRDefault="000E7666" w:rsidP="00B945B6">
      <w:pPr>
        <w:pStyle w:val="Textonotapie"/>
        <w:rPr>
          <w:lang w:val="es-CO"/>
        </w:rPr>
      </w:pPr>
      <w:r w:rsidRPr="00895CD4">
        <w:rPr>
          <w:rStyle w:val="Refdenotaalpie"/>
        </w:rPr>
        <w:footnoteRef/>
      </w:r>
      <w:r w:rsidRPr="006C09E9">
        <w:rPr>
          <w:lang w:val="es-CO"/>
        </w:rPr>
        <w:t xml:space="preserve"> La reversión de cambios depende de la herramienta utilizada, puede encontrar información útil y tutoriales en la  sección de </w:t>
      </w:r>
      <w:hyperlink r:id="rId3" w:history="1">
        <w:r w:rsidRPr="006C09E9">
          <w:rPr>
            <w:rStyle w:val="Hipervnculo"/>
            <w:lang w:val="es-CO"/>
          </w:rPr>
          <w:t>entrenamiento del personal</w:t>
        </w:r>
      </w:hyperlink>
      <w:r w:rsidRPr="006C09E9">
        <w:rPr>
          <w:rStyle w:val="Hipervnculo"/>
          <w:lang w:val="es-CO"/>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EA691" w14:textId="77777777" w:rsidR="000E7666" w:rsidRDefault="00025605">
    <w:pPr>
      <w:pStyle w:val="Encabezado"/>
    </w:pPr>
    <w:r>
      <w:rPr>
        <w:noProof/>
        <w:lang w:eastAsia="es-CO"/>
      </w:rPr>
      <w:pict w14:anchorId="3D4EA6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548958" o:spid="_x0000_s2053" type="#_x0000_t75" style="position:absolute;left:0;text-align:left;margin-left:0;margin-top:0;width:470.15pt;height:154.7pt;z-index:-251657216;mso-position-horizontal:center;mso-position-horizontal-relative:margin;mso-position-vertical:center;mso-position-vertical-relative:margin" o:allowincell="f">
          <v:imagedata r:id="rId1" o:title="name"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EA692" w14:textId="77777777" w:rsidR="000E7666" w:rsidRDefault="00025605">
    <w:pPr>
      <w:pStyle w:val="Encabezado"/>
    </w:pPr>
    <w:r>
      <w:rPr>
        <w:noProof/>
        <w:lang w:eastAsia="es-CO"/>
      </w:rPr>
      <w:pict w14:anchorId="3D4EA6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548959" o:spid="_x0000_s2054" type="#_x0000_t75" style="position:absolute;left:0;text-align:left;margin-left:0;margin-top:0;width:470.15pt;height:154.7pt;z-index:-251656192;mso-position-horizontal:center;mso-position-horizontal-relative:margin;mso-position-vertical:center;mso-position-vertical-relative:margin" o:allowincell="f">
          <v:imagedata r:id="rId1" o:title="name"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EA694" w14:textId="77777777" w:rsidR="000E7666" w:rsidRDefault="00025605">
    <w:pPr>
      <w:pStyle w:val="Encabezado"/>
    </w:pPr>
    <w:r>
      <w:rPr>
        <w:noProof/>
        <w:lang w:eastAsia="es-CO"/>
      </w:rPr>
      <w:pict w14:anchorId="3D4EA6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8548957" o:spid="_x0000_s2052" type="#_x0000_t75" style="position:absolute;left:0;text-align:left;margin-left:0;margin-top:0;width:470.15pt;height:154.7pt;z-index:-251658240;mso-position-horizontal:center;mso-position-horizontal-relative:margin;mso-position-vertical:center;mso-position-vertical-relative:margin" o:allowincell="f">
          <v:imagedata r:id="rId1" o:title="name"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80BEF"/>
    <w:multiLevelType w:val="hybridMultilevel"/>
    <w:tmpl w:val="1C00ABF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31915D8"/>
    <w:multiLevelType w:val="hybridMultilevel"/>
    <w:tmpl w:val="4C6299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4FF6AD8"/>
    <w:multiLevelType w:val="hybridMultilevel"/>
    <w:tmpl w:val="52B45070"/>
    <w:lvl w:ilvl="0" w:tplc="240A0001">
      <w:start w:val="1"/>
      <w:numFmt w:val="bullet"/>
      <w:lvlText w:val=""/>
      <w:lvlJc w:val="left"/>
      <w:pPr>
        <w:ind w:left="774" w:hanging="360"/>
      </w:pPr>
      <w:rPr>
        <w:rFonts w:ascii="Symbol" w:hAnsi="Symbol" w:hint="default"/>
      </w:rPr>
    </w:lvl>
    <w:lvl w:ilvl="1" w:tplc="240A0003" w:tentative="1">
      <w:start w:val="1"/>
      <w:numFmt w:val="bullet"/>
      <w:lvlText w:val="o"/>
      <w:lvlJc w:val="left"/>
      <w:pPr>
        <w:ind w:left="1494" w:hanging="360"/>
      </w:pPr>
      <w:rPr>
        <w:rFonts w:ascii="Courier New" w:hAnsi="Courier New" w:cs="Courier New" w:hint="default"/>
      </w:rPr>
    </w:lvl>
    <w:lvl w:ilvl="2" w:tplc="240A0005" w:tentative="1">
      <w:start w:val="1"/>
      <w:numFmt w:val="bullet"/>
      <w:lvlText w:val=""/>
      <w:lvlJc w:val="left"/>
      <w:pPr>
        <w:ind w:left="2214" w:hanging="360"/>
      </w:pPr>
      <w:rPr>
        <w:rFonts w:ascii="Wingdings" w:hAnsi="Wingdings" w:hint="default"/>
      </w:rPr>
    </w:lvl>
    <w:lvl w:ilvl="3" w:tplc="240A0001" w:tentative="1">
      <w:start w:val="1"/>
      <w:numFmt w:val="bullet"/>
      <w:lvlText w:val=""/>
      <w:lvlJc w:val="left"/>
      <w:pPr>
        <w:ind w:left="2934" w:hanging="360"/>
      </w:pPr>
      <w:rPr>
        <w:rFonts w:ascii="Symbol" w:hAnsi="Symbol" w:hint="default"/>
      </w:rPr>
    </w:lvl>
    <w:lvl w:ilvl="4" w:tplc="240A0003" w:tentative="1">
      <w:start w:val="1"/>
      <w:numFmt w:val="bullet"/>
      <w:lvlText w:val="o"/>
      <w:lvlJc w:val="left"/>
      <w:pPr>
        <w:ind w:left="3654" w:hanging="360"/>
      </w:pPr>
      <w:rPr>
        <w:rFonts w:ascii="Courier New" w:hAnsi="Courier New" w:cs="Courier New" w:hint="default"/>
      </w:rPr>
    </w:lvl>
    <w:lvl w:ilvl="5" w:tplc="240A0005" w:tentative="1">
      <w:start w:val="1"/>
      <w:numFmt w:val="bullet"/>
      <w:lvlText w:val=""/>
      <w:lvlJc w:val="left"/>
      <w:pPr>
        <w:ind w:left="4374" w:hanging="360"/>
      </w:pPr>
      <w:rPr>
        <w:rFonts w:ascii="Wingdings" w:hAnsi="Wingdings" w:hint="default"/>
      </w:rPr>
    </w:lvl>
    <w:lvl w:ilvl="6" w:tplc="240A0001" w:tentative="1">
      <w:start w:val="1"/>
      <w:numFmt w:val="bullet"/>
      <w:lvlText w:val=""/>
      <w:lvlJc w:val="left"/>
      <w:pPr>
        <w:ind w:left="5094" w:hanging="360"/>
      </w:pPr>
      <w:rPr>
        <w:rFonts w:ascii="Symbol" w:hAnsi="Symbol" w:hint="default"/>
      </w:rPr>
    </w:lvl>
    <w:lvl w:ilvl="7" w:tplc="240A0003" w:tentative="1">
      <w:start w:val="1"/>
      <w:numFmt w:val="bullet"/>
      <w:lvlText w:val="o"/>
      <w:lvlJc w:val="left"/>
      <w:pPr>
        <w:ind w:left="5814" w:hanging="360"/>
      </w:pPr>
      <w:rPr>
        <w:rFonts w:ascii="Courier New" w:hAnsi="Courier New" w:cs="Courier New" w:hint="default"/>
      </w:rPr>
    </w:lvl>
    <w:lvl w:ilvl="8" w:tplc="240A0005" w:tentative="1">
      <w:start w:val="1"/>
      <w:numFmt w:val="bullet"/>
      <w:lvlText w:val=""/>
      <w:lvlJc w:val="left"/>
      <w:pPr>
        <w:ind w:left="6534" w:hanging="360"/>
      </w:pPr>
      <w:rPr>
        <w:rFonts w:ascii="Wingdings" w:hAnsi="Wingdings" w:hint="default"/>
      </w:rPr>
    </w:lvl>
  </w:abstractNum>
  <w:abstractNum w:abstractNumId="3" w15:restartNumberingAfterBreak="0">
    <w:nsid w:val="05280779"/>
    <w:multiLevelType w:val="multilevel"/>
    <w:tmpl w:val="CC22D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FC6527"/>
    <w:multiLevelType w:val="multilevel"/>
    <w:tmpl w:val="762CDADC"/>
    <w:lvl w:ilvl="0">
      <w:start w:val="9"/>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ABA2478"/>
    <w:multiLevelType w:val="hybridMultilevel"/>
    <w:tmpl w:val="1D0CC27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B79639F"/>
    <w:multiLevelType w:val="hybridMultilevel"/>
    <w:tmpl w:val="274846A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B974940"/>
    <w:multiLevelType w:val="hybridMultilevel"/>
    <w:tmpl w:val="685ACB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0C4F6FC4"/>
    <w:multiLevelType w:val="hybridMultilevel"/>
    <w:tmpl w:val="5C06EB80"/>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0C74606D"/>
    <w:multiLevelType w:val="hybridMultilevel"/>
    <w:tmpl w:val="532C25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0CE5596E"/>
    <w:multiLevelType w:val="hybridMultilevel"/>
    <w:tmpl w:val="0DE09EE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1" w15:restartNumberingAfterBreak="0">
    <w:nsid w:val="0F101374"/>
    <w:multiLevelType w:val="hybridMultilevel"/>
    <w:tmpl w:val="C77C903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0F2E0673"/>
    <w:multiLevelType w:val="hybridMultilevel"/>
    <w:tmpl w:val="1BAE6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0FE8707A"/>
    <w:multiLevelType w:val="hybridMultilevel"/>
    <w:tmpl w:val="9402789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1A75D45"/>
    <w:multiLevelType w:val="hybridMultilevel"/>
    <w:tmpl w:val="C30ACA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126442AE"/>
    <w:multiLevelType w:val="hybridMultilevel"/>
    <w:tmpl w:val="4BFEBB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13B77854"/>
    <w:multiLevelType w:val="hybridMultilevel"/>
    <w:tmpl w:val="E10C2DD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14FC471A"/>
    <w:multiLevelType w:val="hybridMultilevel"/>
    <w:tmpl w:val="087867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1FA52EB7"/>
    <w:multiLevelType w:val="hybridMultilevel"/>
    <w:tmpl w:val="A120F314"/>
    <w:lvl w:ilvl="0" w:tplc="240A0001">
      <w:start w:val="1"/>
      <w:numFmt w:val="bullet"/>
      <w:lvlText w:val=""/>
      <w:lvlJc w:val="left"/>
      <w:pPr>
        <w:ind w:left="753" w:hanging="360"/>
      </w:pPr>
      <w:rPr>
        <w:rFonts w:ascii="Symbol" w:hAnsi="Symbol" w:hint="default"/>
      </w:rPr>
    </w:lvl>
    <w:lvl w:ilvl="1" w:tplc="240A0003" w:tentative="1">
      <w:start w:val="1"/>
      <w:numFmt w:val="bullet"/>
      <w:lvlText w:val="o"/>
      <w:lvlJc w:val="left"/>
      <w:pPr>
        <w:ind w:left="1473" w:hanging="360"/>
      </w:pPr>
      <w:rPr>
        <w:rFonts w:ascii="Courier New" w:hAnsi="Courier New" w:cs="Courier New" w:hint="default"/>
      </w:rPr>
    </w:lvl>
    <w:lvl w:ilvl="2" w:tplc="240A0005" w:tentative="1">
      <w:start w:val="1"/>
      <w:numFmt w:val="bullet"/>
      <w:lvlText w:val=""/>
      <w:lvlJc w:val="left"/>
      <w:pPr>
        <w:ind w:left="2193" w:hanging="360"/>
      </w:pPr>
      <w:rPr>
        <w:rFonts w:ascii="Wingdings" w:hAnsi="Wingdings" w:hint="default"/>
      </w:rPr>
    </w:lvl>
    <w:lvl w:ilvl="3" w:tplc="240A0001" w:tentative="1">
      <w:start w:val="1"/>
      <w:numFmt w:val="bullet"/>
      <w:lvlText w:val=""/>
      <w:lvlJc w:val="left"/>
      <w:pPr>
        <w:ind w:left="2913" w:hanging="360"/>
      </w:pPr>
      <w:rPr>
        <w:rFonts w:ascii="Symbol" w:hAnsi="Symbol" w:hint="default"/>
      </w:rPr>
    </w:lvl>
    <w:lvl w:ilvl="4" w:tplc="240A0003" w:tentative="1">
      <w:start w:val="1"/>
      <w:numFmt w:val="bullet"/>
      <w:lvlText w:val="o"/>
      <w:lvlJc w:val="left"/>
      <w:pPr>
        <w:ind w:left="3633" w:hanging="360"/>
      </w:pPr>
      <w:rPr>
        <w:rFonts w:ascii="Courier New" w:hAnsi="Courier New" w:cs="Courier New" w:hint="default"/>
      </w:rPr>
    </w:lvl>
    <w:lvl w:ilvl="5" w:tplc="240A0005" w:tentative="1">
      <w:start w:val="1"/>
      <w:numFmt w:val="bullet"/>
      <w:lvlText w:val=""/>
      <w:lvlJc w:val="left"/>
      <w:pPr>
        <w:ind w:left="4353" w:hanging="360"/>
      </w:pPr>
      <w:rPr>
        <w:rFonts w:ascii="Wingdings" w:hAnsi="Wingdings" w:hint="default"/>
      </w:rPr>
    </w:lvl>
    <w:lvl w:ilvl="6" w:tplc="240A0001" w:tentative="1">
      <w:start w:val="1"/>
      <w:numFmt w:val="bullet"/>
      <w:lvlText w:val=""/>
      <w:lvlJc w:val="left"/>
      <w:pPr>
        <w:ind w:left="5073" w:hanging="360"/>
      </w:pPr>
      <w:rPr>
        <w:rFonts w:ascii="Symbol" w:hAnsi="Symbol" w:hint="default"/>
      </w:rPr>
    </w:lvl>
    <w:lvl w:ilvl="7" w:tplc="240A0003" w:tentative="1">
      <w:start w:val="1"/>
      <w:numFmt w:val="bullet"/>
      <w:lvlText w:val="o"/>
      <w:lvlJc w:val="left"/>
      <w:pPr>
        <w:ind w:left="5793" w:hanging="360"/>
      </w:pPr>
      <w:rPr>
        <w:rFonts w:ascii="Courier New" w:hAnsi="Courier New" w:cs="Courier New" w:hint="default"/>
      </w:rPr>
    </w:lvl>
    <w:lvl w:ilvl="8" w:tplc="240A0005" w:tentative="1">
      <w:start w:val="1"/>
      <w:numFmt w:val="bullet"/>
      <w:lvlText w:val=""/>
      <w:lvlJc w:val="left"/>
      <w:pPr>
        <w:ind w:left="6513" w:hanging="360"/>
      </w:pPr>
      <w:rPr>
        <w:rFonts w:ascii="Wingdings" w:hAnsi="Wingdings" w:hint="default"/>
      </w:rPr>
    </w:lvl>
  </w:abstractNum>
  <w:abstractNum w:abstractNumId="19" w15:restartNumberingAfterBreak="0">
    <w:nsid w:val="201C0284"/>
    <w:multiLevelType w:val="hybridMultilevel"/>
    <w:tmpl w:val="691855D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23FB7A45"/>
    <w:multiLevelType w:val="hybridMultilevel"/>
    <w:tmpl w:val="E49AA23C"/>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21" w15:restartNumberingAfterBreak="0">
    <w:nsid w:val="271E6FCC"/>
    <w:multiLevelType w:val="hybridMultilevel"/>
    <w:tmpl w:val="4B5A3D2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2E9255B4"/>
    <w:multiLevelType w:val="hybridMultilevel"/>
    <w:tmpl w:val="3B266C9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3929275B"/>
    <w:multiLevelType w:val="hybridMultilevel"/>
    <w:tmpl w:val="21E6BB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3A5A47C1"/>
    <w:multiLevelType w:val="hybridMultilevel"/>
    <w:tmpl w:val="D43CAF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3E5B5B5A"/>
    <w:multiLevelType w:val="hybridMultilevel"/>
    <w:tmpl w:val="C15A2C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408B6391"/>
    <w:multiLevelType w:val="hybridMultilevel"/>
    <w:tmpl w:val="EF5081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42156D68"/>
    <w:multiLevelType w:val="hybridMultilevel"/>
    <w:tmpl w:val="1D18A9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42242FC6"/>
    <w:multiLevelType w:val="hybridMultilevel"/>
    <w:tmpl w:val="D97AC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42881A4D"/>
    <w:multiLevelType w:val="hybridMultilevel"/>
    <w:tmpl w:val="8902A4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471C40C1"/>
    <w:multiLevelType w:val="hybridMultilevel"/>
    <w:tmpl w:val="1C487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8D5121"/>
    <w:multiLevelType w:val="multilevel"/>
    <w:tmpl w:val="D526B8B6"/>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4F622B14"/>
    <w:multiLevelType w:val="hybridMultilevel"/>
    <w:tmpl w:val="FF14601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4FCB5DA5"/>
    <w:multiLevelType w:val="hybridMultilevel"/>
    <w:tmpl w:val="7D0240E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51951A08"/>
    <w:multiLevelType w:val="hybridMultilevel"/>
    <w:tmpl w:val="BAB68B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53CA313B"/>
    <w:multiLevelType w:val="hybridMultilevel"/>
    <w:tmpl w:val="41D4DD3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36" w15:restartNumberingAfterBreak="0">
    <w:nsid w:val="550F73A4"/>
    <w:multiLevelType w:val="hybridMultilevel"/>
    <w:tmpl w:val="6ADC0EF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55AE4D91"/>
    <w:multiLevelType w:val="hybridMultilevel"/>
    <w:tmpl w:val="A4B40C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567518BA"/>
    <w:multiLevelType w:val="hybridMultilevel"/>
    <w:tmpl w:val="A91C07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576178E0"/>
    <w:multiLevelType w:val="hybridMultilevel"/>
    <w:tmpl w:val="FA3C6A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15:restartNumberingAfterBreak="0">
    <w:nsid w:val="59722418"/>
    <w:multiLevelType w:val="hybridMultilevel"/>
    <w:tmpl w:val="AE5C91C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597A685A"/>
    <w:multiLevelType w:val="hybridMultilevel"/>
    <w:tmpl w:val="64EE6F36"/>
    <w:lvl w:ilvl="0" w:tplc="55EE104A">
      <w:start w:val="8"/>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AA7CF1"/>
    <w:multiLevelType w:val="hybridMultilevel"/>
    <w:tmpl w:val="DB029D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5AD321A7"/>
    <w:multiLevelType w:val="hybridMultilevel"/>
    <w:tmpl w:val="61FA15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4" w15:restartNumberingAfterBreak="0">
    <w:nsid w:val="5B481232"/>
    <w:multiLevelType w:val="hybridMultilevel"/>
    <w:tmpl w:val="AA5E762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5B5C14E1"/>
    <w:multiLevelType w:val="hybridMultilevel"/>
    <w:tmpl w:val="61AEE494"/>
    <w:lvl w:ilvl="0" w:tplc="240A0001">
      <w:start w:val="1"/>
      <w:numFmt w:val="bullet"/>
      <w:lvlText w:val=""/>
      <w:lvlJc w:val="left"/>
      <w:pPr>
        <w:ind w:left="720" w:hanging="360"/>
      </w:pPr>
      <w:rPr>
        <w:rFonts w:ascii="Symbol" w:hAnsi="Symbol"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6" w15:restartNumberingAfterBreak="0">
    <w:nsid w:val="5BC424C2"/>
    <w:multiLevelType w:val="hybridMultilevel"/>
    <w:tmpl w:val="CA84CB3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5FFF7A4F"/>
    <w:multiLevelType w:val="hybridMultilevel"/>
    <w:tmpl w:val="D8049D2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66D375C6"/>
    <w:multiLevelType w:val="hybridMultilevel"/>
    <w:tmpl w:val="17A67E9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49" w15:restartNumberingAfterBreak="0">
    <w:nsid w:val="6747497A"/>
    <w:multiLevelType w:val="hybridMultilevel"/>
    <w:tmpl w:val="0AA24B1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0" w15:restartNumberingAfterBreak="0">
    <w:nsid w:val="693860DF"/>
    <w:multiLevelType w:val="hybridMultilevel"/>
    <w:tmpl w:val="07B64A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1" w15:restartNumberingAfterBreak="0">
    <w:nsid w:val="6DBE6557"/>
    <w:multiLevelType w:val="hybridMultilevel"/>
    <w:tmpl w:val="FEBAAD2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2" w15:restartNumberingAfterBreak="0">
    <w:nsid w:val="6E1C0082"/>
    <w:multiLevelType w:val="hybridMultilevel"/>
    <w:tmpl w:val="0FC0A3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3" w15:restartNumberingAfterBreak="0">
    <w:nsid w:val="70F116A8"/>
    <w:multiLevelType w:val="hybridMultilevel"/>
    <w:tmpl w:val="E6201E0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4" w15:restartNumberingAfterBreak="0">
    <w:nsid w:val="77EE495B"/>
    <w:multiLevelType w:val="hybridMultilevel"/>
    <w:tmpl w:val="EF7E71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5" w15:restartNumberingAfterBreak="0">
    <w:nsid w:val="79700EBB"/>
    <w:multiLevelType w:val="hybridMultilevel"/>
    <w:tmpl w:val="82B4BB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6" w15:restartNumberingAfterBreak="0">
    <w:nsid w:val="7AC656BB"/>
    <w:multiLevelType w:val="hybridMultilevel"/>
    <w:tmpl w:val="F6BC4AA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7" w15:restartNumberingAfterBreak="0">
    <w:nsid w:val="7CC907AD"/>
    <w:multiLevelType w:val="hybridMultilevel"/>
    <w:tmpl w:val="3440E6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8" w15:restartNumberingAfterBreak="0">
    <w:nsid w:val="7CCC6F73"/>
    <w:multiLevelType w:val="hybridMultilevel"/>
    <w:tmpl w:val="A336F3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9" w15:restartNumberingAfterBreak="0">
    <w:nsid w:val="7DB140EE"/>
    <w:multiLevelType w:val="hybridMultilevel"/>
    <w:tmpl w:val="4DAAC62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1"/>
  </w:num>
  <w:num w:numId="2">
    <w:abstractNumId w:val="46"/>
  </w:num>
  <w:num w:numId="3">
    <w:abstractNumId w:val="42"/>
  </w:num>
  <w:num w:numId="4">
    <w:abstractNumId w:val="0"/>
  </w:num>
  <w:num w:numId="5">
    <w:abstractNumId w:val="33"/>
  </w:num>
  <w:num w:numId="6">
    <w:abstractNumId w:val="7"/>
  </w:num>
  <w:num w:numId="7">
    <w:abstractNumId w:val="51"/>
  </w:num>
  <w:num w:numId="8">
    <w:abstractNumId w:val="11"/>
  </w:num>
  <w:num w:numId="9">
    <w:abstractNumId w:val="3"/>
  </w:num>
  <w:num w:numId="10">
    <w:abstractNumId w:val="41"/>
  </w:num>
  <w:num w:numId="11">
    <w:abstractNumId w:val="30"/>
  </w:num>
  <w:num w:numId="12">
    <w:abstractNumId w:val="5"/>
  </w:num>
  <w:num w:numId="13">
    <w:abstractNumId w:val="36"/>
  </w:num>
  <w:num w:numId="14">
    <w:abstractNumId w:val="16"/>
  </w:num>
  <w:num w:numId="15">
    <w:abstractNumId w:val="4"/>
  </w:num>
  <w:num w:numId="16">
    <w:abstractNumId w:val="56"/>
  </w:num>
  <w:num w:numId="17">
    <w:abstractNumId w:val="53"/>
  </w:num>
  <w:num w:numId="18">
    <w:abstractNumId w:val="52"/>
  </w:num>
  <w:num w:numId="19">
    <w:abstractNumId w:val="8"/>
  </w:num>
  <w:num w:numId="20">
    <w:abstractNumId w:val="34"/>
  </w:num>
  <w:num w:numId="21">
    <w:abstractNumId w:val="2"/>
  </w:num>
  <w:num w:numId="22">
    <w:abstractNumId w:val="28"/>
  </w:num>
  <w:num w:numId="23">
    <w:abstractNumId w:val="18"/>
  </w:num>
  <w:num w:numId="24">
    <w:abstractNumId w:val="9"/>
  </w:num>
  <w:num w:numId="25">
    <w:abstractNumId w:val="29"/>
  </w:num>
  <w:num w:numId="26">
    <w:abstractNumId w:val="45"/>
  </w:num>
  <w:num w:numId="27">
    <w:abstractNumId w:val="26"/>
  </w:num>
  <w:num w:numId="28">
    <w:abstractNumId w:val="15"/>
  </w:num>
  <w:num w:numId="29">
    <w:abstractNumId w:val="47"/>
  </w:num>
  <w:num w:numId="30">
    <w:abstractNumId w:val="14"/>
  </w:num>
  <w:num w:numId="31">
    <w:abstractNumId w:val="37"/>
  </w:num>
  <w:num w:numId="32">
    <w:abstractNumId w:val="57"/>
  </w:num>
  <w:num w:numId="33">
    <w:abstractNumId w:val="22"/>
  </w:num>
  <w:num w:numId="34">
    <w:abstractNumId w:val="6"/>
  </w:num>
  <w:num w:numId="35">
    <w:abstractNumId w:val="25"/>
  </w:num>
  <w:num w:numId="36">
    <w:abstractNumId w:val="55"/>
  </w:num>
  <w:num w:numId="37">
    <w:abstractNumId w:val="58"/>
  </w:num>
  <w:num w:numId="38">
    <w:abstractNumId w:val="49"/>
  </w:num>
  <w:num w:numId="39">
    <w:abstractNumId w:val="12"/>
  </w:num>
  <w:num w:numId="40">
    <w:abstractNumId w:val="54"/>
  </w:num>
  <w:num w:numId="41">
    <w:abstractNumId w:val="17"/>
  </w:num>
  <w:num w:numId="42">
    <w:abstractNumId w:val="43"/>
  </w:num>
  <w:num w:numId="43">
    <w:abstractNumId w:val="50"/>
  </w:num>
  <w:num w:numId="44">
    <w:abstractNumId w:val="19"/>
  </w:num>
  <w:num w:numId="45">
    <w:abstractNumId w:val="40"/>
  </w:num>
  <w:num w:numId="46">
    <w:abstractNumId w:val="21"/>
  </w:num>
  <w:num w:numId="47">
    <w:abstractNumId w:val="39"/>
  </w:num>
  <w:num w:numId="48">
    <w:abstractNumId w:val="32"/>
  </w:num>
  <w:num w:numId="49">
    <w:abstractNumId w:val="24"/>
  </w:num>
  <w:num w:numId="50">
    <w:abstractNumId w:val="1"/>
  </w:num>
  <w:num w:numId="51">
    <w:abstractNumId w:val="48"/>
  </w:num>
  <w:num w:numId="52">
    <w:abstractNumId w:val="10"/>
  </w:num>
  <w:num w:numId="53">
    <w:abstractNumId w:val="35"/>
  </w:num>
  <w:num w:numId="54">
    <w:abstractNumId w:val="13"/>
  </w:num>
  <w:num w:numId="55">
    <w:abstractNumId w:val="27"/>
  </w:num>
  <w:num w:numId="56">
    <w:abstractNumId w:val="20"/>
  </w:num>
  <w:num w:numId="57">
    <w:abstractNumId w:val="38"/>
  </w:num>
  <w:num w:numId="58">
    <w:abstractNumId w:val="59"/>
  </w:num>
  <w:num w:numId="59">
    <w:abstractNumId w:val="44"/>
  </w:num>
  <w:num w:numId="60">
    <w:abstractNumId w:val="23"/>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08"/>
  <w:hyphenationZone w:val="425"/>
  <w:drawingGridHorizontalSpacing w:val="110"/>
  <w:displayHorizontalDrawingGridEvery w:val="2"/>
  <w:displayVerticalDrawingGridEvery w:val="2"/>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F56AB2"/>
    <w:rsid w:val="000006A3"/>
    <w:rsid w:val="00000B29"/>
    <w:rsid w:val="000072B9"/>
    <w:rsid w:val="00014782"/>
    <w:rsid w:val="00014C34"/>
    <w:rsid w:val="00015E2F"/>
    <w:rsid w:val="00020581"/>
    <w:rsid w:val="00022E6A"/>
    <w:rsid w:val="00025605"/>
    <w:rsid w:val="00031447"/>
    <w:rsid w:val="000345D9"/>
    <w:rsid w:val="00037E32"/>
    <w:rsid w:val="00043A67"/>
    <w:rsid w:val="00044E07"/>
    <w:rsid w:val="000467D4"/>
    <w:rsid w:val="00051A54"/>
    <w:rsid w:val="00053AC7"/>
    <w:rsid w:val="00053FE4"/>
    <w:rsid w:val="0005442A"/>
    <w:rsid w:val="00054D49"/>
    <w:rsid w:val="00063EB5"/>
    <w:rsid w:val="0006503F"/>
    <w:rsid w:val="00095600"/>
    <w:rsid w:val="000A27CF"/>
    <w:rsid w:val="000A700C"/>
    <w:rsid w:val="000A7651"/>
    <w:rsid w:val="000B389C"/>
    <w:rsid w:val="000B7B9D"/>
    <w:rsid w:val="000C2157"/>
    <w:rsid w:val="000C682F"/>
    <w:rsid w:val="000E7666"/>
    <w:rsid w:val="000F4C49"/>
    <w:rsid w:val="001036AB"/>
    <w:rsid w:val="00104C43"/>
    <w:rsid w:val="001142FE"/>
    <w:rsid w:val="00127198"/>
    <w:rsid w:val="00127216"/>
    <w:rsid w:val="001278BC"/>
    <w:rsid w:val="00132D5A"/>
    <w:rsid w:val="00135148"/>
    <w:rsid w:val="00145C39"/>
    <w:rsid w:val="001504D9"/>
    <w:rsid w:val="00162A23"/>
    <w:rsid w:val="001643D7"/>
    <w:rsid w:val="00191B50"/>
    <w:rsid w:val="001A0EC6"/>
    <w:rsid w:val="001C2B9F"/>
    <w:rsid w:val="001C44DC"/>
    <w:rsid w:val="001D00FD"/>
    <w:rsid w:val="001D67A3"/>
    <w:rsid w:val="001E2D4E"/>
    <w:rsid w:val="001E4B45"/>
    <w:rsid w:val="001E77EA"/>
    <w:rsid w:val="001F4C3A"/>
    <w:rsid w:val="001F5B2F"/>
    <w:rsid w:val="001F7971"/>
    <w:rsid w:val="00203E91"/>
    <w:rsid w:val="00204613"/>
    <w:rsid w:val="00212861"/>
    <w:rsid w:val="00214309"/>
    <w:rsid w:val="002263A0"/>
    <w:rsid w:val="00231D8E"/>
    <w:rsid w:val="00233278"/>
    <w:rsid w:val="00236BF5"/>
    <w:rsid w:val="0024353A"/>
    <w:rsid w:val="00243D0A"/>
    <w:rsid w:val="00245C41"/>
    <w:rsid w:val="002471DF"/>
    <w:rsid w:val="002476F1"/>
    <w:rsid w:val="00272D71"/>
    <w:rsid w:val="002746B3"/>
    <w:rsid w:val="0027725E"/>
    <w:rsid w:val="002862BC"/>
    <w:rsid w:val="00287DFF"/>
    <w:rsid w:val="002A10C6"/>
    <w:rsid w:val="002C1CB6"/>
    <w:rsid w:val="002C2962"/>
    <w:rsid w:val="002C2B85"/>
    <w:rsid w:val="002C5EF2"/>
    <w:rsid w:val="002C5F61"/>
    <w:rsid w:val="002D527B"/>
    <w:rsid w:val="002D6530"/>
    <w:rsid w:val="002F4AA6"/>
    <w:rsid w:val="00302EC6"/>
    <w:rsid w:val="003043FE"/>
    <w:rsid w:val="00305386"/>
    <w:rsid w:val="00314119"/>
    <w:rsid w:val="00321C9E"/>
    <w:rsid w:val="0032486F"/>
    <w:rsid w:val="00326900"/>
    <w:rsid w:val="00330CE1"/>
    <w:rsid w:val="00331B10"/>
    <w:rsid w:val="003354E5"/>
    <w:rsid w:val="003355FA"/>
    <w:rsid w:val="003545E6"/>
    <w:rsid w:val="003668D9"/>
    <w:rsid w:val="0038241A"/>
    <w:rsid w:val="00394E72"/>
    <w:rsid w:val="00395ADB"/>
    <w:rsid w:val="003A4A16"/>
    <w:rsid w:val="003A5E11"/>
    <w:rsid w:val="003C313B"/>
    <w:rsid w:val="003D5680"/>
    <w:rsid w:val="003E0B50"/>
    <w:rsid w:val="003E305E"/>
    <w:rsid w:val="003E3489"/>
    <w:rsid w:val="003E3B37"/>
    <w:rsid w:val="003E48B1"/>
    <w:rsid w:val="003F1F19"/>
    <w:rsid w:val="003F28F5"/>
    <w:rsid w:val="003F5903"/>
    <w:rsid w:val="00404493"/>
    <w:rsid w:val="00412C62"/>
    <w:rsid w:val="00414E07"/>
    <w:rsid w:val="00434B93"/>
    <w:rsid w:val="004530A3"/>
    <w:rsid w:val="00453702"/>
    <w:rsid w:val="00482C70"/>
    <w:rsid w:val="004846D2"/>
    <w:rsid w:val="00493F16"/>
    <w:rsid w:val="004A6564"/>
    <w:rsid w:val="004B65E0"/>
    <w:rsid w:val="004D2E06"/>
    <w:rsid w:val="004D4034"/>
    <w:rsid w:val="004D77F3"/>
    <w:rsid w:val="004E3936"/>
    <w:rsid w:val="004E425F"/>
    <w:rsid w:val="004F1873"/>
    <w:rsid w:val="00505615"/>
    <w:rsid w:val="0051691D"/>
    <w:rsid w:val="00536846"/>
    <w:rsid w:val="00551F9A"/>
    <w:rsid w:val="00556F2C"/>
    <w:rsid w:val="00563653"/>
    <w:rsid w:val="00571751"/>
    <w:rsid w:val="00572CB1"/>
    <w:rsid w:val="00574AFD"/>
    <w:rsid w:val="0059258C"/>
    <w:rsid w:val="005A23D6"/>
    <w:rsid w:val="005A3E7E"/>
    <w:rsid w:val="005B4F26"/>
    <w:rsid w:val="005B69BC"/>
    <w:rsid w:val="005D2CEA"/>
    <w:rsid w:val="005D303F"/>
    <w:rsid w:val="005D3DF1"/>
    <w:rsid w:val="005D4831"/>
    <w:rsid w:val="005E056A"/>
    <w:rsid w:val="005E46D8"/>
    <w:rsid w:val="005F59CF"/>
    <w:rsid w:val="006018B5"/>
    <w:rsid w:val="00620B0F"/>
    <w:rsid w:val="00623632"/>
    <w:rsid w:val="00630E3C"/>
    <w:rsid w:val="00640074"/>
    <w:rsid w:val="00641DC6"/>
    <w:rsid w:val="00647A3C"/>
    <w:rsid w:val="00667B55"/>
    <w:rsid w:val="0067078B"/>
    <w:rsid w:val="006801FF"/>
    <w:rsid w:val="00682CCE"/>
    <w:rsid w:val="0068735F"/>
    <w:rsid w:val="00695D79"/>
    <w:rsid w:val="006B65B2"/>
    <w:rsid w:val="006C09E9"/>
    <w:rsid w:val="006D10AA"/>
    <w:rsid w:val="006D3E5D"/>
    <w:rsid w:val="006F6009"/>
    <w:rsid w:val="006F773F"/>
    <w:rsid w:val="00705E35"/>
    <w:rsid w:val="007111FF"/>
    <w:rsid w:val="007114F1"/>
    <w:rsid w:val="0071244E"/>
    <w:rsid w:val="00712D41"/>
    <w:rsid w:val="0072254D"/>
    <w:rsid w:val="00744D43"/>
    <w:rsid w:val="00774DF9"/>
    <w:rsid w:val="00775115"/>
    <w:rsid w:val="007831C1"/>
    <w:rsid w:val="00792CB5"/>
    <w:rsid w:val="0079404E"/>
    <w:rsid w:val="007A094C"/>
    <w:rsid w:val="007B75FE"/>
    <w:rsid w:val="007C13D3"/>
    <w:rsid w:val="007F03F8"/>
    <w:rsid w:val="007F14D9"/>
    <w:rsid w:val="007F180E"/>
    <w:rsid w:val="008045E9"/>
    <w:rsid w:val="00824E01"/>
    <w:rsid w:val="00831402"/>
    <w:rsid w:val="00835551"/>
    <w:rsid w:val="008437C7"/>
    <w:rsid w:val="00843817"/>
    <w:rsid w:val="00851171"/>
    <w:rsid w:val="0087343E"/>
    <w:rsid w:val="0087582F"/>
    <w:rsid w:val="00895CD4"/>
    <w:rsid w:val="008B228D"/>
    <w:rsid w:val="008C3397"/>
    <w:rsid w:val="008D5404"/>
    <w:rsid w:val="008E4FAC"/>
    <w:rsid w:val="008F185A"/>
    <w:rsid w:val="008F7184"/>
    <w:rsid w:val="009006AD"/>
    <w:rsid w:val="00900800"/>
    <w:rsid w:val="00900D6E"/>
    <w:rsid w:val="009046D1"/>
    <w:rsid w:val="0092078F"/>
    <w:rsid w:val="00943D8F"/>
    <w:rsid w:val="0095088F"/>
    <w:rsid w:val="00954432"/>
    <w:rsid w:val="009605E5"/>
    <w:rsid w:val="00961E12"/>
    <w:rsid w:val="00980BC6"/>
    <w:rsid w:val="00981427"/>
    <w:rsid w:val="00990D54"/>
    <w:rsid w:val="00996540"/>
    <w:rsid w:val="00996AB1"/>
    <w:rsid w:val="009A310F"/>
    <w:rsid w:val="009A7D49"/>
    <w:rsid w:val="009B4B25"/>
    <w:rsid w:val="009C2329"/>
    <w:rsid w:val="009E2B1C"/>
    <w:rsid w:val="009E3327"/>
    <w:rsid w:val="009F1554"/>
    <w:rsid w:val="00A00DAD"/>
    <w:rsid w:val="00A16F82"/>
    <w:rsid w:val="00A17656"/>
    <w:rsid w:val="00A25105"/>
    <w:rsid w:val="00A306A8"/>
    <w:rsid w:val="00A368D9"/>
    <w:rsid w:val="00A650A6"/>
    <w:rsid w:val="00AB3B3E"/>
    <w:rsid w:val="00AE07AB"/>
    <w:rsid w:val="00AF4CA3"/>
    <w:rsid w:val="00B11214"/>
    <w:rsid w:val="00B36326"/>
    <w:rsid w:val="00B42A68"/>
    <w:rsid w:val="00B4598A"/>
    <w:rsid w:val="00B511E9"/>
    <w:rsid w:val="00B7243D"/>
    <w:rsid w:val="00B759B0"/>
    <w:rsid w:val="00B92525"/>
    <w:rsid w:val="00B9284B"/>
    <w:rsid w:val="00B945B6"/>
    <w:rsid w:val="00B94ED3"/>
    <w:rsid w:val="00B950D5"/>
    <w:rsid w:val="00BC3319"/>
    <w:rsid w:val="00BD36BE"/>
    <w:rsid w:val="00BE06F2"/>
    <w:rsid w:val="00BE3197"/>
    <w:rsid w:val="00C009A4"/>
    <w:rsid w:val="00C05714"/>
    <w:rsid w:val="00C13C19"/>
    <w:rsid w:val="00C369BF"/>
    <w:rsid w:val="00C3771D"/>
    <w:rsid w:val="00C61C7E"/>
    <w:rsid w:val="00C623DD"/>
    <w:rsid w:val="00C62BB4"/>
    <w:rsid w:val="00C64ECD"/>
    <w:rsid w:val="00C80D79"/>
    <w:rsid w:val="00C85864"/>
    <w:rsid w:val="00C860A3"/>
    <w:rsid w:val="00C92CDA"/>
    <w:rsid w:val="00CC66F6"/>
    <w:rsid w:val="00CD4F58"/>
    <w:rsid w:val="00D015E4"/>
    <w:rsid w:val="00D10369"/>
    <w:rsid w:val="00D156E7"/>
    <w:rsid w:val="00D27CAC"/>
    <w:rsid w:val="00D32A96"/>
    <w:rsid w:val="00D3333E"/>
    <w:rsid w:val="00D33AE9"/>
    <w:rsid w:val="00D33F11"/>
    <w:rsid w:val="00D3508A"/>
    <w:rsid w:val="00D3540B"/>
    <w:rsid w:val="00D421E0"/>
    <w:rsid w:val="00D455B1"/>
    <w:rsid w:val="00D51B3F"/>
    <w:rsid w:val="00D60879"/>
    <w:rsid w:val="00D72619"/>
    <w:rsid w:val="00D82A74"/>
    <w:rsid w:val="00D833AF"/>
    <w:rsid w:val="00D83B1C"/>
    <w:rsid w:val="00DA36A4"/>
    <w:rsid w:val="00DA6794"/>
    <w:rsid w:val="00DB2548"/>
    <w:rsid w:val="00DB3C6E"/>
    <w:rsid w:val="00DE0038"/>
    <w:rsid w:val="00DE3221"/>
    <w:rsid w:val="00E037BE"/>
    <w:rsid w:val="00E14FA6"/>
    <w:rsid w:val="00E258DF"/>
    <w:rsid w:val="00E42E66"/>
    <w:rsid w:val="00E551B0"/>
    <w:rsid w:val="00E56AFF"/>
    <w:rsid w:val="00E57122"/>
    <w:rsid w:val="00E61EE7"/>
    <w:rsid w:val="00E62648"/>
    <w:rsid w:val="00E67A3F"/>
    <w:rsid w:val="00E720D3"/>
    <w:rsid w:val="00E75DD1"/>
    <w:rsid w:val="00EB7D63"/>
    <w:rsid w:val="00ED30A8"/>
    <w:rsid w:val="00ED3BE2"/>
    <w:rsid w:val="00EE198B"/>
    <w:rsid w:val="00EE2BF2"/>
    <w:rsid w:val="00EF799C"/>
    <w:rsid w:val="00F03C82"/>
    <w:rsid w:val="00F13C6B"/>
    <w:rsid w:val="00F153F8"/>
    <w:rsid w:val="00F30D52"/>
    <w:rsid w:val="00F47825"/>
    <w:rsid w:val="00F55462"/>
    <w:rsid w:val="00F56AB2"/>
    <w:rsid w:val="00F607E2"/>
    <w:rsid w:val="00F635A1"/>
    <w:rsid w:val="00F75ABA"/>
    <w:rsid w:val="00F85F02"/>
    <w:rsid w:val="00F9046C"/>
    <w:rsid w:val="00FA2B65"/>
    <w:rsid w:val="00FA37A4"/>
    <w:rsid w:val="00FA7EC4"/>
    <w:rsid w:val="00FB3D8C"/>
    <w:rsid w:val="00FB796F"/>
    <w:rsid w:val="00FC5FC3"/>
    <w:rsid w:val="00FC6341"/>
    <w:rsid w:val="00FC70AF"/>
    <w:rsid w:val="00FD04F3"/>
    <w:rsid w:val="00FD244D"/>
    <w:rsid w:val="00FE1145"/>
    <w:rsid w:val="00FE1992"/>
    <w:rsid w:val="00FE62D6"/>
    <w:rsid w:val="00FE6AD6"/>
    <w:rsid w:val="00FF23D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shapelayout>
  </w:shapeDefaults>
  <w:decimalSymbol w:val=","/>
  <w:listSeparator w:val=";"/>
  <w14:docId w14:val="3D4EA000"/>
  <w15:docId w15:val="{12B29EE2-B345-4340-8326-8ACFE81A9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0B29"/>
    <w:pPr>
      <w:jc w:val="both"/>
    </w:pPr>
  </w:style>
  <w:style w:type="paragraph" w:styleId="Ttulo1">
    <w:name w:val="heading 1"/>
    <w:basedOn w:val="Normal"/>
    <w:next w:val="Normal"/>
    <w:link w:val="Ttulo1Car"/>
    <w:uiPriority w:val="9"/>
    <w:qFormat/>
    <w:rsid w:val="00212861"/>
    <w:pPr>
      <w:keepNext/>
      <w:keepLines/>
      <w:spacing w:before="480" w:after="0"/>
      <w:outlineLvl w:val="0"/>
    </w:pPr>
    <w:rPr>
      <w:rFonts w:asciiTheme="majorHAnsi" w:eastAsiaTheme="majorEastAsia" w:hAnsiTheme="majorHAnsi" w:cstheme="majorBidi"/>
      <w:b/>
      <w:bCs/>
      <w:color w:val="2C740F" w:themeColor="accent1" w:themeShade="BF"/>
      <w:sz w:val="28"/>
      <w:szCs w:val="28"/>
    </w:rPr>
  </w:style>
  <w:style w:type="paragraph" w:styleId="Ttulo2">
    <w:name w:val="heading 2"/>
    <w:basedOn w:val="Normal"/>
    <w:next w:val="Normal"/>
    <w:link w:val="Ttulo2Car"/>
    <w:uiPriority w:val="9"/>
    <w:unhideWhenUsed/>
    <w:qFormat/>
    <w:rsid w:val="00712D41"/>
    <w:pPr>
      <w:keepNext/>
      <w:keepLines/>
      <w:spacing w:before="200" w:after="0"/>
      <w:outlineLvl w:val="1"/>
    </w:pPr>
    <w:rPr>
      <w:rFonts w:asciiTheme="majorHAnsi" w:eastAsiaTheme="majorEastAsia" w:hAnsiTheme="majorHAnsi" w:cstheme="majorBidi"/>
      <w:b/>
      <w:bCs/>
      <w:color w:val="3B9C14" w:themeColor="accent1"/>
      <w:sz w:val="26"/>
      <w:szCs w:val="26"/>
    </w:rPr>
  </w:style>
  <w:style w:type="paragraph" w:styleId="Ttulo3">
    <w:name w:val="heading 3"/>
    <w:basedOn w:val="Normal"/>
    <w:next w:val="Normal"/>
    <w:link w:val="Ttulo3Car"/>
    <w:uiPriority w:val="9"/>
    <w:unhideWhenUsed/>
    <w:qFormat/>
    <w:rsid w:val="00712D41"/>
    <w:pPr>
      <w:keepNext/>
      <w:keepLines/>
      <w:spacing w:before="200" w:after="0"/>
      <w:outlineLvl w:val="2"/>
    </w:pPr>
    <w:rPr>
      <w:rFonts w:asciiTheme="majorHAnsi" w:eastAsiaTheme="majorEastAsia" w:hAnsiTheme="majorHAnsi" w:cstheme="majorBidi"/>
      <w:b/>
      <w:bCs/>
      <w:color w:val="3B9C14" w:themeColor="accent1"/>
    </w:rPr>
  </w:style>
  <w:style w:type="paragraph" w:styleId="Ttulo4">
    <w:name w:val="heading 4"/>
    <w:basedOn w:val="Normal"/>
    <w:next w:val="Normal"/>
    <w:link w:val="Ttulo4Car"/>
    <w:uiPriority w:val="9"/>
    <w:unhideWhenUsed/>
    <w:qFormat/>
    <w:rsid w:val="00712D41"/>
    <w:pPr>
      <w:keepNext/>
      <w:keepLines/>
      <w:spacing w:before="200" w:after="0"/>
      <w:outlineLvl w:val="3"/>
    </w:pPr>
    <w:rPr>
      <w:rFonts w:asciiTheme="majorHAnsi" w:eastAsiaTheme="majorEastAsia" w:hAnsiTheme="majorHAnsi" w:cstheme="majorBidi"/>
      <w:b/>
      <w:bCs/>
      <w:i/>
      <w:iCs/>
      <w:color w:val="3B9C14" w:themeColor="accent1"/>
    </w:rPr>
  </w:style>
  <w:style w:type="paragraph" w:styleId="Ttulo5">
    <w:name w:val="heading 5"/>
    <w:basedOn w:val="Normal"/>
    <w:next w:val="Normal"/>
    <w:link w:val="Ttulo5Car"/>
    <w:uiPriority w:val="9"/>
    <w:unhideWhenUsed/>
    <w:qFormat/>
    <w:rsid w:val="00D015E4"/>
    <w:pPr>
      <w:keepNext/>
      <w:keepLines/>
      <w:spacing w:before="40" w:after="0"/>
      <w:outlineLvl w:val="4"/>
    </w:pPr>
    <w:rPr>
      <w:rFonts w:asciiTheme="majorHAnsi" w:eastAsiaTheme="majorEastAsia" w:hAnsiTheme="majorHAnsi" w:cstheme="majorBidi"/>
      <w:color w:val="2C740F"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12861"/>
    <w:rPr>
      <w:rFonts w:asciiTheme="majorHAnsi" w:eastAsiaTheme="majorEastAsia" w:hAnsiTheme="majorHAnsi" w:cstheme="majorBidi"/>
      <w:b/>
      <w:bCs/>
      <w:color w:val="2C740F" w:themeColor="accent1" w:themeShade="BF"/>
      <w:sz w:val="28"/>
      <w:szCs w:val="28"/>
    </w:rPr>
  </w:style>
  <w:style w:type="table" w:styleId="Cuadrculamedia1-nfasis3">
    <w:name w:val="Medium Grid 1 Accent 3"/>
    <w:basedOn w:val="Tablanormal"/>
    <w:uiPriority w:val="67"/>
    <w:rsid w:val="00212861"/>
    <w:pPr>
      <w:spacing w:after="0" w:line="240" w:lineRule="auto"/>
    </w:pPr>
    <w:tblPr>
      <w:tblStyleRowBandSize w:val="1"/>
      <w:tblStyleColBandSize w:val="1"/>
      <w:tblBorders>
        <w:top w:val="single" w:sz="8" w:space="0" w:color="E2FF54" w:themeColor="accent3" w:themeTint="BF"/>
        <w:left w:val="single" w:sz="8" w:space="0" w:color="E2FF54" w:themeColor="accent3" w:themeTint="BF"/>
        <w:bottom w:val="single" w:sz="8" w:space="0" w:color="E2FF54" w:themeColor="accent3" w:themeTint="BF"/>
        <w:right w:val="single" w:sz="8" w:space="0" w:color="E2FF54" w:themeColor="accent3" w:themeTint="BF"/>
        <w:insideH w:val="single" w:sz="8" w:space="0" w:color="E2FF54" w:themeColor="accent3" w:themeTint="BF"/>
        <w:insideV w:val="single" w:sz="8" w:space="0" w:color="E2FF54" w:themeColor="accent3" w:themeTint="BF"/>
      </w:tblBorders>
    </w:tblPr>
    <w:tcPr>
      <w:shd w:val="clear" w:color="auto" w:fill="F5FFC6" w:themeFill="accent3" w:themeFillTint="3F"/>
    </w:tcPr>
    <w:tblStylePr w:type="firstRow">
      <w:rPr>
        <w:b/>
        <w:bCs/>
      </w:rPr>
    </w:tblStylePr>
    <w:tblStylePr w:type="lastRow">
      <w:rPr>
        <w:b/>
        <w:bCs/>
      </w:rPr>
      <w:tblPr/>
      <w:tcPr>
        <w:tcBorders>
          <w:top w:val="single" w:sz="18" w:space="0" w:color="E2FF54" w:themeColor="accent3" w:themeTint="BF"/>
        </w:tcBorders>
      </w:tcPr>
    </w:tblStylePr>
    <w:tblStylePr w:type="firstCol">
      <w:rPr>
        <w:b/>
        <w:bCs/>
      </w:rPr>
    </w:tblStylePr>
    <w:tblStylePr w:type="lastCol">
      <w:rPr>
        <w:b/>
        <w:bCs/>
      </w:rPr>
    </w:tblStylePr>
    <w:tblStylePr w:type="band1Vert">
      <w:tblPr/>
      <w:tcPr>
        <w:shd w:val="clear" w:color="auto" w:fill="ECFF8D" w:themeFill="accent3" w:themeFillTint="7F"/>
      </w:tcPr>
    </w:tblStylePr>
    <w:tblStylePr w:type="band1Horz">
      <w:tblPr/>
      <w:tcPr>
        <w:shd w:val="clear" w:color="auto" w:fill="ECFF8D" w:themeFill="accent3" w:themeFillTint="7F"/>
      </w:tcPr>
    </w:tblStylePr>
  </w:style>
  <w:style w:type="paragraph" w:styleId="Encabezado">
    <w:name w:val="header"/>
    <w:basedOn w:val="Normal"/>
    <w:link w:val="EncabezadoCar"/>
    <w:uiPriority w:val="99"/>
    <w:unhideWhenUsed/>
    <w:rsid w:val="00DE003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E0038"/>
  </w:style>
  <w:style w:type="paragraph" w:styleId="Piedepgina">
    <w:name w:val="footer"/>
    <w:basedOn w:val="Normal"/>
    <w:link w:val="PiedepginaCar"/>
    <w:uiPriority w:val="99"/>
    <w:unhideWhenUsed/>
    <w:rsid w:val="00DE003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E0038"/>
  </w:style>
  <w:style w:type="paragraph" w:styleId="Ttulo">
    <w:name w:val="Title"/>
    <w:basedOn w:val="Normal"/>
    <w:next w:val="Normal"/>
    <w:link w:val="TtuloCar"/>
    <w:uiPriority w:val="10"/>
    <w:qFormat/>
    <w:rsid w:val="00DE0038"/>
    <w:pPr>
      <w:pBdr>
        <w:bottom w:val="single" w:sz="8" w:space="4" w:color="3B9C14" w:themeColor="accent1"/>
      </w:pBdr>
      <w:spacing w:after="300" w:line="240" w:lineRule="auto"/>
      <w:contextualSpacing/>
    </w:pPr>
    <w:rPr>
      <w:rFonts w:asciiTheme="majorHAnsi" w:eastAsiaTheme="majorEastAsia" w:hAnsiTheme="majorHAnsi" w:cstheme="majorBidi"/>
      <w:color w:val="B0D300" w:themeColor="text2" w:themeShade="BF"/>
      <w:spacing w:val="5"/>
      <w:kern w:val="28"/>
      <w:sz w:val="52"/>
      <w:szCs w:val="52"/>
    </w:rPr>
  </w:style>
  <w:style w:type="character" w:customStyle="1" w:styleId="TtuloCar">
    <w:name w:val="Título Car"/>
    <w:basedOn w:val="Fuentedeprrafopredeter"/>
    <w:link w:val="Ttulo"/>
    <w:uiPriority w:val="10"/>
    <w:rsid w:val="00DE0038"/>
    <w:rPr>
      <w:rFonts w:asciiTheme="majorHAnsi" w:eastAsiaTheme="majorEastAsia" w:hAnsiTheme="majorHAnsi" w:cstheme="majorBidi"/>
      <w:color w:val="B0D300" w:themeColor="text2" w:themeShade="BF"/>
      <w:spacing w:val="5"/>
      <w:kern w:val="28"/>
      <w:sz w:val="52"/>
      <w:szCs w:val="52"/>
    </w:rPr>
  </w:style>
  <w:style w:type="paragraph" w:styleId="Prrafodelista">
    <w:name w:val="List Paragraph"/>
    <w:basedOn w:val="Normal"/>
    <w:uiPriority w:val="34"/>
    <w:qFormat/>
    <w:rsid w:val="00DE0038"/>
    <w:pPr>
      <w:ind w:left="720"/>
      <w:contextualSpacing/>
    </w:pPr>
  </w:style>
  <w:style w:type="character" w:customStyle="1" w:styleId="Ttulo2Car">
    <w:name w:val="Título 2 Car"/>
    <w:basedOn w:val="Fuentedeprrafopredeter"/>
    <w:link w:val="Ttulo2"/>
    <w:uiPriority w:val="9"/>
    <w:rsid w:val="00712D41"/>
    <w:rPr>
      <w:rFonts w:asciiTheme="majorHAnsi" w:eastAsiaTheme="majorEastAsia" w:hAnsiTheme="majorHAnsi" w:cstheme="majorBidi"/>
      <w:b/>
      <w:bCs/>
      <w:color w:val="3B9C14" w:themeColor="accent1"/>
      <w:sz w:val="26"/>
      <w:szCs w:val="26"/>
    </w:rPr>
  </w:style>
  <w:style w:type="character" w:customStyle="1" w:styleId="Ttulo3Car">
    <w:name w:val="Título 3 Car"/>
    <w:basedOn w:val="Fuentedeprrafopredeter"/>
    <w:link w:val="Ttulo3"/>
    <w:uiPriority w:val="9"/>
    <w:rsid w:val="00712D41"/>
    <w:rPr>
      <w:rFonts w:asciiTheme="majorHAnsi" w:eastAsiaTheme="majorEastAsia" w:hAnsiTheme="majorHAnsi" w:cstheme="majorBidi"/>
      <w:b/>
      <w:bCs/>
      <w:color w:val="3B9C14" w:themeColor="accent1"/>
    </w:rPr>
  </w:style>
  <w:style w:type="character" w:customStyle="1" w:styleId="Ttulo4Car">
    <w:name w:val="Título 4 Car"/>
    <w:basedOn w:val="Fuentedeprrafopredeter"/>
    <w:link w:val="Ttulo4"/>
    <w:uiPriority w:val="9"/>
    <w:rsid w:val="00712D41"/>
    <w:rPr>
      <w:rFonts w:asciiTheme="majorHAnsi" w:eastAsiaTheme="majorEastAsia" w:hAnsiTheme="majorHAnsi" w:cstheme="majorBidi"/>
      <w:b/>
      <w:bCs/>
      <w:i/>
      <w:iCs/>
      <w:color w:val="3B9C14" w:themeColor="accent1"/>
    </w:rPr>
  </w:style>
  <w:style w:type="character" w:styleId="Hipervnculo">
    <w:name w:val="Hyperlink"/>
    <w:basedOn w:val="Fuentedeprrafopredeter"/>
    <w:uiPriority w:val="99"/>
    <w:unhideWhenUsed/>
    <w:rsid w:val="00712D41"/>
    <w:rPr>
      <w:color w:val="3B9C14" w:themeColor="hyperlink"/>
      <w:u w:val="single"/>
    </w:rPr>
  </w:style>
  <w:style w:type="character" w:styleId="Hipervnculovisitado">
    <w:name w:val="FollowedHyperlink"/>
    <w:basedOn w:val="Fuentedeprrafopredeter"/>
    <w:uiPriority w:val="99"/>
    <w:semiHidden/>
    <w:unhideWhenUsed/>
    <w:rsid w:val="00712D41"/>
    <w:rPr>
      <w:color w:val="44EB10" w:themeColor="followedHyperlink"/>
      <w:u w:val="single"/>
    </w:rPr>
  </w:style>
  <w:style w:type="paragraph" w:styleId="Descripcin">
    <w:name w:val="caption"/>
    <w:basedOn w:val="Normal"/>
    <w:next w:val="Normal"/>
    <w:uiPriority w:val="35"/>
    <w:unhideWhenUsed/>
    <w:qFormat/>
    <w:rsid w:val="008F7184"/>
    <w:pPr>
      <w:spacing w:line="240" w:lineRule="auto"/>
    </w:pPr>
    <w:rPr>
      <w:b/>
      <w:bCs/>
      <w:color w:val="3B9C14" w:themeColor="accent1"/>
      <w:sz w:val="18"/>
      <w:szCs w:val="18"/>
    </w:rPr>
  </w:style>
  <w:style w:type="table" w:styleId="Tablaconcuadrcula">
    <w:name w:val="Table Grid"/>
    <w:basedOn w:val="Tablanormal"/>
    <w:uiPriority w:val="59"/>
    <w:rsid w:val="008F7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17656"/>
    <w:rPr>
      <w:sz w:val="16"/>
      <w:szCs w:val="16"/>
    </w:rPr>
  </w:style>
  <w:style w:type="paragraph" w:styleId="Textocomentario">
    <w:name w:val="annotation text"/>
    <w:basedOn w:val="Normal"/>
    <w:link w:val="TextocomentarioCar"/>
    <w:uiPriority w:val="99"/>
    <w:unhideWhenUsed/>
    <w:rsid w:val="00A17656"/>
    <w:pPr>
      <w:spacing w:line="240" w:lineRule="auto"/>
    </w:pPr>
    <w:rPr>
      <w:sz w:val="20"/>
      <w:szCs w:val="20"/>
    </w:rPr>
  </w:style>
  <w:style w:type="character" w:customStyle="1" w:styleId="TextocomentarioCar">
    <w:name w:val="Texto comentario Car"/>
    <w:basedOn w:val="Fuentedeprrafopredeter"/>
    <w:link w:val="Textocomentario"/>
    <w:uiPriority w:val="99"/>
    <w:rsid w:val="00A17656"/>
    <w:rPr>
      <w:sz w:val="20"/>
      <w:szCs w:val="20"/>
    </w:rPr>
  </w:style>
  <w:style w:type="paragraph" w:styleId="Asuntodelcomentario">
    <w:name w:val="annotation subject"/>
    <w:basedOn w:val="Textocomentario"/>
    <w:next w:val="Textocomentario"/>
    <w:link w:val="AsuntodelcomentarioCar"/>
    <w:uiPriority w:val="99"/>
    <w:semiHidden/>
    <w:unhideWhenUsed/>
    <w:rsid w:val="00A17656"/>
    <w:rPr>
      <w:b/>
      <w:bCs/>
    </w:rPr>
  </w:style>
  <w:style w:type="character" w:customStyle="1" w:styleId="AsuntodelcomentarioCar">
    <w:name w:val="Asunto del comentario Car"/>
    <w:basedOn w:val="TextocomentarioCar"/>
    <w:link w:val="Asuntodelcomentario"/>
    <w:uiPriority w:val="99"/>
    <w:semiHidden/>
    <w:rsid w:val="00A17656"/>
    <w:rPr>
      <w:b/>
      <w:bCs/>
      <w:sz w:val="20"/>
      <w:szCs w:val="20"/>
    </w:rPr>
  </w:style>
  <w:style w:type="paragraph" w:styleId="Textodeglobo">
    <w:name w:val="Balloon Text"/>
    <w:basedOn w:val="Normal"/>
    <w:link w:val="TextodegloboCar"/>
    <w:uiPriority w:val="99"/>
    <w:semiHidden/>
    <w:unhideWhenUsed/>
    <w:rsid w:val="00A1765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17656"/>
    <w:rPr>
      <w:rFonts w:ascii="Segoe UI" w:hAnsi="Segoe UI" w:cs="Segoe UI"/>
      <w:sz w:val="18"/>
      <w:szCs w:val="18"/>
    </w:rPr>
  </w:style>
  <w:style w:type="paragraph" w:styleId="Sinespaciado">
    <w:name w:val="No Spacing"/>
    <w:uiPriority w:val="1"/>
    <w:qFormat/>
    <w:rsid w:val="00FC5FC3"/>
    <w:pPr>
      <w:spacing w:after="0" w:line="240" w:lineRule="auto"/>
      <w:jc w:val="both"/>
    </w:pPr>
  </w:style>
  <w:style w:type="paragraph" w:styleId="Textonotapie">
    <w:name w:val="footnote text"/>
    <w:basedOn w:val="Normal"/>
    <w:link w:val="TextonotapieCar"/>
    <w:uiPriority w:val="99"/>
    <w:semiHidden/>
    <w:unhideWhenUsed/>
    <w:rsid w:val="00641DC6"/>
    <w:pPr>
      <w:spacing w:after="0" w:line="240" w:lineRule="auto"/>
      <w:jc w:val="left"/>
    </w:pPr>
    <w:rPr>
      <w:sz w:val="20"/>
      <w:szCs w:val="20"/>
      <w:lang w:val="en-US"/>
    </w:rPr>
  </w:style>
  <w:style w:type="character" w:customStyle="1" w:styleId="TextonotapieCar">
    <w:name w:val="Texto nota pie Car"/>
    <w:basedOn w:val="Fuentedeprrafopredeter"/>
    <w:link w:val="Textonotapie"/>
    <w:uiPriority w:val="99"/>
    <w:semiHidden/>
    <w:rsid w:val="00641DC6"/>
    <w:rPr>
      <w:sz w:val="20"/>
      <w:szCs w:val="20"/>
      <w:lang w:val="en-US"/>
    </w:rPr>
  </w:style>
  <w:style w:type="character" w:styleId="Refdenotaalpie">
    <w:name w:val="footnote reference"/>
    <w:basedOn w:val="Fuentedeprrafopredeter"/>
    <w:uiPriority w:val="99"/>
    <w:semiHidden/>
    <w:unhideWhenUsed/>
    <w:rsid w:val="00641DC6"/>
    <w:rPr>
      <w:vertAlign w:val="superscript"/>
    </w:rPr>
  </w:style>
  <w:style w:type="character" w:styleId="Textoennegrita">
    <w:name w:val="Strong"/>
    <w:basedOn w:val="Fuentedeprrafopredeter"/>
    <w:uiPriority w:val="22"/>
    <w:qFormat/>
    <w:rsid w:val="003E3489"/>
    <w:rPr>
      <w:b/>
      <w:bCs/>
    </w:rPr>
  </w:style>
  <w:style w:type="character" w:customStyle="1" w:styleId="contactos">
    <w:name w:val="contactos"/>
    <w:basedOn w:val="Fuentedeprrafopredeter"/>
    <w:rsid w:val="003E3489"/>
  </w:style>
  <w:style w:type="table" w:customStyle="1" w:styleId="Listaclara-nfasis11">
    <w:name w:val="Lista clara - Énfasis 11"/>
    <w:basedOn w:val="Tablanormal"/>
    <w:uiPriority w:val="61"/>
    <w:rsid w:val="003E3489"/>
    <w:pPr>
      <w:spacing w:after="0" w:line="240" w:lineRule="auto"/>
    </w:pPr>
    <w:tblPr>
      <w:tblStyleRowBandSize w:val="1"/>
      <w:tblStyleColBandSize w:val="1"/>
      <w:tblBorders>
        <w:top w:val="single" w:sz="8" w:space="0" w:color="3B9C14" w:themeColor="accent1"/>
        <w:left w:val="single" w:sz="8" w:space="0" w:color="3B9C14" w:themeColor="accent1"/>
        <w:bottom w:val="single" w:sz="8" w:space="0" w:color="3B9C14" w:themeColor="accent1"/>
        <w:right w:val="single" w:sz="8" w:space="0" w:color="3B9C14" w:themeColor="accent1"/>
      </w:tblBorders>
    </w:tblPr>
    <w:tblStylePr w:type="firstRow">
      <w:pPr>
        <w:spacing w:before="0" w:after="0" w:line="240" w:lineRule="auto"/>
      </w:pPr>
      <w:rPr>
        <w:b/>
        <w:bCs/>
        <w:color w:val="FFFFFF" w:themeColor="background1"/>
      </w:rPr>
      <w:tblPr/>
      <w:tcPr>
        <w:shd w:val="clear" w:color="auto" w:fill="3B9C14" w:themeFill="accent1"/>
      </w:tcPr>
    </w:tblStylePr>
    <w:tblStylePr w:type="lastRow">
      <w:pPr>
        <w:spacing w:before="0" w:after="0" w:line="240" w:lineRule="auto"/>
      </w:pPr>
      <w:rPr>
        <w:b/>
        <w:bCs/>
      </w:rPr>
      <w:tblPr/>
      <w:tcPr>
        <w:tcBorders>
          <w:top w:val="double" w:sz="6" w:space="0" w:color="3B9C14" w:themeColor="accent1"/>
          <w:left w:val="single" w:sz="8" w:space="0" w:color="3B9C14" w:themeColor="accent1"/>
          <w:bottom w:val="single" w:sz="8" w:space="0" w:color="3B9C14" w:themeColor="accent1"/>
          <w:right w:val="single" w:sz="8" w:space="0" w:color="3B9C14" w:themeColor="accent1"/>
        </w:tcBorders>
      </w:tcPr>
    </w:tblStylePr>
    <w:tblStylePr w:type="firstCol">
      <w:rPr>
        <w:b/>
        <w:bCs/>
      </w:rPr>
    </w:tblStylePr>
    <w:tblStylePr w:type="lastCol">
      <w:rPr>
        <w:b/>
        <w:bCs/>
      </w:rPr>
    </w:tblStylePr>
    <w:tblStylePr w:type="band1Vert">
      <w:tblPr/>
      <w:tcPr>
        <w:tcBorders>
          <w:top w:val="single" w:sz="8" w:space="0" w:color="3B9C14" w:themeColor="accent1"/>
          <w:left w:val="single" w:sz="8" w:space="0" w:color="3B9C14" w:themeColor="accent1"/>
          <w:bottom w:val="single" w:sz="8" w:space="0" w:color="3B9C14" w:themeColor="accent1"/>
          <w:right w:val="single" w:sz="8" w:space="0" w:color="3B9C14" w:themeColor="accent1"/>
        </w:tcBorders>
      </w:tcPr>
    </w:tblStylePr>
    <w:tblStylePr w:type="band1Horz">
      <w:tblPr/>
      <w:tcPr>
        <w:tcBorders>
          <w:top w:val="single" w:sz="8" w:space="0" w:color="3B9C14" w:themeColor="accent1"/>
          <w:left w:val="single" w:sz="8" w:space="0" w:color="3B9C14" w:themeColor="accent1"/>
          <w:bottom w:val="single" w:sz="8" w:space="0" w:color="3B9C14" w:themeColor="accent1"/>
          <w:right w:val="single" w:sz="8" w:space="0" w:color="3B9C14" w:themeColor="accent1"/>
        </w:tcBorders>
      </w:tcPr>
    </w:tblStylePr>
  </w:style>
  <w:style w:type="table" w:customStyle="1" w:styleId="Sombreadoclaro1">
    <w:name w:val="Sombreado claro1"/>
    <w:basedOn w:val="Tablanormal"/>
    <w:uiPriority w:val="60"/>
    <w:rsid w:val="0083555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tulo5Car">
    <w:name w:val="Título 5 Car"/>
    <w:basedOn w:val="Fuentedeprrafopredeter"/>
    <w:link w:val="Ttulo5"/>
    <w:uiPriority w:val="9"/>
    <w:rsid w:val="00D015E4"/>
    <w:rPr>
      <w:rFonts w:asciiTheme="majorHAnsi" w:eastAsiaTheme="majorEastAsia" w:hAnsiTheme="majorHAnsi" w:cstheme="majorBidi"/>
      <w:color w:val="2C740F" w:themeColor="accent1" w:themeShade="BF"/>
    </w:rPr>
  </w:style>
  <w:style w:type="paragraph" w:styleId="Bibliografa">
    <w:name w:val="Bibliography"/>
    <w:basedOn w:val="Normal"/>
    <w:next w:val="Normal"/>
    <w:uiPriority w:val="37"/>
    <w:unhideWhenUsed/>
    <w:rsid w:val="00FE1145"/>
    <w:pPr>
      <w:tabs>
        <w:tab w:val="left" w:pos="504"/>
      </w:tabs>
      <w:spacing w:after="0" w:line="240" w:lineRule="auto"/>
      <w:ind w:left="504" w:hanging="504"/>
    </w:pPr>
  </w:style>
  <w:style w:type="paragraph" w:styleId="Tabladeilustraciones">
    <w:name w:val="table of figures"/>
    <w:basedOn w:val="Normal"/>
    <w:next w:val="Normal"/>
    <w:uiPriority w:val="99"/>
    <w:unhideWhenUsed/>
    <w:rsid w:val="004B65E0"/>
    <w:pPr>
      <w:spacing w:after="0"/>
    </w:pPr>
  </w:style>
  <w:style w:type="paragraph" w:styleId="TtuloTDC">
    <w:name w:val="TOC Heading"/>
    <w:basedOn w:val="Ttulo1"/>
    <w:next w:val="Normal"/>
    <w:uiPriority w:val="39"/>
    <w:semiHidden/>
    <w:unhideWhenUsed/>
    <w:qFormat/>
    <w:rsid w:val="004B65E0"/>
    <w:pPr>
      <w:jc w:val="left"/>
      <w:outlineLvl w:val="9"/>
    </w:pPr>
    <w:rPr>
      <w:lang w:eastAsia="es-CO"/>
    </w:rPr>
  </w:style>
  <w:style w:type="paragraph" w:styleId="TDC1">
    <w:name w:val="toc 1"/>
    <w:basedOn w:val="Normal"/>
    <w:next w:val="Normal"/>
    <w:autoRedefine/>
    <w:uiPriority w:val="39"/>
    <w:unhideWhenUsed/>
    <w:rsid w:val="004B65E0"/>
    <w:pPr>
      <w:spacing w:after="100"/>
    </w:pPr>
  </w:style>
  <w:style w:type="paragraph" w:styleId="TDC2">
    <w:name w:val="toc 2"/>
    <w:basedOn w:val="Normal"/>
    <w:next w:val="Normal"/>
    <w:autoRedefine/>
    <w:uiPriority w:val="39"/>
    <w:unhideWhenUsed/>
    <w:rsid w:val="004B65E0"/>
    <w:pPr>
      <w:spacing w:after="100"/>
      <w:ind w:left="220"/>
    </w:pPr>
  </w:style>
  <w:style w:type="paragraph" w:styleId="TDC3">
    <w:name w:val="toc 3"/>
    <w:basedOn w:val="Normal"/>
    <w:next w:val="Normal"/>
    <w:autoRedefine/>
    <w:uiPriority w:val="39"/>
    <w:unhideWhenUsed/>
    <w:rsid w:val="004B65E0"/>
    <w:pPr>
      <w:spacing w:after="100"/>
      <w:ind w:left="440"/>
    </w:pPr>
  </w:style>
  <w:style w:type="character" w:styleId="Refdenotaalfinal">
    <w:name w:val="endnote reference"/>
    <w:basedOn w:val="Fuentedeprrafopredeter"/>
    <w:uiPriority w:val="99"/>
    <w:semiHidden/>
    <w:unhideWhenUsed/>
    <w:rsid w:val="00394E72"/>
    <w:rPr>
      <w:vertAlign w:val="superscript"/>
    </w:rPr>
  </w:style>
  <w:style w:type="paragraph" w:customStyle="1" w:styleId="Ttulo0">
    <w:name w:val="Título 0"/>
    <w:basedOn w:val="Ttulo1"/>
    <w:link w:val="Ttulo0Car"/>
    <w:qFormat/>
    <w:rsid w:val="00900800"/>
  </w:style>
  <w:style w:type="character" w:customStyle="1" w:styleId="Ttulo0Car">
    <w:name w:val="Título 0 Car"/>
    <w:basedOn w:val="TtuloCar"/>
    <w:link w:val="Ttulo0"/>
    <w:rsid w:val="00900800"/>
    <w:rPr>
      <w:rFonts w:asciiTheme="majorHAnsi" w:eastAsiaTheme="majorEastAsia" w:hAnsiTheme="majorHAnsi" w:cstheme="majorBidi"/>
      <w:b/>
      <w:bCs/>
      <w:color w:val="2C740F" w:themeColor="accent1" w:themeShade="BF"/>
      <w:spacing w:val="5"/>
      <w:kern w:val="28"/>
      <w:sz w:val="28"/>
      <w:szCs w:val="28"/>
    </w:rPr>
  </w:style>
  <w:style w:type="table" w:styleId="Sombreadomedio1-nfasis3">
    <w:name w:val="Medium Shading 1 Accent 3"/>
    <w:basedOn w:val="Tablanormal"/>
    <w:uiPriority w:val="63"/>
    <w:rsid w:val="00C92CDA"/>
    <w:pPr>
      <w:spacing w:after="0" w:line="240" w:lineRule="auto"/>
    </w:pPr>
    <w:tblPr>
      <w:tblStyleRowBandSize w:val="1"/>
      <w:tblStyleColBandSize w:val="1"/>
      <w:tblBorders>
        <w:top w:val="single" w:sz="8" w:space="0" w:color="E2FF54" w:themeColor="accent3" w:themeTint="BF"/>
        <w:left w:val="single" w:sz="8" w:space="0" w:color="E2FF54" w:themeColor="accent3" w:themeTint="BF"/>
        <w:bottom w:val="single" w:sz="8" w:space="0" w:color="E2FF54" w:themeColor="accent3" w:themeTint="BF"/>
        <w:right w:val="single" w:sz="8" w:space="0" w:color="E2FF54" w:themeColor="accent3" w:themeTint="BF"/>
        <w:insideH w:val="single" w:sz="8" w:space="0" w:color="E2FF54" w:themeColor="accent3" w:themeTint="BF"/>
      </w:tblBorders>
    </w:tblPr>
    <w:tblStylePr w:type="firstRow">
      <w:pPr>
        <w:spacing w:before="0" w:after="0" w:line="240" w:lineRule="auto"/>
      </w:pPr>
      <w:rPr>
        <w:b/>
        <w:bCs/>
        <w:color w:val="FFFFFF" w:themeColor="background1"/>
      </w:rPr>
      <w:tblPr/>
      <w:tcPr>
        <w:tcBorders>
          <w:top w:val="single" w:sz="8" w:space="0" w:color="E2FF54" w:themeColor="accent3" w:themeTint="BF"/>
          <w:left w:val="single" w:sz="8" w:space="0" w:color="E2FF54" w:themeColor="accent3" w:themeTint="BF"/>
          <w:bottom w:val="single" w:sz="8" w:space="0" w:color="E2FF54" w:themeColor="accent3" w:themeTint="BF"/>
          <w:right w:val="single" w:sz="8" w:space="0" w:color="E2FF54" w:themeColor="accent3" w:themeTint="BF"/>
          <w:insideH w:val="nil"/>
          <w:insideV w:val="nil"/>
        </w:tcBorders>
        <w:shd w:val="clear" w:color="auto" w:fill="DAFF1B" w:themeFill="accent3"/>
      </w:tcPr>
    </w:tblStylePr>
    <w:tblStylePr w:type="lastRow">
      <w:pPr>
        <w:spacing w:before="0" w:after="0" w:line="240" w:lineRule="auto"/>
      </w:pPr>
      <w:rPr>
        <w:b/>
        <w:bCs/>
      </w:rPr>
      <w:tblPr/>
      <w:tcPr>
        <w:tcBorders>
          <w:top w:val="double" w:sz="6" w:space="0" w:color="E2FF54" w:themeColor="accent3" w:themeTint="BF"/>
          <w:left w:val="single" w:sz="8" w:space="0" w:color="E2FF54" w:themeColor="accent3" w:themeTint="BF"/>
          <w:bottom w:val="single" w:sz="8" w:space="0" w:color="E2FF54" w:themeColor="accent3" w:themeTint="BF"/>
          <w:right w:val="single" w:sz="8" w:space="0" w:color="E2FF54" w:themeColor="accent3" w:themeTint="BF"/>
          <w:insideH w:val="nil"/>
          <w:insideV w:val="nil"/>
        </w:tcBorders>
      </w:tcPr>
    </w:tblStylePr>
    <w:tblStylePr w:type="firstCol">
      <w:rPr>
        <w:b/>
        <w:bCs/>
      </w:rPr>
    </w:tblStylePr>
    <w:tblStylePr w:type="lastCol">
      <w:rPr>
        <w:b/>
        <w:bCs/>
      </w:rPr>
    </w:tblStylePr>
    <w:tblStylePr w:type="band1Vert">
      <w:tblPr/>
      <w:tcPr>
        <w:shd w:val="clear" w:color="auto" w:fill="F5FFC6" w:themeFill="accent3" w:themeFillTint="3F"/>
      </w:tcPr>
    </w:tblStylePr>
    <w:tblStylePr w:type="band1Horz">
      <w:tblPr/>
      <w:tcPr>
        <w:tcBorders>
          <w:insideH w:val="nil"/>
          <w:insideV w:val="nil"/>
        </w:tcBorders>
        <w:shd w:val="clear" w:color="auto" w:fill="F5FFC6" w:themeFill="accent3" w:themeFillTint="3F"/>
      </w:tcPr>
    </w:tblStylePr>
    <w:tblStylePr w:type="band2Horz">
      <w:tblPr/>
      <w:tcPr>
        <w:tcBorders>
          <w:insideH w:val="nil"/>
          <w:insideV w:val="nil"/>
        </w:tcBorders>
      </w:tcPr>
    </w:tblStylePr>
  </w:style>
  <w:style w:type="paragraph" w:styleId="Mapadeldocumento">
    <w:name w:val="Document Map"/>
    <w:basedOn w:val="Normal"/>
    <w:link w:val="MapadeldocumentoCar"/>
    <w:uiPriority w:val="99"/>
    <w:semiHidden/>
    <w:unhideWhenUsed/>
    <w:rsid w:val="00DB2548"/>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DB254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83650">
      <w:bodyDiv w:val="1"/>
      <w:marLeft w:val="0"/>
      <w:marRight w:val="0"/>
      <w:marTop w:val="0"/>
      <w:marBottom w:val="0"/>
      <w:divBdr>
        <w:top w:val="none" w:sz="0" w:space="0" w:color="auto"/>
        <w:left w:val="none" w:sz="0" w:space="0" w:color="auto"/>
        <w:bottom w:val="none" w:sz="0" w:space="0" w:color="auto"/>
        <w:right w:val="none" w:sz="0" w:space="0" w:color="auto"/>
      </w:divBdr>
    </w:div>
    <w:div w:id="253982149">
      <w:bodyDiv w:val="1"/>
      <w:marLeft w:val="0"/>
      <w:marRight w:val="0"/>
      <w:marTop w:val="0"/>
      <w:marBottom w:val="0"/>
      <w:divBdr>
        <w:top w:val="none" w:sz="0" w:space="0" w:color="auto"/>
        <w:left w:val="none" w:sz="0" w:space="0" w:color="auto"/>
        <w:bottom w:val="none" w:sz="0" w:space="0" w:color="auto"/>
        <w:right w:val="none" w:sz="0" w:space="0" w:color="auto"/>
      </w:divBdr>
    </w:div>
    <w:div w:id="411506765">
      <w:bodyDiv w:val="1"/>
      <w:marLeft w:val="0"/>
      <w:marRight w:val="0"/>
      <w:marTop w:val="0"/>
      <w:marBottom w:val="0"/>
      <w:divBdr>
        <w:top w:val="none" w:sz="0" w:space="0" w:color="auto"/>
        <w:left w:val="none" w:sz="0" w:space="0" w:color="auto"/>
        <w:bottom w:val="none" w:sz="0" w:space="0" w:color="auto"/>
        <w:right w:val="none" w:sz="0" w:space="0" w:color="auto"/>
      </w:divBdr>
    </w:div>
    <w:div w:id="2013486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2.png"/><Relationship Id="rId26" Type="http://schemas.openxmlformats.org/officeDocument/2006/relationships/hyperlink" Target="http://download.cnet.com/Bizagi-Modeler/3000-2064_4-10829436.html" TargetMode="External"/><Relationship Id="rId39" Type="http://schemas.openxmlformats.org/officeDocument/2006/relationships/hyperlink" Target="file:///C:\Users\Fabi&#225;n%20Merch&#225;n\Google%20Drive\Proyecto%20Ingesoft\Primera%20entrega\SPMP\Formatos\Formato%20de%20control%20y%20supervisi&#243;n%20de%20herramientas.xlsx" TargetMode="External"/><Relationship Id="rId21" Type="http://schemas.openxmlformats.org/officeDocument/2006/relationships/image" Target="media/image5.png"/><Relationship Id="rId34" Type="http://schemas.openxmlformats.org/officeDocument/2006/relationships/hyperlink" Target="http://www.sublimetext.com/3" TargetMode="External"/><Relationship Id="rId42" Type="http://schemas.openxmlformats.org/officeDocument/2006/relationships/hyperlink" Target="file:///C:\Users\Estudiante\Downloads\Anexos\Diagrama%20de%20Gantt%20Completo.mpp" TargetMode="External"/><Relationship Id="rId47" Type="http://schemas.openxmlformats.org/officeDocument/2006/relationships/image" Target="media/image7.png"/><Relationship Id="rId50" Type="http://schemas.openxmlformats.org/officeDocument/2006/relationships/hyperlink" Target="file:///C:\Users\Estudiante\Downloads\Formatos\Control%20de%20versiones%20para%20documentos.xlsx" TargetMode="External"/><Relationship Id="rId55" Type="http://schemas.openxmlformats.org/officeDocument/2006/relationships/hyperlink" Target="file:///C:\Users\Estudiante\Downloads\Formatos\Formato%20de%20control%20de%20cambios.xlsx" TargetMode="External"/><Relationship Id="rId63" Type="http://schemas.openxmlformats.org/officeDocument/2006/relationships/hyperlink" Target="file:///C:\Users\Estudiante\Downloads\Formatos\Revisi&#243;n%20cruzada%20de%20la%20semana.xlsx" TargetMode="External"/><Relationship Id="rId68" Type="http://schemas.openxmlformats.org/officeDocument/2006/relationships/hyperlink" Target="file:///C:\Users\Estudiante\Downloads\Formatos\Formato%20para%20la%20medici&#243;n%20de%20documentos.xlsx" TargetMode="External"/><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file:///C:\Users\Estudiante\Downloads\Anexos\Estimaci&#243;n%20costo%20proyecto.xlsx" TargetMode="External"/><Relationship Id="rId29" Type="http://schemas.openxmlformats.org/officeDocument/2006/relationships/hyperlink" Target="http://developer.android.com/sdk/index.html" TargetMode="External"/><Relationship Id="rId11" Type="http://schemas.openxmlformats.org/officeDocument/2006/relationships/diagramData" Target="diagrams/data1.xml"/><Relationship Id="rId24" Type="http://schemas.openxmlformats.org/officeDocument/2006/relationships/hyperlink" Target="https://tools.google.com/dlpage/drive/index.html?hl=en" TargetMode="External"/><Relationship Id="rId32" Type="http://schemas.openxmlformats.org/officeDocument/2006/relationships/hyperlink" Target="https://www.digitalocean.com/" TargetMode="External"/><Relationship Id="rId37" Type="http://schemas.openxmlformats.org/officeDocument/2006/relationships/hyperlink" Target="file:///C:\Users\Estudiante\Downloads\Anexos\Estimaci&#243;n%20costo%20proyecto.xlsx" TargetMode="External"/><Relationship Id="rId40" Type="http://schemas.openxmlformats.org/officeDocument/2006/relationships/hyperlink" Target="file:///C:\Users\Estudiante\Downloads\Anexos\WBS-RAWR.docx" TargetMode="External"/><Relationship Id="rId45" Type="http://schemas.openxmlformats.org/officeDocument/2006/relationships/hyperlink" Target="file:///C:\Users\Estudiante\Downloads\Anexos\TERCERA%20ENTREGA%20%20v03.docx" TargetMode="External"/><Relationship Id="rId53" Type="http://schemas.openxmlformats.org/officeDocument/2006/relationships/hyperlink" Target="file:///C:\Users\Estudiante\Proyecto%20Ingesoft\Primera%20entrega\Glosario%20del%20documento.docx" TargetMode="External"/><Relationship Id="rId58" Type="http://schemas.openxmlformats.org/officeDocument/2006/relationships/hyperlink" Target="file:///C:\Users\Estudiante\Downloads\Formatos\Formato%20de%20control%20de%20cambios.xlsx" TargetMode="External"/><Relationship Id="rId66" Type="http://schemas.openxmlformats.org/officeDocument/2006/relationships/hyperlink" Target="file:///C:\Users\Estudiante\Downloads\Formatos\Formato%20-%20Figuras.docx" TargetMode="External"/><Relationship Id="rId74" Type="http://schemas.openxmlformats.org/officeDocument/2006/relationships/image" Target="media/image13.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file:///C:\Users\Estudiante\Downloads\Formatos\Formato%20para%20la%20medici&#243;n%20de%20documentos.xlsx" TargetMode="External"/><Relationship Id="rId10" Type="http://schemas.openxmlformats.org/officeDocument/2006/relationships/hyperlink" Target="file:///C:\Users\Luis-PC\Glosario%20del%20documento.docx" TargetMode="External"/><Relationship Id="rId19" Type="http://schemas.openxmlformats.org/officeDocument/2006/relationships/image" Target="media/image3.png"/><Relationship Id="rId31" Type="http://schemas.openxmlformats.org/officeDocument/2006/relationships/hyperlink" Target="https://github.com/" TargetMode="External"/><Relationship Id="rId44" Type="http://schemas.openxmlformats.org/officeDocument/2006/relationships/hyperlink" Target="file:///C:\Users\Estudiante\Downloads\Anexos\SEGUNDA%20ENTREGA-V0.3.docx" TargetMode="External"/><Relationship Id="rId52" Type="http://schemas.openxmlformats.org/officeDocument/2006/relationships/hyperlink" Target="file:///C:\Users\Estudiante\Proyecto%20Ingesoft\Primera%20entrega\SPMP\8.2LenguajesyHerramientasV.0.3.docx" TargetMode="External"/><Relationship Id="rId60" Type="http://schemas.openxmlformats.org/officeDocument/2006/relationships/hyperlink" Target="file:///C:\Users\Estudiante\Downloads\SPMP.docx" TargetMode="External"/><Relationship Id="rId65" Type="http://schemas.openxmlformats.org/officeDocument/2006/relationships/hyperlink" Target="file:///C:\Users\Estudiante\Downloads\Formatos\Formato%20-%20Tablas.docx" TargetMode="External"/><Relationship Id="rId73" Type="http://schemas.openxmlformats.org/officeDocument/2006/relationships/image" Target="media/image12.png"/><Relationship Id="rId78"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file:///C:\Users\Fabi&#225;n%20Merch&#225;n\Google%20Drive\Proyecto%20Ingesoft\Primera%20entrega\Glosario%20del%20documento.docx" TargetMode="External"/><Relationship Id="rId14" Type="http://schemas.openxmlformats.org/officeDocument/2006/relationships/diagramColors" Target="diagrams/colors1.xml"/><Relationship Id="rId22" Type="http://schemas.openxmlformats.org/officeDocument/2006/relationships/hyperlink" Target="https://slack.com/" TargetMode="External"/><Relationship Id="rId27" Type="http://schemas.openxmlformats.org/officeDocument/2006/relationships/hyperlink" Target="http://pencil.evolus.vn/" TargetMode="External"/><Relationship Id="rId30" Type="http://schemas.openxmlformats.org/officeDocument/2006/relationships/hyperlink" Target="http://git-scm.com/downloads" TargetMode="External"/><Relationship Id="rId35" Type="http://schemas.openxmlformats.org/officeDocument/2006/relationships/image" Target="media/image6.jpeg"/><Relationship Id="rId43" Type="http://schemas.openxmlformats.org/officeDocument/2006/relationships/hyperlink" Target="file:///C:\Users\Estudiante\Downloads\Anexos\PRIMERA%20ENTREGA-V0.3.docx" TargetMode="External"/><Relationship Id="rId48" Type="http://schemas.openxmlformats.org/officeDocument/2006/relationships/image" Target="media/image8.png"/><Relationship Id="rId56" Type="http://schemas.openxmlformats.org/officeDocument/2006/relationships/hyperlink" Target="file:///C:\Users\Estudiante\Downloads\SPMP.docx" TargetMode="External"/><Relationship Id="rId64" Type="http://schemas.openxmlformats.org/officeDocument/2006/relationships/hyperlink" Target="file:///C:\Users\Estudiante\Downloads\Formatos\Formato%20-%20Realizar%20Documento.docx" TargetMode="External"/><Relationship Id="rId69" Type="http://schemas.openxmlformats.org/officeDocument/2006/relationships/image" Target="media/image9.png"/><Relationship Id="rId77"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file:///C:\Users\Estudiante\Downloads\Formatos\Formato%20de%20control%20de%20cambios.xlsx" TargetMode="External"/><Relationship Id="rId72" Type="http://schemas.openxmlformats.org/officeDocument/2006/relationships/hyperlink" Target="file:///C:\Users\Estudiante\Downloads\Anexos\Diagrama%20de%20Gantt-Completo.pdf"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hyperlink" Target="file:///C:\Users\Estudiante\Downloads\Anexos\Formato%20de%20control%20de%20cambios.xlsx" TargetMode="External"/><Relationship Id="rId25" Type="http://schemas.openxmlformats.org/officeDocument/2006/relationships/hyperlink" Target="https://www.zotero.org/support/word_processor_integration" TargetMode="External"/><Relationship Id="rId33" Type="http://schemas.openxmlformats.org/officeDocument/2006/relationships/hyperlink" Target="http://php.net/downloads.php" TargetMode="External"/><Relationship Id="rId38" Type="http://schemas.openxmlformats.org/officeDocument/2006/relationships/hyperlink" Target="file:///C:\Users\Fabi&#225;n%20Merch&#225;n\Google%20Drive\Proyecto%20Ingesoft\Primera%20entrega\SPMP\Formatos\Formato%20de%20control%20y%20supervisi&#243;n%20de%20herramientas.xlsx" TargetMode="External"/><Relationship Id="rId46" Type="http://schemas.openxmlformats.org/officeDocument/2006/relationships/hyperlink" Target="file:///C:\Users\Estudiante\Downloads\Anexos\Estimaci&#243;n%20costo%20proyecto.xlsx" TargetMode="External"/><Relationship Id="rId59" Type="http://schemas.openxmlformats.org/officeDocument/2006/relationships/hyperlink" Target="file:///C:\Users\Estudiante\Downloads\SPMP.docx" TargetMode="External"/><Relationship Id="rId67" Type="http://schemas.openxmlformats.org/officeDocument/2006/relationships/hyperlink" Target="file:///C:\Users\Estudiante\Downloads\Formatos\Control%20de%20versiones%20para%20documentos.xlsx" TargetMode="External"/><Relationship Id="rId20" Type="http://schemas.openxmlformats.org/officeDocument/2006/relationships/image" Target="media/image4.png"/><Relationship Id="rId41" Type="http://schemas.openxmlformats.org/officeDocument/2006/relationships/hyperlink" Target="file:///C:\Users\Estudiante\Downloads\Anexos\Diagrama%20de%20Gantt-Completo.pdf" TargetMode="External"/><Relationship Id="rId54" Type="http://schemas.openxmlformats.org/officeDocument/2006/relationships/hyperlink" Target="file:///C:\Users\Estudiante\Proyecto%20Ingesoft\Primera%20entrega\Glosario%20del%20documento.docx" TargetMode="External"/><Relationship Id="rId62" Type="http://schemas.openxmlformats.org/officeDocument/2006/relationships/hyperlink" Target="file:///C:\Users\Estudiante\Downloads\SPMP.docx" TargetMode="External"/><Relationship Id="rId70" Type="http://schemas.openxmlformats.org/officeDocument/2006/relationships/image" Target="media/image10.png"/><Relationship Id="rId75"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hyperlink" Target="https://www.google.com/tools/dlpage/hangoutplugin" TargetMode="External"/><Relationship Id="rId28" Type="http://schemas.openxmlformats.org/officeDocument/2006/relationships/hyperlink" Target="http://staruml.io/download" TargetMode="External"/><Relationship Id="rId36" Type="http://schemas.openxmlformats.org/officeDocument/2006/relationships/hyperlink" Target="file:///C:\Users\Estudiante\Downloads\Anexos\Descripci&#243;n%20Roles.xlsx" TargetMode="External"/><Relationship Id="rId49" Type="http://schemas.openxmlformats.org/officeDocument/2006/relationships/hyperlink" Target="file:///C:\Users\Estudiante\Downloads\Formatos\Revisi&#243;n%20cruzada%20de%20la%20semana.xlsx" TargetMode="External"/><Relationship Id="rId57" Type="http://schemas.openxmlformats.org/officeDocument/2006/relationships/hyperlink" Target="file:///C:\Users\Estudiante\Downloads\Formatos\Formato%20de%20supervisi&#243;n%20de%20cambios.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file:///C:\Users\Estudiante\Downloads\9.2.1%20Plan%20de%20entrenamiento%20del%20personal%20%5bV0%5d.docx" TargetMode="External"/><Relationship Id="rId2" Type="http://schemas.openxmlformats.org/officeDocument/2006/relationships/hyperlink" Target="file:///C:\Users\Estudiante\Downloads\9.2.1%20Plan%20de%20entrenamiento%20del%20personal%20%5bV0%5d.docx" TargetMode="External"/><Relationship Id="rId1" Type="http://schemas.openxmlformats.org/officeDocument/2006/relationships/hyperlink" Target="file:///C:\Users\Fabi&#225;n%20Merch&#225;n\Google%20Drive\Proyecto%20Ingesoft\Primera%20entrega\SPMP\8.2%20Lenguajes%20y%20Herramientas%20V.0.5.doc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14.png"/></Relationships>
</file>

<file path=word/_rels/header3.xml.rels><?xml version="1.0" encoding="UTF-8" standalone="yes"?>
<Relationships xmlns="http://schemas.openxmlformats.org/package/2006/relationships"><Relationship Id="rId1" Type="http://schemas.openxmlformats.org/officeDocument/2006/relationships/image" Target="media/image14.png"/></Relationships>
</file>

<file path=word/diagrams/colors1.xml><?xml version="1.0" encoding="utf-8"?>
<dgm:colorsDef xmlns:dgm="http://schemas.openxmlformats.org/drawingml/2006/diagram" xmlns:a="http://schemas.openxmlformats.org/drawingml/2006/main" uniqueId="urn:microsoft.com/office/officeart/2005/8/colors/accent3_3">
  <dgm:title val=""/>
  <dgm:desc val=""/>
  <dgm:catLst>
    <dgm:cat type="accent3" pri="11300"/>
  </dgm:catLst>
  <dgm:styleLbl name="node0">
    <dgm:fillClrLst meth="repeat">
      <a:schemeClr val="accent3">
        <a:shade val="80000"/>
      </a:schemeClr>
    </dgm:fillClrLst>
    <dgm:linClrLst meth="repeat">
      <a:schemeClr val="lt1"/>
    </dgm:linClrLst>
    <dgm:effectClrLst/>
    <dgm:txLinClrLst/>
    <dgm:txFillClrLst/>
    <dgm:txEffectClrLst/>
  </dgm:styleLbl>
  <dgm:styleLbl name="node1">
    <dgm:fillClrLst>
      <a:schemeClr val="accent3">
        <a:shade val="80000"/>
      </a:schemeClr>
      <a:schemeClr val="accent3">
        <a:tint val="70000"/>
      </a:schemeClr>
    </dgm:fillClrLst>
    <dgm:linClrLst meth="repeat">
      <a:schemeClr val="lt1"/>
    </dgm:linClrLst>
    <dgm:effectClrLst/>
    <dgm:txLinClrLst/>
    <dgm:txFillClrLst/>
    <dgm:txEffectClrLst/>
  </dgm:styleLbl>
  <dgm:styleLbl name="alignNode1">
    <dgm:fillClrLst>
      <a:schemeClr val="accent3">
        <a:shade val="80000"/>
      </a:schemeClr>
      <a:schemeClr val="accent3">
        <a:tint val="70000"/>
      </a:schemeClr>
    </dgm:fillClrLst>
    <dgm:linClrLst>
      <a:schemeClr val="accent3">
        <a:shade val="80000"/>
      </a:schemeClr>
      <a:schemeClr val="accent3">
        <a:tint val="70000"/>
      </a:schemeClr>
    </dgm:linClrLst>
    <dgm:effectClrLst/>
    <dgm:txLinClrLst/>
    <dgm:txFillClrLst/>
    <dgm:txEffectClrLst/>
  </dgm:styleLbl>
  <dgm:styleLbl name="lnNode1">
    <dgm:fillClrLst>
      <a:schemeClr val="accent3">
        <a:shade val="80000"/>
      </a:schemeClr>
      <a:schemeClr val="accent3">
        <a:tint val="70000"/>
      </a:schemeClr>
    </dgm:fillClrLst>
    <dgm:linClrLst meth="repeat">
      <a:schemeClr val="lt1"/>
    </dgm:linClrLst>
    <dgm:effectClrLst/>
    <dgm:txLinClrLst/>
    <dgm:txFillClrLst/>
    <dgm:txEffectClrLst/>
  </dgm:styleLbl>
  <dgm:styleLbl name="vennNode1">
    <dgm:fillClrLst>
      <a:schemeClr val="accent3">
        <a:shade val="80000"/>
        <a:alpha val="50000"/>
      </a:schemeClr>
      <a:schemeClr val="accent3">
        <a:tint val="70000"/>
        <a:alpha val="50000"/>
      </a:schemeClr>
    </dgm:fillClrLst>
    <dgm:linClrLst meth="repeat">
      <a:schemeClr val="lt1"/>
    </dgm:linClrLst>
    <dgm:effectClrLst/>
    <dgm:txLinClrLst/>
    <dgm:txFillClrLst/>
    <dgm:txEffectClrLst/>
  </dgm:styleLbl>
  <dgm:styleLbl name="node2">
    <dgm:fillClrLst>
      <a:schemeClr val="accent3">
        <a:tint val="99000"/>
      </a:schemeClr>
    </dgm:fillClrLst>
    <dgm:linClrLst meth="repeat">
      <a:schemeClr val="lt1"/>
    </dgm:linClrLst>
    <dgm:effectClrLst/>
    <dgm:txLinClrLst/>
    <dgm:txFillClrLst/>
    <dgm:txEffectClrLst/>
  </dgm:styleLbl>
  <dgm:styleLbl name="node3">
    <dgm:fillClrLst>
      <a:schemeClr val="accent3">
        <a:tint val="80000"/>
      </a:schemeClr>
    </dgm:fillClrLst>
    <dgm:linClrLst meth="repeat">
      <a:schemeClr val="lt1"/>
    </dgm:linClrLst>
    <dgm:effectClrLst/>
    <dgm:txLinClrLst/>
    <dgm:txFillClrLst/>
    <dgm:txEffectClrLst/>
  </dgm:styleLbl>
  <dgm:styleLbl name="node4">
    <dgm:fillClrLst>
      <a:schemeClr val="accent3">
        <a:tint val="70000"/>
      </a:schemeClr>
    </dgm:fillClrLst>
    <dgm:linClrLst meth="repeat">
      <a:schemeClr val="lt1"/>
    </dgm:linClrLst>
    <dgm:effectClrLst/>
    <dgm:txLinClrLst/>
    <dgm:txFillClrLst/>
    <dgm:txEffectClrLst/>
  </dgm:styleLbl>
  <dgm:styleLbl name="f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dgm:txEffectClrLst/>
  </dgm:styleLbl>
  <dgm:styleLbl name="f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bgSibTrans2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lt1"/>
    </dgm:txFillClrLst>
    <dgm:txEffectClrLst/>
  </dgm:styleLbl>
  <dgm:styleLbl name="sibTrans1D1">
    <dgm:fillClrLst>
      <a:schemeClr val="accent3">
        <a:shade val="90000"/>
      </a:schemeClr>
      <a:schemeClr val="accent3">
        <a:tint val="70000"/>
      </a:schemeClr>
    </dgm:fillClrLst>
    <dgm:linClrLst>
      <a:schemeClr val="accent3">
        <a:shade val="90000"/>
      </a:schemeClr>
      <a:schemeClr val="accent3">
        <a:tint val="70000"/>
      </a:schemeClr>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accent3">
        <a:shade val="80000"/>
      </a:schemeClr>
    </dgm:fillClrLst>
    <dgm:linClrLst meth="repeat">
      <a:schemeClr val="lt1"/>
    </dgm:linClrLst>
    <dgm:effectClrLst/>
    <dgm:txLinClrLst/>
    <dgm:txFillClrLst/>
    <dgm:txEffectClrLst/>
  </dgm:styleLbl>
  <dgm:styleLbl name="asst1">
    <dgm:fillClrLst meth="repeat">
      <a:schemeClr val="accent3">
        <a:shade val="80000"/>
      </a:schemeClr>
    </dgm:fillClrLst>
    <dgm:linClrLst meth="repeat">
      <a:schemeClr val="lt1"/>
    </dgm:linClrLst>
    <dgm:effectClrLst/>
    <dgm:txLinClrLst/>
    <dgm:txFillClrLst/>
    <dgm:txEffectClrLst/>
  </dgm:styleLbl>
  <dgm:styleLbl name="asst2">
    <dgm:fillClrLst>
      <a:schemeClr val="accent3">
        <a:tint val="99000"/>
      </a:schemeClr>
    </dgm:fillClrLst>
    <dgm:linClrLst meth="repeat">
      <a:schemeClr val="lt1"/>
    </dgm:linClrLst>
    <dgm:effectClrLst/>
    <dgm:txLinClrLst/>
    <dgm:txFillClrLst/>
    <dgm:txEffectClrLst/>
  </dgm:styleLbl>
  <dgm:styleLbl name="asst3">
    <dgm:fillClrLst>
      <a:schemeClr val="accent3">
        <a:tint val="80000"/>
      </a:schemeClr>
    </dgm:fillClrLst>
    <dgm:linClrLst meth="repeat">
      <a:schemeClr val="lt1"/>
    </dgm:linClrLst>
    <dgm:effectClrLst/>
    <dgm:txLinClrLst/>
    <dgm:txFillClrLst/>
    <dgm:txEffectClrLst/>
  </dgm:styleLbl>
  <dgm:styleLbl name="asst4">
    <dgm:fillClrLst>
      <a:schemeClr val="accent3">
        <a:tint val="70000"/>
      </a:schemeClr>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a:tint val="90000"/>
      </a:schemeClr>
    </dgm:fillClrLst>
    <dgm:linClrLst meth="repeat">
      <a:schemeClr val="accent3">
        <a:tint val="90000"/>
      </a:schemeClr>
    </dgm:linClrLst>
    <dgm:effectClrLst/>
    <dgm:txLinClrLst/>
    <dgm:txFillClrLst/>
    <dgm:txEffectClrLst/>
  </dgm:styleLbl>
  <dgm:styleLbl name="parChTrans2D3">
    <dgm:fillClrLst meth="repeat">
      <a:schemeClr val="accent3">
        <a:tint val="70000"/>
      </a:schemeClr>
    </dgm:fillClrLst>
    <dgm:linClrLst meth="repeat">
      <a:schemeClr val="accent3">
        <a:tint val="70000"/>
      </a:schemeClr>
    </dgm:linClrLst>
    <dgm:effectClrLst/>
    <dgm:txLinClrLst/>
    <dgm:txFillClrLst/>
    <dgm:txEffectClrLst/>
  </dgm:styleLbl>
  <dgm:styleLbl name="parChTrans2D4">
    <dgm:fillClrLst meth="repeat">
      <a:schemeClr val="accent3">
        <a:tint val="50000"/>
      </a:schemeClr>
    </dgm:fillClrLst>
    <dgm:linClrLst meth="repeat">
      <a:schemeClr val="accent3">
        <a:tint val="50000"/>
      </a:schemeClr>
    </dgm:linClrLst>
    <dgm:effectClrLst/>
    <dgm:txLinClrLst/>
    <dgm:txFillClrLst meth="repeat">
      <a:schemeClr val="lt1"/>
    </dgm:txFillClrLst>
    <dgm:txEffectClrLst/>
  </dgm:styleLbl>
  <dgm:styleLbl name="parChTrans1D1">
    <dgm:fillClrLst meth="repeat">
      <a:schemeClr val="accent3">
        <a:shade val="80000"/>
      </a:schemeClr>
    </dgm:fillClrLst>
    <dgm:linClrLst meth="repeat">
      <a:schemeClr val="accent3">
        <a:shade val="80000"/>
      </a:schemeClr>
    </dgm:linClrLst>
    <dgm:effectClrLst/>
    <dgm:txLinClrLst/>
    <dgm:txFillClrLst meth="repeat">
      <a:schemeClr val="tx1"/>
    </dgm:txFillClrLst>
    <dgm:txEffectClrLst/>
  </dgm:styleLbl>
  <dgm:styleLbl name="parChTrans1D2">
    <dgm:fillClrLst meth="repeat">
      <a:schemeClr val="accent3">
        <a:tint val="99000"/>
      </a:schemeClr>
    </dgm:fillClrLst>
    <dgm:linClrLst meth="repeat">
      <a:schemeClr val="accent3">
        <a:tint val="99000"/>
      </a:schemeClr>
    </dgm:linClrLst>
    <dgm:effectClrLst/>
    <dgm:txLinClrLst/>
    <dgm:txFillClrLst meth="repeat">
      <a:schemeClr val="tx1"/>
    </dgm:txFillClrLst>
    <dgm:txEffectClrLst/>
  </dgm:styleLbl>
  <dgm:styleLbl name="parChTrans1D3">
    <dgm:fillClrLst meth="repeat">
      <a:schemeClr val="accent3">
        <a:tint val="80000"/>
      </a:schemeClr>
    </dgm:fillClrLst>
    <dgm:linClrLst meth="repeat">
      <a:schemeClr val="accent3">
        <a:tint val="80000"/>
      </a:schemeClr>
    </dgm:linClrLst>
    <dgm:effectClrLst/>
    <dgm:txLinClrLst/>
    <dgm:txFillClrLst meth="repeat">
      <a:schemeClr val="tx1"/>
    </dgm:txFillClrLst>
    <dgm:txEffectClrLst/>
  </dgm:styleLbl>
  <dgm:styleLbl name="parChTrans1D4">
    <dgm:fillClrLst meth="repeat">
      <a:schemeClr val="accent3">
        <a:tint val="70000"/>
      </a:schemeClr>
    </dgm:fillClrLst>
    <dgm:linClrLst meth="repeat">
      <a:schemeClr val="accent3">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3">
        <a:shade val="80000"/>
      </a:schemeClr>
      <a:schemeClr val="accent3">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a:tint val="70000"/>
      </a:schemeClr>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01228E-31E6-4E74-816E-FF7748735A39}" type="doc">
      <dgm:prSet loTypeId="urn:microsoft.com/office/officeart/2005/8/layout/hProcess7#1" loCatId="process" qsTypeId="urn:microsoft.com/office/officeart/2005/8/quickstyle/3d3" qsCatId="3D" csTypeId="urn:microsoft.com/office/officeart/2005/8/colors/accent3_3" csCatId="accent3" phldr="1"/>
      <dgm:spPr/>
    </dgm:pt>
    <dgm:pt modelId="{F0697142-F954-4914-BBBF-BB4C7734DB20}">
      <dgm:prSet phldrT="[Texto]"/>
      <dgm:spPr/>
      <dgm:t>
        <a:bodyPr/>
        <a:lstStyle/>
        <a:p>
          <a:r>
            <a:rPr lang="es-CO">
              <a:solidFill>
                <a:sysClr val="windowText" lastClr="000000"/>
              </a:solidFill>
            </a:rPr>
            <a:t>Entrega Uno (10/02/15-12/03/15)</a:t>
          </a:r>
        </a:p>
      </dgm:t>
    </dgm:pt>
    <dgm:pt modelId="{74E82679-8DAB-41CB-8842-3EB2146AEF23}" type="parTrans" cxnId="{66FB629A-3FA4-426B-A832-9A4DF4686153}">
      <dgm:prSet/>
      <dgm:spPr/>
      <dgm:t>
        <a:bodyPr/>
        <a:lstStyle/>
        <a:p>
          <a:endParaRPr lang="es-CO"/>
        </a:p>
      </dgm:t>
    </dgm:pt>
    <dgm:pt modelId="{EE01DF4F-7D7D-4E2F-B94C-86687A841895}" type="sibTrans" cxnId="{66FB629A-3FA4-426B-A832-9A4DF4686153}">
      <dgm:prSet/>
      <dgm:spPr/>
      <dgm:t>
        <a:bodyPr/>
        <a:lstStyle/>
        <a:p>
          <a:endParaRPr lang="es-CO"/>
        </a:p>
      </dgm:t>
    </dgm:pt>
    <dgm:pt modelId="{09916292-6392-4D16-9260-C90306AC775E}">
      <dgm:prSet phldrT="[Texto]"/>
      <dgm:spPr/>
      <dgm:t>
        <a:bodyPr/>
        <a:lstStyle/>
        <a:p>
          <a:r>
            <a:rPr lang="es-CO">
              <a:solidFill>
                <a:sysClr val="windowText" lastClr="000000"/>
              </a:solidFill>
            </a:rPr>
            <a:t>Entrega Dos (13/03/15-23/04/15)</a:t>
          </a:r>
        </a:p>
      </dgm:t>
    </dgm:pt>
    <dgm:pt modelId="{689C1041-BD6D-4CD6-8E83-9355D1D8447C}" type="parTrans" cxnId="{38C67B09-6BF8-426C-A4C6-3AE3EEDE4BDE}">
      <dgm:prSet/>
      <dgm:spPr/>
      <dgm:t>
        <a:bodyPr/>
        <a:lstStyle/>
        <a:p>
          <a:endParaRPr lang="es-CO"/>
        </a:p>
      </dgm:t>
    </dgm:pt>
    <dgm:pt modelId="{B90ADA7A-AEC5-49E7-8228-94889DAACE65}" type="sibTrans" cxnId="{38C67B09-6BF8-426C-A4C6-3AE3EEDE4BDE}">
      <dgm:prSet/>
      <dgm:spPr/>
      <dgm:t>
        <a:bodyPr/>
        <a:lstStyle/>
        <a:p>
          <a:endParaRPr lang="es-CO"/>
        </a:p>
      </dgm:t>
    </dgm:pt>
    <dgm:pt modelId="{65E27331-F9EB-4E27-A845-38DAAB6A858A}">
      <dgm:prSet phldrT="[Texto]"/>
      <dgm:spPr/>
      <dgm:t>
        <a:bodyPr/>
        <a:lstStyle/>
        <a:p>
          <a:r>
            <a:rPr lang="es-CO">
              <a:solidFill>
                <a:sysClr val="windowText" lastClr="000000"/>
              </a:solidFill>
            </a:rPr>
            <a:t>Entrega Tres(24/04/15-29/05/15)</a:t>
          </a:r>
        </a:p>
      </dgm:t>
    </dgm:pt>
    <dgm:pt modelId="{1D84B39F-1BED-4373-BD3C-960C15EE5F09}" type="parTrans" cxnId="{46FA0F76-60E8-42CF-8DA4-951CE11870E9}">
      <dgm:prSet/>
      <dgm:spPr/>
      <dgm:t>
        <a:bodyPr/>
        <a:lstStyle/>
        <a:p>
          <a:endParaRPr lang="es-CO"/>
        </a:p>
      </dgm:t>
    </dgm:pt>
    <dgm:pt modelId="{D6E9CB35-B52B-4C83-B0F6-64E2C82D4A3C}" type="sibTrans" cxnId="{46FA0F76-60E8-42CF-8DA4-951CE11870E9}">
      <dgm:prSet/>
      <dgm:spPr/>
      <dgm:t>
        <a:bodyPr/>
        <a:lstStyle/>
        <a:p>
          <a:endParaRPr lang="es-CO"/>
        </a:p>
      </dgm:t>
    </dgm:pt>
    <dgm:pt modelId="{0DFC93EB-5BE5-4219-882E-62E295D22C22}">
      <dgm:prSet phldrT="[Texto]"/>
      <dgm:spPr/>
      <dgm:t>
        <a:bodyPr/>
        <a:lstStyle/>
        <a:p>
          <a:r>
            <a:rPr lang="es-CO">
              <a:solidFill>
                <a:sysClr val="windowText" lastClr="000000"/>
              </a:solidFill>
            </a:rPr>
            <a:t>Revisión entregables anteriores</a:t>
          </a:r>
        </a:p>
      </dgm:t>
    </dgm:pt>
    <dgm:pt modelId="{4DFE98FD-5E01-4D59-8268-25E2894A5065}" type="parTrans" cxnId="{F03B2965-64C2-4A55-8AEC-ABA7077E544C}">
      <dgm:prSet/>
      <dgm:spPr/>
      <dgm:t>
        <a:bodyPr/>
        <a:lstStyle/>
        <a:p>
          <a:endParaRPr lang="es-CO"/>
        </a:p>
      </dgm:t>
    </dgm:pt>
    <dgm:pt modelId="{5CA0AD48-FE17-440A-9145-6AC7E277B2D6}" type="sibTrans" cxnId="{F03B2965-64C2-4A55-8AEC-ABA7077E544C}">
      <dgm:prSet/>
      <dgm:spPr/>
      <dgm:t>
        <a:bodyPr/>
        <a:lstStyle/>
        <a:p>
          <a:endParaRPr lang="es-CO"/>
        </a:p>
      </dgm:t>
    </dgm:pt>
    <dgm:pt modelId="{F115446D-EF40-4154-9FA1-EBF67CA786A4}">
      <dgm:prSet phldrT="[Texto]"/>
      <dgm:spPr/>
      <dgm:t>
        <a:bodyPr/>
        <a:lstStyle/>
        <a:p>
          <a:r>
            <a:rPr lang="es-CO">
              <a:solidFill>
                <a:sysClr val="windowText" lastClr="000000"/>
              </a:solidFill>
            </a:rPr>
            <a:t>Revisión entregables anteriores.</a:t>
          </a:r>
        </a:p>
      </dgm:t>
    </dgm:pt>
    <dgm:pt modelId="{80516026-0505-42D0-B6DD-F7B07A6378E1}" type="parTrans" cxnId="{E7E51524-BFCC-43C6-A7E9-313E809CAC10}">
      <dgm:prSet/>
      <dgm:spPr/>
      <dgm:t>
        <a:bodyPr/>
        <a:lstStyle/>
        <a:p>
          <a:endParaRPr lang="es-CO"/>
        </a:p>
      </dgm:t>
    </dgm:pt>
    <dgm:pt modelId="{E5DBD2E5-2853-43B7-8302-84740BABFD15}" type="sibTrans" cxnId="{E7E51524-BFCC-43C6-A7E9-313E809CAC10}">
      <dgm:prSet/>
      <dgm:spPr/>
      <dgm:t>
        <a:bodyPr/>
        <a:lstStyle/>
        <a:p>
          <a:endParaRPr lang="es-CO"/>
        </a:p>
      </dgm:t>
    </dgm:pt>
    <dgm:pt modelId="{FFEE9F4E-8EDF-4DA2-95D8-EBBFE14C6BD4}">
      <dgm:prSet phldrT="[Texto]"/>
      <dgm:spPr/>
      <dgm:t>
        <a:bodyPr/>
        <a:lstStyle/>
        <a:p>
          <a:r>
            <a:rPr lang="es-CO">
              <a:solidFill>
                <a:sysClr val="windowText" lastClr="000000"/>
              </a:solidFill>
            </a:rPr>
            <a:t>Definición Reglas de Trabajo</a:t>
          </a:r>
        </a:p>
      </dgm:t>
    </dgm:pt>
    <dgm:pt modelId="{4B7BF26C-8F8E-4C55-8A9F-A1794F86B45E}" type="parTrans" cxnId="{FCEF7532-25ED-4BCB-ABDA-9434EC2D92E0}">
      <dgm:prSet/>
      <dgm:spPr/>
      <dgm:t>
        <a:bodyPr/>
        <a:lstStyle/>
        <a:p>
          <a:endParaRPr lang="es-CO"/>
        </a:p>
      </dgm:t>
    </dgm:pt>
    <dgm:pt modelId="{61FE3384-32C8-44E0-B1DC-6BB7EC05EA2F}" type="sibTrans" cxnId="{FCEF7532-25ED-4BCB-ABDA-9434EC2D92E0}">
      <dgm:prSet/>
      <dgm:spPr/>
      <dgm:t>
        <a:bodyPr/>
        <a:lstStyle/>
        <a:p>
          <a:endParaRPr lang="es-CO"/>
        </a:p>
      </dgm:t>
    </dgm:pt>
    <dgm:pt modelId="{B4365A4D-F31D-42F0-B055-4F57B65808D8}">
      <dgm:prSet phldrT="[Texto]"/>
      <dgm:spPr/>
      <dgm:t>
        <a:bodyPr/>
        <a:lstStyle/>
        <a:p>
          <a:r>
            <a:rPr lang="es-CO">
              <a:solidFill>
                <a:sysClr val="windowText" lastClr="000000"/>
              </a:solidFill>
            </a:rPr>
            <a:t>Definir nombre aplicación y logo</a:t>
          </a:r>
        </a:p>
      </dgm:t>
    </dgm:pt>
    <dgm:pt modelId="{CFB00400-2360-469F-8A4A-9280557E3547}" type="parTrans" cxnId="{7A23F237-9387-40D8-AE78-FFAD161A9437}">
      <dgm:prSet/>
      <dgm:spPr/>
      <dgm:t>
        <a:bodyPr/>
        <a:lstStyle/>
        <a:p>
          <a:endParaRPr lang="es-CO"/>
        </a:p>
      </dgm:t>
    </dgm:pt>
    <dgm:pt modelId="{D44CFB75-EBC4-44CF-9A9A-B15871F5BD24}" type="sibTrans" cxnId="{7A23F237-9387-40D8-AE78-FFAD161A9437}">
      <dgm:prSet/>
      <dgm:spPr/>
      <dgm:t>
        <a:bodyPr/>
        <a:lstStyle/>
        <a:p>
          <a:endParaRPr lang="es-CO"/>
        </a:p>
      </dgm:t>
    </dgm:pt>
    <dgm:pt modelId="{BAAACD5A-B24C-441B-9958-AB9CE661906B}">
      <dgm:prSet phldrT="[Texto]"/>
      <dgm:spPr/>
      <dgm:t>
        <a:bodyPr/>
        <a:lstStyle/>
        <a:p>
          <a:r>
            <a:rPr lang="es-CO">
              <a:solidFill>
                <a:sysClr val="windowText" lastClr="000000"/>
              </a:solidFill>
            </a:rPr>
            <a:t>Definir Repositorio</a:t>
          </a:r>
        </a:p>
      </dgm:t>
    </dgm:pt>
    <dgm:pt modelId="{25423680-30AB-4296-8DFB-A6D00263E7AA}" type="parTrans" cxnId="{FA04DF79-FD3A-4566-9C75-16ED29AAFE85}">
      <dgm:prSet/>
      <dgm:spPr/>
      <dgm:t>
        <a:bodyPr/>
        <a:lstStyle/>
        <a:p>
          <a:endParaRPr lang="es-CO"/>
        </a:p>
      </dgm:t>
    </dgm:pt>
    <dgm:pt modelId="{8B31AEEC-6471-41AF-8CCA-BA51DDFB24E0}" type="sibTrans" cxnId="{FA04DF79-FD3A-4566-9C75-16ED29AAFE85}">
      <dgm:prSet/>
      <dgm:spPr/>
      <dgm:t>
        <a:bodyPr/>
        <a:lstStyle/>
        <a:p>
          <a:endParaRPr lang="es-CO"/>
        </a:p>
      </dgm:t>
    </dgm:pt>
    <dgm:pt modelId="{CF21B7E5-E0E3-47E9-81AB-AE126AE9A9E6}">
      <dgm:prSet phldrT="[Texto]"/>
      <dgm:spPr/>
      <dgm:t>
        <a:bodyPr/>
        <a:lstStyle/>
        <a:p>
          <a:r>
            <a:rPr lang="es-CO">
              <a:solidFill>
                <a:sysClr val="windowText" lastClr="000000"/>
              </a:solidFill>
            </a:rPr>
            <a:t>Análisis del proyecto</a:t>
          </a:r>
        </a:p>
      </dgm:t>
    </dgm:pt>
    <dgm:pt modelId="{82530176-CAD0-4F0C-BAD7-93975BDB6ACA}" type="parTrans" cxnId="{3DDA2572-C25C-4C6A-BED7-E8C2DC8BF6E3}">
      <dgm:prSet/>
      <dgm:spPr/>
      <dgm:t>
        <a:bodyPr/>
        <a:lstStyle/>
        <a:p>
          <a:endParaRPr lang="es-CO"/>
        </a:p>
      </dgm:t>
    </dgm:pt>
    <dgm:pt modelId="{D21D393E-9985-46F6-A8C8-4473E4AF9903}" type="sibTrans" cxnId="{3DDA2572-C25C-4C6A-BED7-E8C2DC8BF6E3}">
      <dgm:prSet/>
      <dgm:spPr/>
      <dgm:t>
        <a:bodyPr/>
        <a:lstStyle/>
        <a:p>
          <a:endParaRPr lang="es-CO"/>
        </a:p>
      </dgm:t>
    </dgm:pt>
    <dgm:pt modelId="{1183DCBA-1660-4A03-93A5-9F6958C02B85}">
      <dgm:prSet phldrT="[Texto]"/>
      <dgm:spPr/>
      <dgm:t>
        <a:bodyPr/>
        <a:lstStyle/>
        <a:p>
          <a:r>
            <a:rPr lang="es-CO">
              <a:solidFill>
                <a:sysClr val="windowText" lastClr="000000"/>
              </a:solidFill>
            </a:rPr>
            <a:t>Fase Concepción SPMP</a:t>
          </a:r>
        </a:p>
      </dgm:t>
    </dgm:pt>
    <dgm:pt modelId="{86142111-5933-4029-AD61-8D643A1F800B}" type="parTrans" cxnId="{7C9B9A19-1CB4-4C84-97C4-4452F4ED86A5}">
      <dgm:prSet/>
      <dgm:spPr/>
      <dgm:t>
        <a:bodyPr/>
        <a:lstStyle/>
        <a:p>
          <a:endParaRPr lang="es-CO"/>
        </a:p>
      </dgm:t>
    </dgm:pt>
    <dgm:pt modelId="{1F3BC750-BB1F-43B4-AE29-DE6930B372C9}" type="sibTrans" cxnId="{7C9B9A19-1CB4-4C84-97C4-4452F4ED86A5}">
      <dgm:prSet/>
      <dgm:spPr/>
      <dgm:t>
        <a:bodyPr/>
        <a:lstStyle/>
        <a:p>
          <a:endParaRPr lang="es-CO"/>
        </a:p>
      </dgm:t>
    </dgm:pt>
    <dgm:pt modelId="{B65EB2F0-DFA6-4BE0-8B14-56DC95EE8373}">
      <dgm:prSet phldrT="[Texto]"/>
      <dgm:spPr/>
      <dgm:t>
        <a:bodyPr/>
        <a:lstStyle/>
        <a:p>
          <a:r>
            <a:rPr lang="es-CO">
              <a:solidFill>
                <a:sysClr val="windowText" lastClr="000000"/>
              </a:solidFill>
            </a:rPr>
            <a:t>Fase Concepción Documento de casos de uso</a:t>
          </a:r>
        </a:p>
      </dgm:t>
    </dgm:pt>
    <dgm:pt modelId="{A27FD813-1350-4CB8-926F-2000F2406538}" type="parTrans" cxnId="{891E3B20-E82F-4265-AD3B-DF33922F5681}">
      <dgm:prSet/>
      <dgm:spPr/>
      <dgm:t>
        <a:bodyPr/>
        <a:lstStyle/>
        <a:p>
          <a:endParaRPr lang="es-CO"/>
        </a:p>
      </dgm:t>
    </dgm:pt>
    <dgm:pt modelId="{DE4D6168-BD55-46C8-AE5A-06B05EA48E99}" type="sibTrans" cxnId="{891E3B20-E82F-4265-AD3B-DF33922F5681}">
      <dgm:prSet/>
      <dgm:spPr/>
      <dgm:t>
        <a:bodyPr/>
        <a:lstStyle/>
        <a:p>
          <a:endParaRPr lang="es-CO"/>
        </a:p>
      </dgm:t>
    </dgm:pt>
    <dgm:pt modelId="{CA37A44F-E1FA-4423-A313-C6A4E3FB46AC}">
      <dgm:prSet phldrT="[Texto]"/>
      <dgm:spPr/>
      <dgm:t>
        <a:bodyPr/>
        <a:lstStyle/>
        <a:p>
          <a:r>
            <a:rPr lang="es-CO">
              <a:solidFill>
                <a:sysClr val="windowText" lastClr="000000"/>
              </a:solidFill>
            </a:rPr>
            <a:t>Análisis e investigación de requerimientos</a:t>
          </a:r>
        </a:p>
      </dgm:t>
    </dgm:pt>
    <dgm:pt modelId="{57F6C65B-3A0D-487F-8A24-9AB11C813925}" type="parTrans" cxnId="{17B1A372-1BE2-4FC3-AD21-53C15F2AE6A9}">
      <dgm:prSet/>
      <dgm:spPr/>
      <dgm:t>
        <a:bodyPr/>
        <a:lstStyle/>
        <a:p>
          <a:endParaRPr lang="es-CO"/>
        </a:p>
      </dgm:t>
    </dgm:pt>
    <dgm:pt modelId="{29A1751B-E5FA-4C06-A284-104B88073931}" type="sibTrans" cxnId="{17B1A372-1BE2-4FC3-AD21-53C15F2AE6A9}">
      <dgm:prSet/>
      <dgm:spPr/>
      <dgm:t>
        <a:bodyPr/>
        <a:lstStyle/>
        <a:p>
          <a:endParaRPr lang="es-CO"/>
        </a:p>
      </dgm:t>
    </dgm:pt>
    <dgm:pt modelId="{82EA5097-F817-4EF6-A932-13DA7D9179DF}">
      <dgm:prSet phldrT="[Texto]"/>
      <dgm:spPr/>
      <dgm:t>
        <a:bodyPr/>
        <a:lstStyle/>
        <a:p>
          <a:r>
            <a:rPr lang="es-CO">
              <a:solidFill>
                <a:sysClr val="windowText" lastClr="000000"/>
              </a:solidFill>
            </a:rPr>
            <a:t>Planeación del proyecto</a:t>
          </a:r>
        </a:p>
      </dgm:t>
    </dgm:pt>
    <dgm:pt modelId="{B2E2C99B-D658-4493-9F4A-DA60E13C1EC9}" type="parTrans" cxnId="{DB8BDD17-881A-412B-8585-E1513C958DC5}">
      <dgm:prSet/>
      <dgm:spPr/>
      <dgm:t>
        <a:bodyPr/>
        <a:lstStyle/>
        <a:p>
          <a:endParaRPr lang="es-CO"/>
        </a:p>
      </dgm:t>
    </dgm:pt>
    <dgm:pt modelId="{6090C152-94BA-45AE-A0C9-2D65C673D622}" type="sibTrans" cxnId="{DB8BDD17-881A-412B-8585-E1513C958DC5}">
      <dgm:prSet/>
      <dgm:spPr/>
      <dgm:t>
        <a:bodyPr/>
        <a:lstStyle/>
        <a:p>
          <a:endParaRPr lang="es-CO"/>
        </a:p>
      </dgm:t>
    </dgm:pt>
    <dgm:pt modelId="{5133CEAB-8C07-42E3-B968-DA52D79DF36A}">
      <dgm:prSet phldrT="[Texto]"/>
      <dgm:spPr/>
      <dgm:t>
        <a:bodyPr/>
        <a:lstStyle/>
        <a:p>
          <a:r>
            <a:rPr lang="es-CO">
              <a:solidFill>
                <a:sysClr val="windowText" lastClr="000000"/>
              </a:solidFill>
            </a:rPr>
            <a:t>Levantamiento de requerimientos</a:t>
          </a:r>
        </a:p>
      </dgm:t>
    </dgm:pt>
    <dgm:pt modelId="{516BF822-81BF-46BB-AED2-1C353C87DB15}" type="parTrans" cxnId="{D6B164E6-14CB-4A23-A7CA-C8889715B062}">
      <dgm:prSet/>
      <dgm:spPr/>
      <dgm:t>
        <a:bodyPr/>
        <a:lstStyle/>
        <a:p>
          <a:endParaRPr lang="es-CO"/>
        </a:p>
      </dgm:t>
    </dgm:pt>
    <dgm:pt modelId="{F50892B3-DC5E-40BD-874F-7E9BFF52D535}" type="sibTrans" cxnId="{D6B164E6-14CB-4A23-A7CA-C8889715B062}">
      <dgm:prSet/>
      <dgm:spPr/>
      <dgm:t>
        <a:bodyPr/>
        <a:lstStyle/>
        <a:p>
          <a:endParaRPr lang="es-CO"/>
        </a:p>
      </dgm:t>
    </dgm:pt>
    <dgm:pt modelId="{F02C0B09-6FC6-4AB8-A148-FE0663321A61}">
      <dgm:prSet phldrT="[Texto]"/>
      <dgm:spPr/>
      <dgm:t>
        <a:bodyPr/>
        <a:lstStyle/>
        <a:p>
          <a:r>
            <a:rPr lang="es-CO">
              <a:solidFill>
                <a:sysClr val="windowText" lastClr="000000"/>
              </a:solidFill>
            </a:rPr>
            <a:t>Fase de elaboracion SRS</a:t>
          </a:r>
        </a:p>
      </dgm:t>
    </dgm:pt>
    <dgm:pt modelId="{A0423402-142F-46A9-8548-9FAEFA26A85C}" type="parTrans" cxnId="{2D035218-056E-41BE-8493-96219554230E}">
      <dgm:prSet/>
      <dgm:spPr/>
      <dgm:t>
        <a:bodyPr/>
        <a:lstStyle/>
        <a:p>
          <a:endParaRPr lang="es-CO"/>
        </a:p>
      </dgm:t>
    </dgm:pt>
    <dgm:pt modelId="{92B431F5-6936-4077-8612-077EF868DCCE}" type="sibTrans" cxnId="{2D035218-056E-41BE-8493-96219554230E}">
      <dgm:prSet/>
      <dgm:spPr/>
      <dgm:t>
        <a:bodyPr/>
        <a:lstStyle/>
        <a:p>
          <a:endParaRPr lang="es-CO"/>
        </a:p>
      </dgm:t>
    </dgm:pt>
    <dgm:pt modelId="{9084F099-4295-4597-A040-99FDD07C4CCC}">
      <dgm:prSet phldrT="[Texto]"/>
      <dgm:spPr/>
      <dgm:t>
        <a:bodyPr/>
        <a:lstStyle/>
        <a:p>
          <a:r>
            <a:rPr lang="es-CO">
              <a:solidFill>
                <a:sysClr val="windowText" lastClr="000000"/>
              </a:solidFill>
            </a:rPr>
            <a:t>Diseño y justificación del prototipo</a:t>
          </a:r>
        </a:p>
      </dgm:t>
    </dgm:pt>
    <dgm:pt modelId="{2B2AA25C-5272-440E-ADFD-71802D730CC3}" type="parTrans" cxnId="{C112D008-CAF4-4BC8-BB6C-53DD5C55215A}">
      <dgm:prSet/>
      <dgm:spPr/>
      <dgm:t>
        <a:bodyPr/>
        <a:lstStyle/>
        <a:p>
          <a:endParaRPr lang="es-CO"/>
        </a:p>
      </dgm:t>
    </dgm:pt>
    <dgm:pt modelId="{150230CA-6C12-4BBB-91AD-E6A976B2F7BF}" type="sibTrans" cxnId="{C112D008-CAF4-4BC8-BB6C-53DD5C55215A}">
      <dgm:prSet/>
      <dgm:spPr/>
      <dgm:t>
        <a:bodyPr/>
        <a:lstStyle/>
        <a:p>
          <a:endParaRPr lang="es-CO"/>
        </a:p>
      </dgm:t>
    </dgm:pt>
    <dgm:pt modelId="{DDC96D2C-C09C-47BB-B2B0-4D729AA2D0DE}">
      <dgm:prSet phldrT="[Texto]"/>
      <dgm:spPr/>
      <dgm:t>
        <a:bodyPr/>
        <a:lstStyle/>
        <a:p>
          <a:r>
            <a:rPr lang="es-CO">
              <a:solidFill>
                <a:sysClr val="windowText" lastClr="000000"/>
              </a:solidFill>
            </a:rPr>
            <a:t>Desarrollo del prototipo</a:t>
          </a:r>
        </a:p>
      </dgm:t>
    </dgm:pt>
    <dgm:pt modelId="{4C5CE7E6-2C1A-423F-AD97-9297AFEDCC7B}" type="parTrans" cxnId="{030A84FB-3F30-4D0B-A40B-C911AEF437F5}">
      <dgm:prSet/>
      <dgm:spPr/>
      <dgm:t>
        <a:bodyPr/>
        <a:lstStyle/>
        <a:p>
          <a:endParaRPr lang="es-CO"/>
        </a:p>
      </dgm:t>
    </dgm:pt>
    <dgm:pt modelId="{1B5D3E34-FD4B-413E-B2E9-CD867DD417EF}" type="sibTrans" cxnId="{030A84FB-3F30-4D0B-A40B-C911AEF437F5}">
      <dgm:prSet/>
      <dgm:spPr/>
      <dgm:t>
        <a:bodyPr/>
        <a:lstStyle/>
        <a:p>
          <a:endParaRPr lang="es-CO"/>
        </a:p>
      </dgm:t>
    </dgm:pt>
    <dgm:pt modelId="{5B4AC08D-A854-43AC-BF7C-CF40C0283FF7}">
      <dgm:prSet phldrT="[Texto]"/>
      <dgm:spPr/>
      <dgm:t>
        <a:bodyPr/>
        <a:lstStyle/>
        <a:p>
          <a:r>
            <a:rPr lang="es-CO">
              <a:solidFill>
                <a:sysClr val="windowText" lastClr="000000"/>
              </a:solidFill>
            </a:rPr>
            <a:t>Correcciones pre-entrega</a:t>
          </a:r>
        </a:p>
      </dgm:t>
    </dgm:pt>
    <dgm:pt modelId="{89A2875A-ED70-406E-8C2B-30F97C0BF050}" type="parTrans" cxnId="{12933E5F-CCBC-40BB-B7D7-57B48F8441CC}">
      <dgm:prSet/>
      <dgm:spPr/>
      <dgm:t>
        <a:bodyPr/>
        <a:lstStyle/>
        <a:p>
          <a:endParaRPr lang="es-CO"/>
        </a:p>
      </dgm:t>
    </dgm:pt>
    <dgm:pt modelId="{75E92F4F-779D-4464-9A1F-9D42F86117E3}" type="sibTrans" cxnId="{12933E5F-CCBC-40BB-B7D7-57B48F8441CC}">
      <dgm:prSet/>
      <dgm:spPr/>
      <dgm:t>
        <a:bodyPr/>
        <a:lstStyle/>
        <a:p>
          <a:endParaRPr lang="es-CO"/>
        </a:p>
      </dgm:t>
    </dgm:pt>
    <dgm:pt modelId="{C04CA654-EB3C-4222-AC14-32F4A64DFBE2}">
      <dgm:prSet phldrT="[Texto]"/>
      <dgm:spPr/>
      <dgm:t>
        <a:bodyPr/>
        <a:lstStyle/>
        <a:p>
          <a:r>
            <a:rPr lang="es-CO">
              <a:solidFill>
                <a:sysClr val="windowText" lastClr="000000"/>
              </a:solidFill>
            </a:rPr>
            <a:t>Correcciones pre-entrega</a:t>
          </a:r>
        </a:p>
      </dgm:t>
    </dgm:pt>
    <dgm:pt modelId="{BE4F745D-E9CF-4795-97D9-CEC73346DCA6}" type="parTrans" cxnId="{98995FEF-B3CF-4367-832E-D0B5B93B0681}">
      <dgm:prSet/>
      <dgm:spPr/>
      <dgm:t>
        <a:bodyPr/>
        <a:lstStyle/>
        <a:p>
          <a:endParaRPr lang="es-CO"/>
        </a:p>
      </dgm:t>
    </dgm:pt>
    <dgm:pt modelId="{26DC88FE-3135-408F-990B-8E0B875EB83E}" type="sibTrans" cxnId="{98995FEF-B3CF-4367-832E-D0B5B93B0681}">
      <dgm:prSet/>
      <dgm:spPr/>
      <dgm:t>
        <a:bodyPr/>
        <a:lstStyle/>
        <a:p>
          <a:endParaRPr lang="es-CO"/>
        </a:p>
      </dgm:t>
    </dgm:pt>
    <dgm:pt modelId="{E8337437-8263-40DC-A116-DDCE6678AE15}">
      <dgm:prSet phldrT="[Texto]"/>
      <dgm:spPr/>
      <dgm:t>
        <a:bodyPr/>
        <a:lstStyle/>
        <a:p>
          <a:r>
            <a:rPr lang="es-CO">
              <a:solidFill>
                <a:sysClr val="windowText" lastClr="000000"/>
              </a:solidFill>
            </a:rPr>
            <a:t>Elaboración presentación</a:t>
          </a:r>
        </a:p>
      </dgm:t>
    </dgm:pt>
    <dgm:pt modelId="{AF20CEA7-5A02-43BF-AC72-BBEAAB63533D}" type="parTrans" cxnId="{867A8B97-8BD8-4EBA-B359-6D8AE1891A17}">
      <dgm:prSet/>
      <dgm:spPr/>
      <dgm:t>
        <a:bodyPr/>
        <a:lstStyle/>
        <a:p>
          <a:endParaRPr lang="es-CO"/>
        </a:p>
      </dgm:t>
    </dgm:pt>
    <dgm:pt modelId="{CBDF8C06-4A78-4512-8C2C-646AFCFA32DE}" type="sibTrans" cxnId="{867A8B97-8BD8-4EBA-B359-6D8AE1891A17}">
      <dgm:prSet/>
      <dgm:spPr/>
      <dgm:t>
        <a:bodyPr/>
        <a:lstStyle/>
        <a:p>
          <a:endParaRPr lang="es-CO"/>
        </a:p>
      </dgm:t>
    </dgm:pt>
    <dgm:pt modelId="{2E6F6AF1-3C8D-4596-A8AC-160A5D42385B}">
      <dgm:prSet phldrT="[Texto]"/>
      <dgm:spPr/>
      <dgm:t>
        <a:bodyPr/>
        <a:lstStyle/>
        <a:p>
          <a:r>
            <a:rPr lang="es-CO">
              <a:solidFill>
                <a:sysClr val="windowText" lastClr="000000"/>
              </a:solidFill>
            </a:rPr>
            <a:t>Elaboración presentación</a:t>
          </a:r>
        </a:p>
      </dgm:t>
    </dgm:pt>
    <dgm:pt modelId="{622A3C15-8EA4-4A53-857B-4AF07528B489}" type="parTrans" cxnId="{6C40A580-A2E4-4956-A010-461582DE196B}">
      <dgm:prSet/>
      <dgm:spPr/>
      <dgm:t>
        <a:bodyPr/>
        <a:lstStyle/>
        <a:p>
          <a:endParaRPr lang="es-CO"/>
        </a:p>
      </dgm:t>
    </dgm:pt>
    <dgm:pt modelId="{B1E94802-8E29-45F0-A795-4EA25257D721}" type="sibTrans" cxnId="{6C40A580-A2E4-4956-A010-461582DE196B}">
      <dgm:prSet/>
      <dgm:spPr/>
      <dgm:t>
        <a:bodyPr/>
        <a:lstStyle/>
        <a:p>
          <a:endParaRPr lang="es-CO"/>
        </a:p>
      </dgm:t>
    </dgm:pt>
    <dgm:pt modelId="{FA6950CA-D475-498B-8F68-44A966543158}">
      <dgm:prSet phldrT="[Texto]"/>
      <dgm:spPr/>
      <dgm:t>
        <a:bodyPr/>
        <a:lstStyle/>
        <a:p>
          <a:r>
            <a:rPr lang="es-CO">
              <a:solidFill>
                <a:sysClr val="windowText" lastClr="000000"/>
              </a:solidFill>
            </a:rPr>
            <a:t>Análisis e investigación de requerimientos</a:t>
          </a:r>
        </a:p>
      </dgm:t>
    </dgm:pt>
    <dgm:pt modelId="{5CE2589B-FFDE-417D-9C9D-7362FF6C6ADC}" type="parTrans" cxnId="{0D40500B-6524-4CDD-8728-FFC0827CDE58}">
      <dgm:prSet/>
      <dgm:spPr/>
      <dgm:t>
        <a:bodyPr/>
        <a:lstStyle/>
        <a:p>
          <a:endParaRPr lang="es-CO"/>
        </a:p>
      </dgm:t>
    </dgm:pt>
    <dgm:pt modelId="{28D9FF57-051C-4185-BDC1-4108920920BA}" type="sibTrans" cxnId="{0D40500B-6524-4CDD-8728-FFC0827CDE58}">
      <dgm:prSet/>
      <dgm:spPr/>
      <dgm:t>
        <a:bodyPr/>
        <a:lstStyle/>
        <a:p>
          <a:endParaRPr lang="es-CO"/>
        </a:p>
      </dgm:t>
    </dgm:pt>
    <dgm:pt modelId="{F1BF4E55-C270-4C72-B45B-4F166122ADEC}">
      <dgm:prSet phldrT="[Texto]"/>
      <dgm:spPr/>
      <dgm:t>
        <a:bodyPr/>
        <a:lstStyle/>
        <a:p>
          <a:r>
            <a:rPr lang="es-CO">
              <a:solidFill>
                <a:sysClr val="windowText" lastClr="000000"/>
              </a:solidFill>
            </a:rPr>
            <a:t>Fase de construcción</a:t>
          </a:r>
        </a:p>
      </dgm:t>
    </dgm:pt>
    <dgm:pt modelId="{4D9D12EA-BE1B-43CE-AC79-076717A7CF72}" type="parTrans" cxnId="{6621A910-B5FE-4492-A480-FEE45FE9ADB3}">
      <dgm:prSet/>
      <dgm:spPr/>
      <dgm:t>
        <a:bodyPr/>
        <a:lstStyle/>
        <a:p>
          <a:endParaRPr lang="es-CO"/>
        </a:p>
      </dgm:t>
    </dgm:pt>
    <dgm:pt modelId="{B5B19EA4-FCCC-4A87-A3EB-D11A7CD48D33}" type="sibTrans" cxnId="{6621A910-B5FE-4492-A480-FEE45FE9ADB3}">
      <dgm:prSet/>
      <dgm:spPr/>
      <dgm:t>
        <a:bodyPr/>
        <a:lstStyle/>
        <a:p>
          <a:endParaRPr lang="es-CO"/>
        </a:p>
      </dgm:t>
    </dgm:pt>
    <dgm:pt modelId="{E20FFF36-E581-4C07-B0A8-FEA6B65111B1}">
      <dgm:prSet phldrT="[Texto]"/>
      <dgm:spPr/>
      <dgm:t>
        <a:bodyPr/>
        <a:lstStyle/>
        <a:p>
          <a:r>
            <a:rPr lang="es-CO">
              <a:solidFill>
                <a:sysClr val="windowText" lastClr="000000"/>
              </a:solidFill>
            </a:rPr>
            <a:t>Plan de pruebas</a:t>
          </a:r>
        </a:p>
      </dgm:t>
    </dgm:pt>
    <dgm:pt modelId="{1E49D21F-E036-4A28-A421-DBA99F2CAA01}" type="parTrans" cxnId="{8ADE9561-4635-44FD-AD42-899D543E3413}">
      <dgm:prSet/>
      <dgm:spPr/>
      <dgm:t>
        <a:bodyPr/>
        <a:lstStyle/>
        <a:p>
          <a:endParaRPr lang="es-CO"/>
        </a:p>
      </dgm:t>
    </dgm:pt>
    <dgm:pt modelId="{2EF0F53F-E077-49B9-BEEB-E50C387E1A9D}" type="sibTrans" cxnId="{8ADE9561-4635-44FD-AD42-899D543E3413}">
      <dgm:prSet/>
      <dgm:spPr/>
      <dgm:t>
        <a:bodyPr/>
        <a:lstStyle/>
        <a:p>
          <a:endParaRPr lang="es-CO"/>
        </a:p>
      </dgm:t>
    </dgm:pt>
    <dgm:pt modelId="{472699B2-9624-4F8A-8D6A-64D77100D53F}">
      <dgm:prSet phldrT="[Texto]"/>
      <dgm:spPr/>
      <dgm:t>
        <a:bodyPr/>
        <a:lstStyle/>
        <a:p>
          <a:r>
            <a:rPr lang="es-CO">
              <a:solidFill>
                <a:sysClr val="windowText" lastClr="000000"/>
              </a:solidFill>
            </a:rPr>
            <a:t>Plan de manuales</a:t>
          </a:r>
        </a:p>
      </dgm:t>
    </dgm:pt>
    <dgm:pt modelId="{755FEF90-17FD-4A41-94DB-E74AEA1B678C}" type="parTrans" cxnId="{BD6C47CA-F499-4E1A-99A2-A2941587689E}">
      <dgm:prSet/>
      <dgm:spPr/>
      <dgm:t>
        <a:bodyPr/>
        <a:lstStyle/>
        <a:p>
          <a:endParaRPr lang="es-CO"/>
        </a:p>
      </dgm:t>
    </dgm:pt>
    <dgm:pt modelId="{5683AAD5-D2A9-4ADD-B3B1-7ED158352F75}" type="sibTrans" cxnId="{BD6C47CA-F499-4E1A-99A2-A2941587689E}">
      <dgm:prSet/>
      <dgm:spPr/>
      <dgm:t>
        <a:bodyPr/>
        <a:lstStyle/>
        <a:p>
          <a:endParaRPr lang="es-CO"/>
        </a:p>
      </dgm:t>
    </dgm:pt>
    <dgm:pt modelId="{52B0D759-7A48-44F1-B3A3-1D76F31918EA}">
      <dgm:prSet phldrT="[Texto]"/>
      <dgm:spPr/>
      <dgm:t>
        <a:bodyPr/>
        <a:lstStyle/>
        <a:p>
          <a:r>
            <a:rPr lang="es-CO">
              <a:solidFill>
                <a:sysClr val="windowText" lastClr="000000"/>
              </a:solidFill>
            </a:rPr>
            <a:t>Metricas</a:t>
          </a:r>
        </a:p>
      </dgm:t>
    </dgm:pt>
    <dgm:pt modelId="{DAF620D2-04F7-405B-BA7C-9A55DF3A9450}" type="parTrans" cxnId="{CA2F22A8-3BFB-4C9A-87B1-C104AD39EC60}">
      <dgm:prSet/>
      <dgm:spPr/>
      <dgm:t>
        <a:bodyPr/>
        <a:lstStyle/>
        <a:p>
          <a:endParaRPr lang="es-CO"/>
        </a:p>
      </dgm:t>
    </dgm:pt>
    <dgm:pt modelId="{9F201083-6D9D-4EFC-AFCA-9E4B1DE81A11}" type="sibTrans" cxnId="{CA2F22A8-3BFB-4C9A-87B1-C104AD39EC60}">
      <dgm:prSet/>
      <dgm:spPr/>
      <dgm:t>
        <a:bodyPr/>
        <a:lstStyle/>
        <a:p>
          <a:endParaRPr lang="es-CO"/>
        </a:p>
      </dgm:t>
    </dgm:pt>
    <dgm:pt modelId="{EECCD0E1-DE67-4557-987C-1F23E36AE296}">
      <dgm:prSet phldrT="[Texto]"/>
      <dgm:spPr/>
      <dgm:t>
        <a:bodyPr/>
        <a:lstStyle/>
        <a:p>
          <a:r>
            <a:rPr lang="es-CO">
              <a:solidFill>
                <a:sysClr val="windowText" lastClr="000000"/>
              </a:solidFill>
            </a:rPr>
            <a:t>Correcciones pre-entrega</a:t>
          </a:r>
        </a:p>
      </dgm:t>
    </dgm:pt>
    <dgm:pt modelId="{0E6494E0-B976-4E0E-BA35-2DA18D7223EA}" type="parTrans" cxnId="{54D69CC5-B032-4D3C-A695-BC4CFD19BF51}">
      <dgm:prSet/>
      <dgm:spPr/>
      <dgm:t>
        <a:bodyPr/>
        <a:lstStyle/>
        <a:p>
          <a:endParaRPr lang="es-CO"/>
        </a:p>
      </dgm:t>
    </dgm:pt>
    <dgm:pt modelId="{EB669310-076F-47C4-AA96-F489E7851740}" type="sibTrans" cxnId="{54D69CC5-B032-4D3C-A695-BC4CFD19BF51}">
      <dgm:prSet/>
      <dgm:spPr/>
      <dgm:t>
        <a:bodyPr/>
        <a:lstStyle/>
        <a:p>
          <a:endParaRPr lang="es-CO"/>
        </a:p>
      </dgm:t>
    </dgm:pt>
    <dgm:pt modelId="{B737AE96-91F0-43F5-BD08-2FCA9FD2677E}">
      <dgm:prSet phldrT="[Texto]"/>
      <dgm:spPr/>
      <dgm:t>
        <a:bodyPr/>
        <a:lstStyle/>
        <a:p>
          <a:r>
            <a:rPr lang="es-CO">
              <a:solidFill>
                <a:sysClr val="windowText" lastClr="000000"/>
              </a:solidFill>
            </a:rPr>
            <a:t>Elaboración presentación</a:t>
          </a:r>
        </a:p>
      </dgm:t>
    </dgm:pt>
    <dgm:pt modelId="{7810AF11-0005-4260-AD40-C7998BA2BB3B}" type="parTrans" cxnId="{41AFC928-B27C-4302-8B2F-C8667E3613B2}">
      <dgm:prSet/>
      <dgm:spPr/>
      <dgm:t>
        <a:bodyPr/>
        <a:lstStyle/>
        <a:p>
          <a:endParaRPr lang="es-CO"/>
        </a:p>
      </dgm:t>
    </dgm:pt>
    <dgm:pt modelId="{7238390B-304D-4C24-A744-197899905F83}" type="sibTrans" cxnId="{41AFC928-B27C-4302-8B2F-C8667E3613B2}">
      <dgm:prSet/>
      <dgm:spPr/>
      <dgm:t>
        <a:bodyPr/>
        <a:lstStyle/>
        <a:p>
          <a:endParaRPr lang="es-CO"/>
        </a:p>
      </dgm:t>
    </dgm:pt>
    <dgm:pt modelId="{A1DC2EFE-69D0-4950-8E8E-8AC0BE3865FA}">
      <dgm:prSet phldrT="[Texto]"/>
      <dgm:spPr/>
      <dgm:t>
        <a:bodyPr/>
        <a:lstStyle/>
        <a:p>
          <a:r>
            <a:rPr lang="es-CO">
              <a:solidFill>
                <a:sysClr val="windowText" lastClr="000000"/>
              </a:solidFill>
            </a:rPr>
            <a:t>Planeación</a:t>
          </a:r>
        </a:p>
      </dgm:t>
    </dgm:pt>
    <dgm:pt modelId="{7AE25E1B-C578-4E82-A32A-4540DAE05C8F}" type="parTrans" cxnId="{C37D1D78-848F-4CFB-85CC-ED4CB10A20A4}">
      <dgm:prSet/>
      <dgm:spPr/>
      <dgm:t>
        <a:bodyPr/>
        <a:lstStyle/>
        <a:p>
          <a:endParaRPr lang="es-CO"/>
        </a:p>
      </dgm:t>
    </dgm:pt>
    <dgm:pt modelId="{A46B7743-187F-4BA1-8B96-91C19A6D3AB3}" type="sibTrans" cxnId="{C37D1D78-848F-4CFB-85CC-ED4CB10A20A4}">
      <dgm:prSet/>
      <dgm:spPr/>
      <dgm:t>
        <a:bodyPr/>
        <a:lstStyle/>
        <a:p>
          <a:endParaRPr lang="es-CO"/>
        </a:p>
      </dgm:t>
    </dgm:pt>
    <dgm:pt modelId="{555C908B-54C6-4C64-AC89-17359E145DC6}" type="pres">
      <dgm:prSet presAssocID="{7601228E-31E6-4E74-816E-FF7748735A39}" presName="Name0" presStyleCnt="0">
        <dgm:presLayoutVars>
          <dgm:dir/>
          <dgm:animLvl val="lvl"/>
          <dgm:resizeHandles val="exact"/>
        </dgm:presLayoutVars>
      </dgm:prSet>
      <dgm:spPr/>
    </dgm:pt>
    <dgm:pt modelId="{4492F017-B40B-4E50-B2E1-A5E7147EFF22}" type="pres">
      <dgm:prSet presAssocID="{F0697142-F954-4914-BBBF-BB4C7734DB20}" presName="compositeNode" presStyleCnt="0">
        <dgm:presLayoutVars>
          <dgm:bulletEnabled val="1"/>
        </dgm:presLayoutVars>
      </dgm:prSet>
      <dgm:spPr/>
    </dgm:pt>
    <dgm:pt modelId="{10E3FA25-5273-4114-A640-A7E5E131DB4F}" type="pres">
      <dgm:prSet presAssocID="{F0697142-F954-4914-BBBF-BB4C7734DB20}" presName="bgRect" presStyleLbl="node1" presStyleIdx="0" presStyleCnt="3"/>
      <dgm:spPr/>
    </dgm:pt>
    <dgm:pt modelId="{954C764F-44E3-4805-BA53-DF433BB58F91}" type="pres">
      <dgm:prSet presAssocID="{F0697142-F954-4914-BBBF-BB4C7734DB20}" presName="parentNode" presStyleLbl="node1" presStyleIdx="0" presStyleCnt="3">
        <dgm:presLayoutVars>
          <dgm:chMax val="0"/>
          <dgm:bulletEnabled val="1"/>
        </dgm:presLayoutVars>
      </dgm:prSet>
      <dgm:spPr/>
    </dgm:pt>
    <dgm:pt modelId="{2EBE39ED-B5AD-4651-B6C7-3C9427BA3A23}" type="pres">
      <dgm:prSet presAssocID="{F0697142-F954-4914-BBBF-BB4C7734DB20}" presName="childNode" presStyleLbl="node1" presStyleIdx="0" presStyleCnt="3">
        <dgm:presLayoutVars>
          <dgm:bulletEnabled val="1"/>
        </dgm:presLayoutVars>
      </dgm:prSet>
      <dgm:spPr/>
    </dgm:pt>
    <dgm:pt modelId="{6E0EBE73-197B-4DD2-869B-9DD473DEDAC0}" type="pres">
      <dgm:prSet presAssocID="{EE01DF4F-7D7D-4E2F-B94C-86687A841895}" presName="hSp" presStyleCnt="0"/>
      <dgm:spPr/>
    </dgm:pt>
    <dgm:pt modelId="{73F39B92-DF0E-468B-87EB-75815D27505A}" type="pres">
      <dgm:prSet presAssocID="{EE01DF4F-7D7D-4E2F-B94C-86687A841895}" presName="vProcSp" presStyleCnt="0"/>
      <dgm:spPr/>
    </dgm:pt>
    <dgm:pt modelId="{35F6B604-F0C9-4DF4-ADD3-9C8507FEB245}" type="pres">
      <dgm:prSet presAssocID="{EE01DF4F-7D7D-4E2F-B94C-86687A841895}" presName="vSp1" presStyleCnt="0"/>
      <dgm:spPr/>
    </dgm:pt>
    <dgm:pt modelId="{8FC48CEE-533E-4A4D-AD28-FFD25B66D549}" type="pres">
      <dgm:prSet presAssocID="{EE01DF4F-7D7D-4E2F-B94C-86687A841895}" presName="simulatedConn" presStyleLbl="solidFgAcc1" presStyleIdx="0" presStyleCnt="2"/>
      <dgm:spPr/>
    </dgm:pt>
    <dgm:pt modelId="{BB46C2AE-B4C5-4A5D-8ACB-8F221BB0DB94}" type="pres">
      <dgm:prSet presAssocID="{EE01DF4F-7D7D-4E2F-B94C-86687A841895}" presName="vSp2" presStyleCnt="0"/>
      <dgm:spPr/>
    </dgm:pt>
    <dgm:pt modelId="{FA1206B1-8C46-4F0E-999B-274537935A1A}" type="pres">
      <dgm:prSet presAssocID="{EE01DF4F-7D7D-4E2F-B94C-86687A841895}" presName="sibTrans" presStyleCnt="0"/>
      <dgm:spPr/>
    </dgm:pt>
    <dgm:pt modelId="{E484A57D-6570-498A-8C52-81272E674EAB}" type="pres">
      <dgm:prSet presAssocID="{09916292-6392-4D16-9260-C90306AC775E}" presName="compositeNode" presStyleCnt="0">
        <dgm:presLayoutVars>
          <dgm:bulletEnabled val="1"/>
        </dgm:presLayoutVars>
      </dgm:prSet>
      <dgm:spPr/>
    </dgm:pt>
    <dgm:pt modelId="{D81914AD-72A5-43FF-A5D8-D82134027369}" type="pres">
      <dgm:prSet presAssocID="{09916292-6392-4D16-9260-C90306AC775E}" presName="bgRect" presStyleLbl="node1" presStyleIdx="1" presStyleCnt="3"/>
      <dgm:spPr/>
    </dgm:pt>
    <dgm:pt modelId="{6C02E18E-F6DF-4E11-BE82-375CB93D1FD7}" type="pres">
      <dgm:prSet presAssocID="{09916292-6392-4D16-9260-C90306AC775E}" presName="parentNode" presStyleLbl="node1" presStyleIdx="1" presStyleCnt="3">
        <dgm:presLayoutVars>
          <dgm:chMax val="0"/>
          <dgm:bulletEnabled val="1"/>
        </dgm:presLayoutVars>
      </dgm:prSet>
      <dgm:spPr/>
    </dgm:pt>
    <dgm:pt modelId="{3D5547C8-B1F2-42D6-84FD-DBD02376A761}" type="pres">
      <dgm:prSet presAssocID="{09916292-6392-4D16-9260-C90306AC775E}" presName="childNode" presStyleLbl="node1" presStyleIdx="1" presStyleCnt="3">
        <dgm:presLayoutVars>
          <dgm:bulletEnabled val="1"/>
        </dgm:presLayoutVars>
      </dgm:prSet>
      <dgm:spPr/>
    </dgm:pt>
    <dgm:pt modelId="{A7FC2D04-59BA-4AD5-AD44-125FF54F4FB5}" type="pres">
      <dgm:prSet presAssocID="{B90ADA7A-AEC5-49E7-8228-94889DAACE65}" presName="hSp" presStyleCnt="0"/>
      <dgm:spPr/>
    </dgm:pt>
    <dgm:pt modelId="{7BDFA895-7A97-45A4-9506-1346C1FD92CC}" type="pres">
      <dgm:prSet presAssocID="{B90ADA7A-AEC5-49E7-8228-94889DAACE65}" presName="vProcSp" presStyleCnt="0"/>
      <dgm:spPr/>
    </dgm:pt>
    <dgm:pt modelId="{82580D97-93DB-40E2-9696-A93791FC605F}" type="pres">
      <dgm:prSet presAssocID="{B90ADA7A-AEC5-49E7-8228-94889DAACE65}" presName="vSp1" presStyleCnt="0"/>
      <dgm:spPr/>
    </dgm:pt>
    <dgm:pt modelId="{864ED20F-FE83-4D7A-874D-363CF13F41B2}" type="pres">
      <dgm:prSet presAssocID="{B90ADA7A-AEC5-49E7-8228-94889DAACE65}" presName="simulatedConn" presStyleLbl="solidFgAcc1" presStyleIdx="1" presStyleCnt="2"/>
      <dgm:spPr/>
    </dgm:pt>
    <dgm:pt modelId="{3CCE821A-8D9A-4B72-9EDA-3EEA79DE451F}" type="pres">
      <dgm:prSet presAssocID="{B90ADA7A-AEC5-49E7-8228-94889DAACE65}" presName="vSp2" presStyleCnt="0"/>
      <dgm:spPr/>
    </dgm:pt>
    <dgm:pt modelId="{633ABD97-FC64-4CEE-B7F7-FFBA4C6505FB}" type="pres">
      <dgm:prSet presAssocID="{B90ADA7A-AEC5-49E7-8228-94889DAACE65}" presName="sibTrans" presStyleCnt="0"/>
      <dgm:spPr/>
    </dgm:pt>
    <dgm:pt modelId="{1BE4C520-A09B-491A-817E-B81012067855}" type="pres">
      <dgm:prSet presAssocID="{65E27331-F9EB-4E27-A845-38DAAB6A858A}" presName="compositeNode" presStyleCnt="0">
        <dgm:presLayoutVars>
          <dgm:bulletEnabled val="1"/>
        </dgm:presLayoutVars>
      </dgm:prSet>
      <dgm:spPr/>
    </dgm:pt>
    <dgm:pt modelId="{AD9C2C10-79DE-4C75-9E99-E1545F2D25EC}" type="pres">
      <dgm:prSet presAssocID="{65E27331-F9EB-4E27-A845-38DAAB6A858A}" presName="bgRect" presStyleLbl="node1" presStyleIdx="2" presStyleCnt="3" custLinFactNeighborX="415" custLinFactNeighborY="-637"/>
      <dgm:spPr/>
    </dgm:pt>
    <dgm:pt modelId="{E66A6C60-F736-4233-A8E9-817CF2FECC66}" type="pres">
      <dgm:prSet presAssocID="{65E27331-F9EB-4E27-A845-38DAAB6A858A}" presName="parentNode" presStyleLbl="node1" presStyleIdx="2" presStyleCnt="3">
        <dgm:presLayoutVars>
          <dgm:chMax val="0"/>
          <dgm:bulletEnabled val="1"/>
        </dgm:presLayoutVars>
      </dgm:prSet>
      <dgm:spPr/>
    </dgm:pt>
    <dgm:pt modelId="{9F80E42E-DCB4-4115-B3C2-91A9AACF2180}" type="pres">
      <dgm:prSet presAssocID="{65E27331-F9EB-4E27-A845-38DAAB6A858A}" presName="childNode" presStyleLbl="node1" presStyleIdx="2" presStyleCnt="3">
        <dgm:presLayoutVars>
          <dgm:bulletEnabled val="1"/>
        </dgm:presLayoutVars>
      </dgm:prSet>
      <dgm:spPr/>
    </dgm:pt>
  </dgm:ptLst>
  <dgm:cxnLst>
    <dgm:cxn modelId="{7C9B9A19-1CB4-4C84-97C4-4452F4ED86A5}" srcId="{F0697142-F954-4914-BBBF-BB4C7734DB20}" destId="{1183DCBA-1660-4A03-93A5-9F6958C02B85}" srcOrd="4" destOrd="0" parTransId="{86142111-5933-4029-AD61-8D643A1F800B}" sibTransId="{1F3BC750-BB1F-43B4-AE29-DE6930B372C9}"/>
    <dgm:cxn modelId="{8ADE9561-4635-44FD-AD42-899D543E3413}" srcId="{65E27331-F9EB-4E27-A845-38DAAB6A858A}" destId="{E20FFF36-E581-4C07-B0A8-FEA6B65111B1}" srcOrd="4" destOrd="0" parTransId="{1E49D21F-E036-4A28-A421-DBA99F2CAA01}" sibTransId="{2EF0F53F-E077-49B9-BEEB-E50C387E1A9D}"/>
    <dgm:cxn modelId="{82663F8A-6A2C-40E7-8C9C-2038E6A75339}" type="presOf" srcId="{09916292-6392-4D16-9260-C90306AC775E}" destId="{6C02E18E-F6DF-4E11-BE82-375CB93D1FD7}" srcOrd="1" destOrd="0" presId="urn:microsoft.com/office/officeart/2005/8/layout/hProcess7#1"/>
    <dgm:cxn modelId="{41AFC928-B27C-4302-8B2F-C8667E3613B2}" srcId="{65E27331-F9EB-4E27-A845-38DAAB6A858A}" destId="{B737AE96-91F0-43F5-BD08-2FCA9FD2677E}" srcOrd="8" destOrd="0" parTransId="{7810AF11-0005-4260-AD40-C7998BA2BB3B}" sibTransId="{7238390B-304D-4C24-A744-197899905F83}"/>
    <dgm:cxn modelId="{37379F21-E6BB-4831-924F-D965169749E4}" type="presOf" srcId="{65E27331-F9EB-4E27-A845-38DAAB6A858A}" destId="{E66A6C60-F736-4233-A8E9-817CF2FECC66}" srcOrd="1" destOrd="0" presId="urn:microsoft.com/office/officeart/2005/8/layout/hProcess7#1"/>
    <dgm:cxn modelId="{12933E5F-CCBC-40BB-B7D7-57B48F8441CC}" srcId="{09916292-6392-4D16-9260-C90306AC775E}" destId="{5B4AC08D-A854-43AC-BF7C-CF40C0283FF7}" srcOrd="7" destOrd="0" parTransId="{89A2875A-ED70-406E-8C2B-30F97C0BF050}" sibTransId="{75E92F4F-779D-4464-9A1F-9D42F86117E3}"/>
    <dgm:cxn modelId="{320FFC21-7170-42DB-AD70-F390AC2536C9}" type="presOf" srcId="{CA37A44F-E1FA-4423-A313-C6A4E3FB46AC}" destId="{3D5547C8-B1F2-42D6-84FD-DBD02376A761}" srcOrd="0" destOrd="1" presId="urn:microsoft.com/office/officeart/2005/8/layout/hProcess7#1"/>
    <dgm:cxn modelId="{CA929252-9B02-494F-9190-85F27E5496C9}" type="presOf" srcId="{E8337437-8263-40DC-A116-DDCE6678AE15}" destId="{2EBE39ED-B5AD-4651-B6C7-3C9427BA3A23}" srcOrd="0" destOrd="7" presId="urn:microsoft.com/office/officeart/2005/8/layout/hProcess7#1"/>
    <dgm:cxn modelId="{8D13237A-5158-4C74-B8A4-EBC9E15AD616}" type="presOf" srcId="{7601228E-31E6-4E74-816E-FF7748735A39}" destId="{555C908B-54C6-4C64-AC89-17359E145DC6}" srcOrd="0" destOrd="0" presId="urn:microsoft.com/office/officeart/2005/8/layout/hProcess7#1"/>
    <dgm:cxn modelId="{5675FF54-9818-4E04-9138-DD569593EB3A}" type="presOf" srcId="{FFEE9F4E-8EDF-4DA2-95D8-EBBFE14C6BD4}" destId="{2EBE39ED-B5AD-4651-B6C7-3C9427BA3A23}" srcOrd="0" destOrd="0" presId="urn:microsoft.com/office/officeart/2005/8/layout/hProcess7#1"/>
    <dgm:cxn modelId="{2B189308-4B3F-475D-AF4C-02F55311DF94}" type="presOf" srcId="{BAAACD5A-B24C-441B-9958-AB9CE661906B}" destId="{2EBE39ED-B5AD-4651-B6C7-3C9427BA3A23}" srcOrd="0" destOrd="2" presId="urn:microsoft.com/office/officeart/2005/8/layout/hProcess7#1"/>
    <dgm:cxn modelId="{D8D266F0-76FC-4D59-8717-1A2240E7A1C2}" type="presOf" srcId="{82EA5097-F817-4EF6-A932-13DA7D9179DF}" destId="{3D5547C8-B1F2-42D6-84FD-DBD02376A761}" srcOrd="0" destOrd="2" presId="urn:microsoft.com/office/officeart/2005/8/layout/hProcess7#1"/>
    <dgm:cxn modelId="{AD53AE29-256F-42C7-8C5A-1A8577C24C19}" type="presOf" srcId="{65E27331-F9EB-4E27-A845-38DAAB6A858A}" destId="{AD9C2C10-79DE-4C75-9E99-E1545F2D25EC}" srcOrd="0" destOrd="0" presId="urn:microsoft.com/office/officeart/2005/8/layout/hProcess7#1"/>
    <dgm:cxn modelId="{1F509F0E-5105-42B2-A70D-B9C411D1E304}" type="presOf" srcId="{F0697142-F954-4914-BBBF-BB4C7734DB20}" destId="{954C764F-44E3-4805-BA53-DF433BB58F91}" srcOrd="1" destOrd="0" presId="urn:microsoft.com/office/officeart/2005/8/layout/hProcess7#1"/>
    <dgm:cxn modelId="{FCEF7532-25ED-4BCB-ABDA-9434EC2D92E0}" srcId="{F0697142-F954-4914-BBBF-BB4C7734DB20}" destId="{FFEE9F4E-8EDF-4DA2-95D8-EBBFE14C6BD4}" srcOrd="0" destOrd="0" parTransId="{4B7BF26C-8F8E-4C55-8A9F-A1794F86B45E}" sibTransId="{61FE3384-32C8-44E0-B1DC-6BB7EC05EA2F}"/>
    <dgm:cxn modelId="{030A84FB-3F30-4D0B-A40B-C911AEF437F5}" srcId="{09916292-6392-4D16-9260-C90306AC775E}" destId="{DDC96D2C-C09C-47BB-B2B0-4D729AA2D0DE}" srcOrd="6" destOrd="0" parTransId="{4C5CE7E6-2C1A-423F-AD97-9297AFEDCC7B}" sibTransId="{1B5D3E34-FD4B-413E-B2E9-CD867DD417EF}"/>
    <dgm:cxn modelId="{B4777ED1-F8D2-455E-8D30-36EBFB4B7111}" type="presOf" srcId="{F02C0B09-6FC6-4AB8-A148-FE0663321A61}" destId="{3D5547C8-B1F2-42D6-84FD-DBD02376A761}" srcOrd="0" destOrd="4" presId="urn:microsoft.com/office/officeart/2005/8/layout/hProcess7#1"/>
    <dgm:cxn modelId="{46FA0F76-60E8-42CF-8DA4-951CE11870E9}" srcId="{7601228E-31E6-4E74-816E-FF7748735A39}" destId="{65E27331-F9EB-4E27-A845-38DAAB6A858A}" srcOrd="2" destOrd="0" parTransId="{1D84B39F-1BED-4373-BD3C-960C15EE5F09}" sibTransId="{D6E9CB35-B52B-4C83-B0F6-64E2C82D4A3C}"/>
    <dgm:cxn modelId="{960C2D76-A14C-4E16-A7C3-E7B66DDEE2D8}" type="presOf" srcId="{CF21B7E5-E0E3-47E9-81AB-AE126AE9A9E6}" destId="{2EBE39ED-B5AD-4651-B6C7-3C9427BA3A23}" srcOrd="0" destOrd="3" presId="urn:microsoft.com/office/officeart/2005/8/layout/hProcess7#1"/>
    <dgm:cxn modelId="{8DDD6DE9-D74E-4C06-BFC1-5EB7C31FFD86}" type="presOf" srcId="{A1DC2EFE-69D0-4950-8E8E-8AC0BE3865FA}" destId="{9F80E42E-DCB4-4115-B3C2-91A9AACF2180}" srcOrd="0" destOrd="2" presId="urn:microsoft.com/office/officeart/2005/8/layout/hProcess7#1"/>
    <dgm:cxn modelId="{49643F01-D8E1-44B4-9DCC-CF0F8865FE1F}" type="presOf" srcId="{F1BF4E55-C270-4C72-B45B-4F166122ADEC}" destId="{9F80E42E-DCB4-4115-B3C2-91A9AACF2180}" srcOrd="0" destOrd="3" presId="urn:microsoft.com/office/officeart/2005/8/layout/hProcess7#1"/>
    <dgm:cxn modelId="{867A8B97-8BD8-4EBA-B359-6D8AE1891A17}" srcId="{F0697142-F954-4914-BBBF-BB4C7734DB20}" destId="{E8337437-8263-40DC-A116-DDCE6678AE15}" srcOrd="7" destOrd="0" parTransId="{AF20CEA7-5A02-43BF-AC72-BBEAAB63533D}" sibTransId="{CBDF8C06-4A78-4512-8C2C-646AFCFA32DE}"/>
    <dgm:cxn modelId="{891E3B20-E82F-4265-AD3B-DF33922F5681}" srcId="{F0697142-F954-4914-BBBF-BB4C7734DB20}" destId="{B65EB2F0-DFA6-4BE0-8B14-56DC95EE8373}" srcOrd="5" destOrd="0" parTransId="{A27FD813-1350-4CB8-926F-2000F2406538}" sibTransId="{DE4D6168-BD55-46C8-AE5A-06B05EA48E99}"/>
    <dgm:cxn modelId="{2D035218-056E-41BE-8493-96219554230E}" srcId="{09916292-6392-4D16-9260-C90306AC775E}" destId="{F02C0B09-6FC6-4AB8-A148-FE0663321A61}" srcOrd="4" destOrd="0" parTransId="{A0423402-142F-46A9-8548-9FAEFA26A85C}" sibTransId="{92B431F5-6936-4077-8612-077EF868DCCE}"/>
    <dgm:cxn modelId="{98995FEF-B3CF-4367-832E-D0B5B93B0681}" srcId="{F0697142-F954-4914-BBBF-BB4C7734DB20}" destId="{C04CA654-EB3C-4222-AC14-32F4A64DFBE2}" srcOrd="6" destOrd="0" parTransId="{BE4F745D-E9CF-4795-97D9-CEC73346DCA6}" sibTransId="{26DC88FE-3135-408F-990B-8E0B875EB83E}"/>
    <dgm:cxn modelId="{41792E57-4912-4A46-826A-069C43A042A7}" type="presOf" srcId="{B65EB2F0-DFA6-4BE0-8B14-56DC95EE8373}" destId="{2EBE39ED-B5AD-4651-B6C7-3C9427BA3A23}" srcOrd="0" destOrd="5" presId="urn:microsoft.com/office/officeart/2005/8/layout/hProcess7#1"/>
    <dgm:cxn modelId="{F03B2965-64C2-4A55-8AEC-ABA7077E544C}" srcId="{09916292-6392-4D16-9260-C90306AC775E}" destId="{0DFC93EB-5BE5-4219-882E-62E295D22C22}" srcOrd="0" destOrd="0" parTransId="{4DFE98FD-5E01-4D59-8268-25E2894A5065}" sibTransId="{5CA0AD48-FE17-440A-9145-6AC7E277B2D6}"/>
    <dgm:cxn modelId="{FA04DF79-FD3A-4566-9C75-16ED29AAFE85}" srcId="{F0697142-F954-4914-BBBF-BB4C7734DB20}" destId="{BAAACD5A-B24C-441B-9958-AB9CE661906B}" srcOrd="2" destOrd="0" parTransId="{25423680-30AB-4296-8DFB-A6D00263E7AA}" sibTransId="{8B31AEEC-6471-41AF-8CCA-BA51DDFB24E0}"/>
    <dgm:cxn modelId="{D6B164E6-14CB-4A23-A7CA-C8889715B062}" srcId="{09916292-6392-4D16-9260-C90306AC775E}" destId="{5133CEAB-8C07-42E3-B968-DA52D79DF36A}" srcOrd="3" destOrd="0" parTransId="{516BF822-81BF-46BB-AED2-1C353C87DB15}" sibTransId="{F50892B3-DC5E-40BD-874F-7E9BFF52D535}"/>
    <dgm:cxn modelId="{F561CDDD-46B2-4D67-8611-032FBC60912D}" type="presOf" srcId="{B4365A4D-F31D-42F0-B055-4F57B65808D8}" destId="{2EBE39ED-B5AD-4651-B6C7-3C9427BA3A23}" srcOrd="0" destOrd="1" presId="urn:microsoft.com/office/officeart/2005/8/layout/hProcess7#1"/>
    <dgm:cxn modelId="{8709E909-3D9F-4F51-AC7A-3AFC96DBACBA}" type="presOf" srcId="{09916292-6392-4D16-9260-C90306AC775E}" destId="{D81914AD-72A5-43FF-A5D8-D82134027369}" srcOrd="0" destOrd="0" presId="urn:microsoft.com/office/officeart/2005/8/layout/hProcess7#1"/>
    <dgm:cxn modelId="{C37D1D78-848F-4CFB-85CC-ED4CB10A20A4}" srcId="{65E27331-F9EB-4E27-A845-38DAAB6A858A}" destId="{A1DC2EFE-69D0-4950-8E8E-8AC0BE3865FA}" srcOrd="2" destOrd="0" parTransId="{7AE25E1B-C578-4E82-A32A-4540DAE05C8F}" sibTransId="{A46B7743-187F-4BA1-8B96-91C19A6D3AB3}"/>
    <dgm:cxn modelId="{6621A910-B5FE-4492-A480-FEE45FE9ADB3}" srcId="{65E27331-F9EB-4E27-A845-38DAAB6A858A}" destId="{F1BF4E55-C270-4C72-B45B-4F166122ADEC}" srcOrd="3" destOrd="0" parTransId="{4D9D12EA-BE1B-43CE-AC79-076717A7CF72}" sibTransId="{B5B19EA4-FCCC-4A87-A3EB-D11A7CD48D33}"/>
    <dgm:cxn modelId="{80E74675-16F2-4E9A-94AD-E536DC599B37}" type="presOf" srcId="{9084F099-4295-4597-A040-99FDD07C4CCC}" destId="{3D5547C8-B1F2-42D6-84FD-DBD02376A761}" srcOrd="0" destOrd="5" presId="urn:microsoft.com/office/officeart/2005/8/layout/hProcess7#1"/>
    <dgm:cxn modelId="{6C40A580-A2E4-4956-A010-461582DE196B}" srcId="{09916292-6392-4D16-9260-C90306AC775E}" destId="{2E6F6AF1-3C8D-4596-A8AC-160A5D42385B}" srcOrd="8" destOrd="0" parTransId="{622A3C15-8EA4-4A53-857B-4AF07528B489}" sibTransId="{B1E94802-8E29-45F0-A795-4EA25257D721}"/>
    <dgm:cxn modelId="{767591EB-AFE2-48C1-8CF7-6FCE895648F8}" type="presOf" srcId="{EECCD0E1-DE67-4557-987C-1F23E36AE296}" destId="{9F80E42E-DCB4-4115-B3C2-91A9AACF2180}" srcOrd="0" destOrd="7" presId="urn:microsoft.com/office/officeart/2005/8/layout/hProcess7#1"/>
    <dgm:cxn modelId="{C719746B-0579-4E3B-BFC0-EA1298F15A92}" type="presOf" srcId="{F115446D-EF40-4154-9FA1-EBF67CA786A4}" destId="{9F80E42E-DCB4-4115-B3C2-91A9AACF2180}" srcOrd="0" destOrd="0" presId="urn:microsoft.com/office/officeart/2005/8/layout/hProcess7#1"/>
    <dgm:cxn modelId="{DB1E3C8F-AAA6-4AE3-99AE-76A56BFC1178}" type="presOf" srcId="{DDC96D2C-C09C-47BB-B2B0-4D729AA2D0DE}" destId="{3D5547C8-B1F2-42D6-84FD-DBD02376A761}" srcOrd="0" destOrd="6" presId="urn:microsoft.com/office/officeart/2005/8/layout/hProcess7#1"/>
    <dgm:cxn modelId="{17B1A372-1BE2-4FC3-AD21-53C15F2AE6A9}" srcId="{09916292-6392-4D16-9260-C90306AC775E}" destId="{CA37A44F-E1FA-4423-A313-C6A4E3FB46AC}" srcOrd="1" destOrd="0" parTransId="{57F6C65B-3A0D-487F-8A24-9AB11C813925}" sibTransId="{29A1751B-E5FA-4C06-A284-104B88073931}"/>
    <dgm:cxn modelId="{DB8BDD17-881A-412B-8585-E1513C958DC5}" srcId="{09916292-6392-4D16-9260-C90306AC775E}" destId="{82EA5097-F817-4EF6-A932-13DA7D9179DF}" srcOrd="2" destOrd="0" parTransId="{B2E2C99B-D658-4493-9F4A-DA60E13C1EC9}" sibTransId="{6090C152-94BA-45AE-A0C9-2D65C673D622}"/>
    <dgm:cxn modelId="{1AADB552-1455-49FD-B909-187635F78DF1}" type="presOf" srcId="{F0697142-F954-4914-BBBF-BB4C7734DB20}" destId="{10E3FA25-5273-4114-A640-A7E5E131DB4F}" srcOrd="0" destOrd="0" presId="urn:microsoft.com/office/officeart/2005/8/layout/hProcess7#1"/>
    <dgm:cxn modelId="{4A492F83-A727-4962-A70B-91B16D15C28F}" type="presOf" srcId="{5B4AC08D-A854-43AC-BF7C-CF40C0283FF7}" destId="{3D5547C8-B1F2-42D6-84FD-DBD02376A761}" srcOrd="0" destOrd="7" presId="urn:microsoft.com/office/officeart/2005/8/layout/hProcess7#1"/>
    <dgm:cxn modelId="{89F4E4EA-72E5-4858-86D5-2D22027903E1}" type="presOf" srcId="{2E6F6AF1-3C8D-4596-A8AC-160A5D42385B}" destId="{3D5547C8-B1F2-42D6-84FD-DBD02376A761}" srcOrd="0" destOrd="8" presId="urn:microsoft.com/office/officeart/2005/8/layout/hProcess7#1"/>
    <dgm:cxn modelId="{20F2306B-609E-4BB1-8EC9-4F7082C6967D}" type="presOf" srcId="{52B0D759-7A48-44F1-B3A3-1D76F31918EA}" destId="{9F80E42E-DCB4-4115-B3C2-91A9AACF2180}" srcOrd="0" destOrd="6" presId="urn:microsoft.com/office/officeart/2005/8/layout/hProcess7#1"/>
    <dgm:cxn modelId="{3DDA2572-C25C-4C6A-BED7-E8C2DC8BF6E3}" srcId="{F0697142-F954-4914-BBBF-BB4C7734DB20}" destId="{CF21B7E5-E0E3-47E9-81AB-AE126AE9A9E6}" srcOrd="3" destOrd="0" parTransId="{82530176-CAD0-4F0C-BAD7-93975BDB6ACA}" sibTransId="{D21D393E-9985-46F6-A8C8-4473E4AF9903}"/>
    <dgm:cxn modelId="{54D69CC5-B032-4D3C-A695-BC4CFD19BF51}" srcId="{65E27331-F9EB-4E27-A845-38DAAB6A858A}" destId="{EECCD0E1-DE67-4557-987C-1F23E36AE296}" srcOrd="7" destOrd="0" parTransId="{0E6494E0-B976-4E0E-BA35-2DA18D7223EA}" sibTransId="{EB669310-076F-47C4-AA96-F489E7851740}"/>
    <dgm:cxn modelId="{38C67B09-6BF8-426C-A4C6-3AE3EEDE4BDE}" srcId="{7601228E-31E6-4E74-816E-FF7748735A39}" destId="{09916292-6392-4D16-9260-C90306AC775E}" srcOrd="1" destOrd="0" parTransId="{689C1041-BD6D-4CD6-8E83-9355D1D8447C}" sibTransId="{B90ADA7A-AEC5-49E7-8228-94889DAACE65}"/>
    <dgm:cxn modelId="{D4A81B1B-83D3-475A-9D37-5E926C300849}" type="presOf" srcId="{0DFC93EB-5BE5-4219-882E-62E295D22C22}" destId="{3D5547C8-B1F2-42D6-84FD-DBD02376A761}" srcOrd="0" destOrd="0" presId="urn:microsoft.com/office/officeart/2005/8/layout/hProcess7#1"/>
    <dgm:cxn modelId="{FB85C45F-995F-4AA1-BACB-5CE4F8DFE7A0}" type="presOf" srcId="{C04CA654-EB3C-4222-AC14-32F4A64DFBE2}" destId="{2EBE39ED-B5AD-4651-B6C7-3C9427BA3A23}" srcOrd="0" destOrd="6" presId="urn:microsoft.com/office/officeart/2005/8/layout/hProcess7#1"/>
    <dgm:cxn modelId="{D53B3114-26D7-4B5A-9923-C4FE9C333A25}" type="presOf" srcId="{1183DCBA-1660-4A03-93A5-9F6958C02B85}" destId="{2EBE39ED-B5AD-4651-B6C7-3C9427BA3A23}" srcOrd="0" destOrd="4" presId="urn:microsoft.com/office/officeart/2005/8/layout/hProcess7#1"/>
    <dgm:cxn modelId="{7A23F237-9387-40D8-AE78-FFAD161A9437}" srcId="{F0697142-F954-4914-BBBF-BB4C7734DB20}" destId="{B4365A4D-F31D-42F0-B055-4F57B65808D8}" srcOrd="1" destOrd="0" parTransId="{CFB00400-2360-469F-8A4A-9280557E3547}" sibTransId="{D44CFB75-EBC4-44CF-9A9A-B15871F5BD24}"/>
    <dgm:cxn modelId="{6858F7F1-18E8-4EC3-836F-FFCD58F97B25}" type="presOf" srcId="{472699B2-9624-4F8A-8D6A-64D77100D53F}" destId="{9F80E42E-DCB4-4115-B3C2-91A9AACF2180}" srcOrd="0" destOrd="5" presId="urn:microsoft.com/office/officeart/2005/8/layout/hProcess7#1"/>
    <dgm:cxn modelId="{2651F1EC-CB1D-416D-8AD6-70D278D4F3BC}" type="presOf" srcId="{FA6950CA-D475-498B-8F68-44A966543158}" destId="{9F80E42E-DCB4-4115-B3C2-91A9AACF2180}" srcOrd="0" destOrd="1" presId="urn:microsoft.com/office/officeart/2005/8/layout/hProcess7#1"/>
    <dgm:cxn modelId="{CA2F22A8-3BFB-4C9A-87B1-C104AD39EC60}" srcId="{65E27331-F9EB-4E27-A845-38DAAB6A858A}" destId="{52B0D759-7A48-44F1-B3A3-1D76F31918EA}" srcOrd="6" destOrd="0" parTransId="{DAF620D2-04F7-405B-BA7C-9A55DF3A9450}" sibTransId="{9F201083-6D9D-4EFC-AFCA-9E4B1DE81A11}"/>
    <dgm:cxn modelId="{66FB629A-3FA4-426B-A832-9A4DF4686153}" srcId="{7601228E-31E6-4E74-816E-FF7748735A39}" destId="{F0697142-F954-4914-BBBF-BB4C7734DB20}" srcOrd="0" destOrd="0" parTransId="{74E82679-8DAB-41CB-8842-3EB2146AEF23}" sibTransId="{EE01DF4F-7D7D-4E2F-B94C-86687A841895}"/>
    <dgm:cxn modelId="{C112D008-CAF4-4BC8-BB6C-53DD5C55215A}" srcId="{09916292-6392-4D16-9260-C90306AC775E}" destId="{9084F099-4295-4597-A040-99FDD07C4CCC}" srcOrd="5" destOrd="0" parTransId="{2B2AA25C-5272-440E-ADFD-71802D730CC3}" sibTransId="{150230CA-6C12-4BBB-91AD-E6A976B2F7BF}"/>
    <dgm:cxn modelId="{2334E373-74E2-43C7-B55A-8FB6214335CD}" type="presOf" srcId="{E20FFF36-E581-4C07-B0A8-FEA6B65111B1}" destId="{9F80E42E-DCB4-4115-B3C2-91A9AACF2180}" srcOrd="0" destOrd="4" presId="urn:microsoft.com/office/officeart/2005/8/layout/hProcess7#1"/>
    <dgm:cxn modelId="{E90646B0-D785-4BB1-8C46-E85D154AA0E3}" type="presOf" srcId="{5133CEAB-8C07-42E3-B968-DA52D79DF36A}" destId="{3D5547C8-B1F2-42D6-84FD-DBD02376A761}" srcOrd="0" destOrd="3" presId="urn:microsoft.com/office/officeart/2005/8/layout/hProcess7#1"/>
    <dgm:cxn modelId="{E7E51524-BFCC-43C6-A7E9-313E809CAC10}" srcId="{65E27331-F9EB-4E27-A845-38DAAB6A858A}" destId="{F115446D-EF40-4154-9FA1-EBF67CA786A4}" srcOrd="0" destOrd="0" parTransId="{80516026-0505-42D0-B6DD-F7B07A6378E1}" sibTransId="{E5DBD2E5-2853-43B7-8302-84740BABFD15}"/>
    <dgm:cxn modelId="{D34757A0-CF6C-4868-AB92-E451A0CBCD2D}" type="presOf" srcId="{B737AE96-91F0-43F5-BD08-2FCA9FD2677E}" destId="{9F80E42E-DCB4-4115-B3C2-91A9AACF2180}" srcOrd="0" destOrd="8" presId="urn:microsoft.com/office/officeart/2005/8/layout/hProcess7#1"/>
    <dgm:cxn modelId="{0D40500B-6524-4CDD-8728-FFC0827CDE58}" srcId="{65E27331-F9EB-4E27-A845-38DAAB6A858A}" destId="{FA6950CA-D475-498B-8F68-44A966543158}" srcOrd="1" destOrd="0" parTransId="{5CE2589B-FFDE-417D-9C9D-7362FF6C6ADC}" sibTransId="{28D9FF57-051C-4185-BDC1-4108920920BA}"/>
    <dgm:cxn modelId="{BD6C47CA-F499-4E1A-99A2-A2941587689E}" srcId="{65E27331-F9EB-4E27-A845-38DAAB6A858A}" destId="{472699B2-9624-4F8A-8D6A-64D77100D53F}" srcOrd="5" destOrd="0" parTransId="{755FEF90-17FD-4A41-94DB-E74AEA1B678C}" sibTransId="{5683AAD5-D2A9-4ADD-B3B1-7ED158352F75}"/>
    <dgm:cxn modelId="{6ED11DAC-E638-495D-BD26-9B8A008B5691}" type="presParOf" srcId="{555C908B-54C6-4C64-AC89-17359E145DC6}" destId="{4492F017-B40B-4E50-B2E1-A5E7147EFF22}" srcOrd="0" destOrd="0" presId="urn:microsoft.com/office/officeart/2005/8/layout/hProcess7#1"/>
    <dgm:cxn modelId="{4F385A8A-08CD-49FC-8BEB-C95AD74F7195}" type="presParOf" srcId="{4492F017-B40B-4E50-B2E1-A5E7147EFF22}" destId="{10E3FA25-5273-4114-A640-A7E5E131DB4F}" srcOrd="0" destOrd="0" presId="urn:microsoft.com/office/officeart/2005/8/layout/hProcess7#1"/>
    <dgm:cxn modelId="{460236D4-1EDB-4097-BA3F-A0F65DD0FDA4}" type="presParOf" srcId="{4492F017-B40B-4E50-B2E1-A5E7147EFF22}" destId="{954C764F-44E3-4805-BA53-DF433BB58F91}" srcOrd="1" destOrd="0" presId="urn:microsoft.com/office/officeart/2005/8/layout/hProcess7#1"/>
    <dgm:cxn modelId="{86F0CEEA-1DC4-4A7E-B946-2C35DD0ECE05}" type="presParOf" srcId="{4492F017-B40B-4E50-B2E1-A5E7147EFF22}" destId="{2EBE39ED-B5AD-4651-B6C7-3C9427BA3A23}" srcOrd="2" destOrd="0" presId="urn:microsoft.com/office/officeart/2005/8/layout/hProcess7#1"/>
    <dgm:cxn modelId="{75332E88-F53B-4987-9E0D-F0C39B75B9AA}" type="presParOf" srcId="{555C908B-54C6-4C64-AC89-17359E145DC6}" destId="{6E0EBE73-197B-4DD2-869B-9DD473DEDAC0}" srcOrd="1" destOrd="0" presId="urn:microsoft.com/office/officeart/2005/8/layout/hProcess7#1"/>
    <dgm:cxn modelId="{B0FFB279-F38A-4D94-89E8-A675D4B47A73}" type="presParOf" srcId="{555C908B-54C6-4C64-AC89-17359E145DC6}" destId="{73F39B92-DF0E-468B-87EB-75815D27505A}" srcOrd="2" destOrd="0" presId="urn:microsoft.com/office/officeart/2005/8/layout/hProcess7#1"/>
    <dgm:cxn modelId="{7826AD07-77B6-4F87-AA39-5848126D4BBD}" type="presParOf" srcId="{73F39B92-DF0E-468B-87EB-75815D27505A}" destId="{35F6B604-F0C9-4DF4-ADD3-9C8507FEB245}" srcOrd="0" destOrd="0" presId="urn:microsoft.com/office/officeart/2005/8/layout/hProcess7#1"/>
    <dgm:cxn modelId="{C3F20FED-38D8-4A3B-B7E5-3A010EAB64E8}" type="presParOf" srcId="{73F39B92-DF0E-468B-87EB-75815D27505A}" destId="{8FC48CEE-533E-4A4D-AD28-FFD25B66D549}" srcOrd="1" destOrd="0" presId="urn:microsoft.com/office/officeart/2005/8/layout/hProcess7#1"/>
    <dgm:cxn modelId="{9E2E3520-56A6-4CEE-9B2E-C9D94072DD7B}" type="presParOf" srcId="{73F39B92-DF0E-468B-87EB-75815D27505A}" destId="{BB46C2AE-B4C5-4A5D-8ACB-8F221BB0DB94}" srcOrd="2" destOrd="0" presId="urn:microsoft.com/office/officeart/2005/8/layout/hProcess7#1"/>
    <dgm:cxn modelId="{F1474B21-5920-4DFB-9AEB-08BA38525427}" type="presParOf" srcId="{555C908B-54C6-4C64-AC89-17359E145DC6}" destId="{FA1206B1-8C46-4F0E-999B-274537935A1A}" srcOrd="3" destOrd="0" presId="urn:microsoft.com/office/officeart/2005/8/layout/hProcess7#1"/>
    <dgm:cxn modelId="{1A15B953-D0EC-4FE2-8B11-EFFB130EDE46}" type="presParOf" srcId="{555C908B-54C6-4C64-AC89-17359E145DC6}" destId="{E484A57D-6570-498A-8C52-81272E674EAB}" srcOrd="4" destOrd="0" presId="urn:microsoft.com/office/officeart/2005/8/layout/hProcess7#1"/>
    <dgm:cxn modelId="{4FA952E5-60EE-4D9D-9C9D-61113EF6388C}" type="presParOf" srcId="{E484A57D-6570-498A-8C52-81272E674EAB}" destId="{D81914AD-72A5-43FF-A5D8-D82134027369}" srcOrd="0" destOrd="0" presId="urn:microsoft.com/office/officeart/2005/8/layout/hProcess7#1"/>
    <dgm:cxn modelId="{084E60B5-90C0-4529-B796-946443528FE8}" type="presParOf" srcId="{E484A57D-6570-498A-8C52-81272E674EAB}" destId="{6C02E18E-F6DF-4E11-BE82-375CB93D1FD7}" srcOrd="1" destOrd="0" presId="urn:microsoft.com/office/officeart/2005/8/layout/hProcess7#1"/>
    <dgm:cxn modelId="{FE30AC82-E753-4BB0-8AB8-02FD426C05BE}" type="presParOf" srcId="{E484A57D-6570-498A-8C52-81272E674EAB}" destId="{3D5547C8-B1F2-42D6-84FD-DBD02376A761}" srcOrd="2" destOrd="0" presId="urn:microsoft.com/office/officeart/2005/8/layout/hProcess7#1"/>
    <dgm:cxn modelId="{9B614FB4-631E-41AE-A621-7C9880162A39}" type="presParOf" srcId="{555C908B-54C6-4C64-AC89-17359E145DC6}" destId="{A7FC2D04-59BA-4AD5-AD44-125FF54F4FB5}" srcOrd="5" destOrd="0" presId="urn:microsoft.com/office/officeart/2005/8/layout/hProcess7#1"/>
    <dgm:cxn modelId="{4B0F6362-0797-496A-BDD1-D25CD60A341F}" type="presParOf" srcId="{555C908B-54C6-4C64-AC89-17359E145DC6}" destId="{7BDFA895-7A97-45A4-9506-1346C1FD92CC}" srcOrd="6" destOrd="0" presId="urn:microsoft.com/office/officeart/2005/8/layout/hProcess7#1"/>
    <dgm:cxn modelId="{307D5885-A994-4717-A2B2-0387B65E474F}" type="presParOf" srcId="{7BDFA895-7A97-45A4-9506-1346C1FD92CC}" destId="{82580D97-93DB-40E2-9696-A93791FC605F}" srcOrd="0" destOrd="0" presId="urn:microsoft.com/office/officeart/2005/8/layout/hProcess7#1"/>
    <dgm:cxn modelId="{2017737B-2617-49B1-BCB9-C292202DA31A}" type="presParOf" srcId="{7BDFA895-7A97-45A4-9506-1346C1FD92CC}" destId="{864ED20F-FE83-4D7A-874D-363CF13F41B2}" srcOrd="1" destOrd="0" presId="urn:microsoft.com/office/officeart/2005/8/layout/hProcess7#1"/>
    <dgm:cxn modelId="{B5203826-79DA-4E4A-B3E2-87497122A3BE}" type="presParOf" srcId="{7BDFA895-7A97-45A4-9506-1346C1FD92CC}" destId="{3CCE821A-8D9A-4B72-9EDA-3EEA79DE451F}" srcOrd="2" destOrd="0" presId="urn:microsoft.com/office/officeart/2005/8/layout/hProcess7#1"/>
    <dgm:cxn modelId="{98D72280-110F-410F-B7F5-2319066AD178}" type="presParOf" srcId="{555C908B-54C6-4C64-AC89-17359E145DC6}" destId="{633ABD97-FC64-4CEE-B7F7-FFBA4C6505FB}" srcOrd="7" destOrd="0" presId="urn:microsoft.com/office/officeart/2005/8/layout/hProcess7#1"/>
    <dgm:cxn modelId="{B873012A-7BEC-4EDA-B8CD-70672061C799}" type="presParOf" srcId="{555C908B-54C6-4C64-AC89-17359E145DC6}" destId="{1BE4C520-A09B-491A-817E-B81012067855}" srcOrd="8" destOrd="0" presId="urn:microsoft.com/office/officeart/2005/8/layout/hProcess7#1"/>
    <dgm:cxn modelId="{45B32E0F-898B-4727-9181-7DBE02D9A0C7}" type="presParOf" srcId="{1BE4C520-A09B-491A-817E-B81012067855}" destId="{AD9C2C10-79DE-4C75-9E99-E1545F2D25EC}" srcOrd="0" destOrd="0" presId="urn:microsoft.com/office/officeart/2005/8/layout/hProcess7#1"/>
    <dgm:cxn modelId="{54EDB742-115A-4126-9FFC-8C8BFCADF9C0}" type="presParOf" srcId="{1BE4C520-A09B-491A-817E-B81012067855}" destId="{E66A6C60-F736-4233-A8E9-817CF2FECC66}" srcOrd="1" destOrd="0" presId="urn:microsoft.com/office/officeart/2005/8/layout/hProcess7#1"/>
    <dgm:cxn modelId="{02D9AF29-F878-4212-8B08-5B292CCF5A9C}" type="presParOf" srcId="{1BE4C520-A09B-491A-817E-B81012067855}" destId="{9F80E42E-DCB4-4115-B3C2-91A9AACF2180}" srcOrd="2" destOrd="0" presId="urn:microsoft.com/office/officeart/2005/8/layout/hProcess7#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E3FA25-5273-4114-A640-A7E5E131DB4F}">
      <dsp:nvSpPr>
        <dsp:cNvPr id="0" name=""/>
        <dsp:cNvSpPr/>
      </dsp:nvSpPr>
      <dsp:spPr>
        <a:xfrm>
          <a:off x="415" y="209014"/>
          <a:ext cx="1786830" cy="2144196"/>
        </a:xfrm>
        <a:prstGeom prst="roundRect">
          <a:avLst>
            <a:gd name="adj" fmla="val 5000"/>
          </a:avLst>
        </a:prstGeom>
        <a:solidFill>
          <a:schemeClr val="accent3">
            <a:shade val="80000"/>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0" tIns="37719" rIns="48895" bIns="0" numCol="1" spcCol="1270" anchor="t" anchorCtr="0">
          <a:noAutofit/>
        </a:bodyPr>
        <a:lstStyle/>
        <a:p>
          <a:pPr marL="0" lvl="0" indent="0" algn="r" defTabSz="488950">
            <a:lnSpc>
              <a:spcPct val="90000"/>
            </a:lnSpc>
            <a:spcBef>
              <a:spcPct val="0"/>
            </a:spcBef>
            <a:spcAft>
              <a:spcPct val="35000"/>
            </a:spcAft>
            <a:buNone/>
          </a:pPr>
          <a:r>
            <a:rPr lang="es-CO" sz="1100" kern="1200">
              <a:solidFill>
                <a:sysClr val="windowText" lastClr="000000"/>
              </a:solidFill>
            </a:rPr>
            <a:t>Entrega Uno (10/02/15-12/03/15)</a:t>
          </a:r>
        </a:p>
      </dsp:txBody>
      <dsp:txXfrm rot="16200000">
        <a:off x="-700022" y="909451"/>
        <a:ext cx="1758241" cy="357366"/>
      </dsp:txXfrm>
    </dsp:sp>
    <dsp:sp modelId="{2EBE39ED-B5AD-4651-B6C7-3C9427BA3A23}">
      <dsp:nvSpPr>
        <dsp:cNvPr id="0" name=""/>
        <dsp:cNvSpPr/>
      </dsp:nvSpPr>
      <dsp:spPr>
        <a:xfrm>
          <a:off x="357781" y="209014"/>
          <a:ext cx="1331188" cy="2144196"/>
        </a:xfrm>
        <a:prstGeom prst="rect">
          <a:avLst/>
        </a:prstGeom>
        <a:no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dsp:spPr>
      <dsp:style>
        <a:lnRef idx="0">
          <a:scrgbClr r="0" g="0" b="0"/>
        </a:lnRef>
        <a:fillRef idx="1">
          <a:scrgbClr r="0" g="0" b="0"/>
        </a:fillRef>
        <a:effectRef idx="2">
          <a:scrgbClr r="0" g="0" b="0"/>
        </a:effectRef>
        <a:fontRef idx="minor">
          <a:schemeClr val="lt1"/>
        </a:fontRef>
      </dsp:style>
      <dsp:txBody>
        <a:bodyPr spcFirstLastPara="0" vert="horz" wrap="square" lIns="0" tIns="30861" rIns="0" bIns="0" numCol="1" spcCol="1270" anchor="t" anchorCtr="0">
          <a:noAutofit/>
        </a:bodyPr>
        <a:lstStyle/>
        <a:p>
          <a:pPr marL="0" lvl="0" indent="0" algn="l" defTabSz="400050">
            <a:lnSpc>
              <a:spcPct val="90000"/>
            </a:lnSpc>
            <a:spcBef>
              <a:spcPct val="0"/>
            </a:spcBef>
            <a:spcAft>
              <a:spcPct val="35000"/>
            </a:spcAft>
            <a:buNone/>
          </a:pPr>
          <a:r>
            <a:rPr lang="es-CO" sz="900" kern="1200">
              <a:solidFill>
                <a:sysClr val="windowText" lastClr="000000"/>
              </a:solidFill>
            </a:rPr>
            <a:t>Definición Reglas de Trabajo</a:t>
          </a:r>
        </a:p>
        <a:p>
          <a:pPr marL="0" lvl="0" indent="0" algn="l" defTabSz="400050">
            <a:lnSpc>
              <a:spcPct val="90000"/>
            </a:lnSpc>
            <a:spcBef>
              <a:spcPct val="0"/>
            </a:spcBef>
            <a:spcAft>
              <a:spcPct val="35000"/>
            </a:spcAft>
            <a:buNone/>
          </a:pPr>
          <a:r>
            <a:rPr lang="es-CO" sz="900" kern="1200">
              <a:solidFill>
                <a:sysClr val="windowText" lastClr="000000"/>
              </a:solidFill>
            </a:rPr>
            <a:t>Definir nombre aplicación y logo</a:t>
          </a:r>
        </a:p>
        <a:p>
          <a:pPr marL="0" lvl="0" indent="0" algn="l" defTabSz="400050">
            <a:lnSpc>
              <a:spcPct val="90000"/>
            </a:lnSpc>
            <a:spcBef>
              <a:spcPct val="0"/>
            </a:spcBef>
            <a:spcAft>
              <a:spcPct val="35000"/>
            </a:spcAft>
            <a:buNone/>
          </a:pPr>
          <a:r>
            <a:rPr lang="es-CO" sz="900" kern="1200">
              <a:solidFill>
                <a:sysClr val="windowText" lastClr="000000"/>
              </a:solidFill>
            </a:rPr>
            <a:t>Definir Repositorio</a:t>
          </a:r>
        </a:p>
        <a:p>
          <a:pPr marL="0" lvl="0" indent="0" algn="l" defTabSz="400050">
            <a:lnSpc>
              <a:spcPct val="90000"/>
            </a:lnSpc>
            <a:spcBef>
              <a:spcPct val="0"/>
            </a:spcBef>
            <a:spcAft>
              <a:spcPct val="35000"/>
            </a:spcAft>
            <a:buNone/>
          </a:pPr>
          <a:r>
            <a:rPr lang="es-CO" sz="900" kern="1200">
              <a:solidFill>
                <a:sysClr val="windowText" lastClr="000000"/>
              </a:solidFill>
            </a:rPr>
            <a:t>Análisis del proyecto</a:t>
          </a:r>
        </a:p>
        <a:p>
          <a:pPr marL="0" lvl="0" indent="0" algn="l" defTabSz="400050">
            <a:lnSpc>
              <a:spcPct val="90000"/>
            </a:lnSpc>
            <a:spcBef>
              <a:spcPct val="0"/>
            </a:spcBef>
            <a:spcAft>
              <a:spcPct val="35000"/>
            </a:spcAft>
            <a:buNone/>
          </a:pPr>
          <a:r>
            <a:rPr lang="es-CO" sz="900" kern="1200">
              <a:solidFill>
                <a:sysClr val="windowText" lastClr="000000"/>
              </a:solidFill>
            </a:rPr>
            <a:t>Fase Concepción SPMP</a:t>
          </a:r>
        </a:p>
        <a:p>
          <a:pPr marL="0" lvl="0" indent="0" algn="l" defTabSz="400050">
            <a:lnSpc>
              <a:spcPct val="90000"/>
            </a:lnSpc>
            <a:spcBef>
              <a:spcPct val="0"/>
            </a:spcBef>
            <a:spcAft>
              <a:spcPct val="35000"/>
            </a:spcAft>
            <a:buNone/>
          </a:pPr>
          <a:r>
            <a:rPr lang="es-CO" sz="900" kern="1200">
              <a:solidFill>
                <a:sysClr val="windowText" lastClr="000000"/>
              </a:solidFill>
            </a:rPr>
            <a:t>Fase Concepción Documento de casos de uso</a:t>
          </a:r>
        </a:p>
        <a:p>
          <a:pPr marL="0" lvl="0" indent="0" algn="l" defTabSz="400050">
            <a:lnSpc>
              <a:spcPct val="90000"/>
            </a:lnSpc>
            <a:spcBef>
              <a:spcPct val="0"/>
            </a:spcBef>
            <a:spcAft>
              <a:spcPct val="35000"/>
            </a:spcAft>
            <a:buNone/>
          </a:pPr>
          <a:r>
            <a:rPr lang="es-CO" sz="900" kern="1200">
              <a:solidFill>
                <a:sysClr val="windowText" lastClr="000000"/>
              </a:solidFill>
            </a:rPr>
            <a:t>Correcciones pre-entrega</a:t>
          </a:r>
        </a:p>
        <a:p>
          <a:pPr marL="0" lvl="0" indent="0" algn="l" defTabSz="400050">
            <a:lnSpc>
              <a:spcPct val="90000"/>
            </a:lnSpc>
            <a:spcBef>
              <a:spcPct val="0"/>
            </a:spcBef>
            <a:spcAft>
              <a:spcPct val="35000"/>
            </a:spcAft>
            <a:buNone/>
          </a:pPr>
          <a:r>
            <a:rPr lang="es-CO" sz="900" kern="1200">
              <a:solidFill>
                <a:sysClr val="windowText" lastClr="000000"/>
              </a:solidFill>
            </a:rPr>
            <a:t>Elaboración presentación</a:t>
          </a:r>
        </a:p>
      </dsp:txBody>
      <dsp:txXfrm>
        <a:off x="357781" y="209014"/>
        <a:ext cx="1331188" cy="2144196"/>
      </dsp:txXfrm>
    </dsp:sp>
    <dsp:sp modelId="{D81914AD-72A5-43FF-A5D8-D82134027369}">
      <dsp:nvSpPr>
        <dsp:cNvPr id="0" name=""/>
        <dsp:cNvSpPr/>
      </dsp:nvSpPr>
      <dsp:spPr>
        <a:xfrm>
          <a:off x="1849784" y="209014"/>
          <a:ext cx="1786830" cy="2144196"/>
        </a:xfrm>
        <a:prstGeom prst="roundRect">
          <a:avLst>
            <a:gd name="adj" fmla="val 5000"/>
          </a:avLst>
        </a:prstGeom>
        <a:solidFill>
          <a:schemeClr val="accent3">
            <a:shade val="80000"/>
            <a:hueOff val="140091"/>
            <a:satOff val="9180"/>
            <a:lumOff val="14816"/>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0" tIns="37719" rIns="48895" bIns="0" numCol="1" spcCol="1270" anchor="t" anchorCtr="0">
          <a:noAutofit/>
        </a:bodyPr>
        <a:lstStyle/>
        <a:p>
          <a:pPr marL="0" lvl="0" indent="0" algn="r" defTabSz="488950">
            <a:lnSpc>
              <a:spcPct val="90000"/>
            </a:lnSpc>
            <a:spcBef>
              <a:spcPct val="0"/>
            </a:spcBef>
            <a:spcAft>
              <a:spcPct val="35000"/>
            </a:spcAft>
            <a:buNone/>
          </a:pPr>
          <a:r>
            <a:rPr lang="es-CO" sz="1100" kern="1200">
              <a:solidFill>
                <a:sysClr val="windowText" lastClr="000000"/>
              </a:solidFill>
            </a:rPr>
            <a:t>Entrega Dos (13/03/15-23/04/15)</a:t>
          </a:r>
        </a:p>
      </dsp:txBody>
      <dsp:txXfrm rot="16200000">
        <a:off x="1149347" y="909451"/>
        <a:ext cx="1758241" cy="357366"/>
      </dsp:txXfrm>
    </dsp:sp>
    <dsp:sp modelId="{8FC48CEE-533E-4A4D-AD28-FFD25B66D549}">
      <dsp:nvSpPr>
        <dsp:cNvPr id="0" name=""/>
        <dsp:cNvSpPr/>
      </dsp:nvSpPr>
      <dsp:spPr>
        <a:xfrm rot="5400000">
          <a:off x="1701161" y="1913173"/>
          <a:ext cx="315115" cy="268024"/>
        </a:xfrm>
        <a:prstGeom prst="flowChartExtra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z="300000" contourW="12700" prstMaterial="flat">
          <a:bevelT w="177800" h="254000"/>
          <a:bevelB w="152400"/>
        </a:sp3d>
      </dsp:spPr>
      <dsp:style>
        <a:lnRef idx="0">
          <a:scrgbClr r="0" g="0" b="0"/>
        </a:lnRef>
        <a:fillRef idx="1">
          <a:scrgbClr r="0" g="0" b="0"/>
        </a:fillRef>
        <a:effectRef idx="0">
          <a:scrgbClr r="0" g="0" b="0"/>
        </a:effectRef>
        <a:fontRef idx="minor"/>
      </dsp:style>
    </dsp:sp>
    <dsp:sp modelId="{3D5547C8-B1F2-42D6-84FD-DBD02376A761}">
      <dsp:nvSpPr>
        <dsp:cNvPr id="0" name=""/>
        <dsp:cNvSpPr/>
      </dsp:nvSpPr>
      <dsp:spPr>
        <a:xfrm>
          <a:off x="2207150" y="209014"/>
          <a:ext cx="1331188" cy="2144196"/>
        </a:xfrm>
        <a:prstGeom prst="rect">
          <a:avLst/>
        </a:prstGeom>
        <a:no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dsp:spPr>
      <dsp:style>
        <a:lnRef idx="0">
          <a:scrgbClr r="0" g="0" b="0"/>
        </a:lnRef>
        <a:fillRef idx="1">
          <a:scrgbClr r="0" g="0" b="0"/>
        </a:fillRef>
        <a:effectRef idx="2">
          <a:scrgbClr r="0" g="0" b="0"/>
        </a:effectRef>
        <a:fontRef idx="minor">
          <a:schemeClr val="lt1"/>
        </a:fontRef>
      </dsp:style>
      <dsp:txBody>
        <a:bodyPr spcFirstLastPara="0" vert="horz" wrap="square" lIns="0" tIns="30861" rIns="0" bIns="0" numCol="1" spcCol="1270" anchor="t" anchorCtr="0">
          <a:noAutofit/>
        </a:bodyPr>
        <a:lstStyle/>
        <a:p>
          <a:pPr marL="0" lvl="0" indent="0" algn="l" defTabSz="400050">
            <a:lnSpc>
              <a:spcPct val="90000"/>
            </a:lnSpc>
            <a:spcBef>
              <a:spcPct val="0"/>
            </a:spcBef>
            <a:spcAft>
              <a:spcPct val="35000"/>
            </a:spcAft>
            <a:buNone/>
          </a:pPr>
          <a:r>
            <a:rPr lang="es-CO" sz="900" kern="1200">
              <a:solidFill>
                <a:sysClr val="windowText" lastClr="000000"/>
              </a:solidFill>
            </a:rPr>
            <a:t>Revisión entregables anteriores</a:t>
          </a:r>
        </a:p>
        <a:p>
          <a:pPr marL="0" lvl="0" indent="0" algn="l" defTabSz="400050">
            <a:lnSpc>
              <a:spcPct val="90000"/>
            </a:lnSpc>
            <a:spcBef>
              <a:spcPct val="0"/>
            </a:spcBef>
            <a:spcAft>
              <a:spcPct val="35000"/>
            </a:spcAft>
            <a:buNone/>
          </a:pPr>
          <a:r>
            <a:rPr lang="es-CO" sz="900" kern="1200">
              <a:solidFill>
                <a:sysClr val="windowText" lastClr="000000"/>
              </a:solidFill>
            </a:rPr>
            <a:t>Análisis e investigación de requerimientos</a:t>
          </a:r>
        </a:p>
        <a:p>
          <a:pPr marL="0" lvl="0" indent="0" algn="l" defTabSz="400050">
            <a:lnSpc>
              <a:spcPct val="90000"/>
            </a:lnSpc>
            <a:spcBef>
              <a:spcPct val="0"/>
            </a:spcBef>
            <a:spcAft>
              <a:spcPct val="35000"/>
            </a:spcAft>
            <a:buNone/>
          </a:pPr>
          <a:r>
            <a:rPr lang="es-CO" sz="900" kern="1200">
              <a:solidFill>
                <a:sysClr val="windowText" lastClr="000000"/>
              </a:solidFill>
            </a:rPr>
            <a:t>Planeación del proyecto</a:t>
          </a:r>
        </a:p>
        <a:p>
          <a:pPr marL="0" lvl="0" indent="0" algn="l" defTabSz="400050">
            <a:lnSpc>
              <a:spcPct val="90000"/>
            </a:lnSpc>
            <a:spcBef>
              <a:spcPct val="0"/>
            </a:spcBef>
            <a:spcAft>
              <a:spcPct val="35000"/>
            </a:spcAft>
            <a:buNone/>
          </a:pPr>
          <a:r>
            <a:rPr lang="es-CO" sz="900" kern="1200">
              <a:solidFill>
                <a:sysClr val="windowText" lastClr="000000"/>
              </a:solidFill>
            </a:rPr>
            <a:t>Levantamiento de requerimientos</a:t>
          </a:r>
        </a:p>
        <a:p>
          <a:pPr marL="0" lvl="0" indent="0" algn="l" defTabSz="400050">
            <a:lnSpc>
              <a:spcPct val="90000"/>
            </a:lnSpc>
            <a:spcBef>
              <a:spcPct val="0"/>
            </a:spcBef>
            <a:spcAft>
              <a:spcPct val="35000"/>
            </a:spcAft>
            <a:buNone/>
          </a:pPr>
          <a:r>
            <a:rPr lang="es-CO" sz="900" kern="1200">
              <a:solidFill>
                <a:sysClr val="windowText" lastClr="000000"/>
              </a:solidFill>
            </a:rPr>
            <a:t>Fase de elaboracion SRS</a:t>
          </a:r>
        </a:p>
        <a:p>
          <a:pPr marL="0" lvl="0" indent="0" algn="l" defTabSz="400050">
            <a:lnSpc>
              <a:spcPct val="90000"/>
            </a:lnSpc>
            <a:spcBef>
              <a:spcPct val="0"/>
            </a:spcBef>
            <a:spcAft>
              <a:spcPct val="35000"/>
            </a:spcAft>
            <a:buNone/>
          </a:pPr>
          <a:r>
            <a:rPr lang="es-CO" sz="900" kern="1200">
              <a:solidFill>
                <a:sysClr val="windowText" lastClr="000000"/>
              </a:solidFill>
            </a:rPr>
            <a:t>Diseño y justificación del prototipo</a:t>
          </a:r>
        </a:p>
        <a:p>
          <a:pPr marL="0" lvl="0" indent="0" algn="l" defTabSz="400050">
            <a:lnSpc>
              <a:spcPct val="90000"/>
            </a:lnSpc>
            <a:spcBef>
              <a:spcPct val="0"/>
            </a:spcBef>
            <a:spcAft>
              <a:spcPct val="35000"/>
            </a:spcAft>
            <a:buNone/>
          </a:pPr>
          <a:r>
            <a:rPr lang="es-CO" sz="900" kern="1200">
              <a:solidFill>
                <a:sysClr val="windowText" lastClr="000000"/>
              </a:solidFill>
            </a:rPr>
            <a:t>Desarrollo del prototipo</a:t>
          </a:r>
        </a:p>
        <a:p>
          <a:pPr marL="0" lvl="0" indent="0" algn="l" defTabSz="400050">
            <a:lnSpc>
              <a:spcPct val="90000"/>
            </a:lnSpc>
            <a:spcBef>
              <a:spcPct val="0"/>
            </a:spcBef>
            <a:spcAft>
              <a:spcPct val="35000"/>
            </a:spcAft>
            <a:buNone/>
          </a:pPr>
          <a:r>
            <a:rPr lang="es-CO" sz="900" kern="1200">
              <a:solidFill>
                <a:sysClr val="windowText" lastClr="000000"/>
              </a:solidFill>
            </a:rPr>
            <a:t>Correcciones pre-entrega</a:t>
          </a:r>
        </a:p>
        <a:p>
          <a:pPr marL="0" lvl="0" indent="0" algn="l" defTabSz="400050">
            <a:lnSpc>
              <a:spcPct val="90000"/>
            </a:lnSpc>
            <a:spcBef>
              <a:spcPct val="0"/>
            </a:spcBef>
            <a:spcAft>
              <a:spcPct val="35000"/>
            </a:spcAft>
            <a:buNone/>
          </a:pPr>
          <a:r>
            <a:rPr lang="es-CO" sz="900" kern="1200">
              <a:solidFill>
                <a:sysClr val="windowText" lastClr="000000"/>
              </a:solidFill>
            </a:rPr>
            <a:t>Elaboración presentación</a:t>
          </a:r>
        </a:p>
      </dsp:txBody>
      <dsp:txXfrm>
        <a:off x="2207150" y="209014"/>
        <a:ext cx="1331188" cy="2144196"/>
      </dsp:txXfrm>
    </dsp:sp>
    <dsp:sp modelId="{AD9C2C10-79DE-4C75-9E99-E1545F2D25EC}">
      <dsp:nvSpPr>
        <dsp:cNvPr id="0" name=""/>
        <dsp:cNvSpPr/>
      </dsp:nvSpPr>
      <dsp:spPr>
        <a:xfrm>
          <a:off x="3699569" y="195355"/>
          <a:ext cx="1786830" cy="2144196"/>
        </a:xfrm>
        <a:prstGeom prst="roundRect">
          <a:avLst>
            <a:gd name="adj" fmla="val 5000"/>
          </a:avLst>
        </a:prstGeom>
        <a:solidFill>
          <a:schemeClr val="accent3">
            <a:shade val="80000"/>
            <a:hueOff val="280181"/>
            <a:satOff val="18360"/>
            <a:lumOff val="29632"/>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0" tIns="37719" rIns="48895" bIns="0" numCol="1" spcCol="1270" anchor="t" anchorCtr="0">
          <a:noAutofit/>
        </a:bodyPr>
        <a:lstStyle/>
        <a:p>
          <a:pPr marL="0" lvl="0" indent="0" algn="r" defTabSz="488950">
            <a:lnSpc>
              <a:spcPct val="90000"/>
            </a:lnSpc>
            <a:spcBef>
              <a:spcPct val="0"/>
            </a:spcBef>
            <a:spcAft>
              <a:spcPct val="35000"/>
            </a:spcAft>
            <a:buNone/>
          </a:pPr>
          <a:r>
            <a:rPr lang="es-CO" sz="1100" kern="1200">
              <a:solidFill>
                <a:sysClr val="windowText" lastClr="000000"/>
              </a:solidFill>
            </a:rPr>
            <a:t>Entrega Tres(24/04/15-29/05/15)</a:t>
          </a:r>
        </a:p>
      </dsp:txBody>
      <dsp:txXfrm rot="16200000">
        <a:off x="2999131" y="895793"/>
        <a:ext cx="1758241" cy="357366"/>
      </dsp:txXfrm>
    </dsp:sp>
    <dsp:sp modelId="{864ED20F-FE83-4D7A-874D-363CF13F41B2}">
      <dsp:nvSpPr>
        <dsp:cNvPr id="0" name=""/>
        <dsp:cNvSpPr/>
      </dsp:nvSpPr>
      <dsp:spPr>
        <a:xfrm rot="5400000">
          <a:off x="3550530" y="1913173"/>
          <a:ext cx="315115" cy="268024"/>
        </a:xfrm>
        <a:prstGeom prst="flowChartExtract">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z="300000" contourW="12700" prstMaterial="flat">
          <a:bevelT w="177800" h="254000"/>
          <a:bevelB w="152400"/>
        </a:sp3d>
      </dsp:spPr>
      <dsp:style>
        <a:lnRef idx="0">
          <a:scrgbClr r="0" g="0" b="0"/>
        </a:lnRef>
        <a:fillRef idx="1">
          <a:scrgbClr r="0" g="0" b="0"/>
        </a:fillRef>
        <a:effectRef idx="0">
          <a:scrgbClr r="0" g="0" b="0"/>
        </a:effectRef>
        <a:fontRef idx="minor"/>
      </dsp:style>
    </dsp:sp>
    <dsp:sp modelId="{9F80E42E-DCB4-4115-B3C2-91A9AACF2180}">
      <dsp:nvSpPr>
        <dsp:cNvPr id="0" name=""/>
        <dsp:cNvSpPr/>
      </dsp:nvSpPr>
      <dsp:spPr>
        <a:xfrm>
          <a:off x="4056935" y="195355"/>
          <a:ext cx="1331188" cy="2144196"/>
        </a:xfrm>
        <a:prstGeom prst="rect">
          <a:avLst/>
        </a:prstGeom>
        <a:no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dsp:spPr>
      <dsp:style>
        <a:lnRef idx="0">
          <a:scrgbClr r="0" g="0" b="0"/>
        </a:lnRef>
        <a:fillRef idx="1">
          <a:scrgbClr r="0" g="0" b="0"/>
        </a:fillRef>
        <a:effectRef idx="2">
          <a:scrgbClr r="0" g="0" b="0"/>
        </a:effectRef>
        <a:fontRef idx="minor">
          <a:schemeClr val="lt1"/>
        </a:fontRef>
      </dsp:style>
      <dsp:txBody>
        <a:bodyPr spcFirstLastPara="0" vert="horz" wrap="square" lIns="0" tIns="30861" rIns="0" bIns="0" numCol="1" spcCol="1270" anchor="t" anchorCtr="0">
          <a:noAutofit/>
        </a:bodyPr>
        <a:lstStyle/>
        <a:p>
          <a:pPr marL="0" lvl="0" indent="0" algn="l" defTabSz="400050">
            <a:lnSpc>
              <a:spcPct val="90000"/>
            </a:lnSpc>
            <a:spcBef>
              <a:spcPct val="0"/>
            </a:spcBef>
            <a:spcAft>
              <a:spcPct val="35000"/>
            </a:spcAft>
            <a:buNone/>
          </a:pPr>
          <a:r>
            <a:rPr lang="es-CO" sz="900" kern="1200">
              <a:solidFill>
                <a:sysClr val="windowText" lastClr="000000"/>
              </a:solidFill>
            </a:rPr>
            <a:t>Revisión entregables anteriores.</a:t>
          </a:r>
        </a:p>
        <a:p>
          <a:pPr marL="0" lvl="0" indent="0" algn="l" defTabSz="400050">
            <a:lnSpc>
              <a:spcPct val="90000"/>
            </a:lnSpc>
            <a:spcBef>
              <a:spcPct val="0"/>
            </a:spcBef>
            <a:spcAft>
              <a:spcPct val="35000"/>
            </a:spcAft>
            <a:buNone/>
          </a:pPr>
          <a:r>
            <a:rPr lang="es-CO" sz="900" kern="1200">
              <a:solidFill>
                <a:sysClr val="windowText" lastClr="000000"/>
              </a:solidFill>
            </a:rPr>
            <a:t>Análisis e investigación de requerimientos</a:t>
          </a:r>
        </a:p>
        <a:p>
          <a:pPr marL="0" lvl="0" indent="0" algn="l" defTabSz="400050">
            <a:lnSpc>
              <a:spcPct val="90000"/>
            </a:lnSpc>
            <a:spcBef>
              <a:spcPct val="0"/>
            </a:spcBef>
            <a:spcAft>
              <a:spcPct val="35000"/>
            </a:spcAft>
            <a:buNone/>
          </a:pPr>
          <a:r>
            <a:rPr lang="es-CO" sz="900" kern="1200">
              <a:solidFill>
                <a:sysClr val="windowText" lastClr="000000"/>
              </a:solidFill>
            </a:rPr>
            <a:t>Planeación</a:t>
          </a:r>
        </a:p>
        <a:p>
          <a:pPr marL="0" lvl="0" indent="0" algn="l" defTabSz="400050">
            <a:lnSpc>
              <a:spcPct val="90000"/>
            </a:lnSpc>
            <a:spcBef>
              <a:spcPct val="0"/>
            </a:spcBef>
            <a:spcAft>
              <a:spcPct val="35000"/>
            </a:spcAft>
            <a:buNone/>
          </a:pPr>
          <a:r>
            <a:rPr lang="es-CO" sz="900" kern="1200">
              <a:solidFill>
                <a:sysClr val="windowText" lastClr="000000"/>
              </a:solidFill>
            </a:rPr>
            <a:t>Fase de construcción</a:t>
          </a:r>
        </a:p>
        <a:p>
          <a:pPr marL="0" lvl="0" indent="0" algn="l" defTabSz="400050">
            <a:lnSpc>
              <a:spcPct val="90000"/>
            </a:lnSpc>
            <a:spcBef>
              <a:spcPct val="0"/>
            </a:spcBef>
            <a:spcAft>
              <a:spcPct val="35000"/>
            </a:spcAft>
            <a:buNone/>
          </a:pPr>
          <a:r>
            <a:rPr lang="es-CO" sz="900" kern="1200">
              <a:solidFill>
                <a:sysClr val="windowText" lastClr="000000"/>
              </a:solidFill>
            </a:rPr>
            <a:t>Plan de pruebas</a:t>
          </a:r>
        </a:p>
        <a:p>
          <a:pPr marL="0" lvl="0" indent="0" algn="l" defTabSz="400050">
            <a:lnSpc>
              <a:spcPct val="90000"/>
            </a:lnSpc>
            <a:spcBef>
              <a:spcPct val="0"/>
            </a:spcBef>
            <a:spcAft>
              <a:spcPct val="35000"/>
            </a:spcAft>
            <a:buNone/>
          </a:pPr>
          <a:r>
            <a:rPr lang="es-CO" sz="900" kern="1200">
              <a:solidFill>
                <a:sysClr val="windowText" lastClr="000000"/>
              </a:solidFill>
            </a:rPr>
            <a:t>Plan de manuales</a:t>
          </a:r>
        </a:p>
        <a:p>
          <a:pPr marL="0" lvl="0" indent="0" algn="l" defTabSz="400050">
            <a:lnSpc>
              <a:spcPct val="90000"/>
            </a:lnSpc>
            <a:spcBef>
              <a:spcPct val="0"/>
            </a:spcBef>
            <a:spcAft>
              <a:spcPct val="35000"/>
            </a:spcAft>
            <a:buNone/>
          </a:pPr>
          <a:r>
            <a:rPr lang="es-CO" sz="900" kern="1200">
              <a:solidFill>
                <a:sysClr val="windowText" lastClr="000000"/>
              </a:solidFill>
            </a:rPr>
            <a:t>Metricas</a:t>
          </a:r>
        </a:p>
        <a:p>
          <a:pPr marL="0" lvl="0" indent="0" algn="l" defTabSz="400050">
            <a:lnSpc>
              <a:spcPct val="90000"/>
            </a:lnSpc>
            <a:spcBef>
              <a:spcPct val="0"/>
            </a:spcBef>
            <a:spcAft>
              <a:spcPct val="35000"/>
            </a:spcAft>
            <a:buNone/>
          </a:pPr>
          <a:r>
            <a:rPr lang="es-CO" sz="900" kern="1200">
              <a:solidFill>
                <a:sysClr val="windowText" lastClr="000000"/>
              </a:solidFill>
            </a:rPr>
            <a:t>Correcciones pre-entrega</a:t>
          </a:r>
        </a:p>
        <a:p>
          <a:pPr marL="0" lvl="0" indent="0" algn="l" defTabSz="400050">
            <a:lnSpc>
              <a:spcPct val="90000"/>
            </a:lnSpc>
            <a:spcBef>
              <a:spcPct val="0"/>
            </a:spcBef>
            <a:spcAft>
              <a:spcPct val="35000"/>
            </a:spcAft>
            <a:buNone/>
          </a:pPr>
          <a:r>
            <a:rPr lang="es-CO" sz="900" kern="1200">
              <a:solidFill>
                <a:sysClr val="windowText" lastClr="000000"/>
              </a:solidFill>
            </a:rPr>
            <a:t>Elaboración presentación</a:t>
          </a:r>
        </a:p>
      </dsp:txBody>
      <dsp:txXfrm>
        <a:off x="4056935" y="195355"/>
        <a:ext cx="1331188" cy="214419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7#1">
  <dgm:title val=""/>
  <dgm:desc val=""/>
  <dgm:catLst>
    <dgm:cat type="process" pri="21000"/>
    <dgm:cat type="list" pri="9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2" destOrd="0"/>
        <dgm:cxn modelId="13" srcId="1" destId="11" srcOrd="0" destOrd="0"/>
        <dgm:cxn modelId="23" srcId="2" destId="21" srcOrd="0" destOrd="0"/>
        <dgm:cxn modelId="33" srcId="3" destId="31" srcOrd="0"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h" for="ch" forName="compositeNode" refType="h"/>
      <dgm:constr type="w" for="ch" forName="compositeNode" refType="w"/>
      <dgm:constr type="w" for="ch" forName="hSp" refType="w" refFor="ch" refForName="compositeNode" fact="-0.035"/>
      <dgm:constr type="w" for="des" forName="simulatedConn" refType="w" refFor="ch" refForName="compositeNode" fact="0.15"/>
      <dgm:constr type="h" for="des" forName="simulatedConn" refType="w" refFor="des" refForName="simulatedConn"/>
      <dgm:constr type="h" for="des" forName="vSp1" refType="w" refFor="ch" refForName="compositeNode" fact="0.8"/>
      <dgm:constr type="h" for="des" forName="vSp2" refType="w" refFor="ch" refForName="compositeNode" fact="0.07"/>
      <dgm:constr type="w" for="ch" forName="vProcSp" refType="w" refFor="des" refForName="simulatedConn" op="equ"/>
      <dgm:constr type="h" for="ch" forName="vProcSp" refType="h" refFor="ch" refForName="compositeNode" op="equ"/>
      <dgm:constr type="w" for="ch" forName="sibTrans" refType="w" refFor="ch" refForName="compositeNode" fact="-0.08"/>
      <dgm:constr type="primFontSz" for="des" forName="parentNode" op="equ"/>
      <dgm:constr type="primFontSz" for="des" forName="childNode" op="equ"/>
    </dgm:constrLst>
    <dgm:ruleLst/>
    <dgm:forEach name="Name4" axis="ch" ptType="node">
      <dgm:layoutNode name="compositeNode">
        <dgm:varLst>
          <dgm:bulletEnabled val="1"/>
        </dgm:varLst>
        <dgm:alg type="composite"/>
        <dgm:choose name="Name5">
          <dgm:if name="Name6" func="var" arg="dir" op="equ" val="norm">
            <dgm:constrLst>
              <dgm:constr type="h" refType="w" op="lte" fact="1.2"/>
              <dgm:constr type="w" for="ch" forName="bgRect" refType="w"/>
              <dgm:constr type="h" for="ch" forName="bgRect" refType="h"/>
              <dgm:constr type="t" for="ch" forName="bgRect"/>
              <dgm:constr type="l" for="ch" forName="bgRect"/>
              <dgm:constr type="w" for="ch" forName="parentNode" refType="w" refFor="ch" refForName="bgRect" fact="0.2"/>
              <dgm:constr type="h" for="ch" forName="parentNode" refType="h" fact="0.82"/>
              <dgm:constr type="t" for="ch" forName="parentNode"/>
              <dgm:constr type="l" for="ch" forName="parentNode"/>
              <dgm:constr type="r" for="ch" forName="childNode" refType="r" refFor="ch" refForName="bgRect" fact="0.945"/>
              <dgm:constr type="h" for="ch" forName="childNode" refType="h" refFor="ch" refForName="bgRect" op="equ"/>
              <dgm:constr type="t" for="ch" forName="childNode"/>
              <dgm:constr type="l" for="ch" forName="childNode" refType="r" refFor="ch" refForName="parentNode"/>
            </dgm:constrLst>
          </dgm:if>
          <dgm:else name="Name7">
            <dgm:constrLst>
              <dgm:constr type="h" refType="w" op="lte" fact="1.2"/>
              <dgm:constr type="w" for="ch" forName="bgRect" refType="w"/>
              <dgm:constr type="h" for="ch" forName="bgRect" refType="h"/>
              <dgm:constr type="t" for="ch" forName="bgRect"/>
              <dgm:constr type="r" for="ch" forName="bgRect" refType="w"/>
              <dgm:constr type="w" for="ch" forName="parentNode" refType="w" refFor="ch" refForName="bgRect" fact="0.2"/>
              <dgm:constr type="h" for="ch" forName="parentNode" refType="h" fact="0.82"/>
              <dgm:constr type="t" for="ch" forName="parentNode"/>
              <dgm:constr type="r" for="ch" forName="parentNode" refType="w"/>
              <dgm:constr type="h" for="ch" forName="childNode" refType="h" refFor="ch" refForName="bgRect"/>
              <dgm:constr type="t" for="ch" forName="childNode"/>
              <dgm:constr type="r" for="ch" forName="childNode" refType="l" refFor="ch" refForName="parentNode"/>
              <dgm:constr type="l" for="ch" forName="childNode" refType="w" refFor="ch" refForName="bgRect" fact="0.055"/>
            </dgm:constrLst>
          </dgm:else>
        </dgm:choose>
        <dgm:ruleLst>
          <dgm:rule type="w" for="ch" forName="childNode" val="NaN" fact="NaN" max="30"/>
        </dgm:ruleLst>
        <dgm:layoutNode name="bgRect" styleLbl="node1">
          <dgm:alg type="sp"/>
          <dgm:shape xmlns:r="http://schemas.openxmlformats.org/officeDocument/2006/relationships" type="roundRect" r:blip="" zOrderOff="-1">
            <dgm:adjLst>
              <dgm:adj idx="1" val="0.05"/>
            </dgm:adjLst>
          </dgm:shape>
          <dgm:presOf axis="self"/>
          <dgm:constrLst/>
          <dgm:ruleLst/>
        </dgm:layoutNode>
        <dgm:layoutNode name="parentNode" styleLbl="node1">
          <dgm:varLst>
            <dgm:chMax val="0"/>
            <dgm:bulletEnabled val="1"/>
          </dgm:varLst>
          <dgm:presOf axis="self"/>
          <dgm:choose name="Name8">
            <dgm:if name="Name9" func="var" arg="dir" op="equ" val="norm">
              <dgm:alg type="tx">
                <dgm:param type="autoTxRot" val="grav"/>
                <dgm:param type="txAnchorVert" val="t"/>
                <dgm:param type="parTxLTRAlign" val="r"/>
                <dgm:param type="parTxRTLAlign" val="r"/>
              </dgm:alg>
              <dgm:shape xmlns:r="http://schemas.openxmlformats.org/officeDocument/2006/relationships" rot="270" type="rect" r:blip="" hideGeom="1">
                <dgm:adjLst/>
              </dgm:shape>
              <dgm:constrLst>
                <dgm:constr type="primFontSz" val="65"/>
                <dgm:constr type="lMarg"/>
                <dgm:constr type="rMarg" refType="primFontSz" fact="0.35"/>
                <dgm:constr type="tMarg" refType="primFontSz" fact="0.27"/>
                <dgm:constr type="bMarg"/>
              </dgm:constrLst>
            </dgm:if>
            <dgm:else name="Name10">
              <dgm:alg type="tx">
                <dgm:param type="autoTxRot" val="grav"/>
                <dgm:param type="txAnchorVert" val="t"/>
                <dgm:param type="parTxLTRAlign" val="l"/>
                <dgm:param type="parTxRTLAlign" val="l"/>
              </dgm:alg>
              <dgm:shape xmlns:r="http://schemas.openxmlformats.org/officeDocument/2006/relationships" rot="90" type="rect" r:blip="" hideGeom="1">
                <dgm:adjLst/>
              </dgm:shape>
              <dgm:constrLst>
                <dgm:constr type="primFontSz" val="65"/>
                <dgm:constr type="lMarg" refType="primFontSz" fact="0.35"/>
                <dgm:constr type="rMarg"/>
                <dgm:constr type="tMarg" refType="primFontSz" fact="0.27"/>
                <dgm:constr type="bMarg"/>
              </dgm:constrLst>
            </dgm:else>
          </dgm:choose>
          <dgm:ruleLst>
            <dgm:rule type="primFontSz" val="5" fact="NaN" max="NaN"/>
          </dgm:ruleLst>
        </dgm:layoutNode>
        <dgm:choose name="Name11">
          <dgm:if name="Name12" axis="ch" ptType="node" func="cnt" op="gte" val="1">
            <dgm:layoutNode name="childNode" styleLbl="node1" moveWith="bgRect">
              <dgm:varLst>
                <dgm:bulletEnabled val="1"/>
              </dgm:varLst>
              <dgm:alg type="tx">
                <dgm:param type="parTxLTRAlign" val="l"/>
                <dgm:param type="parTxRTLAlign" val="r"/>
                <dgm:param type="txAnchorVert" val="t"/>
              </dgm:alg>
              <dgm:shape xmlns:r="http://schemas.openxmlformats.org/officeDocument/2006/relationships" type="rect" r:blip="" hideGeom="1">
                <dgm:adjLst/>
              </dgm:shape>
              <dgm:presOf axis="des" ptType="node"/>
              <dgm:constrLst>
                <dgm:constr type="primFontSz" val="65"/>
                <dgm:constr type="lMarg"/>
                <dgm:constr type="bMarg"/>
                <dgm:constr type="tMarg" refType="primFontSz" fact="0.27"/>
                <dgm:constr type="rMarg"/>
              </dgm:constrLst>
              <dgm:ruleLst>
                <dgm:rule type="primFontSz" val="5" fact="NaN" max="NaN"/>
              </dgm:ruleLst>
            </dgm:layoutNode>
          </dgm:if>
          <dgm:else name="Name13"/>
        </dgm:choose>
      </dgm:layoutNode>
      <dgm:forEach name="Name14" axis="followSib" ptType="sibTrans" cnt="1">
        <dgm:layoutNode name="hSp">
          <dgm:alg type="sp"/>
          <dgm:shape xmlns:r="http://schemas.openxmlformats.org/officeDocument/2006/relationships" r:blip="">
            <dgm:adjLst/>
          </dgm:shape>
          <dgm:presOf/>
          <dgm:constrLst/>
          <dgm:ruleLst/>
        </dgm:layoutNode>
        <dgm:layoutNode name="vProcSp" moveWith="bgRect">
          <dgm:alg type="lin">
            <dgm:param type="linDir" val="fromT"/>
          </dgm:alg>
          <dgm:shape xmlns:r="http://schemas.openxmlformats.org/officeDocument/2006/relationships" r:blip="">
            <dgm:adjLst/>
          </dgm:shape>
          <dgm:presOf/>
          <dgm:constrLst>
            <dgm:constr type="w" for="ch" forName="vSp1" refType="w"/>
            <dgm:constr type="w" for="ch" forName="simulatedConn" refType="w"/>
            <dgm:constr type="w" for="ch" forName="vSp2" refType="w"/>
          </dgm:constrLst>
          <dgm:ruleLst/>
          <dgm:layoutNode name="vSp1">
            <dgm:alg type="sp"/>
            <dgm:shape xmlns:r="http://schemas.openxmlformats.org/officeDocument/2006/relationships" r:blip="">
              <dgm:adjLst/>
            </dgm:shape>
            <dgm:presOf/>
            <dgm:constrLst/>
            <dgm:ruleLst/>
          </dgm:layoutNode>
          <dgm:layoutNode name="simulatedConn" styleLbl="solidFgAcc1">
            <dgm:alg type="sp"/>
            <dgm:choose name="Name15">
              <dgm:if name="Name16" func="var" arg="dir" op="equ" val="norm">
                <dgm:shape xmlns:r="http://schemas.openxmlformats.org/officeDocument/2006/relationships" rot="90" type="flowChartExtract" r:blip="">
                  <dgm:adjLst/>
                </dgm:shape>
              </dgm:if>
              <dgm:else name="Name17">
                <dgm:shape xmlns:r="http://schemas.openxmlformats.org/officeDocument/2006/relationships" rot="-90" type="flowChartExtract" r:blip="">
                  <dgm:adjLst/>
                </dgm:shape>
              </dgm:else>
            </dgm:choose>
            <dgm:presOf/>
            <dgm:constrLst/>
            <dgm:ruleLst/>
          </dgm:layoutNode>
          <dgm:layoutNode name="vSp2">
            <dgm:alg type="sp"/>
            <dgm:shape xmlns:r="http://schemas.openxmlformats.org/officeDocument/2006/relationships" r:blip="">
              <dgm:adjLst/>
            </dgm:shape>
            <dgm:presOf/>
            <dgm:constrLst/>
            <dgm:ruleLst/>
          </dgm:layoutNode>
        </dgm:layoutNode>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Rawr">
      <a:dk1>
        <a:sysClr val="windowText" lastClr="000000"/>
      </a:dk1>
      <a:lt1>
        <a:sysClr val="window" lastClr="FFFFFF"/>
      </a:lt1>
      <a:dk2>
        <a:srgbClr val="DAFF1B"/>
      </a:dk2>
      <a:lt2>
        <a:srgbClr val="EEECE1"/>
      </a:lt2>
      <a:accent1>
        <a:srgbClr val="3B9C14"/>
      </a:accent1>
      <a:accent2>
        <a:srgbClr val="44EB10"/>
      </a:accent2>
      <a:accent3>
        <a:srgbClr val="DAFF1B"/>
      </a:accent3>
      <a:accent4>
        <a:srgbClr val="44EB10"/>
      </a:accent4>
      <a:accent5>
        <a:srgbClr val="4BACC6"/>
      </a:accent5>
      <a:accent6>
        <a:srgbClr val="F79646"/>
      </a:accent6>
      <a:hlink>
        <a:srgbClr val="3B9C14"/>
      </a:hlink>
      <a:folHlink>
        <a:srgbClr val="44EB1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27B6A-7C25-427E-996E-F52FFF811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5</Pages>
  <Words>33577</Words>
  <Characters>184674</Characters>
  <Application>Microsoft Office Word</Application>
  <DocSecurity>0</DocSecurity>
  <Lines>1538</Lines>
  <Paragraphs>4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án Merchán</dc:creator>
  <cp:lastModifiedBy>Sergio Forero Gómez</cp:lastModifiedBy>
  <cp:revision>3</cp:revision>
  <dcterms:created xsi:type="dcterms:W3CDTF">2015-04-08T14:41:00Z</dcterms:created>
  <dcterms:modified xsi:type="dcterms:W3CDTF">2016-09-27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k9eycDAx"/&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ZOTERO_BREF_RFBXfxVJcT8b_1">
    <vt:lpwstr>ZOTERO_ITEM CSL_CITATION {"citationID":"2ab3pcskpi","properties":{"formattedCitation":"[1]","plainCitation":"[1]"},"citationItems":[{"id":90,"uris":["http://zotero.org/users/2345493/items/NKP3S7WB"],"uri":["http://zotero.org/users/2345493/items/NKP3S7WB"]</vt:lpwstr>
  </property>
  <property fmtid="{D5CDD505-2E9C-101B-9397-08002B2CF9AE}" pid="5" name="ZOTERO_BREF_RFBXfxVJcT8b_2">
    <vt:lpwstr>,"itemData":{"id":90,"type":"article","title":"Rational Unified Process: Best Practices for Software Development Teams","abstract":"This paper presents an overview of the Rational Unified Process the Rational Unified Process is a\nsoftware engineering pr</vt:lpwstr>
  </property>
  <property fmtid="{D5CDD505-2E9C-101B-9397-08002B2CF9AE}" pid="6" name="ZOTERO_BREF_RFBXfxVJcT8b_3">
    <vt:lpwstr>ocess, delivered through a web-enabled, searchable knowledge base. The process\nenhances team productivity and delivers software best practices via guidelines, templates and tool mentors\nfor all critical software lifecycle activities. The knowledge base </vt:lpwstr>
  </property>
  <property fmtid="{D5CDD505-2E9C-101B-9397-08002B2CF9AE}" pid="7" name="ZOTERO_BREF_RFBXfxVJcT8b_4">
    <vt:lpwstr>allows development teams to gain the full\nbenefits of the industry-standard Unified Modeling Language (UML).","URL":"https://www.ibm.com/developerworks/rational/library/content/03July/1000/1251/1251_bestpractices_TP026B.pdf","shortTitle":"Rational Unifie</vt:lpwstr>
  </property>
  <property fmtid="{D5CDD505-2E9C-101B-9397-08002B2CF9AE}" pid="8" name="ZOTERO_BREF_RFBXfxVJcT8b_5">
    <vt:lpwstr>d Process","language":"English","author":[{"family":"Rational","given":"The software development company"}],"accessed":{"date-parts":[["2015",7,3]]}}}],"schema":"https://github.com/citation-style-language/schema/raw/master/csl-citation.json"}</vt:lpwstr>
  </property>
  <property fmtid="{D5CDD505-2E9C-101B-9397-08002B2CF9AE}" pid="9" name="ZOTERO_BREF_FtOzTAteE8dq_1">
    <vt:lpwstr>ZOTERO_ITEM CSL_CITATION {"citationID":"1csn29okf","properties":{"formattedCitation":"[2]","plainCitation":"[2]"},"citationItems":[{"id":89,"uris":["http://zotero.org/users/2345493/items/IK6BFRBG"],"uri":["http://zotero.org/users/2345493/items/IK6BFRBG"],</vt:lpwstr>
  </property>
  <property fmtid="{D5CDD505-2E9C-101B-9397-08002B2CF9AE}" pid="10" name="ZOTERO_BREF_FtOzTAteE8dq_2">
    <vt:lpwstr>"itemData":{"id":89,"type":"article","title":"¿Cómo redactar propósitos?","URL":"https://es.scribd.com/doc/66469634/Como-Redactar-Propositos#scribd","shortTitle":"¿Cómo redactar propósitos?","language":"Español","author":[{"family":"Velasco P","given":"Ri</vt:lpwstr>
  </property>
  <property fmtid="{D5CDD505-2E9C-101B-9397-08002B2CF9AE}" pid="11" name="ZOTERO_BREF_FtOzTAteE8dq_3">
    <vt:lpwstr>cardo"},{"family":"Ruiz Méndez","given":"Rocio"}],"accessed":{"date-parts":[["2015",7,3]]}}}],"schema":"https://github.com/citation-style-language/schema/raw/master/csl-citation.json"}</vt:lpwstr>
  </property>
  <property fmtid="{D5CDD505-2E9C-101B-9397-08002B2CF9AE}" pid="12" name="ZOTERO_BREF_G8Zdix0fkpud_1">
    <vt:lpwstr>ZOTERO_ITEM CSL_CITATION {"citationID":"1jvqru5lla","properties":{"formattedCitation":"[1]","plainCitation":"[1]"},"citationItems":[{"id":90,"uris":["http://zotero.org/users/2345493/items/NKP3S7WB"],"uri":["http://zotero.org/users/2345493/items/NKP3S7WB"]</vt:lpwstr>
  </property>
  <property fmtid="{D5CDD505-2E9C-101B-9397-08002B2CF9AE}" pid="13" name="ZOTERO_BREF_G8Zdix0fkpud_2">
    <vt:lpwstr>,"itemData":{"id":90,"type":"article","title":"Rational Unified Process: Best Practices for Software Development Teams","abstract":"This paper presents an overview of the Rational Unified Process the Rational Unified Process is a\nsoftware engineering pr</vt:lpwstr>
  </property>
  <property fmtid="{D5CDD505-2E9C-101B-9397-08002B2CF9AE}" pid="14" name="ZOTERO_BREF_G8Zdix0fkpud_3">
    <vt:lpwstr>ocess, delivered through a web-enabled, searchable knowledge base. The process\nenhances team productivity and delivers software best practices via guidelines, templates and tool mentors\nfor all critical software lifecycle activities. The knowledge base </vt:lpwstr>
  </property>
  <property fmtid="{D5CDD505-2E9C-101B-9397-08002B2CF9AE}" pid="15" name="ZOTERO_BREF_G8Zdix0fkpud_4">
    <vt:lpwstr>allows development teams to gain the full\nbenefits of the industry-standard Unified Modeling Language (UML).","URL":"https://www.ibm.com/developerworks/rational/library/content/03July/1000/1251/1251_bestpractices_TP026B.pdf","shortTitle":"Rational Unifie</vt:lpwstr>
  </property>
  <property fmtid="{D5CDD505-2E9C-101B-9397-08002B2CF9AE}" pid="16" name="ZOTERO_BREF_G8Zdix0fkpud_5">
    <vt:lpwstr>d Process","language":"English","author":[{"family":"Rational","given":"The software development company"}],"accessed":{"date-parts":[["2015",7,3]]}}}],"schema":"https://github.com/citation-style-language/schema/raw/master/csl-citation.json"}</vt:lpwstr>
  </property>
  <property fmtid="{D5CDD505-2E9C-101B-9397-08002B2CF9AE}" pid="17" name="ZOTERO_BREF_gkieuwJOOJvJ_1">
    <vt:lpwstr>ZOTERO_ITEM CSL_CITATION {"citationID":"21p8kbiho5","properties":{"formattedCitation":"[1]","plainCitation":"[1]"},"citationItems":[{"id":90,"uris":["http://zotero.org/users/2345493/items/NKP3S7WB"],"uri":["http://zotero.org/users/2345493/items/NKP3S7WB"]</vt:lpwstr>
  </property>
  <property fmtid="{D5CDD505-2E9C-101B-9397-08002B2CF9AE}" pid="18" name="ZOTERO_BREF_gkieuwJOOJvJ_2">
    <vt:lpwstr>,"itemData":{"id":90,"type":"article","title":"Rational Unified Process: Best Practices for Software Development Teams","abstract":"This paper presents an overview of the Rational Unified Process the Rational Unified Process is a\nsoftware engineering pr</vt:lpwstr>
  </property>
  <property fmtid="{D5CDD505-2E9C-101B-9397-08002B2CF9AE}" pid="19" name="ZOTERO_BREF_gkieuwJOOJvJ_3">
    <vt:lpwstr>ocess, delivered through a web-enabled, searchable knowledge base. The process\nenhances team productivity and delivers software best practices via guidelines, templates and tool mentors\nfor all critical software lifecycle activities. The knowledge base </vt:lpwstr>
  </property>
  <property fmtid="{D5CDD505-2E9C-101B-9397-08002B2CF9AE}" pid="20" name="ZOTERO_BREF_gkieuwJOOJvJ_4">
    <vt:lpwstr>allows development teams to gain the full\nbenefits of the industry-standard Unified Modeling Language (UML).","URL":"https://www.ibm.com/developerworks/rational/library/content/03July/1000/1251/1251_bestpractices_TP026B.pdf","shortTitle":"Rational Unifie</vt:lpwstr>
  </property>
  <property fmtid="{D5CDD505-2E9C-101B-9397-08002B2CF9AE}" pid="21" name="ZOTERO_BREF_gkieuwJOOJvJ_5">
    <vt:lpwstr>d Process","language":"English","author":[{"family":"Rational","given":"The software development company"}],"accessed":{"date-parts":[["2015",7,3]]}}}],"schema":"https://github.com/citation-style-language/schema/raw/master/csl-citation.json"}</vt:lpwstr>
  </property>
  <property fmtid="{D5CDD505-2E9C-101B-9397-08002B2CF9AE}" pid="22" name="ZOTERO_BREF_r1H960spxFM3_1">
    <vt:lpwstr>ZOTERO_ITEM CSL_CITATION {"citationID":"3qsb0jb9j","properties":{"formattedCitation":"[1]","plainCitation":"[1]"},"citationItems":[{"id":90,"uris":["http://zotero.org/users/2345493/items/NKP3S7WB"],"uri":["http://zotero.org/users/2345493/items/NKP3S7WB"],</vt:lpwstr>
  </property>
  <property fmtid="{D5CDD505-2E9C-101B-9397-08002B2CF9AE}" pid="23" name="ZOTERO_BREF_r1H960spxFM3_2">
    <vt:lpwstr>"itemData":{"id":90,"type":"article","title":"Rational Unified Process: Best Practices for Software Development Teams","abstract":"This paper presents an overview of the Rational Unified Process the Rational Unified Process is a\nsoftware engineering pro</vt:lpwstr>
  </property>
  <property fmtid="{D5CDD505-2E9C-101B-9397-08002B2CF9AE}" pid="24" name="ZOTERO_BREF_r1H960spxFM3_3">
    <vt:lpwstr>cess, delivered through a web-enabled, searchable knowledge base. The process\nenhances team productivity and delivers software best practices via guidelines, templates and tool mentors\nfor all critical software lifecycle activities. The knowledge base a</vt:lpwstr>
  </property>
  <property fmtid="{D5CDD505-2E9C-101B-9397-08002B2CF9AE}" pid="25" name="ZOTERO_BREF_r1H960spxFM3_4">
    <vt:lpwstr>llows development teams to gain the full\nbenefits of the industry-standard Unified Modeling Language (UML).","URL":"https://www.ibm.com/developerworks/rational/library/content/03July/1000/1251/1251_bestpractices_TP026B.pdf","shortTitle":"Rational Unified</vt:lpwstr>
  </property>
  <property fmtid="{D5CDD505-2E9C-101B-9397-08002B2CF9AE}" pid="26" name="ZOTERO_BREF_r1H960spxFM3_5">
    <vt:lpwstr> Process","language":"English","author":[{"family":"Rational","given":"The software development company"}],"accessed":{"date-parts":[["2015",7,3]]}}}],"schema":"https://github.com/citation-style-language/schema/raw/master/csl-citation.json"}</vt:lpwstr>
  </property>
  <property fmtid="{D5CDD505-2E9C-101B-9397-08002B2CF9AE}" pid="27" name="ZOTERO_BREF_nB5QqNGEnIvN_1">
    <vt:lpwstr>ZOTERO_ITEM CSL_CITATION {"citationID":"1vbtm3042e","properties":{"formattedCitation":"[3]","plainCitation":"[3]"},"citationItems":[{"id":109,"uris":["http://zotero.org/users/2345493/items/BGJ96PQV"],"uri":["http://zotero.org/users/2345493/items/BGJ96PQV"</vt:lpwstr>
  </property>
  <property fmtid="{D5CDD505-2E9C-101B-9397-08002B2CF9AE}" pid="28" name="ZOTERO_BREF_nB5QqNGEnIvN_2">
    <vt:lpwstr>],"itemData":{"id":109,"type":"book","title":"Systems and software engineering life cycle processes -- project management = Ingénierie du logiciel: processus de cycle de vie -- gestion de projet.","publisher":"Institute of Electrical and Electronics Engin</vt:lpwstr>
  </property>
  <property fmtid="{D5CDD505-2E9C-101B-9397-08002B2CF9AE}" pid="29" name="ZOTERO_BREF_nB5QqNGEnIvN_3">
    <vt:lpwstr>eers","publisher-place":"New York","source":"Open WorldCat","event-place":"New York","abstract":"Abstract: ISO/IEC/IEEE 16326:2009 provides normative content specifications for project management plans covering software projects, and software-intensive sy</vt:lpwstr>
  </property>
  <property fmtid="{D5CDD505-2E9C-101B-9397-08002B2CF9AE}" pid="30" name="ZOTERO_BREF_nB5QqNGEnIvN_4">
    <vt:lpwstr>stem projects. It also provides detailed discussion and advice on applying a set of project processes that are common to both the software and system life cycle as covered by ISO/IEC 12207:2008 (IEEE Std 12207-2008) and ISO/IEC 15288:2008 (IEEE Std 15288-</vt:lpwstr>
  </property>
  <property fmtid="{D5CDD505-2E9C-101B-9397-08002B2CF9AE}" pid="31" name="ZOTERO_BREF_nB5QqNGEnIvN_5">
    <vt:lpwstr>2008), respectively. The discussion and advice are intended to aid in the preparation of the normative content of project management plans. ISO/IEC/IEEE 16326:2009 is the result of the harmonization of ISO/IEC TR 16326:1999 and IEEE Std 1058-1998. Keyword</vt:lpwstr>
  </property>
  <property fmtid="{D5CDD505-2E9C-101B-9397-08002B2CF9AE}" pid="32" name="ZOTERO_BREF_nB5QqNGEnIvN_6">
    <vt:lpwstr>s: management plans, project management plans, software intensive system project management plans, software project management plans.","URL":"http://ieeexplore.ieee.org/servlet/opac?punumber=5372628","ISBN":"9780738161167 0738161160","shortTitle":"Systems</vt:lpwstr>
  </property>
  <property fmtid="{D5CDD505-2E9C-101B-9397-08002B2CF9AE}" pid="33" name="ZOTERO_BREF_nB5QqNGEnIvN_7">
    <vt:lpwstr> and software engineering life cycle processes -- project management = Ingénierie du logiciel","language":"English","author":[{"family":"Institute of Electrical and Electronics Engineers","given":""},{"family":"International Electrotechnical Commission","</vt:lpwstr>
  </property>
  <property fmtid="{D5CDD505-2E9C-101B-9397-08002B2CF9AE}" pid="34" name="ZOTERO_BREF_nB5QqNGEnIvN_8">
    <vt:lpwstr>given":""},{"family":"International Organization for Standardization","given":""}],"issued":{"date-parts":[["2009"]]},"accessed":{"date-parts":[["2015",3,8]]}}}],"schema":"https://github.com/citation-style-language/schema/raw/master/csl-citation.json"}</vt:lpwstr>
  </property>
  <property fmtid="{D5CDD505-2E9C-101B-9397-08002B2CF9AE}" pid="35" name="ZOTERO_BREF_OLHGz3vVfoIP_1">
    <vt:lpwstr>ZOTERO_ITEM CSL_CITATION {"citationID":"1ria4mm948","properties":{"formattedCitation":"[4]","plainCitation":"[4]"},"citationItems":[{"id":110,"uris":["http://zotero.org/users/2345493/items/HVMKK6P4"],"uri":["http://zotero.org/users/2345493/items/HVMKK6P4"</vt:lpwstr>
  </property>
  <property fmtid="{D5CDD505-2E9C-101B-9397-08002B2CF9AE}" pid="36" name="ZOTERO_BREF_OLHGz3vVfoIP_2">
    <vt:lpwstr>],"itemData":{"id":110,"type":"book","title":"Systems and software engineering life cycle processes: requirements engineering = Ingénierie des systèmes et du logiciel : processus de cycle de vie : ingénierie des exigences.","publisher":"ISO : IEC ; Instit</vt:lpwstr>
  </property>
  <property fmtid="{D5CDD505-2E9C-101B-9397-08002B2CF9AE}" pid="37" name="ZOTERO_BREF_OLHGz3vVfoIP_3">
    <vt:lpwstr>ute of Electrical and Electronics Engineers","publisher-place":"Geneva; New York","source":"Open WorldCat","event-place":"Geneva; New York","abstract":"Abstract: ISO/IEC/IEEE 29148:2011 contains provisions for the processes and products related to the eng</vt:lpwstr>
  </property>
  <property fmtid="{D5CDD505-2E9C-101B-9397-08002B2CF9AE}" pid="38" name="ZOTERO_BREF_OLHGz3vVfoIP_4">
    <vt:lpwstr>ineering of requirements for systems and software products and services throughout the life cycle. It defines the construct of a good requirement, provides attributes and characteristics of requirements, and discusses the iterative and recursive applicati</vt:lpwstr>
  </property>
  <property fmtid="{D5CDD505-2E9C-101B-9397-08002B2CF9AE}" pid="39" name="ZOTERO_BREF_OLHGz3vVfoIP_5">
    <vt:lpwstr>on of requirements processes throughout the life cycle. ISO/IEC/IEEE 29148:2011 provides additional guidance in the application of requirements engineering and management processes for requirements-related activities in ISO/IEC 12207 and ISO/IEC 15288. In</vt:lpwstr>
  </property>
  <property fmtid="{D5CDD505-2E9C-101B-9397-08002B2CF9AE}" pid="40" name="ZOTERO_BREF_OLHGz3vVfoIP_6">
    <vt:lpwstr>formation items applicable to the engineering of requirements and their content are defined. The content of ISO/IEC/IEEE 29148:2011 can be added to the existing set of requirements-related life cycle processes defined by ISO/IEC 12207 or ISO/IEC 15288, or</vt:lpwstr>
  </property>
  <property fmtid="{D5CDD505-2E9C-101B-9397-08002B2CF9AE}" pid="41" name="ZOTERO_BREF_OLHGz3vVfoIP_7">
    <vt:lpwstr> can be used independently. Keywords: buyer, characteristics, concept of operation, concepts of operations document, ConOps, contract, customer, operational concept, OpsCon, prototyping, requirement, software requirements specification, supplier, SyRS, sy</vt:lpwstr>
  </property>
  <property fmtid="{D5CDD505-2E9C-101B-9397-08002B2CF9AE}" pid="42" name="ZOTERO_BREF_OLHGz3vVfoIP_8">
    <vt:lpwstr>stem, system requirements specification.","URL":"http://ieeexplore.ieee.org/servlet/opac?punumber=6146377","ISBN":"9780738165912 0738165913","shortTitle":"Systems and software engineering life cycle processes","language":"English","author":[{"family":"Int</vt:lpwstr>
  </property>
  <property fmtid="{D5CDD505-2E9C-101B-9397-08002B2CF9AE}" pid="43" name="ZOTERO_BREF_OLHGz3vVfoIP_9">
    <vt:lpwstr>ernational Organization for Standardization","given":""},{"family":"International Electrotechnical Commission","given":""},{"family":"Institute of Electrical and Electronics Engineers","given":""},{"family":"IEEE-SA Standards Board","given":""}],"issued":</vt:lpwstr>
  </property>
  <property fmtid="{D5CDD505-2E9C-101B-9397-08002B2CF9AE}" pid="44" name="ZOTERO_BREF_OLHGz3vVfoIP_10">
    <vt:lpwstr>{"date-parts":[["2011"]]},"accessed":{"date-parts":[["2015",3,8]]}}}],"schema":"https://github.com/citation-style-language/schema/raw/master/csl-citation.json"}</vt:lpwstr>
  </property>
  <property fmtid="{D5CDD505-2E9C-101B-9397-08002B2CF9AE}" pid="45" name="ZOTERO_BREF_lwHGwuHZl8zE_1">
    <vt:lpwstr>ZOTERO_ITEM CSL_CITATION {"citationID":"2n9jm1smk0","properties":{"formattedCitation":"[5]","plainCitation":"[5]"},"citationItems":[{"id":108,"uris":["http://zotero.org/users/2345493/items/A4NRPECC"],"uri":["http://zotero.org/users/2345493/items/A4NRPECC"</vt:lpwstr>
  </property>
  <property fmtid="{D5CDD505-2E9C-101B-9397-08002B2CF9AE}" pid="46" name="ZOTERO_BREF_lwHGwuHZl8zE_2">
    <vt:lpwstr>],"itemData":{"id":108,"type":"book","title":"Systems and software engineering architecture description = Ingeniérie des systèmes et des logiciels: description de l'architecture.","publisher":"ISO : IEC ; Institute of Electrical and Electronics Engineers"</vt:lpwstr>
  </property>
  <property fmtid="{D5CDD505-2E9C-101B-9397-08002B2CF9AE}" pid="47" name="ZOTERO_BREF_lwHGwuHZl8zE_3">
    <vt:lpwstr>,"publisher-place":"Geneva; New York","source":"Open WorldCat","event-place":"Geneva; New York","abstract":"Abstract: ISO/IEC/IEEE 42010:2011 addresses the creation, analysis and sustainment of architectures of systems through the use of architecture desc</vt:lpwstr>
  </property>
  <property fmtid="{D5CDD505-2E9C-101B-9397-08002B2CF9AE}" pid="48" name="ZOTERO_BREF_lwHGwuHZl8zE_4">
    <vt:lpwstr>riptions. A conceptual model of architecture description is established. The required contents of an architecture description are specified. Architecture viewpoints, architecture frameworks and architecture description languages are introduced for codifyi</vt:lpwstr>
  </property>
  <property fmtid="{D5CDD505-2E9C-101B-9397-08002B2CF9AE}" pid="49" name="ZOTERO_BREF_lwHGwuHZl8zE_5">
    <vt:lpwstr>ng conventions and common practices of architecture description. The required content of architecture viewpoints, architecture frameworks and architecture description languages is specified. Annexes provide the motivation and background for key concepts a</vt:lpwstr>
  </property>
  <property fmtid="{D5CDD505-2E9C-101B-9397-08002B2CF9AE}" pid="50" name="ZOTERO_BREF_lwHGwuHZl8zE_6">
    <vt:lpwstr>nd terminology and examples of applying ISO/IEC/IEEE 42010:2011. Keywords: architecting, architecture description, architecture view, architecture viewpoint, architecture model, architecture  framework, architecture description language, architecture deci</vt:lpwstr>
  </property>
  <property fmtid="{D5CDD505-2E9C-101B-9397-08002B2CF9AE}" pid="51" name="ZOTERO_BREF_lwHGwuHZl8zE_7">
    <vt:lpwstr>sion, architecture rationale, system concern, correspondence, correspondence rule.","URL":"http://ieeexplore.ieee.org/servlet/opac?punumber=6129465","ISBN":"9780738171425 0738171425","shortTitle":"Systems and software engineering architecture description </vt:lpwstr>
  </property>
  <property fmtid="{D5CDD505-2E9C-101B-9397-08002B2CF9AE}" pid="52" name="ZOTERO_BREF_lwHGwuHZl8zE_8">
    <vt:lpwstr>= Ingeniérie des systèmes et des logiciels","language":"English","author":[{"family":"International Organization for Standardization","given":""},{"family":"International Electrotechnical Commission","given":""},{"family":"Institute of Electrical and Elec</vt:lpwstr>
  </property>
  <property fmtid="{D5CDD505-2E9C-101B-9397-08002B2CF9AE}" pid="53" name="ZOTERO_BREF_lwHGwuHZl8zE_9">
    <vt:lpwstr>tronics Engineers","given":""},{"family":"IEEE-SA Standards Board","given":""}],"issued":{"date-parts":[["2011"]]},"accessed":{"date-parts":[["2015",3,8]]}}}],"schema":"https://github.com/citation-style-language/schema/raw/master/csl-citation.json"}</vt:lpwstr>
  </property>
  <property fmtid="{D5CDD505-2E9C-101B-9397-08002B2CF9AE}" pid="54" name="ZOTERO_BREF_X3JjCNTBBMa5_1">
    <vt:lpwstr>ZOTERO_ITEM CSL_CITATION {"citationID":"1tf0fajd4v","properties":{"formattedCitation":"[6]","plainCitation":"[6]"},"citationItems":[{"id":129,"uris":["http://zotero.org/users/2345493/items/GRNZCPME"],"uri":["http://zotero.org/users/2345493/items/GRNZCPME"</vt:lpwstr>
  </property>
  <property fmtid="{D5CDD505-2E9C-101B-9397-08002B2CF9AE}" pid="55" name="ZOTERO_BREF_X3JjCNTBBMa5_2">
    <vt:lpwstr>],"itemData":{"id":129,"type":"book","title":"Ingeniería de software orientado a objetos","publisher":"Pearson Education","publisher-place":"México","number-of-pages":"576","event-place":"México","ISBN":"970-26-0010-3","language":"Español","author":[{"fam</vt:lpwstr>
  </property>
  <property fmtid="{D5CDD505-2E9C-101B-9397-08002B2CF9AE}" pid="56" name="ZOTERO_BREF_X3JjCNTBBMa5_3">
    <vt:lpwstr>ily":"Bruegge","given":"Bernd"},{"family":"Dutoit","given":"Allen H."}],"issued":{"date-parts":[["2002"]]}}}],"schema":"https://github.com/citation-style-language/schema/raw/master/csl-citation.json"}</vt:lpwstr>
  </property>
  <property fmtid="{D5CDD505-2E9C-101B-9397-08002B2CF9AE}" pid="57" name="ZOTERO_BREF_ekfU4XoUvu6c_1">
    <vt:lpwstr>ZOTERO_ITEM CSL_CITATION {"citationID":"25if6c695d","properties":{"formattedCitation":"[7]","plainCitation":"[7]"},"citationItems":[{"id":160,"uris":["http://zotero.org/users/2345493/items/JIRDD4K6"],"uri":["http://zotero.org/users/2345493/items/JIRDD4K6"</vt:lpwstr>
  </property>
  <property fmtid="{D5CDD505-2E9C-101B-9397-08002B2CF9AE}" pid="58" name="ZOTERO_BREF_ekfU4XoUvu6c_2">
    <vt:lpwstr>],"itemData":{"id":160,"type":"paper-conference","title":"Moving from Waterfall to Iterative Development: An Empirical Evaluation of Advantages, Disadvantages and Risks of RUP","publisher":"IEEE","page":"453-460","source":"CrossRef","URL":"http://ieeexplo</vt:lpwstr>
  </property>
  <property fmtid="{D5CDD505-2E9C-101B-9397-08002B2CF9AE}" pid="59" name="ZOTERO_BREF_ekfU4XoUvu6c_3">
    <vt:lpwstr>re.ieee.org/lpdocs/epic03/wrapper.htm?arnumber=6068383","DOI":"10.1109/SEAA.2011.69","ISBN":"978-1-4577-1027-8","shortTitle":"Moving from Waterfall to Iterative Development","author":[{"family":"Osorio","given":"Jorge A."},{"family":"Chaudron","given":"Mi</vt:lpwstr>
  </property>
  <property fmtid="{D5CDD505-2E9C-101B-9397-08002B2CF9AE}" pid="60" name="ZOTERO_BREF_ekfU4XoUvu6c_4">
    <vt:lpwstr>chel R.V."},{"family":"Heijstek","given":"Werner"}],"issued":{"date-parts":[["2011",8]]},"accessed":{"date-parts":[["2015",3,8]]}}}],"schema":"https://github.com/citation-style-language/schema/raw/master/csl-citation.json"}</vt:lpwstr>
  </property>
  <property fmtid="{D5CDD505-2E9C-101B-9397-08002B2CF9AE}" pid="61" name="ZOTERO_BREF_k8RcLY6YcvHZ_1">
    <vt:lpwstr>ZOTERO_ITEM CSL_CITATION {"citationID":"2pfjepm089","properties":{"formattedCitation":"[8]","plainCitation":"[8]"},"citationItems":[{"id":139,"uris":["http://zotero.org/users/2345493/items/34ZRAUUK"],"uri":["http://zotero.org/users/2345493/items/34ZRAUUK"</vt:lpwstr>
  </property>
  <property fmtid="{D5CDD505-2E9C-101B-9397-08002B2CF9AE}" pid="62" name="ZOTERO_BREF_k8RcLY6YcvHZ_2">
    <vt:lpwstr>],"itemData":{"id":139,"type":"paper-conference","title":"Study and practice of import Scrum agile software development","publisher":"IEEE","page":"217-220","source":"CrossRef","URL":"http://ieeexplore.ieee.org/lpdocs/epic03/wrapper.htm?arnumber=6013698",</vt:lpwstr>
  </property>
  <property fmtid="{D5CDD505-2E9C-101B-9397-08002B2CF9AE}" pid="63" name="ZOTERO_BREF_k8RcLY6YcvHZ_3">
    <vt:lpwstr>"DOI":"10.1109/ICCSN.2011.6013698","ISBN":"978-1-61284-485-5","author":[{"family":"Guang-yong","given":"Hu"}],"issued":{"date-parts":[["2011",5]]},"accessed":{"date-parts":[["2015",3,8]]}}}],"schema":"https://github.com/citation-style-language/schema/raw/</vt:lpwstr>
  </property>
  <property fmtid="{D5CDD505-2E9C-101B-9397-08002B2CF9AE}" pid="64" name="ZOTERO_BREF_k8RcLY6YcvHZ_4">
    <vt:lpwstr>master/csl-citation.json"}</vt:lpwstr>
  </property>
  <property fmtid="{D5CDD505-2E9C-101B-9397-08002B2CF9AE}" pid="65" name="ZOTERO_BREF_Hz4pOUP4HTuY_1">
    <vt:lpwstr>ZOTERO_ITEM CSL_CITATION {"citationID":"21qrpp40mb","properties":{"formattedCitation":"[9]","plainCitation":"[9]"},"citationItems":[{"id":154,"uris":["http://zotero.org/users/2345493/items/F3TQFGAZ"],"uri":["http://zotero.org/users/2345493/items/F3TQFGAZ"</vt:lpwstr>
  </property>
  <property fmtid="{D5CDD505-2E9C-101B-9397-08002B2CF9AE}" pid="66" name="ZOTERO_BREF_Hz4pOUP4HTuY_2">
    <vt:lpwstr>],"itemData":{"id":154,"type":"paper-conference","title":"Analysis on software processes and enhancement for RUP","publisher":"IEEE","page":"295-298","source":"CrossRef","URL":"http://ieeexplore.ieee.org/lpdocs/epic03/wrapper.htm?arnumber=5982312","DOI":"</vt:lpwstr>
  </property>
  <property fmtid="{D5CDD505-2E9C-101B-9397-08002B2CF9AE}" pid="67" name="ZOTERO_BREF_Hz4pOUP4HTuY_3">
    <vt:lpwstr>10.1109/ICSESS.2011.5982312","ISBN":"978-1-4244-9699-0","author":[{"family":"Fan Guo","given":""},{"family":"Bainan Xia","given":""},{"family":"Fei Xue","given":""}],"issued":{"date-parts":[["2011",7]]},"accessed":{"date-parts":[["2015",3,8]]}}}],"schema"</vt:lpwstr>
  </property>
  <property fmtid="{D5CDD505-2E9C-101B-9397-08002B2CF9AE}" pid="68" name="ZOTERO_BREF_Hz4pOUP4HTuY_4">
    <vt:lpwstr>:"https://github.com/citation-style-language/schema/raw/master/csl-citation.json"}</vt:lpwstr>
  </property>
  <property fmtid="{D5CDD505-2E9C-101B-9397-08002B2CF9AE}" pid="69" name="ZOTERO_BREF_98zPR7LWDb27_1">
    <vt:lpwstr>ZOTERO_ITEM CSL_CITATION {"citationID":"ij7t7kpbl","properties":{"formattedCitation":"[10]","plainCitation":"[10]"},"citationItems":[{"id":144,"uris":["http://zotero.org/users/2345493/items/5BK4KETN"],"uri":["http://zotero.org/users/2345493/items/5BK4KETN</vt:lpwstr>
  </property>
  <property fmtid="{D5CDD505-2E9C-101B-9397-08002B2CF9AE}" pid="70" name="ZOTERO_BREF_98zPR7LWDb27_2">
    <vt:lpwstr>"],"itemData":{"id":144,"type":"article","title":"Rational Unified Process Best Practices for Software Development Teams","publisher":"Rational, IBM","URL":"https://www.ibm.com/developerworks/rational/library/content/03July/1000/1251/1251_bestpractices_TP</vt:lpwstr>
  </property>
  <property fmtid="{D5CDD505-2E9C-101B-9397-08002B2CF9AE}" pid="71" name="ZOTERO_BREF_98zPR7LWDb27_3">
    <vt:lpwstr>026B.pdf","language":"English","issued":{"literal":"11/01"}}}],"schema":"https://github.com/citation-style-language/schema/raw/master/csl-citation.json"}</vt:lpwstr>
  </property>
  <property fmtid="{D5CDD505-2E9C-101B-9397-08002B2CF9AE}" pid="72" name="ZOTERO_BREF_WQACm9jhxTZr_1">
    <vt:lpwstr>ZOTERO_ITEM CSL_CITATION {"citationID":"1q4q8k36la","properties":{"formattedCitation":"[8]","plainCitation":"[8]"},"citationItems":[{"id":139,"uris":["http://zotero.org/users/2345493/items/34ZRAUUK"],"uri":["http://zotero.org/users/2345493/items/34ZRAUUK"</vt:lpwstr>
  </property>
  <property fmtid="{D5CDD505-2E9C-101B-9397-08002B2CF9AE}" pid="73" name="ZOTERO_BREF_WQACm9jhxTZr_2">
    <vt:lpwstr>],"itemData":{"id":139,"type":"paper-conference","title":"Study and practice of import Scrum agile software development","publisher":"IEEE","page":"217-220","source":"CrossRef","URL":"http://ieeexplore.ieee.org/lpdocs/epic03/wrapper.htm?arnumber=6013698",</vt:lpwstr>
  </property>
  <property fmtid="{D5CDD505-2E9C-101B-9397-08002B2CF9AE}" pid="74" name="ZOTERO_BREF_WQACm9jhxTZr_3">
    <vt:lpwstr>"DOI":"10.1109/ICCSN.2011.6013698","ISBN":"978-1-61284-485-5","author":[{"family":"Guang-yong","given":"Hu"}],"issued":{"date-parts":[["2011",5]]},"accessed":{"date-parts":[["2015",3,8]]}}}],"schema":"https://github.com/citation-style-language/schema/raw/</vt:lpwstr>
  </property>
  <property fmtid="{D5CDD505-2E9C-101B-9397-08002B2CF9AE}" pid="75" name="ZOTERO_BREF_WQACm9jhxTZr_4">
    <vt:lpwstr>master/csl-citation.json"}</vt:lpwstr>
  </property>
  <property fmtid="{D5CDD505-2E9C-101B-9397-08002B2CF9AE}" pid="76" name="ZOTERO_BREF_j3rr9mStEtKM_1">
    <vt:lpwstr>ZOTERO_ITEM CSL_CITATION {"citationID":"l26fn05u1","properties":{"formattedCitation":"[11]","plainCitation":"[11]"},"citationItems":[{"id":167,"uris":["http://zotero.org/users/2345493/items/UNB3T27I"],"uri":["http://zotero.org/users/2345493/items/UNB3T27I</vt:lpwstr>
  </property>
  <property fmtid="{D5CDD505-2E9C-101B-9397-08002B2CF9AE}" pid="77" name="ZOTERO_BREF_j3rr9mStEtKM_2">
    <vt:lpwstr>"],"itemData":{"id":167,"type":"paper-conference","title":"Inter-team coordination in large-scale globally distributed scrum: do scrum-of-scrums really work?","publisher":"ACM Press","page":"235","source":"CrossRef","URL":"http://dl.acm.org/citation.cfm?d</vt:lpwstr>
  </property>
  <property fmtid="{D5CDD505-2E9C-101B-9397-08002B2CF9AE}" pid="78" name="ZOTERO_BREF_j3rr9mStEtKM_3">
    <vt:lpwstr>oid=2372251.2372294","DOI":"10.1145/2372251.2372294","ISBN":"9781450310567","shortTitle":"Inter-team coordination in large-scale globally distributed scrum","language":"en","author":[{"family":"Paasivaara","given":"Maria"},{"family":"Lassenius","given":"C</vt:lpwstr>
  </property>
  <property fmtid="{D5CDD505-2E9C-101B-9397-08002B2CF9AE}" pid="79" name="ZOTERO_BREF_j3rr9mStEtKM_4">
    <vt:lpwstr>asper"},{"family":"Heikkilä","given":"Ville T."}],"issued":{"date-parts":[["2012"]]},"accessed":{"date-parts":[["2015",3,8]]}}}],"schema":"https://github.com/citation-style-language/schema/raw/master/csl-citation.json"}</vt:lpwstr>
  </property>
  <property fmtid="{D5CDD505-2E9C-101B-9397-08002B2CF9AE}" pid="80" name="ZOTERO_BREF_VuwVxq0tRoOT_1">
    <vt:lpwstr>ZOTERO_ITEM CSL_CITATION {"citationID":"e3a986gb7","properties":{"formattedCitation":"[8]","plainCitation":"[8]"},"citationItems":[{"id":139,"uris":["http://zotero.org/users/2345493/items/34ZRAUUK"],"uri":["http://zotero.org/users/2345493/items/34ZRAUUK"]</vt:lpwstr>
  </property>
  <property fmtid="{D5CDD505-2E9C-101B-9397-08002B2CF9AE}" pid="81" name="ZOTERO_BREF_VuwVxq0tRoOT_2">
    <vt:lpwstr>,"itemData":{"id":139,"type":"paper-conference","title":"Study and practice of import Scrum agile software development","publisher":"IEEE","page":"217-220","source":"CrossRef","URL":"http://ieeexplore.ieee.org/lpdocs/epic03/wrapper.htm?arnumber=6013698","</vt:lpwstr>
  </property>
  <property fmtid="{D5CDD505-2E9C-101B-9397-08002B2CF9AE}" pid="82" name="ZOTERO_BREF_VuwVxq0tRoOT_3">
    <vt:lpwstr>DOI":"10.1109/ICCSN.2011.6013698","ISBN":"978-1-61284-485-5","author":[{"family":"Guang-yong","given":"Hu"}],"issued":{"date-parts":[["2011",5]]},"accessed":{"date-parts":[["2015",3,8]]}}}],"schema":"https://github.com/citation-style-language/schema/raw/m</vt:lpwstr>
  </property>
  <property fmtid="{D5CDD505-2E9C-101B-9397-08002B2CF9AE}" pid="83" name="ZOTERO_BREF_VuwVxq0tRoOT_4">
    <vt:lpwstr>aster/csl-citation.json"}</vt:lpwstr>
  </property>
  <property fmtid="{D5CDD505-2E9C-101B-9397-08002B2CF9AE}" pid="84" name="ZOTERO_BREF_86NwJ7YYuQPQ_1">
    <vt:lpwstr>ZOTERO_ITEM CSL_CITATION {"citationID":"195ab7hfde","properties":{"formattedCitation":"[12]","plainCitation":"[12]"},"citationItems":[{"id":142,"uris":["http://zotero.org/users/2345493/items/49N2PVSI"],"uri":["http://zotero.org/users/2345493/items/49N2PVS</vt:lpwstr>
  </property>
  <property fmtid="{D5CDD505-2E9C-101B-9397-08002B2CF9AE}" pid="85" name="ZOTERO_BREF_86NwJ7YYuQPQ_2">
    <vt:lpwstr>I"],"itemData":{"id":142,"type":"article","title":"Modelos de Proceso de Software. Modelos de Ciclos de Vida del Software","language":"Español","author":[{"family":"Torres","given":"Miguel"},{"family":"Rodrigues","given":"J"},{"family":"Pavlich-Mariscal",</vt:lpwstr>
  </property>
  <property fmtid="{D5CDD505-2E9C-101B-9397-08002B2CF9AE}" pid="86" name="ZOTERO_BREF_86NwJ7YYuQPQ_3">
    <vt:lpwstr>"given":"Jaime"}],"issued":{"date-parts":[["2015"]]}}}],"schema":"https://github.com/citation-style-language/schema/raw/master/csl-citation.json"}</vt:lpwstr>
  </property>
  <property fmtid="{D5CDD505-2E9C-101B-9397-08002B2CF9AE}" pid="87" name="ZOTERO_BREF_rPjGLbZgr3za_1">
    <vt:lpwstr>ZOTERO_ITEM CSL_CITATION {"citationID":"pn63ie0ro","properties":{"formattedCitation":"[13]","plainCitation":"[13]"},"citationItems":[{"id":165,"uris":["http://zotero.org/users/2345493/items/RI68G753"],"uri":["http://zotero.org/users/2345493/items/RI68G753</vt:lpwstr>
  </property>
  <property fmtid="{D5CDD505-2E9C-101B-9397-08002B2CF9AE}" pid="88" name="ZOTERO_BREF_rPjGLbZgr3za_2">
    <vt:lpwstr>"],"itemData":{"id":165,"type":"book","title":"The software project manager's handbook: principles that work at work","publisher":"IEEE Computer Society","publisher-place":"Los Alamitos, CA","number-of-pages":"485","edition":"2nd ed","source":"Library of </vt:lpwstr>
  </property>
  <property fmtid="{D5CDD505-2E9C-101B-9397-08002B2CF9AE}" pid="89" name="ZOTERO_BREF_rPjGLbZgr3za_3">
    <vt:lpwstr>Congress ISBN","event-place":"Los Alamitos, CA","ISBN":"0471674206","call-number":"QA76.76.D47 P49 2004","shortTitle":"The software project manager's handbook","author":[{"family":"Phillips","given":"Dwayne"}],"issued":{"date-parts":[["2004"]]}}}],"schema</vt:lpwstr>
  </property>
  <property fmtid="{D5CDD505-2E9C-101B-9397-08002B2CF9AE}" pid="90" name="ZOTERO_BREF_rPjGLbZgr3za_4">
    <vt:lpwstr>":"https://github.com/citation-style-language/schema/raw/master/csl-citation.json"}</vt:lpwstr>
  </property>
  <property fmtid="{D5CDD505-2E9C-101B-9397-08002B2CF9AE}" pid="91" name="ZOTERO_BREF_DiaeKCSBA61h_1">
    <vt:lpwstr>ZOTERO_ITEM CSL_CITATION {"citationID":"r1an8r1du","properties":{"formattedCitation":"[13]","plainCitation":"[13]"},"citationItems":[{"id":165,"uris":["http://zotero.org/users/2345493/items/RI68G753"],"uri":["http://zotero.org/users/2345493/items/RI68G753</vt:lpwstr>
  </property>
  <property fmtid="{D5CDD505-2E9C-101B-9397-08002B2CF9AE}" pid="92" name="ZOTERO_BREF_DiaeKCSBA61h_2">
    <vt:lpwstr>"],"itemData":{"id":165,"type":"book","title":"The software project manager's handbook: principles that work at work","publisher":"IEEE Computer Society","publisher-place":"Los Alamitos, CA","number-of-pages":"485","edition":"2nd ed","source":"Library of </vt:lpwstr>
  </property>
  <property fmtid="{D5CDD505-2E9C-101B-9397-08002B2CF9AE}" pid="93" name="ZOTERO_BREF_DiaeKCSBA61h_3">
    <vt:lpwstr>Congress ISBN","event-place":"Los Alamitos, CA","ISBN":"0471674206","call-number":"QA76.76.D47 P49 2004","shortTitle":"The software project manager's handbook","author":[{"family":"Phillips","given":"Dwayne"}],"issued":{"date-parts":[["2004"]]}}}],"schema</vt:lpwstr>
  </property>
  <property fmtid="{D5CDD505-2E9C-101B-9397-08002B2CF9AE}" pid="94" name="ZOTERO_BREF_DiaeKCSBA61h_4">
    <vt:lpwstr>":"https://github.com/citation-style-language/schema/raw/master/csl-citation.json"}</vt:lpwstr>
  </property>
  <property fmtid="{D5CDD505-2E9C-101B-9397-08002B2CF9AE}" pid="95" name="ZOTERO_BREF_8RBh70XA7e5u_1">
    <vt:lpwstr>ZOTERO_ITEM CSL_CITATION {"citationID":"2ontqsmd8p","properties":{"formattedCitation":"[13]","plainCitation":"[13]"},"citationItems":[{"id":165,"uris":["http://zotero.org/users/2345493/items/RI68G753"],"uri":["http://zotero.org/users/2345493/items/RI68G75</vt:lpwstr>
  </property>
  <property fmtid="{D5CDD505-2E9C-101B-9397-08002B2CF9AE}" pid="96" name="ZOTERO_BREF_8RBh70XA7e5u_2">
    <vt:lpwstr>3"],"itemData":{"id":165,"type":"book","title":"The software project manager's handbook: principles that work at work","publisher":"IEEE Computer Society","publisher-place":"Los Alamitos, CA","number-of-pages":"485","edition":"2nd ed","source":"Library of</vt:lpwstr>
  </property>
  <property fmtid="{D5CDD505-2E9C-101B-9397-08002B2CF9AE}" pid="97" name="ZOTERO_BREF_8RBh70XA7e5u_3">
    <vt:lpwstr> Congress ISBN","event-place":"Los Alamitos, CA","ISBN":"0471674206","call-number":"QA76.76.D47 P49 2004","shortTitle":"The software project manager's handbook","author":[{"family":"Phillips","given":"Dwayne"}],"issued":{"date-parts":[["2004"]]}}}],"schem</vt:lpwstr>
  </property>
  <property fmtid="{D5CDD505-2E9C-101B-9397-08002B2CF9AE}" pid="98" name="ZOTERO_BREF_8RBh70XA7e5u_4">
    <vt:lpwstr>a":"https://github.com/citation-style-language/schema/raw/master/csl-citation.json"}</vt:lpwstr>
  </property>
  <property fmtid="{D5CDD505-2E9C-101B-9397-08002B2CF9AE}" pid="99" name="ZOTERO_BREF_A4TvNcuGWNYB_1">
    <vt:lpwstr>ZOTERO_ITEM CSL_CITATION {"citationID":"l88haf7fn","properties":{"formattedCitation":"[13]","plainCitation":"[13]"},"citationItems":[{"id":165,"uris":["http://zotero.org/users/2345493/items/RI68G753"],"uri":["http://zotero.org/users/2345493/items/RI68G753</vt:lpwstr>
  </property>
  <property fmtid="{D5CDD505-2E9C-101B-9397-08002B2CF9AE}" pid="100" name="ZOTERO_BREF_A4TvNcuGWNYB_2">
    <vt:lpwstr>"],"itemData":{"id":165,"type":"book","title":"The software project manager's handbook: principles that work at work","publisher":"IEEE Computer Society","publisher-place":"Los Alamitos, CA","number-of-pages":"485","edition":"2nd ed","source":"Library of </vt:lpwstr>
  </property>
  <property fmtid="{D5CDD505-2E9C-101B-9397-08002B2CF9AE}" pid="101" name="ZOTERO_BREF_A4TvNcuGWNYB_3">
    <vt:lpwstr>Congress ISBN","event-place":"Los Alamitos, CA","ISBN":"0471674206","call-number":"QA76.76.D47 P49 2004","shortTitle":"The software project manager's handbook","author":[{"family":"Phillips","given":"Dwayne"}],"issued":{"date-parts":[["2004"]]}}}],"schema</vt:lpwstr>
  </property>
  <property fmtid="{D5CDD505-2E9C-101B-9397-08002B2CF9AE}" pid="102" name="ZOTERO_BREF_A4TvNcuGWNYB_4">
    <vt:lpwstr>":"https://github.com/citation-style-language/schema/raw/master/csl-citation.json"}</vt:lpwstr>
  </property>
  <property fmtid="{D5CDD505-2E9C-101B-9397-08002B2CF9AE}" pid="103" name="ZOTERO_BREF_ZUc9k4oXJHlD_1">
    <vt:lpwstr>ZOTERO_ITEM CSL_CITATION {"citationID":"8chn1gs4g","properties":{"formattedCitation":"[14]","plainCitation":"[14]"},"citationItems":[{"id":74,"uris":["http://zotero.org/users/2345493/items/TD5GCIBD"],"uri":["http://zotero.org/users/2345493/items/TD5GCIBD"</vt:lpwstr>
  </property>
  <property fmtid="{D5CDD505-2E9C-101B-9397-08002B2CF9AE}" pid="104" name="ZOTERO_BREF_ZUc9k4oXJHlD_2">
    <vt:lpwstr>],"itemData":{"id":74,"type":"book","title":"Software Engineering","publisher":"Pearson Addison-Wesley","number-of-pages":"748","edition":"9","language":"English","author":[{"family":"Sommervile","given":"Ian"}],"issued":{"date-parts":[["2011"]]}}}],"sche</vt:lpwstr>
  </property>
  <property fmtid="{D5CDD505-2E9C-101B-9397-08002B2CF9AE}" pid="105" name="ZOTERO_BREF_ZUc9k4oXJHlD_3">
    <vt:lpwstr>ma":"https://github.com/citation-style-language/schema/raw/master/csl-citation.json"}</vt:lpwstr>
  </property>
  <property fmtid="{D5CDD505-2E9C-101B-9397-08002B2CF9AE}" pid="106" name="ZOTERO_BREF_WUNksrJd8Bcu_1">
    <vt:lpwstr>ZOTERO_ITEM CSL_CITATION {"citationID":"u53c76rns","properties":{"formattedCitation":"[8]","plainCitation":"[8]"},"citationItems":[{"id":139,"uris":["http://zotero.org/users/2345493/items/34ZRAUUK"],"uri":["http://zotero.org/users/2345493/items/34ZRAUUK"]</vt:lpwstr>
  </property>
  <property fmtid="{D5CDD505-2E9C-101B-9397-08002B2CF9AE}" pid="107" name="ZOTERO_BREF_WUNksrJd8Bcu_2">
    <vt:lpwstr>,"itemData":{"id":139,"type":"paper-conference","title":"Study and practice of import Scrum agile software development","publisher":"IEEE","page":"217-220","source":"CrossRef","URL":"http://ieeexplore.ieee.org/lpdocs/epic03/wrapper.htm?arnumber=6013698","</vt:lpwstr>
  </property>
  <property fmtid="{D5CDD505-2E9C-101B-9397-08002B2CF9AE}" pid="108" name="ZOTERO_BREF_WUNksrJd8Bcu_3">
    <vt:lpwstr>DOI":"10.1109/ICCSN.2011.6013698","ISBN":"978-1-61284-485-5","author":[{"family":"Guang-yong","given":"Hu"}],"issued":{"date-parts":[["2011",5]]},"accessed":{"date-parts":[["2015",3,8]]}}}],"schema":"https://github.com/citation-style-language/schema/raw/m</vt:lpwstr>
  </property>
  <property fmtid="{D5CDD505-2E9C-101B-9397-08002B2CF9AE}" pid="109" name="ZOTERO_BREF_WUNksrJd8Bcu_4">
    <vt:lpwstr>aster/csl-citation.json"}</vt:lpwstr>
  </property>
  <property fmtid="{D5CDD505-2E9C-101B-9397-08002B2CF9AE}" pid="110" name="ZOTERO_BREF_8G6zqHXCJ3xn_1">
    <vt:lpwstr>ZOTERO_ITEM CSL_CITATION {"citationID":"dr7go4uk8","properties":{"formattedCitation":"[6]","plainCitation":"[6]"},"citationItems":[{"id":129,"uris":["http://zotero.org/users/2345493/items/GRNZCPME"],"uri":["http://zotero.org/users/2345493/items/GRNZCPME"]</vt:lpwstr>
  </property>
  <property fmtid="{D5CDD505-2E9C-101B-9397-08002B2CF9AE}" pid="111" name="ZOTERO_BREF_8G6zqHXCJ3xn_2">
    <vt:lpwstr>,"itemData":{"id":129,"type":"book","title":"Ingeniería de software orientado a objetos","publisher":"Pearson Education","publisher-place":"México","number-of-pages":"576","event-place":"México","ISBN":"970-26-0010-3","language":"Español","author":[{"fami</vt:lpwstr>
  </property>
  <property fmtid="{D5CDD505-2E9C-101B-9397-08002B2CF9AE}" pid="112" name="ZOTERO_BREF_8G6zqHXCJ3xn_3">
    <vt:lpwstr>ly":"Bruegge","given":"Bernd"},{"family":"Dutoit","given":"Allen H."}],"issued":{"date-parts":[["2002"]]}}}],"schema":"https://github.com/citation-style-language/schema/raw/master/csl-citation.json"}</vt:lpwstr>
  </property>
  <property fmtid="{D5CDD505-2E9C-101B-9397-08002B2CF9AE}" pid="113" name="ZOTERO_BREF_U3qFK4sRFzqp_1">
    <vt:lpwstr>ZOTERO_ITEM CSL_CITATION {"citationID":"1ustit67pp","properties":{"formattedCitation":"[6]","plainCitation":"[6]"},"citationItems":[{"id":129,"uris":["http://zotero.org/users/2345493/items/GRNZCPME"],"uri":["http://zotero.org/users/2345493/items/GRNZCPME"</vt:lpwstr>
  </property>
  <property fmtid="{D5CDD505-2E9C-101B-9397-08002B2CF9AE}" pid="114" name="ZOTERO_BREF_U3qFK4sRFzqp_2">
    <vt:lpwstr>],"itemData":{"id":129,"type":"book","title":"Ingeniería de software orientado a objetos","publisher":"Pearson Education","publisher-place":"México","number-of-pages":"576","event-place":"México","ISBN":"970-26-0010-3","language":"Español","author":[{"fam</vt:lpwstr>
  </property>
  <property fmtid="{D5CDD505-2E9C-101B-9397-08002B2CF9AE}" pid="115" name="ZOTERO_BREF_U3qFK4sRFzqp_3">
    <vt:lpwstr>ily":"Bruegge","given":"Bernd"},{"family":"Dutoit","given":"Allen H."}],"issued":{"date-parts":[["2002"]]}}}],"schema":"https://github.com/citation-style-language/schema/raw/master/csl-citation.json"}</vt:lpwstr>
  </property>
  <property fmtid="{D5CDD505-2E9C-101B-9397-08002B2CF9AE}" pid="116" name="ZOTERO_BREF_TFJfVVa0i8Ak_1">
    <vt:lpwstr>ZOTERO_ITEM CSL_CITATION {"citationID":"JQXZrVrJ","properties":{"formattedCitation":"[14]","plainCitation":"[14]"},"citationItems":[{"id":74,"uris":["http://zotero.org/users/2345493/items/TD5GCIBD"],"uri":["http://zotero.org/users/2345493/items/TD5GCIBD"]</vt:lpwstr>
  </property>
  <property fmtid="{D5CDD505-2E9C-101B-9397-08002B2CF9AE}" pid="117" name="ZOTERO_BREF_TFJfVVa0i8Ak_2">
    <vt:lpwstr>,"itemData":{"id":74,"type":"book","title":"Software Engineering","publisher":"Pearson Addison-Wesley","number-of-pages":"748","edition":"9","language":"English","author":[{"family":"Sommervile","given":"Ian"}],"issued":{"date-parts":[["2011"]]}}}],"schem</vt:lpwstr>
  </property>
  <property fmtid="{D5CDD505-2E9C-101B-9397-08002B2CF9AE}" pid="118" name="ZOTERO_BREF_TFJfVVa0i8Ak_3">
    <vt:lpwstr>a":"https://github.com/citation-style-language/schema/raw/master/csl-citation.json"}</vt:lpwstr>
  </property>
  <property fmtid="{D5CDD505-2E9C-101B-9397-08002B2CF9AE}" pid="119" name="ZOTERO_BREF_2hf2fJXELJFk_1">
    <vt:lpwstr>ZOTERO_ITEM CSL_CITATION {"citationID":"1c41r7gad8","properties":{"formattedCitation":"[6]","plainCitation":"[6]"},"citationItems":[{"id":129,"uris":["http://zotero.org/users/2345493/items/GRNZCPME"],"uri":["http://zotero.org/users/2345493/items/GRNZCPME"</vt:lpwstr>
  </property>
  <property fmtid="{D5CDD505-2E9C-101B-9397-08002B2CF9AE}" pid="120" name="ZOTERO_BREF_2hf2fJXELJFk_2">
    <vt:lpwstr>],"itemData":{"id":129,"type":"book","title":"Ingeniería de software orientado a objetos","publisher":"Pearson Education","publisher-place":"México","number-of-pages":"576","event-place":"México","ISBN":"970-26-0010-3","language":"Español","author":[{"fam</vt:lpwstr>
  </property>
  <property fmtid="{D5CDD505-2E9C-101B-9397-08002B2CF9AE}" pid="121" name="ZOTERO_BREF_2hf2fJXELJFk_3">
    <vt:lpwstr>ily":"Bruegge","given":"Bernd"},{"family":"Dutoit","given":"Allen H."}],"issued":{"date-parts":[["2002"]]}}}],"schema":"https://github.com/citation-style-language/schema/raw/master/csl-citation.json"}</vt:lpwstr>
  </property>
  <property fmtid="{D5CDD505-2E9C-101B-9397-08002B2CF9AE}" pid="122" name="ZOTERO_BREF_DkyNY9226xNt_1">
    <vt:lpwstr>ZOTERO_ITEM CSL_CITATION {"citationID":"3qhluv7uf","properties":{"formattedCitation":"[15]","plainCitation":"[15]"},"citationItems":[{"id":146,"uris":["http://zotero.org/users/2345493/items/6KUZK5M3"],"uri":["http://zotero.org/users/2345493/items/6KUZK5M3</vt:lpwstr>
  </property>
  <property fmtid="{D5CDD505-2E9C-101B-9397-08002B2CF9AE}" pid="123" name="ZOTERO_BREF_DkyNY9226xNt_2">
    <vt:lpwstr>"],"itemData":{"id":146,"type":"article","title":"Using V Models for Testing","publisher":"Software Engineering Institute","URL":"http://blog.sei.cmu.edu/post.cfm/using-v-models-testing-315","language":"English","author":[{"family":"Firesmith","given":"Do</vt:lpwstr>
  </property>
  <property fmtid="{D5CDD505-2E9C-101B-9397-08002B2CF9AE}" pid="124" name="ZOTERO_BREF_DkyNY9226xNt_3">
    <vt:lpwstr>nald"}]}}],"schema":"https://github.com/citation-style-language/schema/raw/master/csl-citation.json"}</vt:lpwstr>
  </property>
  <property fmtid="{D5CDD505-2E9C-101B-9397-08002B2CF9AE}" pid="125" name="ZOTERO_BREF_pKG4h6tzCxyV_1">
    <vt:lpwstr>ZOTERO_ITEM CSL_CITATION {"citationID":"omns723bs","properties":{"formattedCitation":"[7]","plainCitation":"[7]"},"citationItems":[{"id":160,"uris":["http://zotero.org/users/2345493/items/JIRDD4K6"],"uri":["http://zotero.org/users/2345493/items/JIRDD4K6"]</vt:lpwstr>
  </property>
  <property fmtid="{D5CDD505-2E9C-101B-9397-08002B2CF9AE}" pid="126" name="ZOTERO_BREF_pKG4h6tzCxyV_2">
    <vt:lpwstr>,"itemData":{"id":160,"type":"paper-conference","title":"Moving from Waterfall to Iterative Development: An Empirical Evaluation of Advantages, Disadvantages and Risks of RUP","publisher":"IEEE","page":"453-460","source":"CrossRef","URL":"http://ieeexplor</vt:lpwstr>
  </property>
  <property fmtid="{D5CDD505-2E9C-101B-9397-08002B2CF9AE}" pid="127" name="ZOTERO_BREF_pKG4h6tzCxyV_3">
    <vt:lpwstr>e.ieee.org/lpdocs/epic03/wrapper.htm?arnumber=6068383","DOI":"10.1109/SEAA.2011.69","ISBN":"978-1-4577-1027-8","shortTitle":"Moving from Waterfall to Iterative Development","author":[{"family":"Osorio","given":"Jorge A."},{"family":"Chaudron","given":"Mic</vt:lpwstr>
  </property>
  <property fmtid="{D5CDD505-2E9C-101B-9397-08002B2CF9AE}" pid="128" name="ZOTERO_BREF_pKG4h6tzCxyV_4">
    <vt:lpwstr>hel R.V."},{"family":"Heijstek","given":"Werner"}],"issued":{"date-parts":[["2011",8]]},"accessed":{"date-parts":[["2015",3,8]]}}}],"schema":"https://github.com/citation-style-language/schema/raw/master/csl-citation.json"}</vt:lpwstr>
  </property>
  <property fmtid="{D5CDD505-2E9C-101B-9397-08002B2CF9AE}" pid="129" name="ZOTERO_BREF_62nplpM6vI2K_1">
    <vt:lpwstr>ZOTERO_ITEM CSL_CITATION {"citationID":"28263b002c","properties":{"formattedCitation":"[7]","plainCitation":"[7]"},"citationItems":[{"id":160,"uris":["http://zotero.org/users/2345493/items/JIRDD4K6"],"uri":["http://zotero.org/users/2345493/items/JIRDD4K6"</vt:lpwstr>
  </property>
  <property fmtid="{D5CDD505-2E9C-101B-9397-08002B2CF9AE}" pid="130" name="ZOTERO_BREF_62nplpM6vI2K_2">
    <vt:lpwstr>],"itemData":{"id":160,"type":"paper-conference","title":"Moving from Waterfall to Iterative Development: An Empirical Evaluation of Advantages, Disadvantages and Risks of RUP","publisher":"IEEE","page":"453-460","source":"CrossRef","URL":"http://ieeexplo</vt:lpwstr>
  </property>
  <property fmtid="{D5CDD505-2E9C-101B-9397-08002B2CF9AE}" pid="131" name="ZOTERO_BREF_62nplpM6vI2K_3">
    <vt:lpwstr>re.ieee.org/lpdocs/epic03/wrapper.htm?arnumber=6068383","DOI":"10.1109/SEAA.2011.69","ISBN":"978-1-4577-1027-8","shortTitle":"Moving from Waterfall to Iterative Development","author":[{"family":"Osorio","given":"Jorge A."},{"family":"Chaudron","given":"Mi</vt:lpwstr>
  </property>
  <property fmtid="{D5CDD505-2E9C-101B-9397-08002B2CF9AE}" pid="132" name="ZOTERO_BREF_62nplpM6vI2K_4">
    <vt:lpwstr>chel R.V."},{"family":"Heijstek","given":"Werner"}],"issued":{"date-parts":[["2011",8]]},"accessed":{"date-parts":[["2015",3,8]]}}}],"schema":"https://github.com/citation-style-language/schema/raw/master/csl-citation.json"}</vt:lpwstr>
  </property>
  <property fmtid="{D5CDD505-2E9C-101B-9397-08002B2CF9AE}" pid="133" name="ZOTERO_BREF_VXj5XBuj10GZ_1">
    <vt:lpwstr>ZOTERO_ITEM CSL_CITATION {"citationID":"199jmockpt","properties":{"formattedCitation":"[10]","plainCitation":"[10]"},"citationItems":[{"id":144,"uris":["http://zotero.org/users/2345493/items/5BK4KETN"],"uri":["http://zotero.org/users/2345493/items/5BK4KET</vt:lpwstr>
  </property>
  <property fmtid="{D5CDD505-2E9C-101B-9397-08002B2CF9AE}" pid="134" name="ZOTERO_BREF_VXj5XBuj10GZ_2">
    <vt:lpwstr>N"],"itemData":{"id":144,"type":"article","title":"Rational Unified Process Best Practices for Software Development Teams","publisher":"Rational, IBM","URL":"https://www.ibm.com/developerworks/rational/library/content/03July/1000/1251/1251_bestpractices_T</vt:lpwstr>
  </property>
  <property fmtid="{D5CDD505-2E9C-101B-9397-08002B2CF9AE}" pid="135" name="ZOTERO_BREF_VXj5XBuj10GZ_3">
    <vt:lpwstr>P026B.pdf","language":"English","issued":{"literal":"11/01"}}}],"schema":"https://github.com/citation-style-language/schema/raw/master/csl-citation.json"}</vt:lpwstr>
  </property>
  <property fmtid="{D5CDD505-2E9C-101B-9397-08002B2CF9AE}" pid="136" name="ZOTERO_BREF_Pv7Uzy72YV2w_1">
    <vt:lpwstr>ZOTERO_ITEM CSL_CITATION {"citationID":"1tnpn1igka","properties":{"formattedCitation":"[10]","plainCitation":"[10]"},"citationItems":[{"id":144,"uris":["http://zotero.org/users/2345493/items/5BK4KETN"],"uri":["http://zotero.org/users/2345493/items/5BK4KET</vt:lpwstr>
  </property>
  <property fmtid="{D5CDD505-2E9C-101B-9397-08002B2CF9AE}" pid="137" name="ZOTERO_BREF_Pv7Uzy72YV2w_2">
    <vt:lpwstr>N"],"itemData":{"id":144,"type":"article","title":"Rational Unified Process Best Practices for Software Development Teams","publisher":"Rational, IBM","URL":"https://www.ibm.com/developerworks/rational/library/content/03July/1000/1251/1251_bestpractices_T</vt:lpwstr>
  </property>
  <property fmtid="{D5CDD505-2E9C-101B-9397-08002B2CF9AE}" pid="138" name="ZOTERO_BREF_Pv7Uzy72YV2w_3">
    <vt:lpwstr>P026B.pdf","language":"English","issued":{"literal":"11/01"}}}],"schema":"https://github.com/citation-style-language/schema/raw/master/csl-citation.json"}</vt:lpwstr>
  </property>
  <property fmtid="{D5CDD505-2E9C-101B-9397-08002B2CF9AE}" pid="139" name="ZOTERO_BREF_wAuoHOI4Cp6g_1">
    <vt:lpwstr>ZOTERO_ITEM CSL_CITATION {"citationID":"2fqp78mqjq","properties":{"formattedCitation":"[16]","plainCitation":"[16]"},"citationItems":[{"id":157,"uris":["http://zotero.org/users/2345493/items/H69S8VRF"],"uri":["http://zotero.org/users/2345493/items/H69S8VR</vt:lpwstr>
  </property>
  <property fmtid="{D5CDD505-2E9C-101B-9397-08002B2CF9AE}" pid="140" name="ZOTERO_BREF_wAuoHOI4Cp6g_2">
    <vt:lpwstr>F"],"itemData":{"id":157,"type":"article-journal","title":"Supporting Virtual Meetings in Distributed Scrum Teams","container-title":"IEEE Latin America Transactions","page":"2316-2323","volume":"10","issue":"6","source":"CrossRef","DOI":"10.1109/TLA.2012</vt:lpwstr>
  </property>
  <property fmtid="{D5CDD505-2E9C-101B-9397-08002B2CF9AE}" pid="141" name="ZOTERO_BREF_wAuoHOI4Cp6g_3">
    <vt:lpwstr>.6418138","ISSN":"1548-0992","author":[{"family":"Rodriguez","given":"Guillermo"},{"family":"Soria","given":"Alvaro"},{"family":"Campo","given":"Marcelo"}],"issued":{"date-parts":[["2012",12]]},"accessed":{"date-parts":[["2015",3,8]]}}}],"schema":"https:/</vt:lpwstr>
  </property>
  <property fmtid="{D5CDD505-2E9C-101B-9397-08002B2CF9AE}" pid="142" name="ZOTERO_BREF_wAuoHOI4Cp6g_4">
    <vt:lpwstr>/github.com/citation-style-language/schema/raw/master/csl-citation.json"}</vt:lpwstr>
  </property>
  <property fmtid="{D5CDD505-2E9C-101B-9397-08002B2CF9AE}" pid="143" name="ZOTERO_BREF_xKeE5HGOTFaq_1">
    <vt:lpwstr>ZOTERO_ITEM CSL_CITATION {"citationID":"1ohj5v48sm","properties":{"formattedCitation":"[8]","plainCitation":"[8]"},"citationItems":[{"id":139,"uris":["http://zotero.org/users/2345493/items/34ZRAUUK"],"uri":["http://zotero.org/users/2345493/items/34ZRAUUK"</vt:lpwstr>
  </property>
  <property fmtid="{D5CDD505-2E9C-101B-9397-08002B2CF9AE}" pid="144" name="ZOTERO_BREF_xKeE5HGOTFaq_2">
    <vt:lpwstr>],"itemData":{"id":139,"type":"paper-conference","title":"Study and practice of import Scrum agile software development","publisher":"IEEE","page":"217-220","source":"CrossRef","URL":"http://ieeexplore.ieee.org/lpdocs/epic03/wrapper.htm?arnumber=6013698",</vt:lpwstr>
  </property>
  <property fmtid="{D5CDD505-2E9C-101B-9397-08002B2CF9AE}" pid="145" name="ZOTERO_BREF_xKeE5HGOTFaq_3">
    <vt:lpwstr>"DOI":"10.1109/ICCSN.2011.6013698","ISBN":"978-1-61284-485-5","author":[{"family":"Guang-yong","given":"Hu"}],"issued":{"date-parts":[["2011",5]]},"accessed":{"date-parts":[["2015",3,8]]}}}],"schema":"https://github.com/citation-style-language/schema/raw/</vt:lpwstr>
  </property>
  <property fmtid="{D5CDD505-2E9C-101B-9397-08002B2CF9AE}" pid="146" name="ZOTERO_BREF_xKeE5HGOTFaq_4">
    <vt:lpwstr>master/csl-citation.json"}</vt:lpwstr>
  </property>
  <property fmtid="{D5CDD505-2E9C-101B-9397-08002B2CF9AE}" pid="147" name="ZOTERO_BREF_CEkYNe1WElDV_1">
    <vt:lpwstr>ZOTERO_ITEM CSL_CITATION {"citationID":"lo2l82m5l","properties":{"formattedCitation":"[17]","plainCitation":"[17]"},"citationItems":[{"id":155,"uris":["http://zotero.org/users/2345493/items/F48EVVVN"],"uri":["http://zotero.org/users/2345493/items/F48EVVVN</vt:lpwstr>
  </property>
  <property fmtid="{D5CDD505-2E9C-101B-9397-08002B2CF9AE}" pid="148" name="ZOTERO_BREF_CEkYNe1WElDV_2">
    <vt:lpwstr>"],"itemData":{"id":155,"type":"paper-conference","title":"Extreme programming: a university team design experience","publisher":"IEEE","page":"816-820","volume":"2","source":"CrossRef","URL":"http://ieeexplore.ieee.org/lpdocs/epic03/wrapper.htm?arnumber=</vt:lpwstr>
  </property>
  <property fmtid="{D5CDD505-2E9C-101B-9397-08002B2CF9AE}" pid="149" name="ZOTERO_BREF_CEkYNe1WElDV_3">
    <vt:lpwstr>849579","DOI":"10.1109/CCECE.2000.849579","ISBN":"0-7803-5957-7","shortTitle":"Extreme programming","author":[{"family":"Kivi","given":"J."},{"family":"Haydon","given":"D."},{"family":"Hayes","given":"J."},{"family":"Schneider","given":"R."},{"family":"Su</vt:lpwstr>
  </property>
  <property fmtid="{D5CDD505-2E9C-101B-9397-08002B2CF9AE}" pid="150" name="ZOTERO_BREF_CEkYNe1WElDV_4">
    <vt:lpwstr>cci","given":"G."}],"issued":{"date-parts":[["2000"]]},"accessed":{"date-parts":[["2015",3,8]]}}}],"schema":"https://github.com/citation-style-language/schema/raw/master/csl-citation.json"}</vt:lpwstr>
  </property>
  <property fmtid="{D5CDD505-2E9C-101B-9397-08002B2CF9AE}" pid="151" name="ZOTERO_BREF_fFCEyyN17gKt_1">
    <vt:lpwstr>ZOTERO_ITEM CSL_CITATION {"citationID":"1v1ekt1tjc","properties":{"formattedCitation":"[17]","plainCitation":"[17]"},"citationItems":[{"id":155,"uris":["http://zotero.org/users/2345493/items/F48EVVVN"],"uri":["http://zotero.org/users/2345493/items/F48EVVV</vt:lpwstr>
  </property>
  <property fmtid="{D5CDD505-2E9C-101B-9397-08002B2CF9AE}" pid="152" name="ZOTERO_BREF_fFCEyyN17gKt_2">
    <vt:lpwstr>N"],"itemData":{"id":155,"type":"paper-conference","title":"Extreme programming: a university team design experience","publisher":"IEEE","page":"816-820","volume":"2","source":"CrossRef","URL":"http://ieeexplore.ieee.org/lpdocs/epic03/wrapper.htm?arnumber</vt:lpwstr>
  </property>
  <property fmtid="{D5CDD505-2E9C-101B-9397-08002B2CF9AE}" pid="153" name="ZOTERO_BREF_fFCEyyN17gKt_3">
    <vt:lpwstr>=849579","DOI":"10.1109/CCECE.2000.849579","ISBN":"0-7803-5957-7","shortTitle":"Extreme programming","author":[{"family":"Kivi","given":"J."},{"family":"Haydon","given":"D."},{"family":"Hayes","given":"J."},{"family":"Schneider","given":"R."},{"family":"S</vt:lpwstr>
  </property>
  <property fmtid="{D5CDD505-2E9C-101B-9397-08002B2CF9AE}" pid="154" name="ZOTERO_BREF_fFCEyyN17gKt_4">
    <vt:lpwstr>ucci","given":"G."}],"issued":{"date-parts":[["2000"]]},"accessed":{"date-parts":[["2015",3,8]]}}}],"schema":"https://github.com/citation-style-language/schema/raw/master/csl-citation.json"}</vt:lpwstr>
  </property>
  <property fmtid="{D5CDD505-2E9C-101B-9397-08002B2CF9AE}" pid="155" name="ZOTERO_BREF_s3hS6i7gxG5z_1">
    <vt:lpwstr>ZOTERO_ITEM CSL_CITATION {"citationID":"2buogtf1ia","properties":{"formattedCitation":"[18]","plainCitation":"[18]"},"citationItems":[{"id":104,"uris":["http://zotero.org/users/2345493/items/8VICD669"],"uri":["http://zotero.org/users/2345493/items/8VICD66</vt:lpwstr>
  </property>
  <property fmtid="{D5CDD505-2E9C-101B-9397-08002B2CF9AE}" pid="156" name="ZOTERO_BREF_s3hS6i7gxG5z_2">
    <vt:lpwstr>9"],"itemData":{"id":104,"type":"webpage","title":"Android Developers","URL":"http://developer.android.com/index.html","accessed":{"date-parts":[["2015",3,8]]}}}],"schema":"https://github.com/citation-style-language/schema/raw/master/csl-citation.json"}</vt:lpwstr>
  </property>
  <property fmtid="{D5CDD505-2E9C-101B-9397-08002B2CF9AE}" pid="157" name="ZOTERO_BREF_JdcB2pzEUGHo_1">
    <vt:lpwstr>ZOTERO_ITEM CSL_CITATION {"citationID":"s14k1q3fj","properties":{"formattedCitation":"[18]","plainCitation":"[18]"},"citationItems":[{"id":104,"uris":["http://zotero.org/users/2345493/items/8VICD669"],"uri":["http://zotero.org/users/2345493/items/8VICD669</vt:lpwstr>
  </property>
  <property fmtid="{D5CDD505-2E9C-101B-9397-08002B2CF9AE}" pid="158" name="ZOTERO_BREF_JdcB2pzEUGHo_2">
    <vt:lpwstr>"],"itemData":{"id":104,"type":"webpage","title":"Android Developers","URL":"http://developer.android.com/index.html","accessed":{"date-parts":[["2015",3,8]]}}}],"schema":"https://github.com/citation-style-language/schema/raw/master/csl-citation.json"}</vt:lpwstr>
  </property>
  <property fmtid="{D5CDD505-2E9C-101B-9397-08002B2CF9AE}" pid="159" name="ZOTERO_BREF_eGlxGl6bTPFN_1">
    <vt:lpwstr>ZOTERO_ITEM CSL_CITATION {"citationID":"1134ljpvph","properties":{"formattedCitation":"[19]","plainCitation":"[19]"},"citationItems":[{"id":182,"uris":["http://zotero.org/users/2345493/items/TEUIDC66"],"uri":["http://zotero.org/users/2345493/items/TEUIDC6</vt:lpwstr>
  </property>
  <property fmtid="{D5CDD505-2E9C-101B-9397-08002B2CF9AE}" pid="160" name="ZOTERO_BREF_eGlxGl6bTPFN_2">
    <vt:lpwstr>6"],"itemData":{"id":182,"type":"book","title":"The Adobe Illustrator CS2 wow! book tips, tricks and techniques from 100 top illustrator artists","publisher":"Adobe Press","number-of-pages":"439","author":[{"family":"Steuer","given":"Sharon"}],"issued":{"</vt:lpwstr>
  </property>
  <property fmtid="{D5CDD505-2E9C-101B-9397-08002B2CF9AE}" pid="161" name="ZOTERO_BREF_eGlxGl6bTPFN_3">
    <vt:lpwstr>date-parts":[["2006"]]}}}],"schema":"https://github.com/citation-style-language/schema/raw/master/csl-citation.json"}</vt:lpwstr>
  </property>
  <property fmtid="{D5CDD505-2E9C-101B-9397-08002B2CF9AE}" pid="162" name="ZOTERO_BREF_NuQ4vcpoy0hs_1">
    <vt:lpwstr>ZOTERO_ITEM CSL_CITATION {"citationID":"djk8fl06e","properties":{"formattedCitation":"[20]","plainCitation":"[20]"},"citationItems":[{"id":181,"uris":["http://zotero.org/users/2345493/items/RZHD7G4D"],"uri":["http://zotero.org/users/2345493/items/RZHD7G4D</vt:lpwstr>
  </property>
  <property fmtid="{D5CDD505-2E9C-101B-9397-08002B2CF9AE}" pid="163" name="ZOTERO_BREF_NuQ4vcpoy0hs_2">
    <vt:lpwstr>"],"itemData":{"id":181,"type":"book","title":"Adobe Photoshop CS3 classroom in a book; the official training workbook from Adobe Systems","publisher":"AdobePress","number-of-pages":"478","author":[{"family":"Faulkner","given":"Andrew"}],"issued":{"date-p</vt:lpwstr>
  </property>
  <property fmtid="{D5CDD505-2E9C-101B-9397-08002B2CF9AE}" pid="164" name="ZOTERO_BREF_NuQ4vcpoy0hs_3">
    <vt:lpwstr>arts":[["2007"]]}}}],"schema":"https://github.com/citation-style-language/schema/raw/master/csl-citation.json"}</vt:lpwstr>
  </property>
  <property fmtid="{D5CDD505-2E9C-101B-9397-08002B2CF9AE}" pid="165" name="ZOTERO_BREF_WIiiB9E916kQ_1">
    <vt:lpwstr>ZOTERO_ITEM CSL_CITATION {"citationID":"2ftkva750u","properties":{"formattedCitation":"[21]","plainCitation":"[21]"},"citationItems":[{"id":180,"uris":["http://zotero.org/users/2345493/items/M9DJ7QQU"],"uri":["http://zotero.org/users/2345493/items/M9DJ7QQ</vt:lpwstr>
  </property>
  <property fmtid="{D5CDD505-2E9C-101B-9397-08002B2CF9AE}" pid="166" name="ZOTERO_BREF_WIiiB9E916kQ_2">
    <vt:lpwstr>U"],"itemData":{"id":180,"type":"book","title":"Ilustración digital de moda con Illustrator y Photoshop","publisher":"Parramón Ediciones","number-of-pages":"176","edition":"1","author":[{"family":"Tallon","given":"Kevin"}],"issued":{"date-parts":[["2008"]</vt:lpwstr>
  </property>
  <property fmtid="{D5CDD505-2E9C-101B-9397-08002B2CF9AE}" pid="167" name="ZOTERO_BREF_WIiiB9E916kQ_3">
    <vt:lpwstr>]}}}],"schema":"https://github.com/citation-style-language/schema/raw/master/csl-citation.json"}</vt:lpwstr>
  </property>
  <property fmtid="{D5CDD505-2E9C-101B-9397-08002B2CF9AE}" pid="168" name="ZOTERO_BREF_Tzah6v4o0frv_1">
    <vt:lpwstr>ZOTERO_ITEM CSL_CITATION {"citationID":"1tl8t8co4f","properties":{"formattedCitation":"[22]","plainCitation":"[22]"},"citationItems":[{"id":106,"uris":["http://zotero.org/users/2345493/items/CMS7TK4S"],"uri":["http://zotero.org/users/2345493/items/CMS7TK4</vt:lpwstr>
  </property>
  <property fmtid="{D5CDD505-2E9C-101B-9397-08002B2CF9AE}" pid="169" name="ZOTERO_BREF_Tzah6v4o0frv_2">
    <vt:lpwstr>S"],"itemData":{"id":106,"type":"book","title":"Version Control with Git","publisher":"O'REILLY","number-of-pages":"434","edition":"2","abstract":"Powerful Tools and Techniques for Collaborative Software Development","author":[{"family":"Loeliger","given"</vt:lpwstr>
  </property>
  <property fmtid="{D5CDD505-2E9C-101B-9397-08002B2CF9AE}" pid="170" name="ZOTERO_BREF_Tzah6v4o0frv_3">
    <vt:lpwstr>:"Jon"},{"family":"McCullough","given":"Matthew"}],"issued":{"date-parts":[["2012"]]}}}],"schema":"https://github.com/citation-style-language/schema/raw/master/csl-citation.json"}</vt:lpwstr>
  </property>
  <property fmtid="{D5CDD505-2E9C-101B-9397-08002B2CF9AE}" pid="171" name="ZOTERO_BREF_HmTPkDQvuhkQ_1">
    <vt:lpwstr>ZOTERO_ITEM CSL_CITATION {"citationID":"ihrcbs02j","properties":{"formattedCitation":"[23]","plainCitation":"[23]"},"citationItems":[{"id":102,"uris":["http://zotero.org/users/2345493/items/HNGEAC67"],"uri":["http://zotero.org/users/2345493/items/HNGEAC67</vt:lpwstr>
  </property>
  <property fmtid="{D5CDD505-2E9C-101B-9397-08002B2CF9AE}" pid="172" name="ZOTERO_BREF_HmTPkDQvuhkQ_2">
    <vt:lpwstr>"],"itemData":{"id":102,"type":"webpage","title":"Git","URL":"http://git-scm.com/","accessed":{"date-parts":[["2015",3,8]]}}}],"schema":"https://github.com/citation-style-language/schema/raw/master/csl-citation.json"}</vt:lpwstr>
  </property>
  <property fmtid="{D5CDD505-2E9C-101B-9397-08002B2CF9AE}" pid="173" name="ZOTERO_BREF_uKBSlkkaEUFe_1">
    <vt:lpwstr>ZOTERO_ITEM CSL_CITATION {"citationID":"42ehuompm","properties":{"formattedCitation":"[18]","plainCitation":"[18]"},"citationItems":[{"id":104,"uris":["http://zotero.org/users/2345493/items/8VICD669"],"uri":["http://zotero.org/users/2345493/items/8VICD669</vt:lpwstr>
  </property>
  <property fmtid="{D5CDD505-2E9C-101B-9397-08002B2CF9AE}" pid="174" name="ZOTERO_BREF_uKBSlkkaEUFe_2">
    <vt:lpwstr>"],"itemData":{"id":104,"type":"webpage","title":"Android Developers","URL":"http://developer.android.com/index.html","accessed":{"date-parts":[["2015",3,8]]}}}],"schema":"https://github.com/citation-style-language/schema/raw/master/csl-citation.json"}</vt:lpwstr>
  </property>
  <property fmtid="{D5CDD505-2E9C-101B-9397-08002B2CF9AE}" pid="175" name="ZOTERO_BREF_MalkvVpdcwcv_1">
    <vt:lpwstr>ZOTERO_ITEM CSL_CITATION {"citationID":"2h31he1f8v","properties":{"formattedCitation":"[24]","plainCitation":"[24]"},"citationItems":[{"id":183,"uris":["http://zotero.org/users/2345493/items/HWZHE5RZ"],"uri":["http://zotero.org/users/2345493/items/HWZHE5R</vt:lpwstr>
  </property>
  <property fmtid="{D5CDD505-2E9C-101B-9397-08002B2CF9AE}" pid="176" name="ZOTERO_BREF_MalkvVpdcwcv_2">
    <vt:lpwstr>Z"],"itemData":{"id":183,"type":"book","title":"JUnit in Action","publisher":"Manning Publications","number-of-pages":"504","ISBN":"2","language":"English","author":[{"family":"Tahchiev","given":"Petar"},{"family":"Leme","given":"Felipe"},{"family":"Masso</vt:lpwstr>
  </property>
  <property fmtid="{D5CDD505-2E9C-101B-9397-08002B2CF9AE}" pid="177" name="ZOTERO_BREF_MalkvVpdcwcv_3">
    <vt:lpwstr>l","given":"Vincent"},{"family":"Gregory","given":"Gary"}],"issued":{"date-parts":[["2010"]]}}}],"schema":"https://github.com/citation-style-language/schema/raw/master/csl-citation.json"}</vt:lpwstr>
  </property>
  <property fmtid="{D5CDD505-2E9C-101B-9397-08002B2CF9AE}" pid="178" name="ZOTERO_BREF_MvfdUei5q4UY_1">
    <vt:lpwstr>ZOTERO_ITEM CSL_CITATION {"citationID":"666nt2hok","properties":{"formattedCitation":"[25]","plainCitation":"[25]"},"citationItems":[{"id":184,"uris":["http://zotero.org/users/2345493/items/XG5JF3B6"],"uri":["http://zotero.org/users/2345493/items/XG5JF3B6</vt:lpwstr>
  </property>
  <property fmtid="{D5CDD505-2E9C-101B-9397-08002B2CF9AE}" pid="179" name="ZOTERO_BREF_MvfdUei5q4UY_2">
    <vt:lpwstr>"],"itemData":{"id":184,"type":"article","title":"TortoiseSVN A Subversion client for Windows Version 1.8","URL":"http://tortoisesvn.net/docs/release/TortoiseSVN_en/index.html","author":[{"family":"Küng","given":"Stefan"},{"family":"Onken","given":"Lübbe"</vt:lpwstr>
  </property>
  <property fmtid="{D5CDD505-2E9C-101B-9397-08002B2CF9AE}" pid="180" name="ZOTERO_BREF_MvfdUei5q4UY_3">
    <vt:lpwstr>},{"family":"Large","given":"Simon"}],"issued":{"date-parts":[["2013"]]}}}],"schema":"https://github.com/citation-style-language/schema/raw/master/csl-citation.json"}</vt:lpwstr>
  </property>
  <property fmtid="{D5CDD505-2E9C-101B-9397-08002B2CF9AE}" pid="181" name="ZOTERO_BREF_uvA11fD3yAns_1">
    <vt:lpwstr>ZOTERO_ITEM CSL_CITATION {"citationID":"4o3sebfe7","properties":{"formattedCitation":"[26]","plainCitation":"[26]"},"citationItems":[{"id":185,"uris":["http://zotero.org/users/2345493/items/FQ2SVDEN"],"uri":["http://zotero.org/users/2345493/items/FQ2SVDEN</vt:lpwstr>
  </property>
  <property fmtid="{D5CDD505-2E9C-101B-9397-08002B2CF9AE}" pid="182" name="ZOTERO_BREF_uvA11fD3yAns_2">
    <vt:lpwstr>"],"itemData":{"id":185,"type":"book","title":"Version Control with Subversion","publisher":"O'Reilly","number-of-pages":"432","edition":"2","language":"English","author":[{"family":"Pilato","given":"C. Michael"},{"family":"Collins-Sussman","given":"Ben"}</vt:lpwstr>
  </property>
  <property fmtid="{D5CDD505-2E9C-101B-9397-08002B2CF9AE}" pid="183" name="ZOTERO_BREF_uvA11fD3yAns_3">
    <vt:lpwstr>,{"family":"Fitzpatrick","given":"Brian W."}],"issued":{"date-parts":[["2008"]]}}}],"schema":"https://github.com/citation-style-language/schema/raw/master/csl-citation.json"}</vt:lpwstr>
  </property>
  <property fmtid="{D5CDD505-2E9C-101B-9397-08002B2CF9AE}" pid="184" name="ZOTERO_BREF_JPzpyC4OnVIB_1">
    <vt:lpwstr>ZOTERO_ITEM CSL_CITATION {"citationID":"1l4nc41u8r","properties":{"formattedCitation":"[27]","plainCitation":"[27]"},"citationItems":[{"id":186,"uris":["http://zotero.org/users/2345493/items/VDFEM7BK"],"uri":["http://zotero.org/users/2345493/items/VDFEM7B</vt:lpwstr>
  </property>
  <property fmtid="{D5CDD505-2E9C-101B-9397-08002B2CF9AE}" pid="185" name="ZOTERO_BREF_JPzpyC4OnVIB_2">
    <vt:lpwstr>K"],"itemData":{"id":186,"type":"webpage","title":"Monotone vs Git | Version Control Systems | Hammer Principle","URL":"http://hammerprinciple.com/versioncontrol/items/monotone/git","accessed":{"date-parts":[["2015",3,8]]}}}],"schema":"https://github.com/</vt:lpwstr>
  </property>
  <property fmtid="{D5CDD505-2E9C-101B-9397-08002B2CF9AE}" pid="186" name="ZOTERO_BREF_JPzpyC4OnVIB_3">
    <vt:lpwstr>citation-style-language/schema/raw/master/csl-citation.json"}</vt:lpwstr>
  </property>
  <property fmtid="{D5CDD505-2E9C-101B-9397-08002B2CF9AE}" pid="187" name="ZOTERO_BREF_LpT1s3PqhTmG_1">
    <vt:lpwstr>ZOTERO_ITEM CSL_CITATION {"citationID":"v435d091l","properties":{"formattedCitation":"[28]","plainCitation":"[28]"},"citationItems":[{"id":188,"uris":["http://zotero.org/users/2345493/items/XSWN9RDD"],"uri":["http://zotero.org/users/2345493/items/XSWN9RDD</vt:lpwstr>
  </property>
  <property fmtid="{D5CDD505-2E9C-101B-9397-08002B2CF9AE}" pid="188" name="ZOTERO_BREF_LpT1s3PqhTmG_2">
    <vt:lpwstr>"],"itemData":{"id":188,"type":"book","title":"Mercurial: The Definitive Guide","publisher":"O'Reilly","number-of-pages":"284","edition":"1","language":"English","author":[{"family":"O'Sullivan","given":"Bryan"}],"issued":{"date-parts":[["2009"]]}}}],"sch</vt:lpwstr>
  </property>
  <property fmtid="{D5CDD505-2E9C-101B-9397-08002B2CF9AE}" pid="189" name="ZOTERO_BREF_LpT1s3PqhTmG_3">
    <vt:lpwstr>ema":"https://github.com/citation-style-language/schema/raw/master/csl-citation.json"}</vt:lpwstr>
  </property>
  <property fmtid="{D5CDD505-2E9C-101B-9397-08002B2CF9AE}" pid="190" name="ZOTERO_BREF_PirKvCIXP55j_1">
    <vt:lpwstr>ZOTERO_ITEM CSL_CITATION {"citationID":"1ktr7s5051","properties":{"formattedCitation":"[22]","plainCitation":"[22]"},"citationItems":[{"id":106,"uris":["http://zotero.org/users/2345493/items/CMS7TK4S"],"uri":["http://zotero.org/users/2345493/items/CMS7TK4</vt:lpwstr>
  </property>
  <property fmtid="{D5CDD505-2E9C-101B-9397-08002B2CF9AE}" pid="191" name="ZOTERO_BREF_PirKvCIXP55j_2">
    <vt:lpwstr>S"],"itemData":{"id":106,"type":"book","title":"Version Control with Git","publisher":"O'REILLY","number-of-pages":"434","edition":"2","abstract":"Powerful Tools and Techniques for Collaborative Software Development","author":[{"family":"Loeliger","given"</vt:lpwstr>
  </property>
  <property fmtid="{D5CDD505-2E9C-101B-9397-08002B2CF9AE}" pid="192" name="ZOTERO_BREF_PirKvCIXP55j_3">
    <vt:lpwstr>:"Jon"},{"family":"McCullough","given":"Matthew"}],"issued":{"date-parts":[["2012"]]}}}],"schema":"https://github.com/citation-style-language/schema/raw/master/csl-citation.json"}</vt:lpwstr>
  </property>
  <property fmtid="{D5CDD505-2E9C-101B-9397-08002B2CF9AE}" pid="193" name="ZOTERO_BREF_hLjpe7hGEgVV_1">
    <vt:lpwstr>ZOTERO_ITEM CSL_CITATION {"citationID":"1rh42h6p0a","properties":{"formattedCitation":"[18]","plainCitation":"[18]"},"citationItems":[{"id":104,"uris":["http://zotero.org/users/2345493/items/8VICD669"],"uri":["http://zotero.org/users/2345493/items/8VICD66</vt:lpwstr>
  </property>
  <property fmtid="{D5CDD505-2E9C-101B-9397-08002B2CF9AE}" pid="194" name="ZOTERO_BREF_hLjpe7hGEgVV_2">
    <vt:lpwstr>9"],"itemData":{"id":104,"type":"webpage","title":"Android Developers","URL":"http://developer.android.com/index.html","accessed":{"date-parts":[["2015",3,8]]}}}],"schema":"https://github.com/citation-style-language/schema/raw/master/csl-citation.json"}</vt:lpwstr>
  </property>
  <property fmtid="{D5CDD505-2E9C-101B-9397-08002B2CF9AE}" pid="195" name="ZOTERO_BREF_k4oGpr1bxcNk_1">
    <vt:lpwstr>ZOTERO_ITEM CSL_CITATION {"citationID":"tgrkr90gv","properties":{"formattedCitation":"[29]","plainCitation":"[29]"},"citationItems":[{"id":189,"uris":["http://zotero.org/users/2345493/items/NIFJ86JE"],"uri":["http://zotero.org/users/2345493/items/NIFJ86JE</vt:lpwstr>
  </property>
  <property fmtid="{D5CDD505-2E9C-101B-9397-08002B2CF9AE}" pid="196" name="ZOTERO_BREF_k4oGpr1bxcNk_2">
    <vt:lpwstr>"],"itemData":{"id":189,"type":"post-weblog","title":"Android Studio vs. Eclipse: What You Need To Know","container-title":"airpair","URL":"https://www.airpair.com/android/android-studio-vs-eclipse#4-hello-improved-interface-designer","author":[{"family":</vt:lpwstr>
  </property>
  <property fmtid="{D5CDD505-2E9C-101B-9397-08002B2CF9AE}" pid="197" name="ZOTERO_BREF_k4oGpr1bxcNk_3">
    <vt:lpwstr>"St. John","given":"Rex"}],"accessed":{"date-parts":[["2015",3,8]]}}}],"schema":"https://github.com/citation-style-language/schema/raw/master/csl-citation.json"}</vt:lpwstr>
  </property>
  <property fmtid="{D5CDD505-2E9C-101B-9397-08002B2CF9AE}" pid="198" name="ZOTERO_BREF_9MmKbMnCQHRf_1">
    <vt:lpwstr>ZOTERO_ITEM CSL_CITATION {"citationID":"1464b5c4l3","properties":{"formattedCitation":"[30]","plainCitation":"[30]"},"citationItems":[{"id":191,"uris":["http://zotero.org/users/2345493/items/3J6XCTMC"],"uri":["http://zotero.org/users/2345493/items/3J6XCTM</vt:lpwstr>
  </property>
  <property fmtid="{D5CDD505-2E9C-101B-9397-08002B2CF9AE}" pid="199" name="ZOTERO_BREF_9MmKbMnCQHRf_2">
    <vt:lpwstr>C"],"itemData":{"id":191,"type":"webpage","title":"DigitalOcean Features | SSD Cloud Server, VPS Server, Simple Cloud Hosting","URL":"https://www.digitalocean.com/features/technology/","author":[{"family":"DigitalOceanDigitalOcean","given":""},{"family":"</vt:lpwstr>
  </property>
  <property fmtid="{D5CDD505-2E9C-101B-9397-08002B2CF9AE}" pid="200" name="ZOTERO_BREF_9MmKbMnCQHRf_3">
    <vt:lpwstr>Copyright © 2015","given":""},{"family":"DigitalOcean ™ Inc.","given":""},{"family":"DigitalOceanDigitalOcean","given":""}],"accessed":{"date-parts":[["2015",3,8]]}}}],"schema":"https://github.com/citation-style-language/schema/raw/master/csl-citation.jso</vt:lpwstr>
  </property>
  <property fmtid="{D5CDD505-2E9C-101B-9397-08002B2CF9AE}" pid="201" name="ZOTERO_BREF_9MmKbMnCQHRf_4">
    <vt:lpwstr>n"}</vt:lpwstr>
  </property>
  <property fmtid="{D5CDD505-2E9C-101B-9397-08002B2CF9AE}" pid="202" name="ZOTERO_BREF_H8h12ncR0nXH_1">
    <vt:lpwstr>ZOTERO_ITEM CSL_CITATION {"citationID":"ES879cUC","properties":{"formattedCitation":"[31]","plainCitation":"[31]"},"citationItems":[{"id":73,"uris":["http://zotero.org/users/2345493/items/Q4VTU6PG"],"uri":["http://zotero.org/users/2345493/items/Q4VTU6PG"]</vt:lpwstr>
  </property>
  <property fmtid="{D5CDD505-2E9C-101B-9397-08002B2CF9AE}" pid="203" name="ZOTERO_BREF_H8h12ncR0nXH_2">
    <vt:lpwstr>,"itemData":{"id":73,"type":"book","title":"ScrumUP A Visual Guide to Agile IT Improvement Using Scrum, XP and RUP","number-of-pages":"141","edition":"Draft Edition","shortTitle":"ScrumUP","language":"English","author":[{"family":"Collaris","given":"Remi-</vt:lpwstr>
  </property>
  <property fmtid="{D5CDD505-2E9C-101B-9397-08002B2CF9AE}" pid="204" name="ZOTERO_BREF_H8h12ncR0nXH_3">
    <vt:lpwstr>Armand"},{"family":"Dekker","given":"Eef"}],"issued":{"date-parts":[["2012",6,23]]}}}],"schema":"https://github.com/citation-style-language/schema/raw/master/csl-citation.json"}</vt:lpwstr>
  </property>
  <property fmtid="{D5CDD505-2E9C-101B-9397-08002B2CF9AE}" pid="205" name="ZOTERO_BREF_6b1Pl2dSuev2_1">
    <vt:lpwstr>ZOTERO_ITEM CSL_CITATION {"citationID":"2497tk4jaf","properties":{"formattedCitation":"[14]","plainCitation":"[14]"},"citationItems":[{"id":74,"uris":["http://zotero.org/users/2345493/items/TD5GCIBD"],"uri":["http://zotero.org/users/2345493/items/TD5GCIBD</vt:lpwstr>
  </property>
  <property fmtid="{D5CDD505-2E9C-101B-9397-08002B2CF9AE}" pid="206" name="ZOTERO_BREF_6b1Pl2dSuev2_2">
    <vt:lpwstr>"],"itemData":{"id":74,"type":"book","title":"Software Engineering","publisher":"Pearson Addison-Wesley","number-of-pages":"748","edition":"9","language":"English","author":[{"family":"Sommervile","given":"Ian"}],"issued":{"date-parts":[["2011"]]}}}],"sch</vt:lpwstr>
  </property>
  <property fmtid="{D5CDD505-2E9C-101B-9397-08002B2CF9AE}" pid="207" name="ZOTERO_BREF_6b1Pl2dSuev2_3">
    <vt:lpwstr>ema":"https://github.com/citation-style-language/schema/raw/master/csl-citation.json"}</vt:lpwstr>
  </property>
  <property fmtid="{D5CDD505-2E9C-101B-9397-08002B2CF9AE}" pid="208" name="ZOTERO_BREF_QPh5ahEtPYV7_1">
    <vt:lpwstr>ZOTERO_ITEM CSL_CITATION {"citationID":"10i1lvkf11","properties":{"formattedCitation":"[32]","plainCitation":"[32]"},"citationItems":[{"id":83,"uris":["http://zotero.org/users/2345493/items/ZZAPBZAJ"],"uri":["http://zotero.org/users/2345493/items/ZZAPBZAJ</vt:lpwstr>
  </property>
  <property fmtid="{D5CDD505-2E9C-101B-9397-08002B2CF9AE}" pid="209" name="ZOTERO_BREF_QPh5ahEtPYV7_2">
    <vt:lpwstr>"],"itemData":{"id":83,"type":"book","title":"Best Practices in Software Measurement","publisher":"Springer","number-of-pages":"295","language":"English","author":[{"family":"Ebert","given":"Christof"},{"family":"Dumke","given":"Reiner"},{"family":"Schmie</vt:lpwstr>
  </property>
  <property fmtid="{D5CDD505-2E9C-101B-9397-08002B2CF9AE}" pid="210" name="ZOTERO_BREF_QPh5ahEtPYV7_3">
    <vt:lpwstr>tendorf","given":"Andreas"}],"issued":{"date-parts":[["2005"]]}}}],"schema":"https://github.com/citation-style-language/schema/raw/master/csl-citation.json"}</vt:lpwstr>
  </property>
  <property fmtid="{D5CDD505-2E9C-101B-9397-08002B2CF9AE}" pid="211" name="ZOTERO_BREF_psHbFBiZtmme_1">
    <vt:lpwstr>ZOTERO_ITEM CSL_CITATION {"citationID":"26uh2un5pb","properties":{"formattedCitation":"[33]","plainCitation":"[33]"},"citationItems":[{"id":107,"uris":["http://zotero.org/users/2345493/items/83B8VT8W"],"uri":["http://zotero.org/users/2345493/items/83B8VT8</vt:lpwstr>
  </property>
  <property fmtid="{D5CDD505-2E9C-101B-9397-08002B2CF9AE}" pid="212" name="ZOTERO_BREF_psHbFBiZtmme_2">
    <vt:lpwstr>W"],"itemData":{"id":107,"type":"book","title":"Software Engineering &amp; Testing","collection-title":"Computer Science Series","publisher":"Jones and Barlett","number-of-pages":"516","language":"English","author":[{"family":"Agarwal","given":"B"},{"family":</vt:lpwstr>
  </property>
  <property fmtid="{D5CDD505-2E9C-101B-9397-08002B2CF9AE}" pid="213" name="ZOTERO_BREF_psHbFBiZtmme_3">
    <vt:lpwstr>"Tayal","given":"S"},{"family":"Gupta","given":"M"}],"issued":{"date-parts":[["2010"]]}}}],"schema":"https://github.com/citation-style-language/schema/raw/master/csl-citation.json"}</vt:lpwstr>
  </property>
  <property fmtid="{D5CDD505-2E9C-101B-9397-08002B2CF9AE}" pid="214" name="ZOTERO_BREF_cc4VXNPL34ps_1">
    <vt:lpwstr>ZOTERO_ITEM CSL_CITATION {"citationID":"SkNimocF","properties":{"formattedCitation":"[31]","plainCitation":"[31]"},"citationItems":[{"id":73,"uris":["http://zotero.org/users/2345493/items/Q4VTU6PG"],"uri":["http://zotero.org/users/2345493/items/Q4VTU6PG"]</vt:lpwstr>
  </property>
  <property fmtid="{D5CDD505-2E9C-101B-9397-08002B2CF9AE}" pid="215" name="ZOTERO_BREF_cc4VXNPL34ps_2">
    <vt:lpwstr>,"itemData":{"id":73,"type":"book","title":"ScrumUP A Visual Guide to Agile IT Improvement Using Scrum, XP and RUP","number-of-pages":"141","edition":"Draft Edition","shortTitle":"ScrumUP","language":"English","author":[{"family":"Collaris","given":"Remi-</vt:lpwstr>
  </property>
  <property fmtid="{D5CDD505-2E9C-101B-9397-08002B2CF9AE}" pid="216" name="ZOTERO_BREF_cc4VXNPL34ps_3">
    <vt:lpwstr>Armand"},{"family":"Dekker","given":"Eef"}],"issued":{"date-parts":[["2012",6,23]]}}}],"schema":"https://github.com/citation-style-language/schema/raw/master/csl-citation.json"}</vt:lpwstr>
  </property>
  <property fmtid="{D5CDD505-2E9C-101B-9397-08002B2CF9AE}" pid="217" name="ZOTERO_BREF_5AhAmZJ5bVqW_1">
    <vt:lpwstr>ZOTERO_ITEM CSL_CITATION {"citationID":"q3c0dimt0","properties":{"formattedCitation":"[32]","plainCitation":"[32]"},"citationItems":[{"id":83,"uris":["http://zotero.org/users/2345493/items/ZZAPBZAJ"],"uri":["http://zotero.org/users/2345493/items/ZZAPBZAJ"</vt:lpwstr>
  </property>
  <property fmtid="{D5CDD505-2E9C-101B-9397-08002B2CF9AE}" pid="218" name="ZOTERO_BREF_5AhAmZJ5bVqW_2">
    <vt:lpwstr>],"itemData":{"id":83,"type":"book","title":"Best Practices in Software Measurement","publisher":"Springer","number-of-pages":"295","language":"English","author":[{"family":"Ebert","given":"Christof"},{"family":"Dumke","given":"Reiner"},{"family":"Schmiet</vt:lpwstr>
  </property>
  <property fmtid="{D5CDD505-2E9C-101B-9397-08002B2CF9AE}" pid="219" name="ZOTERO_BREF_5AhAmZJ5bVqW_3">
    <vt:lpwstr>endorf","given":"Andreas"}],"issued":{"date-parts":[["2005"]]}}}],"schema":"https://github.com/citation-style-language/schema/raw/master/csl-citation.json"}</vt:lpwstr>
  </property>
  <property fmtid="{D5CDD505-2E9C-101B-9397-08002B2CF9AE}" pid="220" name="ZOTERO_BREF_EMUzDMDH90wy_1">
    <vt:lpwstr>ZOTERO_ITEM CSL_CITATION {"citationID":"5nq1mvs1f","properties":{"formattedCitation":"[34]","plainCitation":"[34]"},"citationItems":[{"id":99,"uris":["http://zotero.org/users/2345493/items/SCZK5DBT"],"uri":["http://zotero.org/users/2345493/items/SCZK5DBT"</vt:lpwstr>
  </property>
  <property fmtid="{D5CDD505-2E9C-101B-9397-08002B2CF9AE}" pid="221" name="ZOTERO_BREF_EMUzDMDH90wy_2">
    <vt:lpwstr>],"itemData":{"id":99,"type":"webpage","title":"Departamento de Ingeniería de Sistemas | Pontificia Universidad Javeriana","URL":"http://ingenieria.javeriana.edu.co/facultad/departamentos/profesores/ingenieria-sistemas","accessed":{"date-parts":[["2015",3</vt:lpwstr>
  </property>
  <property fmtid="{D5CDD505-2E9C-101B-9397-08002B2CF9AE}" pid="222" name="ZOTERO_BREF_EMUzDMDH90wy_3">
    <vt:lpwstr>,7]]}}}],"schema":"https://github.com/citation-style-language/schema/raw/master/csl-citation.json"}</vt:lpwstr>
  </property>
  <property fmtid="{D5CDD505-2E9C-101B-9397-08002B2CF9AE}" pid="223" name="ZOTERO_BREF_tnECifGusIQh_1">
    <vt:lpwstr>ZOTERO_ITEM CSL_CITATION {"citationID":"p6bnonp95","properties":{"formattedCitation":"[34]","plainCitation":"[34]"},"citationItems":[{"id":99,"uris":["http://zotero.org/users/2345493/items/SCZK5DBT"],"uri":["http://zotero.org/users/2345493/items/SCZK5DBT"</vt:lpwstr>
  </property>
  <property fmtid="{D5CDD505-2E9C-101B-9397-08002B2CF9AE}" pid="224" name="ZOTERO_BREF_tnECifGusIQh_2">
    <vt:lpwstr>],"itemData":{"id":99,"type":"webpage","title":"Departamento de Ingeniería de Sistemas | Pontificia Universidad Javeriana","URL":"http://ingenieria.javeriana.edu.co/facultad/departamentos/profesores/ingenieria-sistemas","accessed":{"date-parts":[["2015",3</vt:lpwstr>
  </property>
  <property fmtid="{D5CDD505-2E9C-101B-9397-08002B2CF9AE}" pid="225" name="ZOTERO_BREF_tnECifGusIQh_3">
    <vt:lpwstr>,7]]}}}],"schema":"https://github.com/citation-style-language/schema/raw/master/csl-citation.json"}</vt:lpwstr>
  </property>
  <property fmtid="{D5CDD505-2E9C-101B-9397-08002B2CF9AE}" pid="226" name="ZOTERO_BREF_hX3vJKrvyOat_1">
    <vt:lpwstr>ZOTERO_ITEM CSL_CITATION {"citationID":"1g301mvsi2","properties":{"formattedCitation":"[34]","plainCitation":"[34]"},"citationItems":[{"id":99,"uris":["http://zotero.org/users/2345493/items/SCZK5DBT"],"uri":["http://zotero.org/users/2345493/items/SCZK5DBT</vt:lpwstr>
  </property>
  <property fmtid="{D5CDD505-2E9C-101B-9397-08002B2CF9AE}" pid="227" name="ZOTERO_BREF_hX3vJKrvyOat_2">
    <vt:lpwstr>"],"itemData":{"id":99,"type":"webpage","title":"Departamento de Ingeniería de Sistemas | Pontificia Universidad Javeriana","URL":"http://ingenieria.javeriana.edu.co/facultad/departamentos/profesores/ingenieria-sistemas","accessed":{"date-parts":[["2015",</vt:lpwstr>
  </property>
  <property fmtid="{D5CDD505-2E9C-101B-9397-08002B2CF9AE}" pid="228" name="ZOTERO_BREF_hX3vJKrvyOat_3">
    <vt:lpwstr>3,7]]}}}],"schema":"https://github.com/citation-style-language/schema/raw/master/csl-citation.json"}</vt:lpwstr>
  </property>
  <property fmtid="{D5CDD505-2E9C-101B-9397-08002B2CF9AE}" pid="229" name="ZOTERO_BREF_6rwRw85mnzo7_1">
    <vt:lpwstr>ZOTERO_ITEM CSL_CITATION {"citationID":"1jvnddoqm0","properties":{"formattedCitation":"[34]","plainCitation":"[34]"},"citationItems":[{"id":99,"uris":["http://zotero.org/users/2345493/items/SCZK5DBT"],"uri":["http://zotero.org/users/2345493/items/SCZK5DBT</vt:lpwstr>
  </property>
  <property fmtid="{D5CDD505-2E9C-101B-9397-08002B2CF9AE}" pid="230" name="ZOTERO_BREF_6rwRw85mnzo7_2">
    <vt:lpwstr>"],"itemData":{"id":99,"type":"webpage","title":"Departamento de Ingeniería de Sistemas | Pontificia Universidad Javeriana","URL":"http://ingenieria.javeriana.edu.co/facultad/departamentos/profesores/ingenieria-sistemas","accessed":{"date-parts":[["2015",</vt:lpwstr>
  </property>
  <property fmtid="{D5CDD505-2E9C-101B-9397-08002B2CF9AE}" pid="231" name="ZOTERO_BREF_6rwRw85mnzo7_3">
    <vt:lpwstr>3,7]]}}}],"schema":"https://github.com/citation-style-language/schema/raw/master/csl-citation.json"}</vt:lpwstr>
  </property>
  <property fmtid="{D5CDD505-2E9C-101B-9397-08002B2CF9AE}" pid="232" name="ZOTERO_BREF_gWVXw153dwys_1">
    <vt:lpwstr>ZOTERO_ITEM CSL_CITATION {"citationID":"1bg3eornqs","properties":{"formattedCitation":"[35]","plainCitation":"[35]"},"citationItems":[{"id":136,"uris":["http://zotero.org/users/2345493/items/22QKEUGF"],"uri":["http://zotero.org/users/2345493/items/22QKEUG</vt:lpwstr>
  </property>
  <property fmtid="{D5CDD505-2E9C-101B-9397-08002B2CF9AE}" pid="233" name="ZOTERO_BREF_gWVXw153dwys_2">
    <vt:lpwstr>F"],"itemData":{"id":136,"type":"webpage","title":"Software measurement tool","URL":"http://www.brettboschma.com/portfolio/measurement.html","author":[{"family":"Brett","given":"Boschma"}],"accessed":{"date-parts":[["2015",3,8]]}}}],"schema":"https://gith</vt:lpwstr>
  </property>
  <property fmtid="{D5CDD505-2E9C-101B-9397-08002B2CF9AE}" pid="234" name="ZOTERO_BREF_gWVXw153dwys_3">
    <vt:lpwstr>ub.com/citation-style-language/schema/raw/master/csl-citation.json"}</vt:lpwstr>
  </property>
  <property fmtid="{D5CDD505-2E9C-101B-9397-08002B2CF9AE}" pid="235" name="ZOTERO_BREF_o6ru8yLIVXh3_1">
    <vt:lpwstr>ZOTERO_ITEM CSL_CITATION {"citationID":"2lslb39nn2","properties":{"formattedCitation":"[36]","plainCitation":"[36]"},"citationItems":[{"id":112,"uris":["http://zotero.org/users/2345493/items/XXFEN6HP"],"uri":["http://zotero.org/users/2345493/items/XXFEN6H</vt:lpwstr>
  </property>
  <property fmtid="{D5CDD505-2E9C-101B-9397-08002B2CF9AE}" pid="236" name="ZOTERO_BREF_o6ru8yLIVXh3_2">
    <vt:lpwstr>P"],"itemData":{"id":112,"type":"book","title":"Ingeniería del Software un enfoque práctico","publisher":"McGraw Hill","edition":"7","author":[{"family":"Pressman","given":"R"}],"issued":{"date-parts":[["2010"]]}}}],"schema":"https://github.com/citation-s</vt:lpwstr>
  </property>
  <property fmtid="{D5CDD505-2E9C-101B-9397-08002B2CF9AE}" pid="237" name="ZOTERO_BREF_o6ru8yLIVXh3_3">
    <vt:lpwstr>tyle-language/schema/raw/master/csl-citation.json"}</vt:lpwstr>
  </property>
  <property fmtid="{D5CDD505-2E9C-101B-9397-08002B2CF9AE}" pid="238" name="ZOTERO_BREF_ke6srBXviHec_1">
    <vt:lpwstr>ZOTERO_ITEM CSL_CITATION {"citationID":"18kt1dik26","properties":{"formattedCitation":"[33]","plainCitation":"[33]"},"citationItems":[{"id":107,"uris":["http://zotero.org/users/2345493/items/83B8VT8W"],"uri":["http://zotero.org/users/2345493/items/83B8VT8</vt:lpwstr>
  </property>
  <property fmtid="{D5CDD505-2E9C-101B-9397-08002B2CF9AE}" pid="239" name="ZOTERO_BREF_ke6srBXviHec_2">
    <vt:lpwstr>W"],"itemData":{"id":107,"type":"book","title":"Software Engineering &amp; Testing","collection-title":"Computer Science Series","publisher":"Jones and Barlett","number-of-pages":"516","language":"English","author":[{"family":"Agarwal","given":"B"},{"family":</vt:lpwstr>
  </property>
  <property fmtid="{D5CDD505-2E9C-101B-9397-08002B2CF9AE}" pid="240" name="ZOTERO_BREF_ke6srBXviHec_3">
    <vt:lpwstr>"Tayal","given":"S"},{"family":"Gupta","given":"M"}],"issued":{"date-parts":[["2010"]]}}}],"schema":"https://github.com/citation-style-language/schema/raw/master/csl-citation.json"}</vt:lpwstr>
  </property>
  <property fmtid="{D5CDD505-2E9C-101B-9397-08002B2CF9AE}" pid="241" name="ZOTERO_BREF_1WMG2ee5ULGL_1">
    <vt:lpwstr>ZOTERO_ITEM CSL_CITATION {"citationID":"1igfb9021u","properties":{"formattedCitation":"[36]","plainCitation":"[36]"},"citationItems":[{"id":112,"uris":["http://zotero.org/users/2345493/items/XXFEN6HP"],"uri":["http://zotero.org/users/2345493/items/XXFEN6H</vt:lpwstr>
  </property>
  <property fmtid="{D5CDD505-2E9C-101B-9397-08002B2CF9AE}" pid="242" name="ZOTERO_BREF_1WMG2ee5ULGL_2">
    <vt:lpwstr>P"],"itemData":{"id":112,"type":"book","title":"Ingeniería del Software un enfoque práctico","publisher":"McGraw Hill","edition":"7","author":[{"family":"Pressman","given":"R"}],"issued":{"date-parts":[["2010"]]}}}],"schema":"https://github.com/citation-s</vt:lpwstr>
  </property>
  <property fmtid="{D5CDD505-2E9C-101B-9397-08002B2CF9AE}" pid="243" name="ZOTERO_BREF_1WMG2ee5ULGL_3">
    <vt:lpwstr>tyle-language/schema/raw/master/csl-citation.json"}</vt:lpwstr>
  </property>
  <property fmtid="{D5CDD505-2E9C-101B-9397-08002B2CF9AE}" pid="244" name="ZOTERO_BREF_m8dR1CdWMfLY_1">
    <vt:lpwstr>ZOTERO_ITEM CSL_CITATION {"citationID":"iNQvIeAr","properties":{"formattedCitation":"[37]","plainCitation":"[37]"},"citationItems":[{"id":123,"uris":["http://zotero.org/users/2345493/items/7PWK97IV"],"uri":["http://zotero.org/users/2345493/items/7PWK97IV"</vt:lpwstr>
  </property>
  <property fmtid="{D5CDD505-2E9C-101B-9397-08002B2CF9AE}" pid="245" name="ZOTERO_BREF_m8dR1CdWMfLY_2">
    <vt:lpwstr>],"itemData":{"id":123,"type":"webpage","title":"An Introduction to Function Point Analysis","URL":"http://www.qpmg.com/fp-intro.htm","author":[{"family":"Heller","given":"Roger"}],"accessed":{"date-parts":[["2015",3,8]]}}}],"schema":"https://github.com/c</vt:lpwstr>
  </property>
  <property fmtid="{D5CDD505-2E9C-101B-9397-08002B2CF9AE}" pid="246" name="ZOTERO_BREF_m8dR1CdWMfLY_3">
    <vt:lpwstr>itation-style-language/schema/raw/master/csl-citation.json"}</vt:lpwstr>
  </property>
  <property fmtid="{D5CDD505-2E9C-101B-9397-08002B2CF9AE}" pid="247" name="ZOTERO_BREF_rmpOYT1vEwM9_1">
    <vt:lpwstr>ZOTERO_ITEM CSL_CITATION {"citationID":"2m2dpbid12","properties":{"formattedCitation":"[38]","plainCitation":"[38]"},"citationItems":[{"id":116,"uris":["http://zotero.org/users/2345493/items/CZ4KDTT9"],"uri":["http://zotero.org/users/2345493/items/CZ4KDTT</vt:lpwstr>
  </property>
  <property fmtid="{D5CDD505-2E9C-101B-9397-08002B2CF9AE}" pid="248" name="ZOTERO_BREF_rmpOYT1vEwM9_2">
    <vt:lpwstr>9"],"itemData":{"id":116,"type":"article-journal","title":"Fundamentals of Function Point Analysis","container-title":"Software Development Magazine","collection-title":"Software Development Magazine","author":[{"family":"Longstreet","given":"D"}]}}],"sch</vt:lpwstr>
  </property>
  <property fmtid="{D5CDD505-2E9C-101B-9397-08002B2CF9AE}" pid="249" name="ZOTERO_BREF_rmpOYT1vEwM9_3">
    <vt:lpwstr>ema":"https://github.com/citation-style-language/schema/raw/master/csl-citation.json"}</vt:lpwstr>
  </property>
  <property fmtid="{D5CDD505-2E9C-101B-9397-08002B2CF9AE}" pid="250" name="ZOTERO_BREF_j0rZ2bYvUdnw_1">
    <vt:lpwstr>ZOTERO_ITEM CSL_CITATION {"citationID":"5qihqdag4","properties":{"formattedCitation":"[39]","plainCitation":"[39]"},"citationItems":[{"id":134,"uris":["http://zotero.org/users/2345493/items/W9AKCPCP"],"uri":["http://zotero.org/users/2345493/items/W9AKCPCP</vt:lpwstr>
  </property>
  <property fmtid="{D5CDD505-2E9C-101B-9397-08002B2CF9AE}" pid="251" name="ZOTERO_BREF_j0rZ2bYvUdnw_2">
    <vt:lpwstr>"],"itemData":{"id":134,"type":"webpage","title":"Function Points project estimation","URL":"http://www.functionpoints.org/","accessed":{"date-parts":[["2015",3,8]]}}}],"schema":"https://github.com/citation-style-language/schema/raw/master/csl-citation.js</vt:lpwstr>
  </property>
  <property fmtid="{D5CDD505-2E9C-101B-9397-08002B2CF9AE}" pid="252" name="ZOTERO_BREF_j0rZ2bYvUdnw_3">
    <vt:lpwstr>on"}</vt:lpwstr>
  </property>
  <property fmtid="{D5CDD505-2E9C-101B-9397-08002B2CF9AE}" pid="253" name="ZOTERO_BREF_ijgpiywxBiQN_1">
    <vt:lpwstr>ZOTERO_ITEM CSL_CITATION {"citationID":"2gs3v402hm","properties":{"formattedCitation":"[40]","plainCitation":"[40]"},"citationItems":[{"id":193,"uris":["http://zotero.org/users/2345493/items/9AVPUDZI"],"uri":["http://zotero.org/users/2345493/items/9AVPUDZ</vt:lpwstr>
  </property>
  <property fmtid="{D5CDD505-2E9C-101B-9397-08002B2CF9AE}" pid="254" name="ZOTERO_BREF_ijgpiywxBiQN_2">
    <vt:lpwstr>I"],"itemData":{"id":193,"type":"article","title":"Function Points Analysis Training Course","publisher":"SoftwareMetrics.com","language":"English","author":[{"family":"Longstreet","given":"David"},{"family":"Longstreet Consulting Inc","given":""}]}}],"sc</vt:lpwstr>
  </property>
  <property fmtid="{D5CDD505-2E9C-101B-9397-08002B2CF9AE}" pid="255" name="ZOTERO_BREF_ijgpiywxBiQN_3">
    <vt:lpwstr>hema":"https://github.com/citation-style-language/schema/raw/master/csl-citation.json"}</vt:lpwstr>
  </property>
  <property fmtid="{D5CDD505-2E9C-101B-9397-08002B2CF9AE}" pid="256" name="ZOTERO_BREF_5Ozd2x5hOaOP_1">
    <vt:lpwstr>ZOTERO_ITEM CSL_CITATION {"citationID":"bdE3zqGi","properties":{"formattedCitation":"[37]","plainCitation":"[37]"},"citationItems":[{"id":123,"uris":["http://zotero.org/users/2345493/items/7PWK97IV"],"uri":["http://zotero.org/users/2345493/items/7PWK97IV"</vt:lpwstr>
  </property>
  <property fmtid="{D5CDD505-2E9C-101B-9397-08002B2CF9AE}" pid="257" name="ZOTERO_BREF_5Ozd2x5hOaOP_2">
    <vt:lpwstr>],"itemData":{"id":123,"type":"webpage","title":"An Introduction to Function Point Analysis","URL":"http://www.qpmg.com/fp-intro.htm","author":[{"family":"Heller","given":"Roger"}],"accessed":{"date-parts":[["2015",3,8]]}}}],"schema":"https://github.com/c</vt:lpwstr>
  </property>
  <property fmtid="{D5CDD505-2E9C-101B-9397-08002B2CF9AE}" pid="258" name="ZOTERO_BREF_5Ozd2x5hOaOP_3">
    <vt:lpwstr>itation-style-language/schema/raw/master/csl-citation.json"}</vt:lpwstr>
  </property>
  <property fmtid="{D5CDD505-2E9C-101B-9397-08002B2CF9AE}" pid="259" name="ZOTERO_BREF_XUI6FJrIDAo9_1">
    <vt:lpwstr>ZOTERO_ITEM CSL_CITATION {"citationID":"230md0min8","properties":{"formattedCitation":"[40]","plainCitation":"[40]"},"citationItems":[{"id":193,"uris":["http://zotero.org/users/2345493/items/9AVPUDZI"],"uri":["http://zotero.org/users/2345493/items/9AVPUDZ</vt:lpwstr>
  </property>
  <property fmtid="{D5CDD505-2E9C-101B-9397-08002B2CF9AE}" pid="260" name="ZOTERO_BREF_XUI6FJrIDAo9_2">
    <vt:lpwstr>I"],"itemData":{"id":193,"type":"article","title":"Function Points Analysis Training Course","publisher":"SoftwareMetrics.com","language":"English","author":[{"family":"Longstreet","given":"David"},{"family":"Longstreet Consulting Inc","given":""}]}}],"sc</vt:lpwstr>
  </property>
  <property fmtid="{D5CDD505-2E9C-101B-9397-08002B2CF9AE}" pid="261" name="ZOTERO_BREF_XUI6FJrIDAo9_3">
    <vt:lpwstr>hema":"https://github.com/citation-style-language/schema/raw/master/csl-citation.json"}</vt:lpwstr>
  </property>
  <property fmtid="{D5CDD505-2E9C-101B-9397-08002B2CF9AE}" pid="262" name="ZOTERO_BREF_vXehxBt1C7uF_1">
    <vt:lpwstr>ZOTERO_ITEM CSL_CITATION {"citationID":"1420eje6an","properties":{"formattedCitation":"[36]","plainCitation":"[36]"},"citationItems":[{"id":112,"uris":["http://zotero.org/users/2345493/items/XXFEN6HP"],"uri":["http://zotero.org/users/2345493/items/XXFEN6H</vt:lpwstr>
  </property>
  <property fmtid="{D5CDD505-2E9C-101B-9397-08002B2CF9AE}" pid="263" name="ZOTERO_BREF_vXehxBt1C7uF_2">
    <vt:lpwstr>P"],"itemData":{"id":112,"type":"book","title":"Ingeniería del Software un enfoque práctico","publisher":"McGraw Hill","edition":"7","author":[{"family":"Pressman","given":"R"}],"issued":{"date-parts":[["2010"]]}}}],"schema":"https://github.com/citation-s</vt:lpwstr>
  </property>
  <property fmtid="{D5CDD505-2E9C-101B-9397-08002B2CF9AE}" pid="264" name="ZOTERO_BREF_vXehxBt1C7uF_3">
    <vt:lpwstr>tyle-language/schema/raw/master/csl-citation.json"}</vt:lpwstr>
  </property>
  <property fmtid="{D5CDD505-2E9C-101B-9397-08002B2CF9AE}" pid="265" name="ZOTERO_BREF_Jk950pRgjGnf_1">
    <vt:lpwstr>ZOTERO_ITEM CSL_CITATION {"citationID":"vZcnmsiE","properties":{"formattedCitation":"[37]","plainCitation":"[37]"},"citationItems":[{"id":123,"uris":["http://zotero.org/users/2345493/items/7PWK97IV"],"uri":["http://zotero.org/users/2345493/items/7PWK97IV"</vt:lpwstr>
  </property>
  <property fmtid="{D5CDD505-2E9C-101B-9397-08002B2CF9AE}" pid="266" name="ZOTERO_BREF_Jk950pRgjGnf_2">
    <vt:lpwstr>],"itemData":{"id":123,"type":"webpage","title":"An Introduction to Function Point Analysis","URL":"http://www.qpmg.com/fp-intro.htm","author":[{"family":"Heller","given":"Roger"}],"accessed":{"date-parts":[["2015",3,8]]}}}],"schema":"https://github.com/c</vt:lpwstr>
  </property>
  <property fmtid="{D5CDD505-2E9C-101B-9397-08002B2CF9AE}" pid="267" name="ZOTERO_BREF_Jk950pRgjGnf_3">
    <vt:lpwstr>itation-style-language/schema/raw/master/csl-citation.json"}</vt:lpwstr>
  </property>
  <property fmtid="{D5CDD505-2E9C-101B-9397-08002B2CF9AE}" pid="268" name="ZOTERO_BREF_e5pBP6a6c5xV_1">
    <vt:lpwstr>ZOTERO_ITEM CSL_CITATION {"citationID":"2ighs0acm3","properties":{"formattedCitation":"[35]","plainCitation":"[35]"},"citationItems":[{"id":136,"uris":["http://zotero.org/users/2345493/items/22QKEUGF"],"uri":["http://zotero.org/users/2345493/items/22QKEUG</vt:lpwstr>
  </property>
  <property fmtid="{D5CDD505-2E9C-101B-9397-08002B2CF9AE}" pid="269" name="ZOTERO_BREF_e5pBP6a6c5xV_2">
    <vt:lpwstr>F"],"itemData":{"id":136,"type":"webpage","title":"Software measurement tool","URL":"http://www.brettboschma.com/portfolio/measurement.html","author":[{"family":"Brett","given":"Boschma"}],"accessed":{"date-parts":[["2015",3,8]]}}}],"schema":"https://gith</vt:lpwstr>
  </property>
  <property fmtid="{D5CDD505-2E9C-101B-9397-08002B2CF9AE}" pid="270" name="ZOTERO_BREF_e5pBP6a6c5xV_3">
    <vt:lpwstr>ub.com/citation-style-language/schema/raw/master/csl-citation.json"}</vt:lpwstr>
  </property>
  <property fmtid="{D5CDD505-2E9C-101B-9397-08002B2CF9AE}" pid="271" name="ZOTERO_BREF_T23ifUGeNVDq_1">
    <vt:lpwstr>ZOTERO_ITEM CSL_CITATION {"citationID":"c6pn9uk5n","properties":{"formattedCitation":"[41]","plainCitation":"[41]"},"citationItems":[{"id":33,"uris":["http://zotero.org/users/2345493/items/IR26H579"],"uri":["http://zotero.org/users/2345493/items/IR26H579"</vt:lpwstr>
  </property>
  <property fmtid="{D5CDD505-2E9C-101B-9397-08002B2CF9AE}" pid="272" name="ZOTERO_BREF_T23ifUGeNVDq_2">
    <vt:lpwstr>],"itemData":{"id":33,"type":"webpage","title":"La Guía de Scrum","URL":"http://www.scrumguides.org/docs/scrumguide/v1/Scrum-Guide-ES.pdf#zoom=100","language":"Español","author":[{"family":"Ken Schwaber","given":""},{"family":"Jeff Sutherland","given":""}</vt:lpwstr>
  </property>
  <property fmtid="{D5CDD505-2E9C-101B-9397-08002B2CF9AE}" pid="273" name="ZOTERO_BREF_T23ifUGeNVDq_3">
    <vt:lpwstr>],"issued":{"date-parts":[["2013",7]]},"accessed":{"date-parts":[["2015",2,27]]}}}],"schema":"https://github.com/citation-style-language/schema/raw/master/csl-citation.json"}</vt:lpwstr>
  </property>
  <property fmtid="{D5CDD505-2E9C-101B-9397-08002B2CF9AE}" pid="274" name="ZOTERO_BREF_4oSZbl3nR16g_1">
    <vt:lpwstr>ZOTERO_ITEM CSL_CITATION {"citationID":"1n24jubibo","properties":{"formattedCitation":"[42]","plainCitation":"[42]"},"citationItems":[{"id":81,"uris":["http://zotero.org/users/2345493/items/MNVVIN6P"],"uri":["http://zotero.org/users/2345493/items/MNVVIN6P</vt:lpwstr>
  </property>
  <property fmtid="{D5CDD505-2E9C-101B-9397-08002B2CF9AE}" pid="275" name="ZOTERO_BREF_4oSZbl3nR16g_2">
    <vt:lpwstr>"],"itemData":{"id":81,"type":"paper-conference","title":"Distributed Agile Development: Using Scrum in a Large Project","publisher-place":"Bangalore","page":"87-95","event-place":"Bangalore","author":[{"family":"Durasiewicz S.","given":""},{"family":"Paa</vt:lpwstr>
  </property>
  <property fmtid="{D5CDD505-2E9C-101B-9397-08002B2CF9AE}" pid="276" name="ZOTERO_BREF_4oSZbl3nR16g_3">
    <vt:lpwstr>siraava M","given":""},{"family":"Lassenius C","given":""}],"issued":{"date-parts":[["2008"]]}}}],"schema":"https://github.com/citation-style-language/schema/raw/master/csl-citation.json"}</vt:lpwstr>
  </property>
  <property fmtid="{D5CDD505-2E9C-101B-9397-08002B2CF9AE}" pid="277" name="ZOTERO_BREF_8feVVuo7fwsb_1">
    <vt:lpwstr>ZOTERO_ITEM CSL_CITATION {"citationID":"1milskjuha","properties":{"formattedCitation":"[42]","plainCitation":"[42]"},"citationItems":[{"id":81,"uris":["http://zotero.org/users/2345493/items/MNVVIN6P"],"uri":["http://zotero.org/users/2345493/items/MNVVIN6P</vt:lpwstr>
  </property>
  <property fmtid="{D5CDD505-2E9C-101B-9397-08002B2CF9AE}" pid="278" name="ZOTERO_BREF_8feVVuo7fwsb_2">
    <vt:lpwstr>"],"itemData":{"id":81,"type":"paper-conference","title":"Distributed Agile Development: Using Scrum in a Large Project","publisher-place":"Bangalore","page":"87-95","event-place":"Bangalore","author":[{"family":"Durasiewicz S.","given":""},{"family":"Paa</vt:lpwstr>
  </property>
  <property fmtid="{D5CDD505-2E9C-101B-9397-08002B2CF9AE}" pid="279" name="ZOTERO_BREF_8feVVuo7fwsb_3">
    <vt:lpwstr>siraava M","given":""},{"family":"Lassenius C","given":""}],"issued":{"date-parts":[["2008"]]}}}],"schema":"https://github.com/citation-style-language/schema/raw/master/csl-citation.json"}</vt:lpwstr>
  </property>
  <property fmtid="{D5CDD505-2E9C-101B-9397-08002B2CF9AE}" pid="280" name="ZOTERO_BREF_m8ohfWaPm3wc_1">
    <vt:lpwstr>ZOTERO_ITEM CSL_CITATION {"citationID":"1cf7tpvpni","properties":{"formattedCitation":"[41]","plainCitation":"[41]"},"citationItems":[{"id":33,"uris":["http://zotero.org/users/2345493/items/IR26H579"],"uri":["http://zotero.org/users/2345493/items/IR26H579</vt:lpwstr>
  </property>
  <property fmtid="{D5CDD505-2E9C-101B-9397-08002B2CF9AE}" pid="281" name="ZOTERO_BREF_m8ohfWaPm3wc_2">
    <vt:lpwstr>"],"itemData":{"id":33,"type":"webpage","title":"La Guía de Scrum","URL":"http://www.scrumguides.org/docs/scrumguide/v1/Scrum-Guide-ES.pdf#zoom=100","language":"Español","author":[{"family":"Ken Schwaber","given":""},{"family":"Jeff Sutherland","given":""</vt:lpwstr>
  </property>
  <property fmtid="{D5CDD505-2E9C-101B-9397-08002B2CF9AE}" pid="282" name="ZOTERO_BREF_m8ohfWaPm3wc_3">
    <vt:lpwstr>}],"issued":{"date-parts":[["2013",7]]},"accessed":{"date-parts":[["2015",2,27]]}}}],"schema":"https://github.com/citation-style-language/schema/raw/master/csl-citation.json"}</vt:lpwstr>
  </property>
  <property fmtid="{D5CDD505-2E9C-101B-9397-08002B2CF9AE}" pid="283" name="ZOTERO_BREF_6pmd5HGnMWN6_1">
    <vt:lpwstr>ZOTERO_ITEM CSL_CITATION {"citationID":"CHPsQDlj","properties":{"formattedCitation":"[43]","plainCitation":"[43]"},"citationItems":[{"id":12,"uris":["http://zotero.org/users/2345493/items/583KA9EU"],"uri":["http://zotero.org/users/2345493/items/583KA9EU"]</vt:lpwstr>
  </property>
  <property fmtid="{D5CDD505-2E9C-101B-9397-08002B2CF9AE}" pid="284" name="ZOTERO_BREF_6pmd5HGnMWN6_2">
    <vt:lpwstr>,"itemData":{"id":12,"type":"book","title":"FUNDAMENTOS PARA LA DIRECCIÓN DE PROYECTOS(GUÍA DEL PMBOK®)","publisher-place":"EE.UU","number-of-pages":"393","edition":"Cuarta edición","event-place":"EE.UU","URL":"http://www.esicenter-sinertic.org/images/PER</vt:lpwstr>
  </property>
  <property fmtid="{D5CDD505-2E9C-101B-9397-08002B2CF9AE}" pid="285" name="ZOTERO_BREF_6pmd5HGnMWN6_3">
    <vt:lpwstr>EIRASECERTIFICA/Gerencia/Fundamentos_para_la_direccion_de_proyectos.pdf","ISBN":"978-1-933890-72-2","shortTitle":"Capitulo 8: Gestión de la Calidad del Proyecto","language":"Español","author":[{"family":"Project Management Institute, Inc.","given":""}],"i</vt:lpwstr>
  </property>
  <property fmtid="{D5CDD505-2E9C-101B-9397-08002B2CF9AE}" pid="286" name="ZOTERO_BREF_6pmd5HGnMWN6_4">
    <vt:lpwstr>ssued":{"date-parts":[["2008"]]}}}],"schema":"https://github.com/citation-style-language/schema/raw/master/csl-citation.json"}</vt:lpwstr>
  </property>
  <property fmtid="{D5CDD505-2E9C-101B-9397-08002B2CF9AE}" pid="287" name="ZOTERO_BREF_o6FB5D4yy7Ib_1">
    <vt:lpwstr>ZOTERO_ITEM CSL_CITATION {"citationID":"FheHQS87","properties":{"formattedCitation":"[43]","plainCitation":"[43]"},"citationItems":[{"id":12,"uris":["http://zotero.org/users/2345493/items/583KA9EU"],"uri":["http://zotero.org/users/2345493/items/583KA9EU"]</vt:lpwstr>
  </property>
  <property fmtid="{D5CDD505-2E9C-101B-9397-08002B2CF9AE}" pid="288" name="ZOTERO_BREF_o6FB5D4yy7Ib_2">
    <vt:lpwstr>,"itemData":{"id":12,"type":"book","title":"FUNDAMENTOS PARA LA DIRECCIÓN DE PROYECTOS(GUÍA DEL PMBOK®)","publisher-place":"EE.UU","number-of-pages":"393","edition":"Cuarta edición","event-place":"EE.UU","URL":"http://www.esicenter-sinertic.org/images/PER</vt:lpwstr>
  </property>
  <property fmtid="{D5CDD505-2E9C-101B-9397-08002B2CF9AE}" pid="289" name="ZOTERO_BREF_o6FB5D4yy7Ib_3">
    <vt:lpwstr>EIRASECERTIFICA/Gerencia/Fundamentos_para_la_direccion_de_proyectos.pdf","ISBN":"978-1-933890-72-2","shortTitle":"Capitulo 8: Gestión de la Calidad del Proyecto","language":"Español","author":[{"family":"Project Management Institute, Inc.","given":""}],"i</vt:lpwstr>
  </property>
  <property fmtid="{D5CDD505-2E9C-101B-9397-08002B2CF9AE}" pid="290" name="ZOTERO_BREF_o6FB5D4yy7Ib_4">
    <vt:lpwstr>ssued":{"date-parts":[["2008"]]}}}],"schema":"https://github.com/citation-style-language/schema/raw/master/csl-citation.json"}</vt:lpwstr>
  </property>
  <property fmtid="{D5CDD505-2E9C-101B-9397-08002B2CF9AE}" pid="291" name="ZOTERO_BREF_0H4HZiL44Z2e_1">
    <vt:lpwstr>ZOTERO_ITEM CSL_CITATION {"citationID":"mag5rncrm","properties":{"formattedCitation":"[44]","plainCitation":"[44]"},"citationItems":[{"id":50,"uris":["http://zotero.org/users/2345493/items/UHA42BP8"],"uri":["http://zotero.org/users/2345493/items/UHA42BP8"</vt:lpwstr>
  </property>
  <property fmtid="{D5CDD505-2E9C-101B-9397-08002B2CF9AE}" pid="292" name="ZOTERO_BREF_0H4HZiL44Z2e_2">
    <vt:lpwstr>],"itemData":{"id":50,"type":"article-magazine","title":"Durante la escritura, \"la escritura concisa\"","page":"4","language":"Español","author":[{"family":"Centro de Escritura Javeriano","given":""}]}}],"schema":"https://github.com/citation-style-langua</vt:lpwstr>
  </property>
  <property fmtid="{D5CDD505-2E9C-101B-9397-08002B2CF9AE}" pid="293" name="ZOTERO_BREF_0H4HZiL44Z2e_3">
    <vt:lpwstr>ge/schema/raw/master/csl-citation.json"}</vt:lpwstr>
  </property>
  <property fmtid="{D5CDD505-2E9C-101B-9397-08002B2CF9AE}" pid="294" name="ZOTERO_BREF_3FbzsjbT4Lq1_1">
    <vt:lpwstr>ZOTERO_ITEM CSL_CITATION {"citationID":"eP1atU8j","properties":{"formattedCitation":"[45]","plainCitation":"[45]"},"citationItems":[{"id":30,"uris":["http://zotero.org/users/2345493/items/HADGI2Z8"],"uri":["http://zotero.org/users/2345493/items/HADGI2Z8"]</vt:lpwstr>
  </property>
  <property fmtid="{D5CDD505-2E9C-101B-9397-08002B2CF9AE}" pid="295" name="ZOTERO_BREF_3FbzsjbT4Lq1_2">
    <vt:lpwstr>,"itemData":{"id":30,"type":"article-magazine","title":"Procesos de control de calidad del texto","page":"16","language":"Español","author":[{"family":"Silvia Senz","given":""}],"issued":{"date-parts":[["2005"]],"season":"Diciembre De"}}}],"schema":"https</vt:lpwstr>
  </property>
  <property fmtid="{D5CDD505-2E9C-101B-9397-08002B2CF9AE}" pid="296" name="ZOTERO_BREF_3FbzsjbT4Lq1_3">
    <vt:lpwstr>://github.com/citation-style-language/schema/raw/master/csl-citation.json"}</vt:lpwstr>
  </property>
  <property fmtid="{D5CDD505-2E9C-101B-9397-08002B2CF9AE}" pid="297" name="ZOTERO_BREF_p6quCD2TZ67C_1">
    <vt:lpwstr>ZOTERO_ITEM CSL_CITATION {"citationID":"26cfj3utdh","properties":{"formattedCitation":"[46]","plainCitation":"[46]"},"citationItems":[{"id":58,"uris":["http://zotero.org/users/2345493/items/WZVWKPNS"],"uri":["http://zotero.org/users/2345493/items/WZVWKPNS</vt:lpwstr>
  </property>
  <property fmtid="{D5CDD505-2E9C-101B-9397-08002B2CF9AE}" pid="298" name="ZOTERO_BREF_p6quCD2TZ67C_2">
    <vt:lpwstr>"],"itemData":{"id":58,"type":"article","title":"Bizagi BPMN 2.0","URL":"http://www.bizagi.com/docs/BPMNbyExampleSPA.pdf","language":"Español","author":[{"family":"Bizagi","given":""}],"issued":{"date-parts":[["2014"]]}}}],"schema":"https://github.com/cit</vt:lpwstr>
  </property>
  <property fmtid="{D5CDD505-2E9C-101B-9397-08002B2CF9AE}" pid="299" name="ZOTERO_BREF_p6quCD2TZ67C_3">
    <vt:lpwstr>ation-style-language/schema/raw/master/csl-citation.json"}</vt:lpwstr>
  </property>
  <property fmtid="{D5CDD505-2E9C-101B-9397-08002B2CF9AE}" pid="300" name="ZOTERO_BREF_ITom4RPFbRnv_1">
    <vt:lpwstr>ZOTERO_ITEM CSL_CITATION {"citationID":"WfkCybrF","properties":{"formattedCitation":"[46]","plainCitation":"[46]"},"citationItems":[{"id":58,"uris":["http://zotero.org/users/2345493/items/WZVWKPNS"],"uri":["http://zotero.org/users/2345493/items/WZVWKPNS"]</vt:lpwstr>
  </property>
  <property fmtid="{D5CDD505-2E9C-101B-9397-08002B2CF9AE}" pid="301" name="ZOTERO_BREF_ITom4RPFbRnv_2">
    <vt:lpwstr>,"itemData":{"id":58,"type":"article","title":"Bizagi BPMN 2.0","URL":"http://www.bizagi.com/docs/BPMNbyExampleSPA.pdf","language":"Español","author":[{"family":"Bizagi","given":""}],"issued":{"date-parts":[["2014"]]}}}],"schema":"https://github.com/citat</vt:lpwstr>
  </property>
  <property fmtid="{D5CDD505-2E9C-101B-9397-08002B2CF9AE}" pid="302" name="ZOTERO_BREF_ITom4RPFbRnv_3">
    <vt:lpwstr>ion-style-language/schema/raw/master/csl-citation.json"}</vt:lpwstr>
  </property>
  <property fmtid="{D5CDD505-2E9C-101B-9397-08002B2CF9AE}" pid="303" name="ZOTERO_BREF_h6ef4HaG8JCp_1">
    <vt:lpwstr>ZOTERO_ITEM CSL_CITATION {"citationID":"Yk5Zxwwp","properties":{"formattedCitation":"[46]","plainCitation":"[46]"},"citationItems":[{"id":58,"uris":["http://zotero.org/users/2345493/items/WZVWKPNS"],"uri":["http://zotero.org/users/2345493/items/WZVWKPNS"]</vt:lpwstr>
  </property>
  <property fmtid="{D5CDD505-2E9C-101B-9397-08002B2CF9AE}" pid="304" name="ZOTERO_BREF_h6ef4HaG8JCp_2">
    <vt:lpwstr>,"itemData":{"id":58,"type":"article","title":"Bizagi BPMN 2.0","URL":"http://www.bizagi.com/docs/BPMNbyExampleSPA.pdf","language":"Español","author":[{"family":"Bizagi","given":""}],"issued":{"date-parts":[["2014"]]}}}],"schema":"https://github.com/citat</vt:lpwstr>
  </property>
  <property fmtid="{D5CDD505-2E9C-101B-9397-08002B2CF9AE}" pid="305" name="ZOTERO_BREF_h6ef4HaG8JCp_3">
    <vt:lpwstr>ion-style-language/schema/raw/master/csl-citation.json"}</vt:lpwstr>
  </property>
  <property fmtid="{D5CDD505-2E9C-101B-9397-08002B2CF9AE}" pid="306" name="ZOTERO_BREF_5jBP1Jgt123h_1">
    <vt:lpwstr>ZOTERO_ITEM CSL_CITATION {"citationID":"2kj5j7kdf8","properties":{"formattedCitation":"[47]","plainCitation":"[47]"},"citationItems":[{"id":27,"uris":["http://zotero.org/users/2345493/items/FNQEH8DC"],"uri":["http://zotero.org/users/2345493/items/FNQEH8DC</vt:lpwstr>
  </property>
  <property fmtid="{D5CDD505-2E9C-101B-9397-08002B2CF9AE}" pid="307" name="ZOTERO_BREF_5jBP1Jgt123h_2">
    <vt:lpwstr>"],"itemData":{"id":27,"type":"chapter","title":"CONTROL DE CALIDAD EN EL SOFTWARE","publisher":"ICESI","URL":"https://bibliotecadigital.icesi.edu.co/biblioteca_digital/bitstream/item/4008/1/Control_calidad_software.pdf","language":"Español","author":[{"f</vt:lpwstr>
  </property>
  <property fmtid="{D5CDD505-2E9C-101B-9397-08002B2CF9AE}" pid="308" name="ZOTERO_BREF_5jBP1Jgt123h_3">
    <vt:lpwstr>amily":"Jose Hernando Bahamon","given":""}],"issued":{"literal":"10"}}}],"schema":"https://github.com/citation-style-language/schema/raw/master/csl-citation.json"}</vt:lpwstr>
  </property>
  <property fmtid="{D5CDD505-2E9C-101B-9397-08002B2CF9AE}" pid="309" name="ZOTERO_BREF_tXExA6pmOeVt_1">
    <vt:lpwstr>ZOTERO_ITEM CSL_CITATION {"citationID":"1vk42r1ut4","properties":{"formattedCitation":"[48]","plainCitation":"[48]"},"citationItems":[{"id":59,"uris":["http://zotero.org/users/2345493/items/XWD7W4V2"],"uri":["http://zotero.org/users/2345493/items/XWD7W4V2</vt:lpwstr>
  </property>
  <property fmtid="{D5CDD505-2E9C-101B-9397-08002B2CF9AE}" pid="310" name="ZOTERO_BREF_tXExA6pmOeVt_2">
    <vt:lpwstr>"],"itemData":{"id":59,"type":"chapter","title":"Procesos de la ingenieria de requerimientos","container-title":"Ingenieria de software","author":[{"family":"Sommerville","given":""}]}}],"schema":"https://github.com/citation-style-language/schema/raw/mast</vt:lpwstr>
  </property>
  <property fmtid="{D5CDD505-2E9C-101B-9397-08002B2CF9AE}" pid="311" name="ZOTERO_BREF_tXExA6pmOeVt_3">
    <vt:lpwstr>er/csl-citation.json"}</vt:lpwstr>
  </property>
  <property fmtid="{D5CDD505-2E9C-101B-9397-08002B2CF9AE}" pid="312" name="ZOTERO_BREF_J1HODvMo69Xo_1">
    <vt:lpwstr>ZOTERO_ITEM CSL_CITATION {"citationID":"8DPvXYsX","properties":{"formattedCitation":"[46]","plainCitation":"[46]"},"citationItems":[{"id":58,"uris":["http://zotero.org/users/2345493/items/WZVWKPNS"],"uri":["http://zotero.org/users/2345493/items/WZVWKPNS"]</vt:lpwstr>
  </property>
  <property fmtid="{D5CDD505-2E9C-101B-9397-08002B2CF9AE}" pid="313" name="ZOTERO_BREF_J1HODvMo69Xo_2">
    <vt:lpwstr>,"itemData":{"id":58,"type":"article","title":"Bizagi BPMN 2.0","URL":"http://www.bizagi.com/docs/BPMNbyExampleSPA.pdf","language":"Español","author":[{"family":"Bizagi","given":""}],"issued":{"date-parts":[["2014"]]}}}],"schema":"https://github.com/citat</vt:lpwstr>
  </property>
  <property fmtid="{D5CDD505-2E9C-101B-9397-08002B2CF9AE}" pid="314" name="ZOTERO_BREF_J1HODvMo69Xo_3">
    <vt:lpwstr>ion-style-language/schema/raw/master/csl-citation.json"}</vt:lpwstr>
  </property>
  <property fmtid="{D5CDD505-2E9C-101B-9397-08002B2CF9AE}" pid="315" name="ZOTERO_BREF_UiZoDKG87kqC_1">
    <vt:lpwstr>ZOTERO_ITEM CSL_CITATION {"citationID":"IdzEMGPq","properties":{"formattedCitation":"[46]","plainCitation":"[46]"},"citationItems":[{"id":58,"uris":["http://zotero.org/users/2345493/items/WZVWKPNS"],"uri":["http://zotero.org/users/2345493/items/WZVWKPNS"]</vt:lpwstr>
  </property>
  <property fmtid="{D5CDD505-2E9C-101B-9397-08002B2CF9AE}" pid="316" name="ZOTERO_BREF_UiZoDKG87kqC_2">
    <vt:lpwstr>,"itemData":{"id":58,"type":"article","title":"Bizagi BPMN 2.0","URL":"http://www.bizagi.com/docs/BPMNbyExampleSPA.pdf","language":"Español","author":[{"family":"Bizagi","given":""}],"issued":{"date-parts":[["2014"]]}}}],"schema":"https://github.com/citat</vt:lpwstr>
  </property>
  <property fmtid="{D5CDD505-2E9C-101B-9397-08002B2CF9AE}" pid="317" name="ZOTERO_BREF_UiZoDKG87kqC_3">
    <vt:lpwstr>ion-style-language/schema/raw/master/csl-citation.json"}</vt:lpwstr>
  </property>
  <property fmtid="{D5CDD505-2E9C-101B-9397-08002B2CF9AE}" pid="318" name="ZOTERO_BREF_35ilCbiz5H69_1">
    <vt:lpwstr>ZOTERO_ITEM CSL_CITATION {"citationID":"11sg6nc8b5","properties":{"formattedCitation":"[49]","plainCitation":"[49]"},"citationItems":[{"id":17,"uris":["http://zotero.org/users/2345493/items/858S7IEB"],"uri":["http://zotero.org/users/2345493/items/858S7IEB</vt:lpwstr>
  </property>
  <property fmtid="{D5CDD505-2E9C-101B-9397-08002B2CF9AE}" pid="319" name="ZOTERO_BREF_35ilCbiz5H69_2">
    <vt:lpwstr>"],"itemData":{"id":17,"type":"book","title":"IEEE standard for software unit testing","publisher":"Institute of Electrical and Electronics Engineers","publisher-place":"New York, N.Y.","source":"Open WorldCat","event-place":"New York, N.Y.","URL":"http:/</vt:lpwstr>
  </property>
  <property fmtid="{D5CDD505-2E9C-101B-9397-08002B2CF9AE}" pid="320" name="ZOTERO_BREF_35ilCbiz5H69_3">
    <vt:lpwstr>/ieeexplore.ieee.org/servlet/opac?punumber=2599","ISBN":"0738104000 9780738104003","language":"English","author":[{"family":"IEEE Computer Society","given":""},{"family":"Software Engineering Technical Committee","given":""},{"family":"American National S</vt:lpwstr>
  </property>
  <property fmtid="{D5CDD505-2E9C-101B-9397-08002B2CF9AE}" pid="321" name="ZOTERO_BREF_35ilCbiz5H69_4">
    <vt:lpwstr>tandards Institute","given":""},{"family":"IEEE Standards Board","given":""},{"family":"Institute of Electrical and Electronics Engineers","given":""}],"issued":{"date-parts":[["1986"]]},"accessed":{"date-parts":[["2015",3,1]]}}}],"schema":"https://github</vt:lpwstr>
  </property>
  <property fmtid="{D5CDD505-2E9C-101B-9397-08002B2CF9AE}" pid="322" name="ZOTERO_BREF_35ilCbiz5H69_5">
    <vt:lpwstr>.com/citation-style-language/schema/raw/master/csl-citation.json"}</vt:lpwstr>
  </property>
  <property fmtid="{D5CDD505-2E9C-101B-9397-08002B2CF9AE}" pid="323" name="ZOTERO_BREF_f6GUByv5qDSP_1">
    <vt:lpwstr>ZOTERO_ITEM CSL_CITATION {"citationID":"15t39ujqh9","properties":{"formattedCitation":"[50]","plainCitation":"[50]"},"citationItems":[{"id":31,"uris":["http://zotero.org/users/2345493/items/HC6DZE5I"],"uri":["http://zotero.org/users/2345493/items/HC6DZE5I</vt:lpwstr>
  </property>
  <property fmtid="{D5CDD505-2E9C-101B-9397-08002B2CF9AE}" pid="324" name="ZOTERO_BREF_f6GUByv5qDSP_2">
    <vt:lpwstr>"],"itemData":{"id":31,"type":"article","title":"Herramientas CASE para ingenieria de Requisitos","publisher":"Cultura Cientifica JDC","URL":"www.revistasjdc.com/main/index.php/ccient/article/download/37/36","language":"Español","author":[{"family":"Andre</vt:lpwstr>
  </property>
  <property fmtid="{D5CDD505-2E9C-101B-9397-08002B2CF9AE}" pid="325" name="ZOTERO_BREF_f6GUByv5qDSP_3">
    <vt:lpwstr>a Alarcon","given":""}],"issued":{"date-parts":[["2008"]]}}}],"schema":"https://github.com/citation-style-language/schema/raw/master/csl-citation.json"}</vt:lpwstr>
  </property>
  <property fmtid="{D5CDD505-2E9C-101B-9397-08002B2CF9AE}" pid="326" name="ZOTERO_BREF_pZ48QaJrAYiG_1">
    <vt:lpwstr>ZOTERO_ITEM CSL_CITATION {"citationID":"1ldpbdhij","properties":{"formattedCitation":"[49]","plainCitation":"[49]"},"citationItems":[{"id":17,"uris":["http://zotero.org/users/2345493/items/858S7IEB"],"uri":["http://zotero.org/users/2345493/items/858S7IEB"</vt:lpwstr>
  </property>
  <property fmtid="{D5CDD505-2E9C-101B-9397-08002B2CF9AE}" pid="327" name="ZOTERO_BREF_pZ48QaJrAYiG_2">
    <vt:lpwstr>],"itemData":{"id":17,"type":"book","title":"IEEE standard for software unit testing","publisher":"Institute of Electrical and Electronics Engineers","publisher-place":"New York, N.Y.","source":"Open WorldCat","event-place":"New York, N.Y.","URL":"http://</vt:lpwstr>
  </property>
  <property fmtid="{D5CDD505-2E9C-101B-9397-08002B2CF9AE}" pid="328" name="ZOTERO_BREF_pZ48QaJrAYiG_3">
    <vt:lpwstr>ieeexplore.ieee.org/servlet/opac?punumber=2599","ISBN":"0738104000 9780738104003","language":"English","author":[{"family":"IEEE Computer Society","given":""},{"family":"Software Engineering Technical Committee","given":""},{"family":"American National St</vt:lpwstr>
  </property>
  <property fmtid="{D5CDD505-2E9C-101B-9397-08002B2CF9AE}" pid="329" name="ZOTERO_BREF_pZ48QaJrAYiG_4">
    <vt:lpwstr>andards Institute","given":""},{"family":"IEEE Standards Board","given":""},{"family":"Institute of Electrical and Electronics Engineers","given":""}],"issued":{"date-parts":[["1986"]]},"accessed":{"date-parts":[["2015",3,1]]}}}],"schema":"https://github.</vt:lpwstr>
  </property>
  <property fmtid="{D5CDD505-2E9C-101B-9397-08002B2CF9AE}" pid="330" name="ZOTERO_BREF_pZ48QaJrAYiG_5">
    <vt:lpwstr>com/citation-style-language/schema/raw/master/csl-citation.json"}</vt:lpwstr>
  </property>
  <property fmtid="{D5CDD505-2E9C-101B-9397-08002B2CF9AE}" pid="331" name="ZOTERO_BREF_DEXPoaRuKL5B_1">
    <vt:lpwstr>ZOTERO_BIBL {"custom":[]} CSL_BIBLIOGRAPHY</vt:lpwstr>
  </property>
</Properties>
</file>